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828861" w14:textId="15928952" w:rsidR="00207E95" w:rsidRDefault="00EE3EF5" w:rsidP="00207E95">
      <w:pPr>
        <w:jc w:val="center"/>
      </w:pPr>
      <w:r w:rsidRPr="00EE3EF5">
        <w:rPr>
          <w:noProof/>
          <w14:ligatures w14:val="standardContextual"/>
        </w:rPr>
        <w:drawing>
          <wp:inline distT="0" distB="0" distL="0" distR="0" wp14:anchorId="368E94E9" wp14:editId="31AACB55">
            <wp:extent cx="4781939" cy="1171575"/>
            <wp:effectExtent l="0" t="0" r="0" b="0"/>
            <wp:docPr id="2298511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51176" name="Grafik 1"/>
                    <pic:cNvPicPr/>
                  </pic:nvPicPr>
                  <pic:blipFill>
                    <a:blip r:embed="rId11">
                      <a:extLst>
                        <a:ext uri="{96DAC541-7B7A-43D3-8B79-37D633B846F1}">
                          <asvg:svgBlip xmlns:asvg="http://schemas.microsoft.com/office/drawing/2016/SVG/main" r:embed="rId12"/>
                        </a:ext>
                      </a:extLst>
                    </a:blip>
                    <a:stretch>
                      <a:fillRect/>
                    </a:stretch>
                  </pic:blipFill>
                  <pic:spPr>
                    <a:xfrm>
                      <a:off x="0" y="0"/>
                      <a:ext cx="4804334" cy="1177062"/>
                    </a:xfrm>
                    <a:prstGeom prst="rect">
                      <a:avLst/>
                    </a:prstGeom>
                  </pic:spPr>
                </pic:pic>
              </a:graphicData>
            </a:graphic>
          </wp:inline>
        </w:drawing>
      </w:r>
    </w:p>
    <w:p w14:paraId="0FB6B9EC" w14:textId="6734DB18" w:rsidR="00207E95" w:rsidRPr="004D6EA8" w:rsidRDefault="00975669" w:rsidP="008D3B54">
      <w:pPr>
        <w:pStyle w:val="Listenabsatz"/>
        <w:ind w:left="0"/>
        <w:jc w:val="center"/>
        <w:rPr>
          <w:sz w:val="36"/>
          <w:szCs w:val="36"/>
          <w:lang w:val="en-GB"/>
        </w:rPr>
      </w:pPr>
      <w:r w:rsidRPr="004D6EA8">
        <w:rPr>
          <w:sz w:val="36"/>
          <w:szCs w:val="36"/>
          <w:lang w:val="en-GB"/>
        </w:rPr>
        <w:t>University</w:t>
      </w:r>
      <w:r w:rsidR="00207E95" w:rsidRPr="004D6EA8">
        <w:rPr>
          <w:sz w:val="36"/>
          <w:szCs w:val="36"/>
          <w:lang w:val="en-GB"/>
        </w:rPr>
        <w:t xml:space="preserve"> </w:t>
      </w:r>
      <w:r w:rsidRPr="004D6EA8">
        <w:rPr>
          <w:sz w:val="36"/>
          <w:szCs w:val="36"/>
          <w:lang w:val="en-GB"/>
        </w:rPr>
        <w:t>of Applied Sciences</w:t>
      </w:r>
      <w:r w:rsidR="00207E95" w:rsidRPr="004D6EA8">
        <w:rPr>
          <w:sz w:val="36"/>
          <w:szCs w:val="36"/>
          <w:lang w:val="en-GB"/>
        </w:rPr>
        <w:t xml:space="preserve"> Coburg</w:t>
      </w:r>
      <w:r w:rsidR="00207E95" w:rsidRPr="004D6EA8">
        <w:rPr>
          <w:sz w:val="36"/>
          <w:szCs w:val="36"/>
          <w:lang w:val="en-GB"/>
        </w:rPr>
        <w:br/>
      </w:r>
      <w:r w:rsidRPr="004D6EA8">
        <w:rPr>
          <w:sz w:val="36"/>
          <w:szCs w:val="36"/>
          <w:lang w:val="en-GB"/>
        </w:rPr>
        <w:t>Faculty of Electrical Engineering and Computer Science</w:t>
      </w:r>
    </w:p>
    <w:p w14:paraId="70074D8D" w14:textId="77777777" w:rsidR="00207E95" w:rsidRPr="004D6EA8" w:rsidRDefault="00207E95" w:rsidP="00207E95">
      <w:pPr>
        <w:pStyle w:val="Listenabsatz"/>
        <w:jc w:val="center"/>
        <w:rPr>
          <w:sz w:val="36"/>
          <w:szCs w:val="36"/>
          <w:lang w:val="en-GB"/>
        </w:rPr>
      </w:pPr>
    </w:p>
    <w:p w14:paraId="63370A9D" w14:textId="0A9F53E2" w:rsidR="00207E95" w:rsidRPr="004D6EA8" w:rsidRDefault="00975669" w:rsidP="00207E95">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sidRPr="004D6EA8">
        <w:rPr>
          <w:rFonts w:eastAsiaTheme="minorHAnsi" w:cstheme="minorBidi"/>
          <w:b w:val="0"/>
          <w:i w:val="0"/>
          <w:spacing w:val="0"/>
          <w:kern w:val="0"/>
          <w:sz w:val="36"/>
          <w:szCs w:val="36"/>
        </w:rPr>
        <w:t>Degree</w:t>
      </w:r>
      <w:r w:rsidR="00207E95" w:rsidRPr="004D6EA8">
        <w:rPr>
          <w:rFonts w:eastAsiaTheme="minorHAnsi" w:cstheme="minorBidi"/>
          <w:b w:val="0"/>
          <w:i w:val="0"/>
          <w:spacing w:val="0"/>
          <w:kern w:val="0"/>
          <w:sz w:val="36"/>
          <w:szCs w:val="36"/>
        </w:rPr>
        <w:t xml:space="preserve">: </w:t>
      </w:r>
      <w:r w:rsidRPr="004D6EA8">
        <w:rPr>
          <w:rFonts w:eastAsiaTheme="minorHAnsi" w:cstheme="minorBidi"/>
          <w:b w:val="0"/>
          <w:i w:val="0"/>
          <w:spacing w:val="0"/>
          <w:kern w:val="0"/>
          <w:sz w:val="36"/>
          <w:szCs w:val="36"/>
        </w:rPr>
        <w:t>Master</w:t>
      </w:r>
      <w:r w:rsidR="004D6EA8">
        <w:rPr>
          <w:rFonts w:eastAsiaTheme="minorHAnsi" w:cstheme="minorBidi"/>
          <w:b w:val="0"/>
          <w:i w:val="0"/>
          <w:spacing w:val="0"/>
          <w:kern w:val="0"/>
          <w:sz w:val="36"/>
          <w:szCs w:val="36"/>
        </w:rPr>
        <w:t xml:space="preserve"> of C</w:t>
      </w:r>
      <w:r w:rsidRPr="004D6EA8">
        <w:rPr>
          <w:rFonts w:eastAsiaTheme="minorHAnsi" w:cstheme="minorBidi"/>
          <w:b w:val="0"/>
          <w:i w:val="0"/>
          <w:spacing w:val="0"/>
          <w:kern w:val="0"/>
          <w:sz w:val="36"/>
          <w:szCs w:val="36"/>
        </w:rPr>
        <w:t xml:space="preserve">omputer </w:t>
      </w:r>
      <w:r w:rsidR="004D6EA8">
        <w:rPr>
          <w:rFonts w:eastAsiaTheme="minorHAnsi" w:cstheme="minorBidi"/>
          <w:b w:val="0"/>
          <w:i w:val="0"/>
          <w:spacing w:val="0"/>
          <w:kern w:val="0"/>
          <w:sz w:val="36"/>
          <w:szCs w:val="36"/>
        </w:rPr>
        <w:t>S</w:t>
      </w:r>
      <w:r w:rsidRPr="004D6EA8">
        <w:rPr>
          <w:rFonts w:eastAsiaTheme="minorHAnsi" w:cstheme="minorBidi"/>
          <w:b w:val="0"/>
          <w:i w:val="0"/>
          <w:spacing w:val="0"/>
          <w:kern w:val="0"/>
          <w:sz w:val="36"/>
          <w:szCs w:val="36"/>
        </w:rPr>
        <w:t>cience</w:t>
      </w:r>
    </w:p>
    <w:p w14:paraId="519F148E" w14:textId="77777777" w:rsidR="00207E95" w:rsidRPr="004D6EA8" w:rsidRDefault="00207E95" w:rsidP="00207E95">
      <w:pPr>
        <w:pStyle w:val="Listenabsatz"/>
        <w:jc w:val="center"/>
        <w:rPr>
          <w:rFonts w:eastAsia="Calibri" w:cs="Arial"/>
          <w:kern w:val="0"/>
          <w:sz w:val="36"/>
          <w:szCs w:val="36"/>
          <w:lang w:val="en-GB"/>
        </w:rPr>
      </w:pPr>
    </w:p>
    <w:p w14:paraId="7ED6CCF1" w14:textId="61140BE9" w:rsidR="00207E95" w:rsidRPr="004D6EA8" w:rsidRDefault="00975669" w:rsidP="00207E95">
      <w:pPr>
        <w:pStyle w:val="Listenabsatz"/>
        <w:ind w:left="0"/>
        <w:jc w:val="center"/>
        <w:rPr>
          <w:sz w:val="36"/>
          <w:szCs w:val="36"/>
          <w:lang w:val="en-GB"/>
        </w:rPr>
      </w:pPr>
      <w:r w:rsidRPr="004D6EA8">
        <w:rPr>
          <w:sz w:val="36"/>
          <w:szCs w:val="36"/>
          <w:lang w:val="en-GB"/>
        </w:rPr>
        <w:t>Master’s Thesis</w:t>
      </w:r>
    </w:p>
    <w:p w14:paraId="542C878E" w14:textId="77777777" w:rsidR="00AE2574" w:rsidRPr="004D6EA8" w:rsidRDefault="00AE2574" w:rsidP="00207E95">
      <w:pPr>
        <w:pStyle w:val="Listenabsatz"/>
        <w:ind w:left="0"/>
        <w:jc w:val="center"/>
        <w:rPr>
          <w:sz w:val="36"/>
          <w:szCs w:val="36"/>
          <w:lang w:val="en-GB"/>
        </w:rPr>
      </w:pPr>
    </w:p>
    <w:p w14:paraId="50836016" w14:textId="143CB376" w:rsidR="009411AD" w:rsidRDefault="00755B05" w:rsidP="003A10D1">
      <w:pPr>
        <w:jc w:val="center"/>
        <w:rPr>
          <w:sz w:val="44"/>
          <w:szCs w:val="48"/>
        </w:rPr>
      </w:pPr>
      <w:r w:rsidRPr="00755B05">
        <w:rPr>
          <w:sz w:val="44"/>
          <w:szCs w:val="48"/>
        </w:rPr>
        <w:t>Introduction, Performance Comparison and Optimi</w:t>
      </w:r>
      <w:r w:rsidR="00D56400">
        <w:rPr>
          <w:sz w:val="44"/>
          <w:szCs w:val="48"/>
        </w:rPr>
        <w:t>s</w:t>
      </w:r>
      <w:r w:rsidRPr="00755B05">
        <w:rPr>
          <w:sz w:val="44"/>
          <w:szCs w:val="48"/>
        </w:rPr>
        <w:t>ation of an ABI-Aware Approach to Access Structures in Java</w:t>
      </w:r>
    </w:p>
    <w:p w14:paraId="4CEF8D02" w14:textId="77777777" w:rsidR="00755B05" w:rsidRPr="004D6EA8" w:rsidRDefault="00755B05" w:rsidP="003A10D1">
      <w:pPr>
        <w:jc w:val="center"/>
        <w:rPr>
          <w:sz w:val="20"/>
          <w:szCs w:val="20"/>
        </w:rPr>
      </w:pPr>
    </w:p>
    <w:p w14:paraId="4633CC4D" w14:textId="1E6405F3" w:rsidR="00207E95" w:rsidRPr="004D6EA8" w:rsidRDefault="00207E95" w:rsidP="00207E95">
      <w:pPr>
        <w:jc w:val="center"/>
        <w:rPr>
          <w:sz w:val="44"/>
          <w:szCs w:val="40"/>
        </w:rPr>
      </w:pPr>
      <w:r w:rsidRPr="004D6EA8">
        <w:rPr>
          <w:sz w:val="44"/>
          <w:szCs w:val="40"/>
        </w:rPr>
        <w:t>Linus Andera</w:t>
      </w:r>
    </w:p>
    <w:p w14:paraId="4C317492" w14:textId="77777777" w:rsidR="00207E95" w:rsidRPr="004D6EA8" w:rsidRDefault="00207E95" w:rsidP="00207E95">
      <w:pPr>
        <w:jc w:val="center"/>
        <w:rPr>
          <w:sz w:val="36"/>
          <w:szCs w:val="36"/>
        </w:rPr>
      </w:pPr>
    </w:p>
    <w:p w14:paraId="2051F3A3" w14:textId="77777777" w:rsidR="00207E95" w:rsidRPr="004D6EA8" w:rsidRDefault="00207E95" w:rsidP="00207E95">
      <w:pPr>
        <w:jc w:val="center"/>
        <w:rPr>
          <w:sz w:val="36"/>
          <w:szCs w:val="36"/>
        </w:rPr>
      </w:pPr>
    </w:p>
    <w:p w14:paraId="02FC6B97" w14:textId="2B8B3FD1" w:rsidR="00207E95" w:rsidRPr="004D6EA8" w:rsidRDefault="004D6EA8" w:rsidP="004D6EA8">
      <w:pPr>
        <w:jc w:val="center"/>
        <w:rPr>
          <w:sz w:val="32"/>
          <w:szCs w:val="36"/>
        </w:rPr>
      </w:pPr>
      <w:r w:rsidRPr="004D6EA8">
        <w:rPr>
          <w:sz w:val="32"/>
          <w:szCs w:val="36"/>
        </w:rPr>
        <w:t>Date of Submission</w:t>
      </w:r>
      <w:r w:rsidR="00207E95" w:rsidRPr="004D6EA8">
        <w:rPr>
          <w:sz w:val="32"/>
          <w:szCs w:val="36"/>
        </w:rPr>
        <w:t xml:space="preserve">: </w:t>
      </w:r>
      <w:r w:rsidR="00676A41" w:rsidRPr="004D6EA8">
        <w:rPr>
          <w:sz w:val="32"/>
          <w:szCs w:val="36"/>
        </w:rPr>
        <w:t>0</w:t>
      </w:r>
      <w:r w:rsidR="00AE2574" w:rsidRPr="004D6EA8">
        <w:rPr>
          <w:sz w:val="32"/>
          <w:szCs w:val="36"/>
        </w:rPr>
        <w:t>3</w:t>
      </w:r>
      <w:r w:rsidR="00207E95" w:rsidRPr="004D6EA8">
        <w:rPr>
          <w:sz w:val="32"/>
          <w:szCs w:val="36"/>
        </w:rPr>
        <w:t>.0</w:t>
      </w:r>
      <w:r w:rsidR="00676A41" w:rsidRPr="004D6EA8">
        <w:rPr>
          <w:sz w:val="32"/>
          <w:szCs w:val="36"/>
        </w:rPr>
        <w:t>3</w:t>
      </w:r>
      <w:r w:rsidR="00207E95" w:rsidRPr="004D6EA8">
        <w:rPr>
          <w:sz w:val="32"/>
          <w:szCs w:val="36"/>
        </w:rPr>
        <w:t>.202</w:t>
      </w:r>
      <w:r w:rsidR="00676A41" w:rsidRPr="004D6EA8">
        <w:rPr>
          <w:sz w:val="32"/>
          <w:szCs w:val="36"/>
        </w:rPr>
        <w:t>6</w:t>
      </w:r>
    </w:p>
    <w:p w14:paraId="28B83C40" w14:textId="00BAD69B" w:rsidR="001045E0" w:rsidRDefault="004D6EA8" w:rsidP="00207E95">
      <w:pPr>
        <w:jc w:val="center"/>
        <w:rPr>
          <w:sz w:val="32"/>
          <w:szCs w:val="32"/>
        </w:rPr>
      </w:pPr>
      <w:r w:rsidRPr="004D6EA8">
        <w:rPr>
          <w:sz w:val="32"/>
          <w:szCs w:val="32"/>
        </w:rPr>
        <w:t>Supervisor</w:t>
      </w:r>
      <w:r w:rsidR="00207E95" w:rsidRPr="004D6EA8">
        <w:rPr>
          <w:sz w:val="32"/>
          <w:szCs w:val="32"/>
        </w:rPr>
        <w:t>:</w:t>
      </w:r>
      <w:r w:rsidR="00207E95" w:rsidRPr="004D6EA8">
        <w:rPr>
          <w:sz w:val="32"/>
          <w:szCs w:val="32"/>
        </w:rPr>
        <w:br/>
        <w:t>Prof. Dr. Florian Mittag, Hochschule Coburg</w:t>
      </w:r>
    </w:p>
    <w:p w14:paraId="1AC7B561" w14:textId="77777777" w:rsidR="001045E0" w:rsidRDefault="001045E0">
      <w:pPr>
        <w:spacing w:after="160" w:line="259" w:lineRule="auto"/>
        <w:jc w:val="left"/>
        <w:rPr>
          <w:sz w:val="32"/>
          <w:szCs w:val="32"/>
        </w:rPr>
      </w:pPr>
      <w:r>
        <w:rPr>
          <w:sz w:val="32"/>
          <w:szCs w:val="32"/>
        </w:rPr>
        <w:br w:type="page"/>
      </w:r>
    </w:p>
    <w:p w14:paraId="41A37E72" w14:textId="77777777" w:rsidR="001045E0" w:rsidRDefault="001045E0" w:rsidP="001045E0">
      <w:pPr>
        <w:rPr>
          <w:szCs w:val="32"/>
        </w:rPr>
      </w:pPr>
    </w:p>
    <w:p w14:paraId="7E93FDD9" w14:textId="77777777" w:rsidR="001045E0" w:rsidRDefault="001045E0" w:rsidP="001045E0">
      <w:pPr>
        <w:rPr>
          <w:szCs w:val="32"/>
        </w:rPr>
        <w:sectPr w:rsidR="001045E0" w:rsidSect="009403EB">
          <w:footerReference w:type="default" r:id="rId13"/>
          <w:pgSz w:w="11906" w:h="16838"/>
          <w:pgMar w:top="1417" w:right="1417" w:bottom="1134" w:left="1417" w:header="708" w:footer="708" w:gutter="0"/>
          <w:cols w:space="708"/>
          <w:docGrid w:linePitch="360"/>
        </w:sectPr>
      </w:pPr>
    </w:p>
    <w:p w14:paraId="70EE4ADC" w14:textId="46C80E44" w:rsidR="00207E95" w:rsidRPr="004D6EA8" w:rsidRDefault="00207E95" w:rsidP="001045E0">
      <w:pPr>
        <w:rPr>
          <w:szCs w:val="32"/>
        </w:rPr>
      </w:pPr>
    </w:p>
    <w:p w14:paraId="362165E5" w14:textId="31A41FA7" w:rsidR="00431612" w:rsidRDefault="00431612" w:rsidP="001045E0">
      <w:pPr>
        <w:pStyle w:val="berschrift1"/>
        <w:numPr>
          <w:ilvl w:val="0"/>
          <w:numId w:val="0"/>
        </w:numPr>
        <w:ind w:left="431" w:hanging="431"/>
      </w:pPr>
      <w:bookmarkStart w:id="0" w:name="_Toc223203813"/>
      <w:r>
        <w:lastRenderedPageBreak/>
        <w:t>Abstract (Deutsch)</w:t>
      </w:r>
      <w:bookmarkEnd w:id="0"/>
    </w:p>
    <w:p w14:paraId="3BF31F71" w14:textId="223698EC" w:rsidR="00B0729A" w:rsidRPr="004E7FC6" w:rsidRDefault="00B0729A" w:rsidP="00B0729A">
      <w:pPr>
        <w:rPr>
          <w:lang w:val="de-DE"/>
        </w:rPr>
      </w:pPr>
      <w:r w:rsidRPr="004E7FC6">
        <w:rPr>
          <w:lang w:val="de-DE"/>
        </w:rPr>
        <w:t>Effizienter Zugriff auf native Strukturen</w:t>
      </w:r>
      <w:r w:rsidR="00E251F6" w:rsidRPr="004E7FC6">
        <w:rPr>
          <w:lang w:val="de-DE"/>
        </w:rPr>
        <w:t xml:space="preserve"> (struct)</w:t>
      </w:r>
      <w:r w:rsidRPr="004E7FC6">
        <w:rPr>
          <w:lang w:val="de-DE"/>
        </w:rPr>
        <w:t xml:space="preserve"> ist wichtig für performancekritische Java-Anwendungen, wie beispielsweise Real-time renderin</w:t>
      </w:r>
      <w:r w:rsidR="004E7FC6" w:rsidRPr="004E7FC6">
        <w:rPr>
          <w:lang w:val="de-DE"/>
        </w:rPr>
        <w:t>g</w:t>
      </w:r>
      <w:r w:rsidRPr="004E7FC6">
        <w:rPr>
          <w:lang w:val="de-DE"/>
        </w:rPr>
        <w:t xml:space="preserve">. Bestehende Bibliotheken – </w:t>
      </w:r>
      <w:r w:rsidR="004E7FC6">
        <w:rPr>
          <w:lang w:val="de-DE"/>
        </w:rPr>
        <w:t>wie zum Beispiel die</w:t>
      </w:r>
      <w:r w:rsidRPr="004E7FC6">
        <w:rPr>
          <w:lang w:val="de-DE"/>
        </w:rPr>
        <w:t xml:space="preserve"> </w:t>
      </w:r>
      <w:r w:rsidR="004E7FC6">
        <w:rPr>
          <w:lang w:val="de-DE"/>
        </w:rPr>
        <w:t>Lightweight Java Game Library (</w:t>
      </w:r>
      <w:r w:rsidRPr="004E7FC6">
        <w:rPr>
          <w:lang w:val="de-DE"/>
        </w:rPr>
        <w:t>LWJGL</w:t>
      </w:r>
      <w:r w:rsidR="004E7FC6">
        <w:rPr>
          <w:lang w:val="de-DE"/>
        </w:rPr>
        <w:t>)</w:t>
      </w:r>
      <w:r w:rsidRPr="004E7FC6">
        <w:rPr>
          <w:lang w:val="de-DE"/>
        </w:rPr>
        <w:t xml:space="preserve">, die Foreign Function &amp; Memory API (FFMA) und </w:t>
      </w:r>
      <w:r w:rsidR="004E7FC6">
        <w:rPr>
          <w:lang w:val="de-DE"/>
        </w:rPr>
        <w:t>Java Native Access (</w:t>
      </w:r>
      <w:r w:rsidRPr="004E7FC6">
        <w:rPr>
          <w:lang w:val="de-DE"/>
        </w:rPr>
        <w:t>JNA</w:t>
      </w:r>
      <w:r w:rsidR="004E7FC6">
        <w:rPr>
          <w:lang w:val="de-DE"/>
        </w:rPr>
        <w:t>)</w:t>
      </w:r>
      <w:r w:rsidRPr="004E7FC6">
        <w:rPr>
          <w:lang w:val="de-DE"/>
        </w:rPr>
        <w:t xml:space="preserve"> – ermöglichen diesen Zugriff</w:t>
      </w:r>
      <w:r w:rsidR="004E7FC6">
        <w:rPr>
          <w:lang w:val="de-DE"/>
        </w:rPr>
        <w:t>.</w:t>
      </w:r>
      <w:r w:rsidRPr="004E7FC6">
        <w:rPr>
          <w:lang w:val="de-DE"/>
        </w:rPr>
        <w:t xml:space="preserve"> </w:t>
      </w:r>
      <w:r w:rsidR="004E7FC6">
        <w:rPr>
          <w:lang w:val="de-DE"/>
        </w:rPr>
        <w:t>A</w:t>
      </w:r>
      <w:r w:rsidRPr="004E7FC6">
        <w:rPr>
          <w:lang w:val="de-DE"/>
        </w:rPr>
        <w:t>llerdings</w:t>
      </w:r>
      <w:r w:rsidR="004E7FC6">
        <w:rPr>
          <w:lang w:val="de-DE"/>
        </w:rPr>
        <w:t xml:space="preserve"> bieten diese</w:t>
      </w:r>
      <w:r w:rsidRPr="004E7FC6">
        <w:rPr>
          <w:lang w:val="de-DE"/>
        </w:rPr>
        <w:t xml:space="preserve"> keine Unterstützung für Application Binary Interfaces (ABIs), wie zum Beispiel das Standard Uniform Block Layout (std140) von OpenGL, an. </w:t>
      </w:r>
      <w:r w:rsidR="00E251F6" w:rsidRPr="004E7FC6">
        <w:rPr>
          <w:lang w:val="de-DE"/>
        </w:rPr>
        <w:t>Deshalb</w:t>
      </w:r>
      <w:r w:rsidRPr="004E7FC6">
        <w:rPr>
          <w:lang w:val="de-DE"/>
        </w:rPr>
        <w:t xml:space="preserve"> stellt diese Arbeit einen ABI-bewussten Ansatz zum Zugriff auf native Strukturen in Java vor.</w:t>
      </w:r>
    </w:p>
    <w:p w14:paraId="790A0717" w14:textId="525592A6" w:rsidR="00B0729A" w:rsidRPr="004E7FC6" w:rsidRDefault="00B0729A" w:rsidP="00B0729A">
      <w:pPr>
        <w:rPr>
          <w:lang w:val="de-DE"/>
        </w:rPr>
      </w:pPr>
      <w:r w:rsidRPr="004E7FC6">
        <w:rPr>
          <w:lang w:val="de-DE"/>
        </w:rPr>
        <w:t xml:space="preserve">Zur Evaluation wurde eine </w:t>
      </w:r>
      <w:r w:rsidR="00E251F6" w:rsidRPr="004E7FC6">
        <w:rPr>
          <w:lang w:val="de-DE"/>
        </w:rPr>
        <w:t>Microbenchmark</w:t>
      </w:r>
      <w:r w:rsidRPr="004E7FC6">
        <w:rPr>
          <w:lang w:val="de-DE"/>
        </w:rPr>
        <w:t>-Studie mit</w:t>
      </w:r>
      <w:r w:rsidR="00E251F6" w:rsidRPr="004E7FC6">
        <w:rPr>
          <w:lang w:val="de-DE"/>
        </w:rPr>
        <w:t>hilfe von</w:t>
      </w:r>
      <w:r w:rsidRPr="004E7FC6">
        <w:rPr>
          <w:lang w:val="de-DE"/>
        </w:rPr>
        <w:t xml:space="preserve"> JMH durchgeführt, </w:t>
      </w:r>
      <w:r w:rsidR="00E251F6" w:rsidRPr="004E7FC6">
        <w:rPr>
          <w:lang w:val="de-DE"/>
        </w:rPr>
        <w:t>wodurch</w:t>
      </w:r>
      <w:r w:rsidRPr="004E7FC6">
        <w:rPr>
          <w:lang w:val="de-DE"/>
        </w:rPr>
        <w:t xml:space="preserve"> LUtils mit LWJGL, FFMA und JNA hinsichtlich Strukturerzeugung, Schreib-/Leseoperationen sowie Startzeitverhalten </w:t>
      </w:r>
      <w:r w:rsidR="004E7FC6">
        <w:rPr>
          <w:lang w:val="de-DE"/>
        </w:rPr>
        <w:t>verglichen</w:t>
      </w:r>
      <w:r w:rsidR="00A07A6F" w:rsidRPr="004E7FC6">
        <w:rPr>
          <w:lang w:val="de-DE"/>
        </w:rPr>
        <w:t xml:space="preserve"> wird</w:t>
      </w:r>
      <w:r w:rsidRPr="004E7FC6">
        <w:rPr>
          <w:lang w:val="de-DE"/>
        </w:rPr>
        <w:t xml:space="preserve">. Zusätzlich erfolgte eine Profiling-Analyse mit dem Async-Profiler, um </w:t>
      </w:r>
      <w:r w:rsidR="00235BED" w:rsidRPr="004E7FC6">
        <w:rPr>
          <w:lang w:val="de-DE"/>
        </w:rPr>
        <w:t>Schwachstellen</w:t>
      </w:r>
      <w:r w:rsidRPr="004E7FC6">
        <w:rPr>
          <w:lang w:val="de-DE"/>
        </w:rPr>
        <w:t xml:space="preserve"> innerhalb LUtils zu identifizieren und Optimierungsmöglichkeiten abzuleiten.</w:t>
      </w:r>
    </w:p>
    <w:p w14:paraId="10BF03C8" w14:textId="5C7C5EB9" w:rsidR="00B0729A" w:rsidRPr="004E7FC6" w:rsidRDefault="00B0729A" w:rsidP="00B0729A">
      <w:pPr>
        <w:rPr>
          <w:lang w:val="de-DE"/>
        </w:rPr>
      </w:pPr>
      <w:r w:rsidRPr="004E7FC6">
        <w:rPr>
          <w:lang w:val="de-DE"/>
        </w:rPr>
        <w:t xml:space="preserve">Die Ergebnisse zeigen, dass LUtils </w:t>
      </w:r>
      <w:r w:rsidR="00235BED" w:rsidRPr="004E7FC6">
        <w:rPr>
          <w:lang w:val="de-DE"/>
        </w:rPr>
        <w:t>aktuell</w:t>
      </w:r>
      <w:r w:rsidRPr="004E7FC6">
        <w:rPr>
          <w:lang w:val="de-DE"/>
        </w:rPr>
        <w:t xml:space="preserve"> nicht für performancekritische Anwendungen geeignet ist. Allerdings konnten potenzielle Optimierungen identifiziert werden, insbesondere in Bezug auf </w:t>
      </w:r>
      <w:r w:rsidR="00235BED" w:rsidRPr="004E7FC6">
        <w:rPr>
          <w:lang w:val="de-DE"/>
        </w:rPr>
        <w:t>Java-</w:t>
      </w:r>
      <w:r w:rsidRPr="004E7FC6">
        <w:rPr>
          <w:lang w:val="de-DE"/>
        </w:rPr>
        <w:t>Reflection-Nutzung, Allokationsstrategien sowie Schreib- und Leseoperationen.</w:t>
      </w:r>
    </w:p>
    <w:p w14:paraId="327D4CD7" w14:textId="2B70C88E" w:rsidR="00036D42" w:rsidRDefault="00036D42" w:rsidP="00EF7A6A"/>
    <w:p w14:paraId="14686ACB" w14:textId="485D6520" w:rsidR="00431612" w:rsidRDefault="00431612" w:rsidP="001045E0">
      <w:pPr>
        <w:pStyle w:val="berschrift1"/>
        <w:numPr>
          <w:ilvl w:val="0"/>
          <w:numId w:val="0"/>
        </w:numPr>
        <w:ind w:left="431" w:hanging="431"/>
      </w:pPr>
      <w:bookmarkStart w:id="1" w:name="_Toc223203814"/>
      <w:r>
        <w:lastRenderedPageBreak/>
        <w:t>A</w:t>
      </w:r>
      <w:r w:rsidR="00B943D7">
        <w:t>bstract (English)</w:t>
      </w:r>
      <w:bookmarkEnd w:id="1"/>
    </w:p>
    <w:p w14:paraId="7C6F756C" w14:textId="4B80C901" w:rsidR="006E2A83" w:rsidRDefault="00B26CFB" w:rsidP="00F41556">
      <w:r>
        <w:t xml:space="preserve">Efficient access to native structures is essential for performance-critical Java applications, </w:t>
      </w:r>
      <w:r w:rsidR="004E7FC6">
        <w:t>like</w:t>
      </w:r>
      <w:r>
        <w:t xml:space="preserve"> real-time rendering. </w:t>
      </w:r>
      <w:r w:rsidR="00BE6308">
        <w:t>Existing libraries - such as LWJGL</w:t>
      </w:r>
      <w:r w:rsidR="00BE6308" w:rsidRPr="00BE6308">
        <w:t xml:space="preserve">, the Foreign Function &amp; Memory API (FFMA) </w:t>
      </w:r>
      <w:r w:rsidR="00BE6308">
        <w:t xml:space="preserve">and JNA - facilitate this but do not provide support for Application Binary Interfaces (ABI) like OpenGL’s Standard Uniform Block Layout (std140). </w:t>
      </w:r>
      <w:r w:rsidR="004E7FC6">
        <w:t>Therefore,</w:t>
      </w:r>
      <w:r w:rsidR="00BE6308">
        <w:t xml:space="preserve"> this thesis introduces an ABI-aware approach to access native structures in Java.</w:t>
      </w:r>
    </w:p>
    <w:p w14:paraId="09C05EF1" w14:textId="4E5A64FF" w:rsidR="005B5740" w:rsidRPr="00B26CFB" w:rsidRDefault="005B5740" w:rsidP="00F41556">
      <w:r>
        <w:t>A microbenchmark study</w:t>
      </w:r>
      <w:r w:rsidR="0017142C">
        <w:t xml:space="preserve"> using JMH</w:t>
      </w:r>
      <w:r>
        <w:t xml:space="preserve"> was conducted to compare </w:t>
      </w:r>
      <w:r w:rsidR="0017142C">
        <w:t>LUtils with LWJGL, FFMA and JNA in terms of structure creation, write/read operations and startup performance. Furthermore, profiling was performed</w:t>
      </w:r>
      <w:r w:rsidR="00FC11D2">
        <w:t xml:space="preserve"> with the Async-Profiler to identify bottlenecks within LUtils and derive optimi</w:t>
      </w:r>
      <w:r w:rsidR="00D56400">
        <w:t>s</w:t>
      </w:r>
      <w:r w:rsidR="00FC11D2">
        <w:t>ations.</w:t>
      </w:r>
    </w:p>
    <w:p w14:paraId="5F927CE5" w14:textId="37449301" w:rsidR="00B26CFB" w:rsidRDefault="00FC11D2" w:rsidP="00F41556">
      <w:r w:rsidRPr="00FC11D2">
        <w:t>The e</w:t>
      </w:r>
      <w:r>
        <w:t>valuation reveals that LUtils – in its current form – should not be used for performance-critical applications</w:t>
      </w:r>
      <w:r w:rsidR="00AE4467">
        <w:t>. However, several possible optimi</w:t>
      </w:r>
      <w:r w:rsidR="00D56400">
        <w:t>s</w:t>
      </w:r>
      <w:r w:rsidR="00AE4467">
        <w:t xml:space="preserve">ations regarding </w:t>
      </w:r>
      <w:r w:rsidR="000D5698">
        <w:t>reflection usage, allocation st</w:t>
      </w:r>
      <w:r w:rsidR="008F0ACB">
        <w:t>rategies and write/read operations have been identified.</w:t>
      </w:r>
    </w:p>
    <w:p w14:paraId="49B146AE" w14:textId="399B5997" w:rsidR="006E2A83" w:rsidRDefault="006E2A83">
      <w:pPr>
        <w:spacing w:after="160" w:line="259" w:lineRule="auto"/>
        <w:jc w:val="left"/>
      </w:pPr>
    </w:p>
    <w:p w14:paraId="76AC76F1" w14:textId="5C13EAA1" w:rsidR="008D3B54" w:rsidRDefault="00891D90" w:rsidP="008D3B54">
      <w:pPr>
        <w:pStyle w:val="berschrift1"/>
        <w:numPr>
          <w:ilvl w:val="0"/>
          <w:numId w:val="0"/>
        </w:numPr>
        <w:ind w:left="432" w:hanging="432"/>
        <w:rPr>
          <w:rFonts w:eastAsia="Calibri"/>
        </w:rPr>
      </w:pPr>
      <w:bookmarkStart w:id="2" w:name="_Toc223203815"/>
      <w:r>
        <w:rPr>
          <w:rFonts w:eastAsia="Calibri"/>
        </w:rPr>
        <w:lastRenderedPageBreak/>
        <w:t>Content</w:t>
      </w:r>
      <w:bookmarkEnd w:id="2"/>
    </w:p>
    <w:sdt>
      <w:sdtPr>
        <w:id w:val="-1151437541"/>
        <w:docPartObj>
          <w:docPartGallery w:val="Table of Contents"/>
          <w:docPartUnique/>
        </w:docPartObj>
      </w:sdtPr>
      <w:sdtEndPr>
        <w:rPr>
          <w:bCs/>
        </w:rPr>
      </w:sdtEndPr>
      <w:sdtContent>
        <w:p w14:paraId="3D9A1CD3" w14:textId="0E4E0E11" w:rsidR="00D56400" w:rsidRDefault="00B84F6B">
          <w:pPr>
            <w:pStyle w:val="Verzeichnis1"/>
            <w:rPr>
              <w:rFonts w:asciiTheme="minorHAnsi" w:eastAsiaTheme="minorEastAsia" w:hAnsiTheme="minorHAnsi" w:cstheme="minorBidi"/>
              <w:b w:val="0"/>
              <w:noProof/>
              <w:kern w:val="2"/>
              <w:szCs w:val="24"/>
              <w:lang w:val="de-DE" w:eastAsia="de-DE"/>
              <w14:ligatures w14:val="standardContextual"/>
            </w:rPr>
          </w:pPr>
          <w:r>
            <w:fldChar w:fldCharType="begin"/>
          </w:r>
          <w:r>
            <w:instrText xml:space="preserve"> TOC \o "1-2" \h \z \t "Überschrift 3;3;UserStoryHeading;3" </w:instrText>
          </w:r>
          <w:r>
            <w:fldChar w:fldCharType="separate"/>
          </w:r>
          <w:hyperlink w:anchor="_Toc223203813" w:history="1">
            <w:r w:rsidR="00D56400" w:rsidRPr="0088698A">
              <w:rPr>
                <w:rStyle w:val="Hyperlink"/>
                <w:noProof/>
              </w:rPr>
              <w:t>Abstract (Deutsch)</w:t>
            </w:r>
            <w:r w:rsidR="00D56400">
              <w:rPr>
                <w:noProof/>
                <w:webHidden/>
              </w:rPr>
              <w:tab/>
            </w:r>
            <w:r w:rsidR="00D56400">
              <w:rPr>
                <w:noProof/>
                <w:webHidden/>
              </w:rPr>
              <w:fldChar w:fldCharType="begin"/>
            </w:r>
            <w:r w:rsidR="00D56400">
              <w:rPr>
                <w:noProof/>
                <w:webHidden/>
              </w:rPr>
              <w:instrText xml:space="preserve"> PAGEREF _Toc223203813 \h </w:instrText>
            </w:r>
            <w:r w:rsidR="00D56400">
              <w:rPr>
                <w:noProof/>
                <w:webHidden/>
              </w:rPr>
            </w:r>
            <w:r w:rsidR="00D56400">
              <w:rPr>
                <w:noProof/>
                <w:webHidden/>
              </w:rPr>
              <w:fldChar w:fldCharType="separate"/>
            </w:r>
            <w:r w:rsidR="008A128C">
              <w:rPr>
                <w:noProof/>
                <w:webHidden/>
              </w:rPr>
              <w:t>1</w:t>
            </w:r>
            <w:r w:rsidR="00D56400">
              <w:rPr>
                <w:noProof/>
                <w:webHidden/>
              </w:rPr>
              <w:fldChar w:fldCharType="end"/>
            </w:r>
          </w:hyperlink>
        </w:p>
        <w:p w14:paraId="5C50AF6E" w14:textId="1FFC8027"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4" w:history="1">
            <w:r w:rsidRPr="0088698A">
              <w:rPr>
                <w:rStyle w:val="Hyperlink"/>
                <w:noProof/>
              </w:rPr>
              <w:t>Abstract (English)</w:t>
            </w:r>
            <w:r>
              <w:rPr>
                <w:noProof/>
                <w:webHidden/>
              </w:rPr>
              <w:tab/>
            </w:r>
            <w:r>
              <w:rPr>
                <w:noProof/>
                <w:webHidden/>
              </w:rPr>
              <w:fldChar w:fldCharType="begin"/>
            </w:r>
            <w:r>
              <w:rPr>
                <w:noProof/>
                <w:webHidden/>
              </w:rPr>
              <w:instrText xml:space="preserve"> PAGEREF _Toc223203814 \h </w:instrText>
            </w:r>
            <w:r>
              <w:rPr>
                <w:noProof/>
                <w:webHidden/>
              </w:rPr>
            </w:r>
            <w:r>
              <w:rPr>
                <w:noProof/>
                <w:webHidden/>
              </w:rPr>
              <w:fldChar w:fldCharType="separate"/>
            </w:r>
            <w:r w:rsidR="008A128C">
              <w:rPr>
                <w:noProof/>
                <w:webHidden/>
              </w:rPr>
              <w:t>2</w:t>
            </w:r>
            <w:r>
              <w:rPr>
                <w:noProof/>
                <w:webHidden/>
              </w:rPr>
              <w:fldChar w:fldCharType="end"/>
            </w:r>
          </w:hyperlink>
        </w:p>
        <w:p w14:paraId="1E66F491" w14:textId="3D551BCC"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5" w:history="1">
            <w:r w:rsidRPr="0088698A">
              <w:rPr>
                <w:rStyle w:val="Hyperlink"/>
                <w:noProof/>
              </w:rPr>
              <w:t>Content</w:t>
            </w:r>
            <w:r>
              <w:rPr>
                <w:noProof/>
                <w:webHidden/>
              </w:rPr>
              <w:tab/>
            </w:r>
            <w:r>
              <w:rPr>
                <w:noProof/>
                <w:webHidden/>
              </w:rPr>
              <w:fldChar w:fldCharType="begin"/>
            </w:r>
            <w:r>
              <w:rPr>
                <w:noProof/>
                <w:webHidden/>
              </w:rPr>
              <w:instrText xml:space="preserve"> PAGEREF _Toc223203815 \h </w:instrText>
            </w:r>
            <w:r>
              <w:rPr>
                <w:noProof/>
                <w:webHidden/>
              </w:rPr>
            </w:r>
            <w:r>
              <w:rPr>
                <w:noProof/>
                <w:webHidden/>
              </w:rPr>
              <w:fldChar w:fldCharType="separate"/>
            </w:r>
            <w:r w:rsidR="008A128C">
              <w:rPr>
                <w:noProof/>
                <w:webHidden/>
              </w:rPr>
              <w:t>3</w:t>
            </w:r>
            <w:r>
              <w:rPr>
                <w:noProof/>
                <w:webHidden/>
              </w:rPr>
              <w:fldChar w:fldCharType="end"/>
            </w:r>
          </w:hyperlink>
        </w:p>
        <w:p w14:paraId="6EC11DD6" w14:textId="0E2FC73A"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6" w:history="1">
            <w:r w:rsidRPr="0088698A">
              <w:rPr>
                <w:rStyle w:val="Hyperlink"/>
                <w:noProof/>
              </w:rPr>
              <w:t>Figures</w:t>
            </w:r>
            <w:r>
              <w:rPr>
                <w:noProof/>
                <w:webHidden/>
              </w:rPr>
              <w:tab/>
            </w:r>
            <w:r>
              <w:rPr>
                <w:noProof/>
                <w:webHidden/>
              </w:rPr>
              <w:fldChar w:fldCharType="begin"/>
            </w:r>
            <w:r>
              <w:rPr>
                <w:noProof/>
                <w:webHidden/>
              </w:rPr>
              <w:instrText xml:space="preserve"> PAGEREF _Toc223203816 \h </w:instrText>
            </w:r>
            <w:r>
              <w:rPr>
                <w:noProof/>
                <w:webHidden/>
              </w:rPr>
            </w:r>
            <w:r>
              <w:rPr>
                <w:noProof/>
                <w:webHidden/>
              </w:rPr>
              <w:fldChar w:fldCharType="separate"/>
            </w:r>
            <w:r w:rsidR="008A128C">
              <w:rPr>
                <w:noProof/>
                <w:webHidden/>
              </w:rPr>
              <w:t>5</w:t>
            </w:r>
            <w:r>
              <w:rPr>
                <w:noProof/>
                <w:webHidden/>
              </w:rPr>
              <w:fldChar w:fldCharType="end"/>
            </w:r>
          </w:hyperlink>
        </w:p>
        <w:p w14:paraId="01A29FAB" w14:textId="037D84E5"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7" w:history="1">
            <w:r w:rsidRPr="0088698A">
              <w:rPr>
                <w:rStyle w:val="Hyperlink"/>
                <w:noProof/>
              </w:rPr>
              <w:t>Tables</w:t>
            </w:r>
            <w:r>
              <w:rPr>
                <w:noProof/>
                <w:webHidden/>
              </w:rPr>
              <w:tab/>
            </w:r>
            <w:r>
              <w:rPr>
                <w:noProof/>
                <w:webHidden/>
              </w:rPr>
              <w:fldChar w:fldCharType="begin"/>
            </w:r>
            <w:r>
              <w:rPr>
                <w:noProof/>
                <w:webHidden/>
              </w:rPr>
              <w:instrText xml:space="preserve"> PAGEREF _Toc223203817 \h </w:instrText>
            </w:r>
            <w:r>
              <w:rPr>
                <w:noProof/>
                <w:webHidden/>
              </w:rPr>
            </w:r>
            <w:r>
              <w:rPr>
                <w:noProof/>
                <w:webHidden/>
              </w:rPr>
              <w:fldChar w:fldCharType="separate"/>
            </w:r>
            <w:r w:rsidR="008A128C">
              <w:rPr>
                <w:noProof/>
                <w:webHidden/>
              </w:rPr>
              <w:t>6</w:t>
            </w:r>
            <w:r>
              <w:rPr>
                <w:noProof/>
                <w:webHidden/>
              </w:rPr>
              <w:fldChar w:fldCharType="end"/>
            </w:r>
          </w:hyperlink>
        </w:p>
        <w:p w14:paraId="56D41F96" w14:textId="5904931A"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8" w:history="1">
            <w:r w:rsidRPr="0088698A">
              <w:rPr>
                <w:rStyle w:val="Hyperlink"/>
                <w:noProof/>
              </w:rPr>
              <w:t>Code Examples</w:t>
            </w:r>
            <w:r>
              <w:rPr>
                <w:noProof/>
                <w:webHidden/>
              </w:rPr>
              <w:tab/>
            </w:r>
            <w:r>
              <w:rPr>
                <w:noProof/>
                <w:webHidden/>
              </w:rPr>
              <w:fldChar w:fldCharType="begin"/>
            </w:r>
            <w:r>
              <w:rPr>
                <w:noProof/>
                <w:webHidden/>
              </w:rPr>
              <w:instrText xml:space="preserve"> PAGEREF _Toc223203818 \h </w:instrText>
            </w:r>
            <w:r>
              <w:rPr>
                <w:noProof/>
                <w:webHidden/>
              </w:rPr>
            </w:r>
            <w:r>
              <w:rPr>
                <w:noProof/>
                <w:webHidden/>
              </w:rPr>
              <w:fldChar w:fldCharType="separate"/>
            </w:r>
            <w:r w:rsidR="008A128C">
              <w:rPr>
                <w:noProof/>
                <w:webHidden/>
              </w:rPr>
              <w:t>7</w:t>
            </w:r>
            <w:r>
              <w:rPr>
                <w:noProof/>
                <w:webHidden/>
              </w:rPr>
              <w:fldChar w:fldCharType="end"/>
            </w:r>
          </w:hyperlink>
        </w:p>
        <w:p w14:paraId="22CCADBD" w14:textId="62CD2BCE"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9" w:history="1">
            <w:r w:rsidRPr="0088698A">
              <w:rPr>
                <w:rStyle w:val="Hyperlink"/>
                <w:noProof/>
              </w:rPr>
              <w:t>Abbreviations</w:t>
            </w:r>
            <w:r>
              <w:rPr>
                <w:noProof/>
                <w:webHidden/>
              </w:rPr>
              <w:tab/>
            </w:r>
            <w:r>
              <w:rPr>
                <w:noProof/>
                <w:webHidden/>
              </w:rPr>
              <w:fldChar w:fldCharType="begin"/>
            </w:r>
            <w:r>
              <w:rPr>
                <w:noProof/>
                <w:webHidden/>
              </w:rPr>
              <w:instrText xml:space="preserve"> PAGEREF _Toc223203819 \h </w:instrText>
            </w:r>
            <w:r>
              <w:rPr>
                <w:noProof/>
                <w:webHidden/>
              </w:rPr>
            </w:r>
            <w:r>
              <w:rPr>
                <w:noProof/>
                <w:webHidden/>
              </w:rPr>
              <w:fldChar w:fldCharType="separate"/>
            </w:r>
            <w:r w:rsidR="008A128C">
              <w:rPr>
                <w:noProof/>
                <w:webHidden/>
              </w:rPr>
              <w:t>8</w:t>
            </w:r>
            <w:r>
              <w:rPr>
                <w:noProof/>
                <w:webHidden/>
              </w:rPr>
              <w:fldChar w:fldCharType="end"/>
            </w:r>
          </w:hyperlink>
        </w:p>
        <w:p w14:paraId="2131EE59" w14:textId="185F3753"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20" w:history="1">
            <w:r w:rsidRPr="0088698A">
              <w:rPr>
                <w:rStyle w:val="Hyperlink"/>
                <w:noProof/>
              </w:rPr>
              <w:t>1</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Introduction</w:t>
            </w:r>
            <w:r>
              <w:rPr>
                <w:noProof/>
                <w:webHidden/>
              </w:rPr>
              <w:tab/>
            </w:r>
            <w:r>
              <w:rPr>
                <w:noProof/>
                <w:webHidden/>
              </w:rPr>
              <w:fldChar w:fldCharType="begin"/>
            </w:r>
            <w:r>
              <w:rPr>
                <w:noProof/>
                <w:webHidden/>
              </w:rPr>
              <w:instrText xml:space="preserve"> PAGEREF _Toc223203820 \h </w:instrText>
            </w:r>
            <w:r>
              <w:rPr>
                <w:noProof/>
                <w:webHidden/>
              </w:rPr>
            </w:r>
            <w:r>
              <w:rPr>
                <w:noProof/>
                <w:webHidden/>
              </w:rPr>
              <w:fldChar w:fldCharType="separate"/>
            </w:r>
            <w:r w:rsidR="008A128C">
              <w:rPr>
                <w:noProof/>
                <w:webHidden/>
              </w:rPr>
              <w:t>9</w:t>
            </w:r>
            <w:r>
              <w:rPr>
                <w:noProof/>
                <w:webHidden/>
              </w:rPr>
              <w:fldChar w:fldCharType="end"/>
            </w:r>
          </w:hyperlink>
        </w:p>
        <w:p w14:paraId="13919923" w14:textId="26C74D4C"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21" w:history="1">
            <w:r w:rsidRPr="0088698A">
              <w:rPr>
                <w:rStyle w:val="Hyperlink"/>
                <w:noProof/>
              </w:rPr>
              <w:t>1.1</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Context</w:t>
            </w:r>
            <w:r>
              <w:rPr>
                <w:noProof/>
                <w:webHidden/>
              </w:rPr>
              <w:tab/>
            </w:r>
            <w:r>
              <w:rPr>
                <w:noProof/>
                <w:webHidden/>
              </w:rPr>
              <w:fldChar w:fldCharType="begin"/>
            </w:r>
            <w:r>
              <w:rPr>
                <w:noProof/>
                <w:webHidden/>
              </w:rPr>
              <w:instrText xml:space="preserve"> PAGEREF _Toc223203821 \h </w:instrText>
            </w:r>
            <w:r>
              <w:rPr>
                <w:noProof/>
                <w:webHidden/>
              </w:rPr>
            </w:r>
            <w:r>
              <w:rPr>
                <w:noProof/>
                <w:webHidden/>
              </w:rPr>
              <w:fldChar w:fldCharType="separate"/>
            </w:r>
            <w:r w:rsidR="008A128C">
              <w:rPr>
                <w:noProof/>
                <w:webHidden/>
              </w:rPr>
              <w:t>9</w:t>
            </w:r>
            <w:r>
              <w:rPr>
                <w:noProof/>
                <w:webHidden/>
              </w:rPr>
              <w:fldChar w:fldCharType="end"/>
            </w:r>
          </w:hyperlink>
        </w:p>
        <w:p w14:paraId="53AC8E28" w14:textId="151AEDC8"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22" w:history="1">
            <w:r w:rsidRPr="0088698A">
              <w:rPr>
                <w:rStyle w:val="Hyperlink"/>
                <w:noProof/>
              </w:rPr>
              <w:t>1.2</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Goals and Motivation</w:t>
            </w:r>
            <w:r>
              <w:rPr>
                <w:noProof/>
                <w:webHidden/>
              </w:rPr>
              <w:tab/>
            </w:r>
            <w:r>
              <w:rPr>
                <w:noProof/>
                <w:webHidden/>
              </w:rPr>
              <w:fldChar w:fldCharType="begin"/>
            </w:r>
            <w:r>
              <w:rPr>
                <w:noProof/>
                <w:webHidden/>
              </w:rPr>
              <w:instrText xml:space="preserve"> PAGEREF _Toc223203822 \h </w:instrText>
            </w:r>
            <w:r>
              <w:rPr>
                <w:noProof/>
                <w:webHidden/>
              </w:rPr>
            </w:r>
            <w:r>
              <w:rPr>
                <w:noProof/>
                <w:webHidden/>
              </w:rPr>
              <w:fldChar w:fldCharType="separate"/>
            </w:r>
            <w:r w:rsidR="008A128C">
              <w:rPr>
                <w:noProof/>
                <w:webHidden/>
              </w:rPr>
              <w:t>9</w:t>
            </w:r>
            <w:r>
              <w:rPr>
                <w:noProof/>
                <w:webHidden/>
              </w:rPr>
              <w:fldChar w:fldCharType="end"/>
            </w:r>
          </w:hyperlink>
        </w:p>
        <w:p w14:paraId="1DD68873" w14:textId="14C48033"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23" w:history="1">
            <w:r w:rsidRPr="0088698A">
              <w:rPr>
                <w:rStyle w:val="Hyperlink"/>
                <w:noProof/>
              </w:rPr>
              <w:t>1.3</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Task definition</w:t>
            </w:r>
            <w:r>
              <w:rPr>
                <w:noProof/>
                <w:webHidden/>
              </w:rPr>
              <w:tab/>
            </w:r>
            <w:r>
              <w:rPr>
                <w:noProof/>
                <w:webHidden/>
              </w:rPr>
              <w:fldChar w:fldCharType="begin"/>
            </w:r>
            <w:r>
              <w:rPr>
                <w:noProof/>
                <w:webHidden/>
              </w:rPr>
              <w:instrText xml:space="preserve"> PAGEREF _Toc223203823 \h </w:instrText>
            </w:r>
            <w:r>
              <w:rPr>
                <w:noProof/>
                <w:webHidden/>
              </w:rPr>
            </w:r>
            <w:r>
              <w:rPr>
                <w:noProof/>
                <w:webHidden/>
              </w:rPr>
              <w:fldChar w:fldCharType="separate"/>
            </w:r>
            <w:r w:rsidR="008A128C">
              <w:rPr>
                <w:noProof/>
                <w:webHidden/>
              </w:rPr>
              <w:t>10</w:t>
            </w:r>
            <w:r>
              <w:rPr>
                <w:noProof/>
                <w:webHidden/>
              </w:rPr>
              <w:fldChar w:fldCharType="end"/>
            </w:r>
          </w:hyperlink>
        </w:p>
        <w:p w14:paraId="4A3D572E" w14:textId="58ED1D27"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24" w:history="1">
            <w:r w:rsidRPr="0088698A">
              <w:rPr>
                <w:rStyle w:val="Hyperlink"/>
                <w:noProof/>
              </w:rPr>
              <w:t>1.4</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Structure of the Thesis</w:t>
            </w:r>
            <w:r>
              <w:rPr>
                <w:noProof/>
                <w:webHidden/>
              </w:rPr>
              <w:tab/>
            </w:r>
            <w:r>
              <w:rPr>
                <w:noProof/>
                <w:webHidden/>
              </w:rPr>
              <w:fldChar w:fldCharType="begin"/>
            </w:r>
            <w:r>
              <w:rPr>
                <w:noProof/>
                <w:webHidden/>
              </w:rPr>
              <w:instrText xml:space="preserve"> PAGEREF _Toc223203824 \h </w:instrText>
            </w:r>
            <w:r>
              <w:rPr>
                <w:noProof/>
                <w:webHidden/>
              </w:rPr>
            </w:r>
            <w:r>
              <w:rPr>
                <w:noProof/>
                <w:webHidden/>
              </w:rPr>
              <w:fldChar w:fldCharType="separate"/>
            </w:r>
            <w:r w:rsidR="008A128C">
              <w:rPr>
                <w:noProof/>
                <w:webHidden/>
              </w:rPr>
              <w:t>11</w:t>
            </w:r>
            <w:r>
              <w:rPr>
                <w:noProof/>
                <w:webHidden/>
              </w:rPr>
              <w:fldChar w:fldCharType="end"/>
            </w:r>
          </w:hyperlink>
        </w:p>
        <w:p w14:paraId="2E464A6A" w14:textId="3C98F939"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25" w:history="1">
            <w:r w:rsidRPr="0088698A">
              <w:rPr>
                <w:rStyle w:val="Hyperlink"/>
                <w:noProof/>
              </w:rPr>
              <w:t>2</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Fundamentals</w:t>
            </w:r>
            <w:r>
              <w:rPr>
                <w:noProof/>
                <w:webHidden/>
              </w:rPr>
              <w:tab/>
            </w:r>
            <w:r>
              <w:rPr>
                <w:noProof/>
                <w:webHidden/>
              </w:rPr>
              <w:fldChar w:fldCharType="begin"/>
            </w:r>
            <w:r>
              <w:rPr>
                <w:noProof/>
                <w:webHidden/>
              </w:rPr>
              <w:instrText xml:space="preserve"> PAGEREF _Toc223203825 \h </w:instrText>
            </w:r>
            <w:r>
              <w:rPr>
                <w:noProof/>
                <w:webHidden/>
              </w:rPr>
            </w:r>
            <w:r>
              <w:rPr>
                <w:noProof/>
                <w:webHidden/>
              </w:rPr>
              <w:fldChar w:fldCharType="separate"/>
            </w:r>
            <w:r w:rsidR="008A128C">
              <w:rPr>
                <w:noProof/>
                <w:webHidden/>
              </w:rPr>
              <w:t>13</w:t>
            </w:r>
            <w:r>
              <w:rPr>
                <w:noProof/>
                <w:webHidden/>
              </w:rPr>
              <w:fldChar w:fldCharType="end"/>
            </w:r>
          </w:hyperlink>
        </w:p>
        <w:p w14:paraId="59A1A204" w14:textId="6B02D245"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26" w:history="1">
            <w:r w:rsidRPr="0088698A">
              <w:rPr>
                <w:rStyle w:val="Hyperlink"/>
                <w:noProof/>
              </w:rPr>
              <w:t>2.1</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Special Java Features</w:t>
            </w:r>
            <w:r>
              <w:rPr>
                <w:noProof/>
                <w:webHidden/>
              </w:rPr>
              <w:tab/>
            </w:r>
            <w:r>
              <w:rPr>
                <w:noProof/>
                <w:webHidden/>
              </w:rPr>
              <w:fldChar w:fldCharType="begin"/>
            </w:r>
            <w:r>
              <w:rPr>
                <w:noProof/>
                <w:webHidden/>
              </w:rPr>
              <w:instrText xml:space="preserve"> PAGEREF _Toc223203826 \h </w:instrText>
            </w:r>
            <w:r>
              <w:rPr>
                <w:noProof/>
                <w:webHidden/>
              </w:rPr>
            </w:r>
            <w:r>
              <w:rPr>
                <w:noProof/>
                <w:webHidden/>
              </w:rPr>
              <w:fldChar w:fldCharType="separate"/>
            </w:r>
            <w:r w:rsidR="008A128C">
              <w:rPr>
                <w:noProof/>
                <w:webHidden/>
              </w:rPr>
              <w:t>13</w:t>
            </w:r>
            <w:r>
              <w:rPr>
                <w:noProof/>
                <w:webHidden/>
              </w:rPr>
              <w:fldChar w:fldCharType="end"/>
            </w:r>
          </w:hyperlink>
        </w:p>
        <w:p w14:paraId="28D167AB" w14:textId="2DC8D356"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27" w:history="1">
            <w:r w:rsidRPr="0088698A">
              <w:rPr>
                <w:rStyle w:val="Hyperlink"/>
                <w:noProof/>
              </w:rPr>
              <w:t>2.1.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Java Reflection</w:t>
            </w:r>
            <w:r>
              <w:rPr>
                <w:noProof/>
                <w:webHidden/>
              </w:rPr>
              <w:tab/>
            </w:r>
            <w:r>
              <w:rPr>
                <w:noProof/>
                <w:webHidden/>
              </w:rPr>
              <w:fldChar w:fldCharType="begin"/>
            </w:r>
            <w:r>
              <w:rPr>
                <w:noProof/>
                <w:webHidden/>
              </w:rPr>
              <w:instrText xml:space="preserve"> PAGEREF _Toc223203827 \h </w:instrText>
            </w:r>
            <w:r>
              <w:rPr>
                <w:noProof/>
                <w:webHidden/>
              </w:rPr>
            </w:r>
            <w:r>
              <w:rPr>
                <w:noProof/>
                <w:webHidden/>
              </w:rPr>
              <w:fldChar w:fldCharType="separate"/>
            </w:r>
            <w:r w:rsidR="008A128C">
              <w:rPr>
                <w:noProof/>
                <w:webHidden/>
              </w:rPr>
              <w:t>13</w:t>
            </w:r>
            <w:r>
              <w:rPr>
                <w:noProof/>
                <w:webHidden/>
              </w:rPr>
              <w:fldChar w:fldCharType="end"/>
            </w:r>
          </w:hyperlink>
        </w:p>
        <w:p w14:paraId="0482DA66" w14:textId="68D26C76"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28" w:history="1">
            <w:r w:rsidRPr="0088698A">
              <w:rPr>
                <w:rStyle w:val="Hyperlink"/>
                <w:noProof/>
              </w:rPr>
              <w:t>2.1.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Java Unsafe</w:t>
            </w:r>
            <w:r>
              <w:rPr>
                <w:noProof/>
                <w:webHidden/>
              </w:rPr>
              <w:tab/>
            </w:r>
            <w:r>
              <w:rPr>
                <w:noProof/>
                <w:webHidden/>
              </w:rPr>
              <w:fldChar w:fldCharType="begin"/>
            </w:r>
            <w:r>
              <w:rPr>
                <w:noProof/>
                <w:webHidden/>
              </w:rPr>
              <w:instrText xml:space="preserve"> PAGEREF _Toc223203828 \h </w:instrText>
            </w:r>
            <w:r>
              <w:rPr>
                <w:noProof/>
                <w:webHidden/>
              </w:rPr>
            </w:r>
            <w:r>
              <w:rPr>
                <w:noProof/>
                <w:webHidden/>
              </w:rPr>
              <w:fldChar w:fldCharType="separate"/>
            </w:r>
            <w:r w:rsidR="008A128C">
              <w:rPr>
                <w:noProof/>
                <w:webHidden/>
              </w:rPr>
              <w:t>14</w:t>
            </w:r>
            <w:r>
              <w:rPr>
                <w:noProof/>
                <w:webHidden/>
              </w:rPr>
              <w:fldChar w:fldCharType="end"/>
            </w:r>
          </w:hyperlink>
        </w:p>
        <w:p w14:paraId="2B013547" w14:textId="3DDFC630"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29" w:history="1">
            <w:r w:rsidRPr="0088698A">
              <w:rPr>
                <w:rStyle w:val="Hyperlink"/>
                <w:noProof/>
              </w:rPr>
              <w:t>2.1.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Java Native Interface (JNI)</w:t>
            </w:r>
            <w:r>
              <w:rPr>
                <w:noProof/>
                <w:webHidden/>
              </w:rPr>
              <w:tab/>
            </w:r>
            <w:r>
              <w:rPr>
                <w:noProof/>
                <w:webHidden/>
              </w:rPr>
              <w:fldChar w:fldCharType="begin"/>
            </w:r>
            <w:r>
              <w:rPr>
                <w:noProof/>
                <w:webHidden/>
              </w:rPr>
              <w:instrText xml:space="preserve"> PAGEREF _Toc223203829 \h </w:instrText>
            </w:r>
            <w:r>
              <w:rPr>
                <w:noProof/>
                <w:webHidden/>
              </w:rPr>
            </w:r>
            <w:r>
              <w:rPr>
                <w:noProof/>
                <w:webHidden/>
              </w:rPr>
              <w:fldChar w:fldCharType="separate"/>
            </w:r>
            <w:r w:rsidR="008A128C">
              <w:rPr>
                <w:noProof/>
                <w:webHidden/>
              </w:rPr>
              <w:t>15</w:t>
            </w:r>
            <w:r>
              <w:rPr>
                <w:noProof/>
                <w:webHidden/>
              </w:rPr>
              <w:fldChar w:fldCharType="end"/>
            </w:r>
          </w:hyperlink>
        </w:p>
        <w:p w14:paraId="68659D70" w14:textId="6BC88E28"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30" w:history="1">
            <w:r w:rsidRPr="0088698A">
              <w:rPr>
                <w:rStyle w:val="Hyperlink"/>
                <w:noProof/>
              </w:rPr>
              <w:t>2.2</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Application Binary Interface (ABI)</w:t>
            </w:r>
            <w:r>
              <w:rPr>
                <w:noProof/>
                <w:webHidden/>
              </w:rPr>
              <w:tab/>
            </w:r>
            <w:r>
              <w:rPr>
                <w:noProof/>
                <w:webHidden/>
              </w:rPr>
              <w:fldChar w:fldCharType="begin"/>
            </w:r>
            <w:r>
              <w:rPr>
                <w:noProof/>
                <w:webHidden/>
              </w:rPr>
              <w:instrText xml:space="preserve"> PAGEREF _Toc223203830 \h </w:instrText>
            </w:r>
            <w:r>
              <w:rPr>
                <w:noProof/>
                <w:webHidden/>
              </w:rPr>
            </w:r>
            <w:r>
              <w:rPr>
                <w:noProof/>
                <w:webHidden/>
              </w:rPr>
              <w:fldChar w:fldCharType="separate"/>
            </w:r>
            <w:r w:rsidR="008A128C">
              <w:rPr>
                <w:noProof/>
                <w:webHidden/>
              </w:rPr>
              <w:t>15</w:t>
            </w:r>
            <w:r>
              <w:rPr>
                <w:noProof/>
                <w:webHidden/>
              </w:rPr>
              <w:fldChar w:fldCharType="end"/>
            </w:r>
          </w:hyperlink>
        </w:p>
        <w:p w14:paraId="1D55B7D1" w14:textId="63FA1A19"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31" w:history="1">
            <w:r w:rsidRPr="0088698A">
              <w:rPr>
                <w:rStyle w:val="Hyperlink"/>
                <w:noProof/>
              </w:rPr>
              <w:t>2.3</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Benchmarking and Profiling</w:t>
            </w:r>
            <w:r>
              <w:rPr>
                <w:noProof/>
                <w:webHidden/>
              </w:rPr>
              <w:tab/>
            </w:r>
            <w:r>
              <w:rPr>
                <w:noProof/>
                <w:webHidden/>
              </w:rPr>
              <w:fldChar w:fldCharType="begin"/>
            </w:r>
            <w:r>
              <w:rPr>
                <w:noProof/>
                <w:webHidden/>
              </w:rPr>
              <w:instrText xml:space="preserve"> PAGEREF _Toc223203831 \h </w:instrText>
            </w:r>
            <w:r>
              <w:rPr>
                <w:noProof/>
                <w:webHidden/>
              </w:rPr>
            </w:r>
            <w:r>
              <w:rPr>
                <w:noProof/>
                <w:webHidden/>
              </w:rPr>
              <w:fldChar w:fldCharType="separate"/>
            </w:r>
            <w:r w:rsidR="008A128C">
              <w:rPr>
                <w:noProof/>
                <w:webHidden/>
              </w:rPr>
              <w:t>16</w:t>
            </w:r>
            <w:r>
              <w:rPr>
                <w:noProof/>
                <w:webHidden/>
              </w:rPr>
              <w:fldChar w:fldCharType="end"/>
            </w:r>
          </w:hyperlink>
        </w:p>
        <w:p w14:paraId="7C799681" w14:textId="72352772"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32" w:history="1">
            <w:r w:rsidRPr="0088698A">
              <w:rPr>
                <w:rStyle w:val="Hyperlink"/>
                <w:noProof/>
              </w:rPr>
              <w:t>2.3.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Benchmark Related Problems</w:t>
            </w:r>
            <w:r>
              <w:rPr>
                <w:noProof/>
                <w:webHidden/>
              </w:rPr>
              <w:tab/>
            </w:r>
            <w:r>
              <w:rPr>
                <w:noProof/>
                <w:webHidden/>
              </w:rPr>
              <w:fldChar w:fldCharType="begin"/>
            </w:r>
            <w:r>
              <w:rPr>
                <w:noProof/>
                <w:webHidden/>
              </w:rPr>
              <w:instrText xml:space="preserve"> PAGEREF _Toc223203832 \h </w:instrText>
            </w:r>
            <w:r>
              <w:rPr>
                <w:noProof/>
                <w:webHidden/>
              </w:rPr>
            </w:r>
            <w:r>
              <w:rPr>
                <w:noProof/>
                <w:webHidden/>
              </w:rPr>
              <w:fldChar w:fldCharType="separate"/>
            </w:r>
            <w:r w:rsidR="008A128C">
              <w:rPr>
                <w:noProof/>
                <w:webHidden/>
              </w:rPr>
              <w:t>16</w:t>
            </w:r>
            <w:r>
              <w:rPr>
                <w:noProof/>
                <w:webHidden/>
              </w:rPr>
              <w:fldChar w:fldCharType="end"/>
            </w:r>
          </w:hyperlink>
        </w:p>
        <w:p w14:paraId="5F8FBAF0" w14:textId="6D15F1F8"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33" w:history="1">
            <w:r w:rsidRPr="0088698A">
              <w:rPr>
                <w:rStyle w:val="Hyperlink"/>
                <w:noProof/>
              </w:rPr>
              <w:t>2.3.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Profiling Related Problems</w:t>
            </w:r>
            <w:r>
              <w:rPr>
                <w:noProof/>
                <w:webHidden/>
              </w:rPr>
              <w:tab/>
            </w:r>
            <w:r>
              <w:rPr>
                <w:noProof/>
                <w:webHidden/>
              </w:rPr>
              <w:fldChar w:fldCharType="begin"/>
            </w:r>
            <w:r>
              <w:rPr>
                <w:noProof/>
                <w:webHidden/>
              </w:rPr>
              <w:instrText xml:space="preserve"> PAGEREF _Toc223203833 \h </w:instrText>
            </w:r>
            <w:r>
              <w:rPr>
                <w:noProof/>
                <w:webHidden/>
              </w:rPr>
            </w:r>
            <w:r>
              <w:rPr>
                <w:noProof/>
                <w:webHidden/>
              </w:rPr>
              <w:fldChar w:fldCharType="separate"/>
            </w:r>
            <w:r w:rsidR="008A128C">
              <w:rPr>
                <w:noProof/>
                <w:webHidden/>
              </w:rPr>
              <w:t>17</w:t>
            </w:r>
            <w:r>
              <w:rPr>
                <w:noProof/>
                <w:webHidden/>
              </w:rPr>
              <w:fldChar w:fldCharType="end"/>
            </w:r>
          </w:hyperlink>
        </w:p>
        <w:p w14:paraId="28036E91" w14:textId="164D3504"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34" w:history="1">
            <w:r w:rsidRPr="0088698A">
              <w:rPr>
                <w:rStyle w:val="Hyperlink"/>
                <w:noProof/>
              </w:rPr>
              <w:t>2.3.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Tools</w:t>
            </w:r>
            <w:r>
              <w:rPr>
                <w:noProof/>
                <w:webHidden/>
              </w:rPr>
              <w:tab/>
            </w:r>
            <w:r>
              <w:rPr>
                <w:noProof/>
                <w:webHidden/>
              </w:rPr>
              <w:fldChar w:fldCharType="begin"/>
            </w:r>
            <w:r>
              <w:rPr>
                <w:noProof/>
                <w:webHidden/>
              </w:rPr>
              <w:instrText xml:space="preserve"> PAGEREF _Toc223203834 \h </w:instrText>
            </w:r>
            <w:r>
              <w:rPr>
                <w:noProof/>
                <w:webHidden/>
              </w:rPr>
            </w:r>
            <w:r>
              <w:rPr>
                <w:noProof/>
                <w:webHidden/>
              </w:rPr>
              <w:fldChar w:fldCharType="separate"/>
            </w:r>
            <w:r w:rsidR="008A128C">
              <w:rPr>
                <w:noProof/>
                <w:webHidden/>
              </w:rPr>
              <w:t>19</w:t>
            </w:r>
            <w:r>
              <w:rPr>
                <w:noProof/>
                <w:webHidden/>
              </w:rPr>
              <w:fldChar w:fldCharType="end"/>
            </w:r>
          </w:hyperlink>
        </w:p>
        <w:p w14:paraId="26B5814D" w14:textId="7646328B"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35" w:history="1">
            <w:r w:rsidRPr="0088698A">
              <w:rPr>
                <w:rStyle w:val="Hyperlink"/>
                <w:noProof/>
              </w:rPr>
              <w:t>3</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Related Work and Current Technologies</w:t>
            </w:r>
            <w:r>
              <w:rPr>
                <w:noProof/>
                <w:webHidden/>
              </w:rPr>
              <w:tab/>
            </w:r>
            <w:r>
              <w:rPr>
                <w:noProof/>
                <w:webHidden/>
              </w:rPr>
              <w:fldChar w:fldCharType="begin"/>
            </w:r>
            <w:r>
              <w:rPr>
                <w:noProof/>
                <w:webHidden/>
              </w:rPr>
              <w:instrText xml:space="preserve"> PAGEREF _Toc223203835 \h </w:instrText>
            </w:r>
            <w:r>
              <w:rPr>
                <w:noProof/>
                <w:webHidden/>
              </w:rPr>
            </w:r>
            <w:r>
              <w:rPr>
                <w:noProof/>
                <w:webHidden/>
              </w:rPr>
              <w:fldChar w:fldCharType="separate"/>
            </w:r>
            <w:r w:rsidR="008A128C">
              <w:rPr>
                <w:noProof/>
                <w:webHidden/>
              </w:rPr>
              <w:t>22</w:t>
            </w:r>
            <w:r>
              <w:rPr>
                <w:noProof/>
                <w:webHidden/>
              </w:rPr>
              <w:fldChar w:fldCharType="end"/>
            </w:r>
          </w:hyperlink>
        </w:p>
        <w:p w14:paraId="1C2E2B89" w14:textId="79053560"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36" w:history="1">
            <w:r w:rsidRPr="0088698A">
              <w:rPr>
                <w:rStyle w:val="Hyperlink"/>
                <w:noProof/>
              </w:rPr>
              <w:t>3.1</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Related Work</w:t>
            </w:r>
            <w:r>
              <w:rPr>
                <w:noProof/>
                <w:webHidden/>
              </w:rPr>
              <w:tab/>
            </w:r>
            <w:r>
              <w:rPr>
                <w:noProof/>
                <w:webHidden/>
              </w:rPr>
              <w:fldChar w:fldCharType="begin"/>
            </w:r>
            <w:r>
              <w:rPr>
                <w:noProof/>
                <w:webHidden/>
              </w:rPr>
              <w:instrText xml:space="preserve"> PAGEREF _Toc223203836 \h </w:instrText>
            </w:r>
            <w:r>
              <w:rPr>
                <w:noProof/>
                <w:webHidden/>
              </w:rPr>
            </w:r>
            <w:r>
              <w:rPr>
                <w:noProof/>
                <w:webHidden/>
              </w:rPr>
              <w:fldChar w:fldCharType="separate"/>
            </w:r>
            <w:r w:rsidR="008A128C">
              <w:rPr>
                <w:noProof/>
                <w:webHidden/>
              </w:rPr>
              <w:t>22</w:t>
            </w:r>
            <w:r>
              <w:rPr>
                <w:noProof/>
                <w:webHidden/>
              </w:rPr>
              <w:fldChar w:fldCharType="end"/>
            </w:r>
          </w:hyperlink>
        </w:p>
        <w:p w14:paraId="3248E1F7" w14:textId="6CCFA64E"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37" w:history="1">
            <w:r w:rsidRPr="0088698A">
              <w:rPr>
                <w:rStyle w:val="Hyperlink"/>
                <w:noProof/>
              </w:rPr>
              <w:t>3.2</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Current Technologies</w:t>
            </w:r>
            <w:r>
              <w:rPr>
                <w:noProof/>
                <w:webHidden/>
              </w:rPr>
              <w:tab/>
            </w:r>
            <w:r>
              <w:rPr>
                <w:noProof/>
                <w:webHidden/>
              </w:rPr>
              <w:fldChar w:fldCharType="begin"/>
            </w:r>
            <w:r>
              <w:rPr>
                <w:noProof/>
                <w:webHidden/>
              </w:rPr>
              <w:instrText xml:space="preserve"> PAGEREF _Toc223203837 \h </w:instrText>
            </w:r>
            <w:r>
              <w:rPr>
                <w:noProof/>
                <w:webHidden/>
              </w:rPr>
            </w:r>
            <w:r>
              <w:rPr>
                <w:noProof/>
                <w:webHidden/>
              </w:rPr>
              <w:fldChar w:fldCharType="separate"/>
            </w:r>
            <w:r w:rsidR="008A128C">
              <w:rPr>
                <w:noProof/>
                <w:webHidden/>
              </w:rPr>
              <w:t>22</w:t>
            </w:r>
            <w:r>
              <w:rPr>
                <w:noProof/>
                <w:webHidden/>
              </w:rPr>
              <w:fldChar w:fldCharType="end"/>
            </w:r>
          </w:hyperlink>
        </w:p>
        <w:p w14:paraId="3111873D" w14:textId="2F7857DB"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38" w:history="1">
            <w:r w:rsidRPr="0088698A">
              <w:rPr>
                <w:rStyle w:val="Hyperlink"/>
                <w:noProof/>
              </w:rPr>
              <w:t>3.3</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LUtils</w:t>
            </w:r>
            <w:r>
              <w:rPr>
                <w:noProof/>
                <w:webHidden/>
              </w:rPr>
              <w:tab/>
            </w:r>
            <w:r>
              <w:rPr>
                <w:noProof/>
                <w:webHidden/>
              </w:rPr>
              <w:fldChar w:fldCharType="begin"/>
            </w:r>
            <w:r>
              <w:rPr>
                <w:noProof/>
                <w:webHidden/>
              </w:rPr>
              <w:instrText xml:space="preserve"> PAGEREF _Toc223203838 \h </w:instrText>
            </w:r>
            <w:r>
              <w:rPr>
                <w:noProof/>
                <w:webHidden/>
              </w:rPr>
            </w:r>
            <w:r>
              <w:rPr>
                <w:noProof/>
                <w:webHidden/>
              </w:rPr>
              <w:fldChar w:fldCharType="separate"/>
            </w:r>
            <w:r w:rsidR="008A128C">
              <w:rPr>
                <w:noProof/>
                <w:webHidden/>
              </w:rPr>
              <w:t>25</w:t>
            </w:r>
            <w:r>
              <w:rPr>
                <w:noProof/>
                <w:webHidden/>
              </w:rPr>
              <w:fldChar w:fldCharType="end"/>
            </w:r>
          </w:hyperlink>
        </w:p>
        <w:p w14:paraId="087E0615" w14:textId="4648A5B2"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39" w:history="1">
            <w:r w:rsidRPr="0088698A">
              <w:rPr>
                <w:rStyle w:val="Hyperlink"/>
                <w:noProof/>
              </w:rPr>
              <w:t>3.3.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ComplexStructure</w:t>
            </w:r>
            <w:r>
              <w:rPr>
                <w:noProof/>
                <w:webHidden/>
              </w:rPr>
              <w:tab/>
            </w:r>
            <w:r>
              <w:rPr>
                <w:noProof/>
                <w:webHidden/>
              </w:rPr>
              <w:fldChar w:fldCharType="begin"/>
            </w:r>
            <w:r>
              <w:rPr>
                <w:noProof/>
                <w:webHidden/>
              </w:rPr>
              <w:instrText xml:space="preserve"> PAGEREF _Toc223203839 \h </w:instrText>
            </w:r>
            <w:r>
              <w:rPr>
                <w:noProof/>
                <w:webHidden/>
              </w:rPr>
            </w:r>
            <w:r>
              <w:rPr>
                <w:noProof/>
                <w:webHidden/>
              </w:rPr>
              <w:fldChar w:fldCharType="separate"/>
            </w:r>
            <w:r w:rsidR="008A128C">
              <w:rPr>
                <w:noProof/>
                <w:webHidden/>
              </w:rPr>
              <w:t>27</w:t>
            </w:r>
            <w:r>
              <w:rPr>
                <w:noProof/>
                <w:webHidden/>
              </w:rPr>
              <w:fldChar w:fldCharType="end"/>
            </w:r>
          </w:hyperlink>
        </w:p>
        <w:p w14:paraId="65BBFBB7" w14:textId="42851E2C"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0" w:history="1">
            <w:r w:rsidRPr="0088698A">
              <w:rPr>
                <w:rStyle w:val="Hyperlink"/>
                <w:noProof/>
              </w:rPr>
              <w:t>3.3.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StructureArray</w:t>
            </w:r>
            <w:r>
              <w:rPr>
                <w:noProof/>
                <w:webHidden/>
              </w:rPr>
              <w:tab/>
            </w:r>
            <w:r>
              <w:rPr>
                <w:noProof/>
                <w:webHidden/>
              </w:rPr>
              <w:fldChar w:fldCharType="begin"/>
            </w:r>
            <w:r>
              <w:rPr>
                <w:noProof/>
                <w:webHidden/>
              </w:rPr>
              <w:instrText xml:space="preserve"> PAGEREF _Toc223203840 \h </w:instrText>
            </w:r>
            <w:r>
              <w:rPr>
                <w:noProof/>
                <w:webHidden/>
              </w:rPr>
            </w:r>
            <w:r>
              <w:rPr>
                <w:noProof/>
                <w:webHidden/>
              </w:rPr>
              <w:fldChar w:fldCharType="separate"/>
            </w:r>
            <w:r w:rsidR="008A128C">
              <w:rPr>
                <w:noProof/>
                <w:webHidden/>
              </w:rPr>
              <w:t>28</w:t>
            </w:r>
            <w:r>
              <w:rPr>
                <w:noProof/>
                <w:webHidden/>
              </w:rPr>
              <w:fldChar w:fldCharType="end"/>
            </w:r>
          </w:hyperlink>
        </w:p>
        <w:p w14:paraId="77B47C23" w14:textId="38CC7E64"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1" w:history="1">
            <w:r w:rsidRPr="0088698A">
              <w:rPr>
                <w:rStyle w:val="Hyperlink"/>
                <w:noProof/>
              </w:rPr>
              <w:t>3.3.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Modification Tracking</w:t>
            </w:r>
            <w:r>
              <w:rPr>
                <w:noProof/>
                <w:webHidden/>
              </w:rPr>
              <w:tab/>
            </w:r>
            <w:r>
              <w:rPr>
                <w:noProof/>
                <w:webHidden/>
              </w:rPr>
              <w:fldChar w:fldCharType="begin"/>
            </w:r>
            <w:r>
              <w:rPr>
                <w:noProof/>
                <w:webHidden/>
              </w:rPr>
              <w:instrText xml:space="preserve"> PAGEREF _Toc223203841 \h </w:instrText>
            </w:r>
            <w:r>
              <w:rPr>
                <w:noProof/>
                <w:webHidden/>
              </w:rPr>
            </w:r>
            <w:r>
              <w:rPr>
                <w:noProof/>
                <w:webHidden/>
              </w:rPr>
              <w:fldChar w:fldCharType="separate"/>
            </w:r>
            <w:r w:rsidR="008A128C">
              <w:rPr>
                <w:noProof/>
                <w:webHidden/>
              </w:rPr>
              <w:t>28</w:t>
            </w:r>
            <w:r>
              <w:rPr>
                <w:noProof/>
                <w:webHidden/>
              </w:rPr>
              <w:fldChar w:fldCharType="end"/>
            </w:r>
          </w:hyperlink>
        </w:p>
        <w:p w14:paraId="620B30B1" w14:textId="2AF31F00"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2" w:history="1">
            <w:r w:rsidRPr="0088698A">
              <w:rPr>
                <w:rStyle w:val="Hyperlink"/>
                <w:noProof/>
              </w:rPr>
              <w:t>3.3.4</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ABI Overwrite</w:t>
            </w:r>
            <w:r>
              <w:rPr>
                <w:noProof/>
                <w:webHidden/>
              </w:rPr>
              <w:tab/>
            </w:r>
            <w:r>
              <w:rPr>
                <w:noProof/>
                <w:webHidden/>
              </w:rPr>
              <w:fldChar w:fldCharType="begin"/>
            </w:r>
            <w:r>
              <w:rPr>
                <w:noProof/>
                <w:webHidden/>
              </w:rPr>
              <w:instrText xml:space="preserve"> PAGEREF _Toc223203842 \h </w:instrText>
            </w:r>
            <w:r>
              <w:rPr>
                <w:noProof/>
                <w:webHidden/>
              </w:rPr>
            </w:r>
            <w:r>
              <w:rPr>
                <w:noProof/>
                <w:webHidden/>
              </w:rPr>
              <w:fldChar w:fldCharType="separate"/>
            </w:r>
            <w:r w:rsidR="008A128C">
              <w:rPr>
                <w:noProof/>
                <w:webHidden/>
              </w:rPr>
              <w:t>29</w:t>
            </w:r>
            <w:r>
              <w:rPr>
                <w:noProof/>
                <w:webHidden/>
              </w:rPr>
              <w:fldChar w:fldCharType="end"/>
            </w:r>
          </w:hyperlink>
        </w:p>
        <w:p w14:paraId="6257D861" w14:textId="2BAF59FD"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43" w:history="1">
            <w:r w:rsidRPr="0088698A">
              <w:rPr>
                <w:rStyle w:val="Hyperlink"/>
                <w:noProof/>
              </w:rPr>
              <w:t>3.4</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Internal Implementation of LWJGL, FFMA, JNA and LUtils</w:t>
            </w:r>
            <w:r>
              <w:rPr>
                <w:noProof/>
                <w:webHidden/>
              </w:rPr>
              <w:tab/>
            </w:r>
            <w:r>
              <w:rPr>
                <w:noProof/>
                <w:webHidden/>
              </w:rPr>
              <w:fldChar w:fldCharType="begin"/>
            </w:r>
            <w:r>
              <w:rPr>
                <w:noProof/>
                <w:webHidden/>
              </w:rPr>
              <w:instrText xml:space="preserve"> PAGEREF _Toc223203843 \h </w:instrText>
            </w:r>
            <w:r>
              <w:rPr>
                <w:noProof/>
                <w:webHidden/>
              </w:rPr>
            </w:r>
            <w:r>
              <w:rPr>
                <w:noProof/>
                <w:webHidden/>
              </w:rPr>
              <w:fldChar w:fldCharType="separate"/>
            </w:r>
            <w:r w:rsidR="008A128C">
              <w:rPr>
                <w:noProof/>
                <w:webHidden/>
              </w:rPr>
              <w:t>29</w:t>
            </w:r>
            <w:r>
              <w:rPr>
                <w:noProof/>
                <w:webHidden/>
              </w:rPr>
              <w:fldChar w:fldCharType="end"/>
            </w:r>
          </w:hyperlink>
        </w:p>
        <w:p w14:paraId="5F14F886" w14:textId="2E500B07"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4" w:history="1">
            <w:r w:rsidRPr="0088698A">
              <w:rPr>
                <w:rStyle w:val="Hyperlink"/>
                <w:noProof/>
              </w:rPr>
              <w:t>3.4.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LWJGL</w:t>
            </w:r>
            <w:r>
              <w:rPr>
                <w:noProof/>
                <w:webHidden/>
              </w:rPr>
              <w:tab/>
            </w:r>
            <w:r>
              <w:rPr>
                <w:noProof/>
                <w:webHidden/>
              </w:rPr>
              <w:fldChar w:fldCharType="begin"/>
            </w:r>
            <w:r>
              <w:rPr>
                <w:noProof/>
                <w:webHidden/>
              </w:rPr>
              <w:instrText xml:space="preserve"> PAGEREF _Toc223203844 \h </w:instrText>
            </w:r>
            <w:r>
              <w:rPr>
                <w:noProof/>
                <w:webHidden/>
              </w:rPr>
            </w:r>
            <w:r>
              <w:rPr>
                <w:noProof/>
                <w:webHidden/>
              </w:rPr>
              <w:fldChar w:fldCharType="separate"/>
            </w:r>
            <w:r w:rsidR="008A128C">
              <w:rPr>
                <w:noProof/>
                <w:webHidden/>
              </w:rPr>
              <w:t>29</w:t>
            </w:r>
            <w:r>
              <w:rPr>
                <w:noProof/>
                <w:webHidden/>
              </w:rPr>
              <w:fldChar w:fldCharType="end"/>
            </w:r>
          </w:hyperlink>
        </w:p>
        <w:p w14:paraId="428F0D1D" w14:textId="257269BF"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5" w:history="1">
            <w:r w:rsidRPr="0088698A">
              <w:rPr>
                <w:rStyle w:val="Hyperlink"/>
                <w:noProof/>
              </w:rPr>
              <w:t>3.4.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FFMA</w:t>
            </w:r>
            <w:r>
              <w:rPr>
                <w:noProof/>
                <w:webHidden/>
              </w:rPr>
              <w:tab/>
            </w:r>
            <w:r>
              <w:rPr>
                <w:noProof/>
                <w:webHidden/>
              </w:rPr>
              <w:fldChar w:fldCharType="begin"/>
            </w:r>
            <w:r>
              <w:rPr>
                <w:noProof/>
                <w:webHidden/>
              </w:rPr>
              <w:instrText xml:space="preserve"> PAGEREF _Toc223203845 \h </w:instrText>
            </w:r>
            <w:r>
              <w:rPr>
                <w:noProof/>
                <w:webHidden/>
              </w:rPr>
            </w:r>
            <w:r>
              <w:rPr>
                <w:noProof/>
                <w:webHidden/>
              </w:rPr>
              <w:fldChar w:fldCharType="separate"/>
            </w:r>
            <w:r w:rsidR="008A128C">
              <w:rPr>
                <w:noProof/>
                <w:webHidden/>
              </w:rPr>
              <w:t>30</w:t>
            </w:r>
            <w:r>
              <w:rPr>
                <w:noProof/>
                <w:webHidden/>
              </w:rPr>
              <w:fldChar w:fldCharType="end"/>
            </w:r>
          </w:hyperlink>
        </w:p>
        <w:p w14:paraId="04F6E29D" w14:textId="55D7CFDB"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6" w:history="1">
            <w:r w:rsidRPr="0088698A">
              <w:rPr>
                <w:rStyle w:val="Hyperlink"/>
                <w:noProof/>
              </w:rPr>
              <w:t>3.4.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JNA</w:t>
            </w:r>
            <w:r>
              <w:rPr>
                <w:noProof/>
                <w:webHidden/>
              </w:rPr>
              <w:tab/>
            </w:r>
            <w:r>
              <w:rPr>
                <w:noProof/>
                <w:webHidden/>
              </w:rPr>
              <w:fldChar w:fldCharType="begin"/>
            </w:r>
            <w:r>
              <w:rPr>
                <w:noProof/>
                <w:webHidden/>
              </w:rPr>
              <w:instrText xml:space="preserve"> PAGEREF _Toc223203846 \h </w:instrText>
            </w:r>
            <w:r>
              <w:rPr>
                <w:noProof/>
                <w:webHidden/>
              </w:rPr>
            </w:r>
            <w:r>
              <w:rPr>
                <w:noProof/>
                <w:webHidden/>
              </w:rPr>
              <w:fldChar w:fldCharType="separate"/>
            </w:r>
            <w:r w:rsidR="008A128C">
              <w:rPr>
                <w:noProof/>
                <w:webHidden/>
              </w:rPr>
              <w:t>31</w:t>
            </w:r>
            <w:r>
              <w:rPr>
                <w:noProof/>
                <w:webHidden/>
              </w:rPr>
              <w:fldChar w:fldCharType="end"/>
            </w:r>
          </w:hyperlink>
        </w:p>
        <w:p w14:paraId="0E6042AE" w14:textId="6CC16794"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7" w:history="1">
            <w:r w:rsidRPr="0088698A">
              <w:rPr>
                <w:rStyle w:val="Hyperlink"/>
                <w:noProof/>
              </w:rPr>
              <w:t>3.4.4</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LUtils</w:t>
            </w:r>
            <w:r>
              <w:rPr>
                <w:noProof/>
                <w:webHidden/>
              </w:rPr>
              <w:tab/>
            </w:r>
            <w:r>
              <w:rPr>
                <w:noProof/>
                <w:webHidden/>
              </w:rPr>
              <w:fldChar w:fldCharType="begin"/>
            </w:r>
            <w:r>
              <w:rPr>
                <w:noProof/>
                <w:webHidden/>
              </w:rPr>
              <w:instrText xml:space="preserve"> PAGEREF _Toc223203847 \h </w:instrText>
            </w:r>
            <w:r>
              <w:rPr>
                <w:noProof/>
                <w:webHidden/>
              </w:rPr>
            </w:r>
            <w:r>
              <w:rPr>
                <w:noProof/>
                <w:webHidden/>
              </w:rPr>
              <w:fldChar w:fldCharType="separate"/>
            </w:r>
            <w:r w:rsidR="008A128C">
              <w:rPr>
                <w:noProof/>
                <w:webHidden/>
              </w:rPr>
              <w:t>31</w:t>
            </w:r>
            <w:r>
              <w:rPr>
                <w:noProof/>
                <w:webHidden/>
              </w:rPr>
              <w:fldChar w:fldCharType="end"/>
            </w:r>
          </w:hyperlink>
        </w:p>
        <w:p w14:paraId="1DEAD60B" w14:textId="33B7A8D9"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48" w:history="1">
            <w:r w:rsidRPr="0088698A">
              <w:rPr>
                <w:rStyle w:val="Hyperlink"/>
                <w:noProof/>
              </w:rPr>
              <w:t>4</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Experiments</w:t>
            </w:r>
            <w:r>
              <w:rPr>
                <w:noProof/>
                <w:webHidden/>
              </w:rPr>
              <w:tab/>
            </w:r>
            <w:r>
              <w:rPr>
                <w:noProof/>
                <w:webHidden/>
              </w:rPr>
              <w:fldChar w:fldCharType="begin"/>
            </w:r>
            <w:r>
              <w:rPr>
                <w:noProof/>
                <w:webHidden/>
              </w:rPr>
              <w:instrText xml:space="preserve"> PAGEREF _Toc223203848 \h </w:instrText>
            </w:r>
            <w:r>
              <w:rPr>
                <w:noProof/>
                <w:webHidden/>
              </w:rPr>
            </w:r>
            <w:r>
              <w:rPr>
                <w:noProof/>
                <w:webHidden/>
              </w:rPr>
              <w:fldChar w:fldCharType="separate"/>
            </w:r>
            <w:r w:rsidR="008A128C">
              <w:rPr>
                <w:noProof/>
                <w:webHidden/>
              </w:rPr>
              <w:t>32</w:t>
            </w:r>
            <w:r>
              <w:rPr>
                <w:noProof/>
                <w:webHidden/>
              </w:rPr>
              <w:fldChar w:fldCharType="end"/>
            </w:r>
          </w:hyperlink>
        </w:p>
        <w:p w14:paraId="55222CC0" w14:textId="3DEDE765"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49" w:history="1">
            <w:r w:rsidRPr="0088698A">
              <w:rPr>
                <w:rStyle w:val="Hyperlink"/>
                <w:noProof/>
              </w:rPr>
              <w:t>4.1</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Experiment Execution</w:t>
            </w:r>
            <w:r>
              <w:rPr>
                <w:noProof/>
                <w:webHidden/>
              </w:rPr>
              <w:tab/>
            </w:r>
            <w:r>
              <w:rPr>
                <w:noProof/>
                <w:webHidden/>
              </w:rPr>
              <w:fldChar w:fldCharType="begin"/>
            </w:r>
            <w:r>
              <w:rPr>
                <w:noProof/>
                <w:webHidden/>
              </w:rPr>
              <w:instrText xml:space="preserve"> PAGEREF _Toc223203849 \h </w:instrText>
            </w:r>
            <w:r>
              <w:rPr>
                <w:noProof/>
                <w:webHidden/>
              </w:rPr>
            </w:r>
            <w:r>
              <w:rPr>
                <w:noProof/>
                <w:webHidden/>
              </w:rPr>
              <w:fldChar w:fldCharType="separate"/>
            </w:r>
            <w:r w:rsidR="008A128C">
              <w:rPr>
                <w:noProof/>
                <w:webHidden/>
              </w:rPr>
              <w:t>33</w:t>
            </w:r>
            <w:r>
              <w:rPr>
                <w:noProof/>
                <w:webHidden/>
              </w:rPr>
              <w:fldChar w:fldCharType="end"/>
            </w:r>
          </w:hyperlink>
        </w:p>
        <w:p w14:paraId="1B1BA9E7" w14:textId="35B618D9"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50" w:history="1">
            <w:r w:rsidRPr="0088698A">
              <w:rPr>
                <w:rStyle w:val="Hyperlink"/>
                <w:noProof/>
              </w:rPr>
              <w:t>4.1.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Benchmark Execution Scripts</w:t>
            </w:r>
            <w:r>
              <w:rPr>
                <w:noProof/>
                <w:webHidden/>
              </w:rPr>
              <w:tab/>
            </w:r>
            <w:r>
              <w:rPr>
                <w:noProof/>
                <w:webHidden/>
              </w:rPr>
              <w:fldChar w:fldCharType="begin"/>
            </w:r>
            <w:r>
              <w:rPr>
                <w:noProof/>
                <w:webHidden/>
              </w:rPr>
              <w:instrText xml:space="preserve"> PAGEREF _Toc223203850 \h </w:instrText>
            </w:r>
            <w:r>
              <w:rPr>
                <w:noProof/>
                <w:webHidden/>
              </w:rPr>
            </w:r>
            <w:r>
              <w:rPr>
                <w:noProof/>
                <w:webHidden/>
              </w:rPr>
              <w:fldChar w:fldCharType="separate"/>
            </w:r>
            <w:r w:rsidR="008A128C">
              <w:rPr>
                <w:noProof/>
                <w:webHidden/>
              </w:rPr>
              <w:t>34</w:t>
            </w:r>
            <w:r>
              <w:rPr>
                <w:noProof/>
                <w:webHidden/>
              </w:rPr>
              <w:fldChar w:fldCharType="end"/>
            </w:r>
          </w:hyperlink>
        </w:p>
        <w:p w14:paraId="0F51C8D4" w14:textId="3B940728"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51" w:history="1">
            <w:r w:rsidRPr="0088698A">
              <w:rPr>
                <w:rStyle w:val="Hyperlink"/>
                <w:noProof/>
              </w:rPr>
              <w:t>4.1.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Result Graph Generation</w:t>
            </w:r>
            <w:r>
              <w:rPr>
                <w:noProof/>
                <w:webHidden/>
              </w:rPr>
              <w:tab/>
            </w:r>
            <w:r>
              <w:rPr>
                <w:noProof/>
                <w:webHidden/>
              </w:rPr>
              <w:fldChar w:fldCharType="begin"/>
            </w:r>
            <w:r>
              <w:rPr>
                <w:noProof/>
                <w:webHidden/>
              </w:rPr>
              <w:instrText xml:space="preserve"> PAGEREF _Toc223203851 \h </w:instrText>
            </w:r>
            <w:r>
              <w:rPr>
                <w:noProof/>
                <w:webHidden/>
              </w:rPr>
            </w:r>
            <w:r>
              <w:rPr>
                <w:noProof/>
                <w:webHidden/>
              </w:rPr>
              <w:fldChar w:fldCharType="separate"/>
            </w:r>
            <w:r w:rsidR="008A128C">
              <w:rPr>
                <w:noProof/>
                <w:webHidden/>
              </w:rPr>
              <w:t>34</w:t>
            </w:r>
            <w:r>
              <w:rPr>
                <w:noProof/>
                <w:webHidden/>
              </w:rPr>
              <w:fldChar w:fldCharType="end"/>
            </w:r>
          </w:hyperlink>
        </w:p>
        <w:p w14:paraId="4F92328C" w14:textId="03B0647C"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52" w:history="1">
            <w:r w:rsidRPr="0088698A">
              <w:rPr>
                <w:rStyle w:val="Hyperlink"/>
                <w:noProof/>
              </w:rPr>
              <w:t>4.1.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Benchmark JMH Configuration</w:t>
            </w:r>
            <w:r>
              <w:rPr>
                <w:noProof/>
                <w:webHidden/>
              </w:rPr>
              <w:tab/>
            </w:r>
            <w:r>
              <w:rPr>
                <w:noProof/>
                <w:webHidden/>
              </w:rPr>
              <w:fldChar w:fldCharType="begin"/>
            </w:r>
            <w:r>
              <w:rPr>
                <w:noProof/>
                <w:webHidden/>
              </w:rPr>
              <w:instrText xml:space="preserve"> PAGEREF _Toc223203852 \h </w:instrText>
            </w:r>
            <w:r>
              <w:rPr>
                <w:noProof/>
                <w:webHidden/>
              </w:rPr>
            </w:r>
            <w:r>
              <w:rPr>
                <w:noProof/>
                <w:webHidden/>
              </w:rPr>
              <w:fldChar w:fldCharType="separate"/>
            </w:r>
            <w:r w:rsidR="008A128C">
              <w:rPr>
                <w:noProof/>
                <w:webHidden/>
              </w:rPr>
              <w:t>36</w:t>
            </w:r>
            <w:r>
              <w:rPr>
                <w:noProof/>
                <w:webHidden/>
              </w:rPr>
              <w:fldChar w:fldCharType="end"/>
            </w:r>
          </w:hyperlink>
        </w:p>
        <w:p w14:paraId="36AA1447" w14:textId="55699363"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3" w:history="1">
            <w:r w:rsidRPr="0088698A">
              <w:rPr>
                <w:rStyle w:val="Hyperlink"/>
                <w:noProof/>
              </w:rPr>
              <w:t>4.2</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Experiment 1</w:t>
            </w:r>
            <w:r>
              <w:rPr>
                <w:noProof/>
                <w:webHidden/>
              </w:rPr>
              <w:tab/>
            </w:r>
            <w:r>
              <w:rPr>
                <w:noProof/>
                <w:webHidden/>
              </w:rPr>
              <w:fldChar w:fldCharType="begin"/>
            </w:r>
            <w:r>
              <w:rPr>
                <w:noProof/>
                <w:webHidden/>
              </w:rPr>
              <w:instrText xml:space="preserve"> PAGEREF _Toc223203853 \h </w:instrText>
            </w:r>
            <w:r>
              <w:rPr>
                <w:noProof/>
                <w:webHidden/>
              </w:rPr>
            </w:r>
            <w:r>
              <w:rPr>
                <w:noProof/>
                <w:webHidden/>
              </w:rPr>
              <w:fldChar w:fldCharType="separate"/>
            </w:r>
            <w:r w:rsidR="008A128C">
              <w:rPr>
                <w:noProof/>
                <w:webHidden/>
              </w:rPr>
              <w:t>37</w:t>
            </w:r>
            <w:r>
              <w:rPr>
                <w:noProof/>
                <w:webHidden/>
              </w:rPr>
              <w:fldChar w:fldCharType="end"/>
            </w:r>
          </w:hyperlink>
        </w:p>
        <w:p w14:paraId="35D8C574" w14:textId="3DBF7898"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4" w:history="1">
            <w:r w:rsidRPr="0088698A">
              <w:rPr>
                <w:rStyle w:val="Hyperlink"/>
                <w:noProof/>
              </w:rPr>
              <w:t>4.3</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Experiment 2</w:t>
            </w:r>
            <w:r>
              <w:rPr>
                <w:noProof/>
                <w:webHidden/>
              </w:rPr>
              <w:tab/>
            </w:r>
            <w:r>
              <w:rPr>
                <w:noProof/>
                <w:webHidden/>
              </w:rPr>
              <w:fldChar w:fldCharType="begin"/>
            </w:r>
            <w:r>
              <w:rPr>
                <w:noProof/>
                <w:webHidden/>
              </w:rPr>
              <w:instrText xml:space="preserve"> PAGEREF _Toc223203854 \h </w:instrText>
            </w:r>
            <w:r>
              <w:rPr>
                <w:noProof/>
                <w:webHidden/>
              </w:rPr>
            </w:r>
            <w:r>
              <w:rPr>
                <w:noProof/>
                <w:webHidden/>
              </w:rPr>
              <w:fldChar w:fldCharType="separate"/>
            </w:r>
            <w:r w:rsidR="008A128C">
              <w:rPr>
                <w:noProof/>
                <w:webHidden/>
              </w:rPr>
              <w:t>45</w:t>
            </w:r>
            <w:r>
              <w:rPr>
                <w:noProof/>
                <w:webHidden/>
              </w:rPr>
              <w:fldChar w:fldCharType="end"/>
            </w:r>
          </w:hyperlink>
        </w:p>
        <w:p w14:paraId="581BCEED" w14:textId="21F02DCF"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5" w:history="1">
            <w:r w:rsidRPr="0088698A">
              <w:rPr>
                <w:rStyle w:val="Hyperlink"/>
                <w:noProof/>
              </w:rPr>
              <w:t>4.4</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Experiment 3</w:t>
            </w:r>
            <w:r>
              <w:rPr>
                <w:noProof/>
                <w:webHidden/>
              </w:rPr>
              <w:tab/>
            </w:r>
            <w:r>
              <w:rPr>
                <w:noProof/>
                <w:webHidden/>
              </w:rPr>
              <w:fldChar w:fldCharType="begin"/>
            </w:r>
            <w:r>
              <w:rPr>
                <w:noProof/>
                <w:webHidden/>
              </w:rPr>
              <w:instrText xml:space="preserve"> PAGEREF _Toc223203855 \h </w:instrText>
            </w:r>
            <w:r>
              <w:rPr>
                <w:noProof/>
                <w:webHidden/>
              </w:rPr>
            </w:r>
            <w:r>
              <w:rPr>
                <w:noProof/>
                <w:webHidden/>
              </w:rPr>
              <w:fldChar w:fldCharType="separate"/>
            </w:r>
            <w:r w:rsidR="008A128C">
              <w:rPr>
                <w:noProof/>
                <w:webHidden/>
              </w:rPr>
              <w:t>52</w:t>
            </w:r>
            <w:r>
              <w:rPr>
                <w:noProof/>
                <w:webHidden/>
              </w:rPr>
              <w:fldChar w:fldCharType="end"/>
            </w:r>
          </w:hyperlink>
        </w:p>
        <w:p w14:paraId="3DDE477E" w14:textId="05B9B6C2"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6" w:history="1">
            <w:r w:rsidRPr="0088698A">
              <w:rPr>
                <w:rStyle w:val="Hyperlink"/>
                <w:noProof/>
              </w:rPr>
              <w:t>4.5</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Summary</w:t>
            </w:r>
            <w:r>
              <w:rPr>
                <w:noProof/>
                <w:webHidden/>
              </w:rPr>
              <w:tab/>
            </w:r>
            <w:r>
              <w:rPr>
                <w:noProof/>
                <w:webHidden/>
              </w:rPr>
              <w:fldChar w:fldCharType="begin"/>
            </w:r>
            <w:r>
              <w:rPr>
                <w:noProof/>
                <w:webHidden/>
              </w:rPr>
              <w:instrText xml:space="preserve"> PAGEREF _Toc223203856 \h </w:instrText>
            </w:r>
            <w:r>
              <w:rPr>
                <w:noProof/>
                <w:webHidden/>
              </w:rPr>
            </w:r>
            <w:r>
              <w:rPr>
                <w:noProof/>
                <w:webHidden/>
              </w:rPr>
              <w:fldChar w:fldCharType="separate"/>
            </w:r>
            <w:r w:rsidR="008A128C">
              <w:rPr>
                <w:noProof/>
                <w:webHidden/>
              </w:rPr>
              <w:t>61</w:t>
            </w:r>
            <w:r>
              <w:rPr>
                <w:noProof/>
                <w:webHidden/>
              </w:rPr>
              <w:fldChar w:fldCharType="end"/>
            </w:r>
          </w:hyperlink>
        </w:p>
        <w:p w14:paraId="13698E1C" w14:textId="11B58EB6"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57" w:history="1">
            <w:r w:rsidRPr="0088698A">
              <w:rPr>
                <w:rStyle w:val="Hyperlink"/>
                <w:noProof/>
              </w:rPr>
              <w:t>5</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Profiling and Optimisations</w:t>
            </w:r>
            <w:r>
              <w:rPr>
                <w:noProof/>
                <w:webHidden/>
              </w:rPr>
              <w:tab/>
            </w:r>
            <w:r>
              <w:rPr>
                <w:noProof/>
                <w:webHidden/>
              </w:rPr>
              <w:fldChar w:fldCharType="begin"/>
            </w:r>
            <w:r>
              <w:rPr>
                <w:noProof/>
                <w:webHidden/>
              </w:rPr>
              <w:instrText xml:space="preserve"> PAGEREF _Toc223203857 \h </w:instrText>
            </w:r>
            <w:r>
              <w:rPr>
                <w:noProof/>
                <w:webHidden/>
              </w:rPr>
            </w:r>
            <w:r>
              <w:rPr>
                <w:noProof/>
                <w:webHidden/>
              </w:rPr>
              <w:fldChar w:fldCharType="separate"/>
            </w:r>
            <w:r w:rsidR="008A128C">
              <w:rPr>
                <w:noProof/>
                <w:webHidden/>
              </w:rPr>
              <w:t>63</w:t>
            </w:r>
            <w:r>
              <w:rPr>
                <w:noProof/>
                <w:webHidden/>
              </w:rPr>
              <w:fldChar w:fldCharType="end"/>
            </w:r>
          </w:hyperlink>
        </w:p>
        <w:p w14:paraId="537D79C6" w14:textId="4C09FFFE"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8" w:history="1">
            <w:r w:rsidRPr="0088698A">
              <w:rPr>
                <w:rStyle w:val="Hyperlink"/>
                <w:noProof/>
              </w:rPr>
              <w:t>5.1</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Benchmark Execution with Async-Profiler</w:t>
            </w:r>
            <w:r>
              <w:rPr>
                <w:noProof/>
                <w:webHidden/>
              </w:rPr>
              <w:tab/>
            </w:r>
            <w:r>
              <w:rPr>
                <w:noProof/>
                <w:webHidden/>
              </w:rPr>
              <w:fldChar w:fldCharType="begin"/>
            </w:r>
            <w:r>
              <w:rPr>
                <w:noProof/>
                <w:webHidden/>
              </w:rPr>
              <w:instrText xml:space="preserve"> PAGEREF _Toc223203858 \h </w:instrText>
            </w:r>
            <w:r>
              <w:rPr>
                <w:noProof/>
                <w:webHidden/>
              </w:rPr>
            </w:r>
            <w:r>
              <w:rPr>
                <w:noProof/>
                <w:webHidden/>
              </w:rPr>
              <w:fldChar w:fldCharType="separate"/>
            </w:r>
            <w:r w:rsidR="008A128C">
              <w:rPr>
                <w:noProof/>
                <w:webHidden/>
              </w:rPr>
              <w:t>63</w:t>
            </w:r>
            <w:r>
              <w:rPr>
                <w:noProof/>
                <w:webHidden/>
              </w:rPr>
              <w:fldChar w:fldCharType="end"/>
            </w:r>
          </w:hyperlink>
        </w:p>
        <w:p w14:paraId="0FB58437" w14:textId="62095BF7"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9" w:history="1">
            <w:r w:rsidRPr="0088698A">
              <w:rPr>
                <w:rStyle w:val="Hyperlink"/>
                <w:noProof/>
              </w:rPr>
              <w:t>5.2</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Problem Identification</w:t>
            </w:r>
            <w:r>
              <w:rPr>
                <w:noProof/>
                <w:webHidden/>
              </w:rPr>
              <w:tab/>
            </w:r>
            <w:r>
              <w:rPr>
                <w:noProof/>
                <w:webHidden/>
              </w:rPr>
              <w:fldChar w:fldCharType="begin"/>
            </w:r>
            <w:r>
              <w:rPr>
                <w:noProof/>
                <w:webHidden/>
              </w:rPr>
              <w:instrText xml:space="preserve"> PAGEREF _Toc223203859 \h </w:instrText>
            </w:r>
            <w:r>
              <w:rPr>
                <w:noProof/>
                <w:webHidden/>
              </w:rPr>
            </w:r>
            <w:r>
              <w:rPr>
                <w:noProof/>
                <w:webHidden/>
              </w:rPr>
              <w:fldChar w:fldCharType="separate"/>
            </w:r>
            <w:r w:rsidR="008A128C">
              <w:rPr>
                <w:noProof/>
                <w:webHidden/>
              </w:rPr>
              <w:t>64</w:t>
            </w:r>
            <w:r>
              <w:rPr>
                <w:noProof/>
                <w:webHidden/>
              </w:rPr>
              <w:fldChar w:fldCharType="end"/>
            </w:r>
          </w:hyperlink>
        </w:p>
        <w:p w14:paraId="419DD8F2" w14:textId="296D3086"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0" w:history="1">
            <w:r w:rsidRPr="0088698A">
              <w:rPr>
                <w:rStyle w:val="Hyperlink"/>
                <w:noProof/>
              </w:rPr>
              <w:t>5.2.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Experiment 1</w:t>
            </w:r>
            <w:r>
              <w:rPr>
                <w:noProof/>
                <w:webHidden/>
              </w:rPr>
              <w:tab/>
            </w:r>
            <w:r>
              <w:rPr>
                <w:noProof/>
                <w:webHidden/>
              </w:rPr>
              <w:fldChar w:fldCharType="begin"/>
            </w:r>
            <w:r>
              <w:rPr>
                <w:noProof/>
                <w:webHidden/>
              </w:rPr>
              <w:instrText xml:space="preserve"> PAGEREF _Toc223203860 \h </w:instrText>
            </w:r>
            <w:r>
              <w:rPr>
                <w:noProof/>
                <w:webHidden/>
              </w:rPr>
            </w:r>
            <w:r>
              <w:rPr>
                <w:noProof/>
                <w:webHidden/>
              </w:rPr>
              <w:fldChar w:fldCharType="separate"/>
            </w:r>
            <w:r w:rsidR="008A128C">
              <w:rPr>
                <w:noProof/>
                <w:webHidden/>
              </w:rPr>
              <w:t>64</w:t>
            </w:r>
            <w:r>
              <w:rPr>
                <w:noProof/>
                <w:webHidden/>
              </w:rPr>
              <w:fldChar w:fldCharType="end"/>
            </w:r>
          </w:hyperlink>
        </w:p>
        <w:p w14:paraId="5F9880C6" w14:textId="49AA879D"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1" w:history="1">
            <w:r w:rsidRPr="0088698A">
              <w:rPr>
                <w:rStyle w:val="Hyperlink"/>
                <w:noProof/>
              </w:rPr>
              <w:t>5.2.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Experiment 2</w:t>
            </w:r>
            <w:r>
              <w:rPr>
                <w:noProof/>
                <w:webHidden/>
              </w:rPr>
              <w:tab/>
            </w:r>
            <w:r>
              <w:rPr>
                <w:noProof/>
                <w:webHidden/>
              </w:rPr>
              <w:fldChar w:fldCharType="begin"/>
            </w:r>
            <w:r>
              <w:rPr>
                <w:noProof/>
                <w:webHidden/>
              </w:rPr>
              <w:instrText xml:space="preserve"> PAGEREF _Toc223203861 \h </w:instrText>
            </w:r>
            <w:r>
              <w:rPr>
                <w:noProof/>
                <w:webHidden/>
              </w:rPr>
            </w:r>
            <w:r>
              <w:rPr>
                <w:noProof/>
                <w:webHidden/>
              </w:rPr>
              <w:fldChar w:fldCharType="separate"/>
            </w:r>
            <w:r w:rsidR="008A128C">
              <w:rPr>
                <w:noProof/>
                <w:webHidden/>
              </w:rPr>
              <w:t>68</w:t>
            </w:r>
            <w:r>
              <w:rPr>
                <w:noProof/>
                <w:webHidden/>
              </w:rPr>
              <w:fldChar w:fldCharType="end"/>
            </w:r>
          </w:hyperlink>
        </w:p>
        <w:p w14:paraId="789102FE" w14:textId="52BB877A"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2" w:history="1">
            <w:r w:rsidRPr="0088698A">
              <w:rPr>
                <w:rStyle w:val="Hyperlink"/>
                <w:noProof/>
              </w:rPr>
              <w:t>5.2.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Experiment 3</w:t>
            </w:r>
            <w:r>
              <w:rPr>
                <w:noProof/>
                <w:webHidden/>
              </w:rPr>
              <w:tab/>
            </w:r>
            <w:r>
              <w:rPr>
                <w:noProof/>
                <w:webHidden/>
              </w:rPr>
              <w:fldChar w:fldCharType="begin"/>
            </w:r>
            <w:r>
              <w:rPr>
                <w:noProof/>
                <w:webHidden/>
              </w:rPr>
              <w:instrText xml:space="preserve"> PAGEREF _Toc223203862 \h </w:instrText>
            </w:r>
            <w:r>
              <w:rPr>
                <w:noProof/>
                <w:webHidden/>
              </w:rPr>
            </w:r>
            <w:r>
              <w:rPr>
                <w:noProof/>
                <w:webHidden/>
              </w:rPr>
              <w:fldChar w:fldCharType="separate"/>
            </w:r>
            <w:r w:rsidR="008A128C">
              <w:rPr>
                <w:noProof/>
                <w:webHidden/>
              </w:rPr>
              <w:t>69</w:t>
            </w:r>
            <w:r>
              <w:rPr>
                <w:noProof/>
                <w:webHidden/>
              </w:rPr>
              <w:fldChar w:fldCharType="end"/>
            </w:r>
          </w:hyperlink>
        </w:p>
        <w:p w14:paraId="6E2CCD05" w14:textId="38362E76"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63" w:history="1">
            <w:r w:rsidRPr="0088698A">
              <w:rPr>
                <w:rStyle w:val="Hyperlink"/>
                <w:noProof/>
              </w:rPr>
              <w:t>5.3</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Optimisations</w:t>
            </w:r>
            <w:r>
              <w:rPr>
                <w:noProof/>
                <w:webHidden/>
              </w:rPr>
              <w:tab/>
            </w:r>
            <w:r>
              <w:rPr>
                <w:noProof/>
                <w:webHidden/>
              </w:rPr>
              <w:fldChar w:fldCharType="begin"/>
            </w:r>
            <w:r>
              <w:rPr>
                <w:noProof/>
                <w:webHidden/>
              </w:rPr>
              <w:instrText xml:space="preserve"> PAGEREF _Toc223203863 \h </w:instrText>
            </w:r>
            <w:r>
              <w:rPr>
                <w:noProof/>
                <w:webHidden/>
              </w:rPr>
            </w:r>
            <w:r>
              <w:rPr>
                <w:noProof/>
                <w:webHidden/>
              </w:rPr>
              <w:fldChar w:fldCharType="separate"/>
            </w:r>
            <w:r w:rsidR="008A128C">
              <w:rPr>
                <w:noProof/>
                <w:webHidden/>
              </w:rPr>
              <w:t>70</w:t>
            </w:r>
            <w:r>
              <w:rPr>
                <w:noProof/>
                <w:webHidden/>
              </w:rPr>
              <w:fldChar w:fldCharType="end"/>
            </w:r>
          </w:hyperlink>
        </w:p>
        <w:p w14:paraId="47C237AB" w14:textId="6F04190C"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4" w:history="1">
            <w:r w:rsidRPr="0088698A">
              <w:rPr>
                <w:rStyle w:val="Hyperlink"/>
                <w:noProof/>
              </w:rPr>
              <w:t>5.3.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Allocation strategy</w:t>
            </w:r>
            <w:r>
              <w:rPr>
                <w:noProof/>
                <w:webHidden/>
              </w:rPr>
              <w:tab/>
            </w:r>
            <w:r>
              <w:rPr>
                <w:noProof/>
                <w:webHidden/>
              </w:rPr>
              <w:fldChar w:fldCharType="begin"/>
            </w:r>
            <w:r>
              <w:rPr>
                <w:noProof/>
                <w:webHidden/>
              </w:rPr>
              <w:instrText xml:space="preserve"> PAGEREF _Toc223203864 \h </w:instrText>
            </w:r>
            <w:r>
              <w:rPr>
                <w:noProof/>
                <w:webHidden/>
              </w:rPr>
            </w:r>
            <w:r>
              <w:rPr>
                <w:noProof/>
                <w:webHidden/>
              </w:rPr>
              <w:fldChar w:fldCharType="separate"/>
            </w:r>
            <w:r w:rsidR="008A128C">
              <w:rPr>
                <w:noProof/>
                <w:webHidden/>
              </w:rPr>
              <w:t>70</w:t>
            </w:r>
            <w:r>
              <w:rPr>
                <w:noProof/>
                <w:webHidden/>
              </w:rPr>
              <w:fldChar w:fldCharType="end"/>
            </w:r>
          </w:hyperlink>
        </w:p>
        <w:p w14:paraId="00DE88E5" w14:textId="78FE687D"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5" w:history="1">
            <w:r w:rsidRPr="0088698A">
              <w:rPr>
                <w:rStyle w:val="Hyperlink"/>
                <w:noProof/>
              </w:rPr>
              <w:t>5.3.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Runtime Structure Child Element Resolution</w:t>
            </w:r>
            <w:r>
              <w:rPr>
                <w:noProof/>
                <w:webHidden/>
              </w:rPr>
              <w:tab/>
            </w:r>
            <w:r>
              <w:rPr>
                <w:noProof/>
                <w:webHidden/>
              </w:rPr>
              <w:fldChar w:fldCharType="begin"/>
            </w:r>
            <w:r>
              <w:rPr>
                <w:noProof/>
                <w:webHidden/>
              </w:rPr>
              <w:instrText xml:space="preserve"> PAGEREF _Toc223203865 \h </w:instrText>
            </w:r>
            <w:r>
              <w:rPr>
                <w:noProof/>
                <w:webHidden/>
              </w:rPr>
            </w:r>
            <w:r>
              <w:rPr>
                <w:noProof/>
                <w:webHidden/>
              </w:rPr>
              <w:fldChar w:fldCharType="separate"/>
            </w:r>
            <w:r w:rsidR="008A128C">
              <w:rPr>
                <w:noProof/>
                <w:webHidden/>
              </w:rPr>
              <w:t>73</w:t>
            </w:r>
            <w:r>
              <w:rPr>
                <w:noProof/>
                <w:webHidden/>
              </w:rPr>
              <w:fldChar w:fldCharType="end"/>
            </w:r>
          </w:hyperlink>
        </w:p>
        <w:p w14:paraId="743670A3" w14:textId="142064CA"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6" w:history="1">
            <w:r w:rsidRPr="0088698A">
              <w:rPr>
                <w:rStyle w:val="Hyperlink"/>
                <w:noProof/>
              </w:rPr>
              <w:t>5.3.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Custom Buffer Implementation</w:t>
            </w:r>
            <w:r>
              <w:rPr>
                <w:noProof/>
                <w:webHidden/>
              </w:rPr>
              <w:tab/>
            </w:r>
            <w:r>
              <w:rPr>
                <w:noProof/>
                <w:webHidden/>
              </w:rPr>
              <w:fldChar w:fldCharType="begin"/>
            </w:r>
            <w:r>
              <w:rPr>
                <w:noProof/>
                <w:webHidden/>
              </w:rPr>
              <w:instrText xml:space="preserve"> PAGEREF _Toc223203866 \h </w:instrText>
            </w:r>
            <w:r>
              <w:rPr>
                <w:noProof/>
                <w:webHidden/>
              </w:rPr>
            </w:r>
            <w:r>
              <w:rPr>
                <w:noProof/>
                <w:webHidden/>
              </w:rPr>
              <w:fldChar w:fldCharType="separate"/>
            </w:r>
            <w:r w:rsidR="008A128C">
              <w:rPr>
                <w:noProof/>
                <w:webHidden/>
              </w:rPr>
              <w:t>75</w:t>
            </w:r>
            <w:r>
              <w:rPr>
                <w:noProof/>
                <w:webHidden/>
              </w:rPr>
              <w:fldChar w:fldCharType="end"/>
            </w:r>
          </w:hyperlink>
        </w:p>
        <w:p w14:paraId="678C06F0" w14:textId="30B9649E"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7" w:history="1">
            <w:r w:rsidRPr="0088698A">
              <w:rPr>
                <w:rStyle w:val="Hyperlink"/>
                <w:noProof/>
              </w:rPr>
              <w:t>5.3.4</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No ABI Resolution using Reflection</w:t>
            </w:r>
            <w:r>
              <w:rPr>
                <w:noProof/>
                <w:webHidden/>
              </w:rPr>
              <w:tab/>
            </w:r>
            <w:r>
              <w:rPr>
                <w:noProof/>
                <w:webHidden/>
              </w:rPr>
              <w:fldChar w:fldCharType="begin"/>
            </w:r>
            <w:r>
              <w:rPr>
                <w:noProof/>
                <w:webHidden/>
              </w:rPr>
              <w:instrText xml:space="preserve"> PAGEREF _Toc223203867 \h </w:instrText>
            </w:r>
            <w:r>
              <w:rPr>
                <w:noProof/>
                <w:webHidden/>
              </w:rPr>
            </w:r>
            <w:r>
              <w:rPr>
                <w:noProof/>
                <w:webHidden/>
              </w:rPr>
              <w:fldChar w:fldCharType="separate"/>
            </w:r>
            <w:r w:rsidR="008A128C">
              <w:rPr>
                <w:noProof/>
                <w:webHidden/>
              </w:rPr>
              <w:t>76</w:t>
            </w:r>
            <w:r>
              <w:rPr>
                <w:noProof/>
                <w:webHidden/>
              </w:rPr>
              <w:fldChar w:fldCharType="end"/>
            </w:r>
          </w:hyperlink>
        </w:p>
        <w:p w14:paraId="01F315F5" w14:textId="1D757F9B"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8" w:history="1">
            <w:r w:rsidRPr="0088698A">
              <w:rPr>
                <w:rStyle w:val="Hyperlink"/>
                <w:noProof/>
              </w:rPr>
              <w:t>5.3.5</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Disable Validations in Production Environments</w:t>
            </w:r>
            <w:r>
              <w:rPr>
                <w:noProof/>
                <w:webHidden/>
              </w:rPr>
              <w:tab/>
            </w:r>
            <w:r>
              <w:rPr>
                <w:noProof/>
                <w:webHidden/>
              </w:rPr>
              <w:fldChar w:fldCharType="begin"/>
            </w:r>
            <w:r>
              <w:rPr>
                <w:noProof/>
                <w:webHidden/>
              </w:rPr>
              <w:instrText xml:space="preserve"> PAGEREF _Toc223203868 \h </w:instrText>
            </w:r>
            <w:r>
              <w:rPr>
                <w:noProof/>
                <w:webHidden/>
              </w:rPr>
            </w:r>
            <w:r>
              <w:rPr>
                <w:noProof/>
                <w:webHidden/>
              </w:rPr>
              <w:fldChar w:fldCharType="separate"/>
            </w:r>
            <w:r w:rsidR="008A128C">
              <w:rPr>
                <w:noProof/>
                <w:webHidden/>
              </w:rPr>
              <w:t>77</w:t>
            </w:r>
            <w:r>
              <w:rPr>
                <w:noProof/>
                <w:webHidden/>
              </w:rPr>
              <w:fldChar w:fldCharType="end"/>
            </w:r>
          </w:hyperlink>
        </w:p>
        <w:p w14:paraId="659E19A4" w14:textId="6EB451D1"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9" w:history="1">
            <w:r w:rsidRPr="0088698A">
              <w:rPr>
                <w:rStyle w:val="Hyperlink"/>
                <w:noProof/>
              </w:rPr>
              <w:t>5.3.6</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Further Reduce Annotation Lookups</w:t>
            </w:r>
            <w:r>
              <w:rPr>
                <w:noProof/>
                <w:webHidden/>
              </w:rPr>
              <w:tab/>
            </w:r>
            <w:r>
              <w:rPr>
                <w:noProof/>
                <w:webHidden/>
              </w:rPr>
              <w:fldChar w:fldCharType="begin"/>
            </w:r>
            <w:r>
              <w:rPr>
                <w:noProof/>
                <w:webHidden/>
              </w:rPr>
              <w:instrText xml:space="preserve"> PAGEREF _Toc223203869 \h </w:instrText>
            </w:r>
            <w:r>
              <w:rPr>
                <w:noProof/>
                <w:webHidden/>
              </w:rPr>
            </w:r>
            <w:r>
              <w:rPr>
                <w:noProof/>
                <w:webHidden/>
              </w:rPr>
              <w:fldChar w:fldCharType="separate"/>
            </w:r>
            <w:r w:rsidR="008A128C">
              <w:rPr>
                <w:noProof/>
                <w:webHidden/>
              </w:rPr>
              <w:t>77</w:t>
            </w:r>
            <w:r>
              <w:rPr>
                <w:noProof/>
                <w:webHidden/>
              </w:rPr>
              <w:fldChar w:fldCharType="end"/>
            </w:r>
          </w:hyperlink>
        </w:p>
        <w:p w14:paraId="7D4A86E9" w14:textId="069E9ED9"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70" w:history="1">
            <w:r w:rsidRPr="0088698A">
              <w:rPr>
                <w:rStyle w:val="Hyperlink"/>
                <w:noProof/>
              </w:rPr>
              <w:t>5.3.7</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More Structure Array Implementations</w:t>
            </w:r>
            <w:r>
              <w:rPr>
                <w:noProof/>
                <w:webHidden/>
              </w:rPr>
              <w:tab/>
            </w:r>
            <w:r>
              <w:rPr>
                <w:noProof/>
                <w:webHidden/>
              </w:rPr>
              <w:fldChar w:fldCharType="begin"/>
            </w:r>
            <w:r>
              <w:rPr>
                <w:noProof/>
                <w:webHidden/>
              </w:rPr>
              <w:instrText xml:space="preserve"> PAGEREF _Toc223203870 \h </w:instrText>
            </w:r>
            <w:r>
              <w:rPr>
                <w:noProof/>
                <w:webHidden/>
              </w:rPr>
            </w:r>
            <w:r>
              <w:rPr>
                <w:noProof/>
                <w:webHidden/>
              </w:rPr>
              <w:fldChar w:fldCharType="separate"/>
            </w:r>
            <w:r w:rsidR="008A128C">
              <w:rPr>
                <w:noProof/>
                <w:webHidden/>
              </w:rPr>
              <w:t>77</w:t>
            </w:r>
            <w:r>
              <w:rPr>
                <w:noProof/>
                <w:webHidden/>
              </w:rPr>
              <w:fldChar w:fldCharType="end"/>
            </w:r>
          </w:hyperlink>
        </w:p>
        <w:p w14:paraId="2F26A3CA" w14:textId="60762953"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71" w:history="1">
            <w:r w:rsidRPr="0088698A">
              <w:rPr>
                <w:rStyle w:val="Hyperlink"/>
                <w:noProof/>
              </w:rPr>
              <w:t>6</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Summary</w:t>
            </w:r>
            <w:r>
              <w:rPr>
                <w:noProof/>
                <w:webHidden/>
              </w:rPr>
              <w:tab/>
            </w:r>
            <w:r>
              <w:rPr>
                <w:noProof/>
                <w:webHidden/>
              </w:rPr>
              <w:fldChar w:fldCharType="begin"/>
            </w:r>
            <w:r>
              <w:rPr>
                <w:noProof/>
                <w:webHidden/>
              </w:rPr>
              <w:instrText xml:space="preserve"> PAGEREF _Toc223203871 \h </w:instrText>
            </w:r>
            <w:r>
              <w:rPr>
                <w:noProof/>
                <w:webHidden/>
              </w:rPr>
            </w:r>
            <w:r>
              <w:rPr>
                <w:noProof/>
                <w:webHidden/>
              </w:rPr>
              <w:fldChar w:fldCharType="separate"/>
            </w:r>
            <w:r w:rsidR="008A128C">
              <w:rPr>
                <w:noProof/>
                <w:webHidden/>
              </w:rPr>
              <w:t>78</w:t>
            </w:r>
            <w:r>
              <w:rPr>
                <w:noProof/>
                <w:webHidden/>
              </w:rPr>
              <w:fldChar w:fldCharType="end"/>
            </w:r>
          </w:hyperlink>
        </w:p>
        <w:p w14:paraId="78663BB2" w14:textId="48DB430D"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72" w:history="1">
            <w:r w:rsidRPr="0088698A">
              <w:rPr>
                <w:rStyle w:val="Hyperlink"/>
                <w:noProof/>
              </w:rPr>
              <w:t>7</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Outlook</w:t>
            </w:r>
            <w:r>
              <w:rPr>
                <w:noProof/>
                <w:webHidden/>
              </w:rPr>
              <w:tab/>
            </w:r>
            <w:r>
              <w:rPr>
                <w:noProof/>
                <w:webHidden/>
              </w:rPr>
              <w:fldChar w:fldCharType="begin"/>
            </w:r>
            <w:r>
              <w:rPr>
                <w:noProof/>
                <w:webHidden/>
              </w:rPr>
              <w:instrText xml:space="preserve"> PAGEREF _Toc223203872 \h </w:instrText>
            </w:r>
            <w:r>
              <w:rPr>
                <w:noProof/>
                <w:webHidden/>
              </w:rPr>
            </w:r>
            <w:r>
              <w:rPr>
                <w:noProof/>
                <w:webHidden/>
              </w:rPr>
              <w:fldChar w:fldCharType="separate"/>
            </w:r>
            <w:r w:rsidR="008A128C">
              <w:rPr>
                <w:noProof/>
                <w:webHidden/>
              </w:rPr>
              <w:t>79</w:t>
            </w:r>
            <w:r>
              <w:rPr>
                <w:noProof/>
                <w:webHidden/>
              </w:rPr>
              <w:fldChar w:fldCharType="end"/>
            </w:r>
          </w:hyperlink>
        </w:p>
        <w:p w14:paraId="050D082A" w14:textId="33B6B97E"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73" w:history="1">
            <w:r w:rsidRPr="0088698A">
              <w:rPr>
                <w:rStyle w:val="Hyperlink"/>
                <w:noProof/>
              </w:rPr>
              <w:t>List of Sources</w:t>
            </w:r>
            <w:r>
              <w:rPr>
                <w:noProof/>
                <w:webHidden/>
              </w:rPr>
              <w:tab/>
            </w:r>
            <w:r>
              <w:rPr>
                <w:noProof/>
                <w:webHidden/>
              </w:rPr>
              <w:fldChar w:fldCharType="begin"/>
            </w:r>
            <w:r>
              <w:rPr>
                <w:noProof/>
                <w:webHidden/>
              </w:rPr>
              <w:instrText xml:space="preserve"> PAGEREF _Toc223203873 \h </w:instrText>
            </w:r>
            <w:r>
              <w:rPr>
                <w:noProof/>
                <w:webHidden/>
              </w:rPr>
            </w:r>
            <w:r>
              <w:rPr>
                <w:noProof/>
                <w:webHidden/>
              </w:rPr>
              <w:fldChar w:fldCharType="separate"/>
            </w:r>
            <w:r w:rsidR="008A128C">
              <w:rPr>
                <w:noProof/>
                <w:webHidden/>
              </w:rPr>
              <w:t>81</w:t>
            </w:r>
            <w:r>
              <w:rPr>
                <w:noProof/>
                <w:webHidden/>
              </w:rPr>
              <w:fldChar w:fldCharType="end"/>
            </w:r>
          </w:hyperlink>
        </w:p>
        <w:p w14:paraId="5FFEE755" w14:textId="33FAE2E3"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74" w:history="1">
            <w:r w:rsidRPr="0088698A">
              <w:rPr>
                <w:rStyle w:val="Hyperlink"/>
                <w:noProof/>
              </w:rPr>
              <w:t>Attachment A 1. Async-Profiler Flamegraphs</w:t>
            </w:r>
            <w:r>
              <w:rPr>
                <w:noProof/>
                <w:webHidden/>
              </w:rPr>
              <w:tab/>
            </w:r>
            <w:r>
              <w:rPr>
                <w:noProof/>
                <w:webHidden/>
              </w:rPr>
              <w:fldChar w:fldCharType="begin"/>
            </w:r>
            <w:r>
              <w:rPr>
                <w:noProof/>
                <w:webHidden/>
              </w:rPr>
              <w:instrText xml:space="preserve"> PAGEREF _Toc223203874 \h </w:instrText>
            </w:r>
            <w:r>
              <w:rPr>
                <w:noProof/>
                <w:webHidden/>
              </w:rPr>
            </w:r>
            <w:r>
              <w:rPr>
                <w:noProof/>
                <w:webHidden/>
              </w:rPr>
              <w:fldChar w:fldCharType="separate"/>
            </w:r>
            <w:r w:rsidR="008A128C">
              <w:rPr>
                <w:noProof/>
                <w:webHidden/>
              </w:rPr>
              <w:t>84</w:t>
            </w:r>
            <w:r>
              <w:rPr>
                <w:noProof/>
                <w:webHidden/>
              </w:rPr>
              <w:fldChar w:fldCharType="end"/>
            </w:r>
          </w:hyperlink>
        </w:p>
        <w:p w14:paraId="50FD8AEF" w14:textId="17CBAFCB"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75" w:history="1">
            <w:r w:rsidRPr="0088698A">
              <w:rPr>
                <w:rStyle w:val="Hyperlink"/>
                <w:noProof/>
              </w:rPr>
              <w:t>Use of AI Tools</w:t>
            </w:r>
            <w:r>
              <w:rPr>
                <w:noProof/>
                <w:webHidden/>
              </w:rPr>
              <w:tab/>
            </w:r>
            <w:r>
              <w:rPr>
                <w:noProof/>
                <w:webHidden/>
              </w:rPr>
              <w:fldChar w:fldCharType="begin"/>
            </w:r>
            <w:r>
              <w:rPr>
                <w:noProof/>
                <w:webHidden/>
              </w:rPr>
              <w:instrText xml:space="preserve"> PAGEREF _Toc223203875 \h </w:instrText>
            </w:r>
            <w:r>
              <w:rPr>
                <w:noProof/>
                <w:webHidden/>
              </w:rPr>
            </w:r>
            <w:r>
              <w:rPr>
                <w:noProof/>
                <w:webHidden/>
              </w:rPr>
              <w:fldChar w:fldCharType="separate"/>
            </w:r>
            <w:r w:rsidR="008A128C">
              <w:rPr>
                <w:noProof/>
                <w:webHidden/>
              </w:rPr>
              <w:t>87</w:t>
            </w:r>
            <w:r>
              <w:rPr>
                <w:noProof/>
                <w:webHidden/>
              </w:rPr>
              <w:fldChar w:fldCharType="end"/>
            </w:r>
          </w:hyperlink>
        </w:p>
        <w:p w14:paraId="719165D4" w14:textId="29C7D19C" w:rsidR="00F15044" w:rsidRPr="0038642B" w:rsidRDefault="00B84F6B" w:rsidP="00FF05E7">
          <w:pPr>
            <w:pStyle w:val="Verzeichnis1"/>
          </w:pPr>
          <w:r>
            <w:fldChar w:fldCharType="end"/>
          </w:r>
          <w:r w:rsidR="000442B1">
            <w:br w:type="page"/>
          </w:r>
        </w:p>
      </w:sdtContent>
    </w:sdt>
    <w:p w14:paraId="723375AC" w14:textId="55F610C9" w:rsidR="00393D1D" w:rsidRDefault="00891D90" w:rsidP="002C4FD9">
      <w:pPr>
        <w:pStyle w:val="berschrift1"/>
        <w:numPr>
          <w:ilvl w:val="0"/>
          <w:numId w:val="0"/>
        </w:numPr>
        <w:ind w:left="432" w:hanging="432"/>
      </w:pPr>
      <w:bookmarkStart w:id="3" w:name="_Toc223203816"/>
      <w:r>
        <w:lastRenderedPageBreak/>
        <w:t>Figures</w:t>
      </w:r>
      <w:bookmarkEnd w:id="3"/>
    </w:p>
    <w:p w14:paraId="5E11596A" w14:textId="5D15AB7F" w:rsidR="00D56400" w:rsidRDefault="00DD5F21">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r>
        <w:fldChar w:fldCharType="begin"/>
      </w:r>
      <w:r>
        <w:instrText xml:space="preserve"> TOC \f f \h \z \c "Fig." </w:instrText>
      </w:r>
      <w:r>
        <w:fldChar w:fldCharType="separate"/>
      </w:r>
      <w:hyperlink w:anchor="_Toc223203732" w:history="1">
        <w:r w:rsidR="00D56400" w:rsidRPr="004E07E4">
          <w:rPr>
            <w:rStyle w:val="Hyperlink"/>
            <w:noProof/>
          </w:rPr>
          <w:t>Fig. 1:</w:t>
        </w:r>
        <w:r w:rsidR="00D56400">
          <w:rPr>
            <w:rFonts w:asciiTheme="minorHAnsi" w:eastAsiaTheme="minorEastAsia" w:hAnsiTheme="minorHAnsi" w:cstheme="minorBidi"/>
            <w:noProof/>
            <w:kern w:val="2"/>
            <w:szCs w:val="24"/>
            <w:lang w:val="de-DE" w:eastAsia="de-DE"/>
            <w14:ligatures w14:val="standardContextual"/>
          </w:rPr>
          <w:tab/>
        </w:r>
        <w:r w:rsidR="00D56400" w:rsidRPr="004E07E4">
          <w:rPr>
            <w:rStyle w:val="Hyperlink"/>
            <w:noProof/>
          </w:rPr>
          <w:t>Memory layout of a structure across different ABIs</w:t>
        </w:r>
        <w:r w:rsidR="00D56400">
          <w:rPr>
            <w:noProof/>
            <w:webHidden/>
          </w:rPr>
          <w:tab/>
        </w:r>
        <w:r w:rsidR="00D56400">
          <w:rPr>
            <w:noProof/>
            <w:webHidden/>
          </w:rPr>
          <w:fldChar w:fldCharType="begin"/>
        </w:r>
        <w:r w:rsidR="00D56400">
          <w:rPr>
            <w:noProof/>
            <w:webHidden/>
          </w:rPr>
          <w:instrText xml:space="preserve"> PAGEREF _Toc223203732 \h </w:instrText>
        </w:r>
        <w:r w:rsidR="00D56400">
          <w:rPr>
            <w:noProof/>
            <w:webHidden/>
          </w:rPr>
        </w:r>
        <w:r w:rsidR="00D56400">
          <w:rPr>
            <w:noProof/>
            <w:webHidden/>
          </w:rPr>
          <w:fldChar w:fldCharType="separate"/>
        </w:r>
        <w:r w:rsidR="008A128C">
          <w:rPr>
            <w:noProof/>
            <w:webHidden/>
          </w:rPr>
          <w:t>16</w:t>
        </w:r>
        <w:r w:rsidR="00D56400">
          <w:rPr>
            <w:noProof/>
            <w:webHidden/>
          </w:rPr>
          <w:fldChar w:fldCharType="end"/>
        </w:r>
      </w:hyperlink>
    </w:p>
    <w:p w14:paraId="5AA012FE" w14:textId="600F9335"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3" w:history="1">
        <w:r w:rsidRPr="004E07E4">
          <w:rPr>
            <w:rStyle w:val="Hyperlink"/>
            <w:noProof/>
          </w:rPr>
          <w:t>Fig. 2:</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Class diagram of LUtils</w:t>
        </w:r>
        <w:r>
          <w:rPr>
            <w:noProof/>
            <w:webHidden/>
          </w:rPr>
          <w:tab/>
        </w:r>
        <w:r>
          <w:rPr>
            <w:noProof/>
            <w:webHidden/>
          </w:rPr>
          <w:fldChar w:fldCharType="begin"/>
        </w:r>
        <w:r>
          <w:rPr>
            <w:noProof/>
            <w:webHidden/>
          </w:rPr>
          <w:instrText xml:space="preserve"> PAGEREF _Toc223203733 \h </w:instrText>
        </w:r>
        <w:r>
          <w:rPr>
            <w:noProof/>
            <w:webHidden/>
          </w:rPr>
        </w:r>
        <w:r>
          <w:rPr>
            <w:noProof/>
            <w:webHidden/>
          </w:rPr>
          <w:fldChar w:fldCharType="separate"/>
        </w:r>
        <w:r w:rsidR="008A128C">
          <w:rPr>
            <w:noProof/>
            <w:webHidden/>
          </w:rPr>
          <w:t>25</w:t>
        </w:r>
        <w:r>
          <w:rPr>
            <w:noProof/>
            <w:webHidden/>
          </w:rPr>
          <w:fldChar w:fldCharType="end"/>
        </w:r>
      </w:hyperlink>
    </w:p>
    <w:p w14:paraId="4A059229" w14:textId="24B4A406"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4" w:history="1">
        <w:r w:rsidRPr="004E07E4">
          <w:rPr>
            <w:rStyle w:val="Hyperlink"/>
            <w:noProof/>
          </w:rPr>
          <w:t>Fig. 3:</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1 of experiment 1</w:t>
        </w:r>
        <w:r>
          <w:rPr>
            <w:noProof/>
            <w:webHidden/>
          </w:rPr>
          <w:tab/>
        </w:r>
        <w:r>
          <w:rPr>
            <w:noProof/>
            <w:webHidden/>
          </w:rPr>
          <w:fldChar w:fldCharType="begin"/>
        </w:r>
        <w:r>
          <w:rPr>
            <w:noProof/>
            <w:webHidden/>
          </w:rPr>
          <w:instrText xml:space="preserve"> PAGEREF _Toc223203734 \h </w:instrText>
        </w:r>
        <w:r>
          <w:rPr>
            <w:noProof/>
            <w:webHidden/>
          </w:rPr>
        </w:r>
        <w:r>
          <w:rPr>
            <w:noProof/>
            <w:webHidden/>
          </w:rPr>
          <w:fldChar w:fldCharType="separate"/>
        </w:r>
        <w:r w:rsidR="008A128C">
          <w:rPr>
            <w:noProof/>
            <w:webHidden/>
          </w:rPr>
          <w:t>38</w:t>
        </w:r>
        <w:r>
          <w:rPr>
            <w:noProof/>
            <w:webHidden/>
          </w:rPr>
          <w:fldChar w:fldCharType="end"/>
        </w:r>
      </w:hyperlink>
    </w:p>
    <w:p w14:paraId="52C4FA59" w14:textId="036121E8"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5" w:history="1">
        <w:r w:rsidRPr="004E07E4">
          <w:rPr>
            <w:rStyle w:val="Hyperlink"/>
            <w:noProof/>
          </w:rPr>
          <w:t>Fig. 4:</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2 of experiment 1</w:t>
        </w:r>
        <w:r>
          <w:rPr>
            <w:noProof/>
            <w:webHidden/>
          </w:rPr>
          <w:tab/>
        </w:r>
        <w:r>
          <w:rPr>
            <w:noProof/>
            <w:webHidden/>
          </w:rPr>
          <w:fldChar w:fldCharType="begin"/>
        </w:r>
        <w:r>
          <w:rPr>
            <w:noProof/>
            <w:webHidden/>
          </w:rPr>
          <w:instrText xml:space="preserve"> PAGEREF _Toc223203735 \h </w:instrText>
        </w:r>
        <w:r>
          <w:rPr>
            <w:noProof/>
            <w:webHidden/>
          </w:rPr>
        </w:r>
        <w:r>
          <w:rPr>
            <w:noProof/>
            <w:webHidden/>
          </w:rPr>
          <w:fldChar w:fldCharType="separate"/>
        </w:r>
        <w:r w:rsidR="008A128C">
          <w:rPr>
            <w:noProof/>
            <w:webHidden/>
          </w:rPr>
          <w:t>40</w:t>
        </w:r>
        <w:r>
          <w:rPr>
            <w:noProof/>
            <w:webHidden/>
          </w:rPr>
          <w:fldChar w:fldCharType="end"/>
        </w:r>
      </w:hyperlink>
    </w:p>
    <w:p w14:paraId="69C4FECC" w14:textId="046CB43C"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6" w:history="1">
        <w:r w:rsidRPr="004E07E4">
          <w:rPr>
            <w:rStyle w:val="Hyperlink"/>
            <w:noProof/>
          </w:rPr>
          <w:t>Fig. 5:</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3 of experiment 1</w:t>
        </w:r>
        <w:r>
          <w:rPr>
            <w:noProof/>
            <w:webHidden/>
          </w:rPr>
          <w:tab/>
        </w:r>
        <w:r>
          <w:rPr>
            <w:noProof/>
            <w:webHidden/>
          </w:rPr>
          <w:fldChar w:fldCharType="begin"/>
        </w:r>
        <w:r>
          <w:rPr>
            <w:noProof/>
            <w:webHidden/>
          </w:rPr>
          <w:instrText xml:space="preserve"> PAGEREF _Toc223203736 \h </w:instrText>
        </w:r>
        <w:r>
          <w:rPr>
            <w:noProof/>
            <w:webHidden/>
          </w:rPr>
        </w:r>
        <w:r>
          <w:rPr>
            <w:noProof/>
            <w:webHidden/>
          </w:rPr>
          <w:fldChar w:fldCharType="separate"/>
        </w:r>
        <w:r w:rsidR="008A128C">
          <w:rPr>
            <w:noProof/>
            <w:webHidden/>
          </w:rPr>
          <w:t>43</w:t>
        </w:r>
        <w:r>
          <w:rPr>
            <w:noProof/>
            <w:webHidden/>
          </w:rPr>
          <w:fldChar w:fldCharType="end"/>
        </w:r>
      </w:hyperlink>
    </w:p>
    <w:p w14:paraId="456FC97A" w14:textId="330B529E"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7" w:history="1">
        <w:r w:rsidRPr="004E07E4">
          <w:rPr>
            <w:rStyle w:val="Hyperlink"/>
            <w:noProof/>
          </w:rPr>
          <w:t>Fig. 6:</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1 of experiment 2</w:t>
        </w:r>
        <w:r>
          <w:rPr>
            <w:noProof/>
            <w:webHidden/>
          </w:rPr>
          <w:tab/>
        </w:r>
        <w:r>
          <w:rPr>
            <w:noProof/>
            <w:webHidden/>
          </w:rPr>
          <w:fldChar w:fldCharType="begin"/>
        </w:r>
        <w:r>
          <w:rPr>
            <w:noProof/>
            <w:webHidden/>
          </w:rPr>
          <w:instrText xml:space="preserve"> PAGEREF _Toc223203737 \h </w:instrText>
        </w:r>
        <w:r>
          <w:rPr>
            <w:noProof/>
            <w:webHidden/>
          </w:rPr>
        </w:r>
        <w:r>
          <w:rPr>
            <w:noProof/>
            <w:webHidden/>
          </w:rPr>
          <w:fldChar w:fldCharType="separate"/>
        </w:r>
        <w:r w:rsidR="008A128C">
          <w:rPr>
            <w:noProof/>
            <w:webHidden/>
          </w:rPr>
          <w:t>45</w:t>
        </w:r>
        <w:r>
          <w:rPr>
            <w:noProof/>
            <w:webHidden/>
          </w:rPr>
          <w:fldChar w:fldCharType="end"/>
        </w:r>
      </w:hyperlink>
    </w:p>
    <w:p w14:paraId="6C912057" w14:textId="7DECC432"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8" w:history="1">
        <w:r w:rsidRPr="004E07E4">
          <w:rPr>
            <w:rStyle w:val="Hyperlink"/>
            <w:noProof/>
          </w:rPr>
          <w:t>Fig. 7:</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2 of experiment 2</w:t>
        </w:r>
        <w:r>
          <w:rPr>
            <w:noProof/>
            <w:webHidden/>
          </w:rPr>
          <w:tab/>
        </w:r>
        <w:r>
          <w:rPr>
            <w:noProof/>
            <w:webHidden/>
          </w:rPr>
          <w:fldChar w:fldCharType="begin"/>
        </w:r>
        <w:r>
          <w:rPr>
            <w:noProof/>
            <w:webHidden/>
          </w:rPr>
          <w:instrText xml:space="preserve"> PAGEREF _Toc223203738 \h </w:instrText>
        </w:r>
        <w:r>
          <w:rPr>
            <w:noProof/>
            <w:webHidden/>
          </w:rPr>
        </w:r>
        <w:r>
          <w:rPr>
            <w:noProof/>
            <w:webHidden/>
          </w:rPr>
          <w:fldChar w:fldCharType="separate"/>
        </w:r>
        <w:r w:rsidR="008A128C">
          <w:rPr>
            <w:noProof/>
            <w:webHidden/>
          </w:rPr>
          <w:t>48</w:t>
        </w:r>
        <w:r>
          <w:rPr>
            <w:noProof/>
            <w:webHidden/>
          </w:rPr>
          <w:fldChar w:fldCharType="end"/>
        </w:r>
      </w:hyperlink>
    </w:p>
    <w:p w14:paraId="16928D56" w14:textId="6225A58D"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9" w:history="1">
        <w:r w:rsidRPr="004E07E4">
          <w:rPr>
            <w:rStyle w:val="Hyperlink"/>
            <w:noProof/>
          </w:rPr>
          <w:t>Fig. 8:</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3 of experiment 2</w:t>
        </w:r>
        <w:r>
          <w:rPr>
            <w:noProof/>
            <w:webHidden/>
          </w:rPr>
          <w:tab/>
        </w:r>
        <w:r>
          <w:rPr>
            <w:noProof/>
            <w:webHidden/>
          </w:rPr>
          <w:fldChar w:fldCharType="begin"/>
        </w:r>
        <w:r>
          <w:rPr>
            <w:noProof/>
            <w:webHidden/>
          </w:rPr>
          <w:instrText xml:space="preserve"> PAGEREF _Toc223203739 \h </w:instrText>
        </w:r>
        <w:r>
          <w:rPr>
            <w:noProof/>
            <w:webHidden/>
          </w:rPr>
        </w:r>
        <w:r>
          <w:rPr>
            <w:noProof/>
            <w:webHidden/>
          </w:rPr>
          <w:fldChar w:fldCharType="separate"/>
        </w:r>
        <w:r w:rsidR="008A128C">
          <w:rPr>
            <w:noProof/>
            <w:webHidden/>
          </w:rPr>
          <w:t>51</w:t>
        </w:r>
        <w:r>
          <w:rPr>
            <w:noProof/>
            <w:webHidden/>
          </w:rPr>
          <w:fldChar w:fldCharType="end"/>
        </w:r>
      </w:hyperlink>
    </w:p>
    <w:p w14:paraId="0F44ED18" w14:textId="79E8D260"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0" w:history="1">
        <w:r w:rsidRPr="004E07E4">
          <w:rPr>
            <w:rStyle w:val="Hyperlink"/>
            <w:noProof/>
          </w:rPr>
          <w:t>Fig. 9:</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1 of experiment 3</w:t>
        </w:r>
        <w:r>
          <w:rPr>
            <w:noProof/>
            <w:webHidden/>
          </w:rPr>
          <w:tab/>
        </w:r>
        <w:r>
          <w:rPr>
            <w:noProof/>
            <w:webHidden/>
          </w:rPr>
          <w:fldChar w:fldCharType="begin"/>
        </w:r>
        <w:r>
          <w:rPr>
            <w:noProof/>
            <w:webHidden/>
          </w:rPr>
          <w:instrText xml:space="preserve"> PAGEREF _Toc223203740 \h </w:instrText>
        </w:r>
        <w:r>
          <w:rPr>
            <w:noProof/>
            <w:webHidden/>
          </w:rPr>
        </w:r>
        <w:r>
          <w:rPr>
            <w:noProof/>
            <w:webHidden/>
          </w:rPr>
          <w:fldChar w:fldCharType="separate"/>
        </w:r>
        <w:r w:rsidR="008A128C">
          <w:rPr>
            <w:noProof/>
            <w:webHidden/>
          </w:rPr>
          <w:t>53</w:t>
        </w:r>
        <w:r>
          <w:rPr>
            <w:noProof/>
            <w:webHidden/>
          </w:rPr>
          <w:fldChar w:fldCharType="end"/>
        </w:r>
      </w:hyperlink>
    </w:p>
    <w:p w14:paraId="624864D1" w14:textId="4A9A8BE5"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1" w:history="1">
        <w:r w:rsidRPr="004E07E4">
          <w:rPr>
            <w:rStyle w:val="Hyperlink"/>
            <w:noProof/>
          </w:rPr>
          <w:t>Fig. 10:</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2 of experiment 3</w:t>
        </w:r>
        <w:r>
          <w:rPr>
            <w:noProof/>
            <w:webHidden/>
          </w:rPr>
          <w:tab/>
        </w:r>
        <w:r>
          <w:rPr>
            <w:noProof/>
            <w:webHidden/>
          </w:rPr>
          <w:fldChar w:fldCharType="begin"/>
        </w:r>
        <w:r>
          <w:rPr>
            <w:noProof/>
            <w:webHidden/>
          </w:rPr>
          <w:instrText xml:space="preserve"> PAGEREF _Toc223203741 \h </w:instrText>
        </w:r>
        <w:r>
          <w:rPr>
            <w:noProof/>
            <w:webHidden/>
          </w:rPr>
        </w:r>
        <w:r>
          <w:rPr>
            <w:noProof/>
            <w:webHidden/>
          </w:rPr>
          <w:fldChar w:fldCharType="separate"/>
        </w:r>
        <w:r w:rsidR="008A128C">
          <w:rPr>
            <w:noProof/>
            <w:webHidden/>
          </w:rPr>
          <w:t>56</w:t>
        </w:r>
        <w:r>
          <w:rPr>
            <w:noProof/>
            <w:webHidden/>
          </w:rPr>
          <w:fldChar w:fldCharType="end"/>
        </w:r>
      </w:hyperlink>
    </w:p>
    <w:p w14:paraId="0E50A17C" w14:textId="5E5A71A0"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2" w:history="1">
        <w:r w:rsidRPr="004E07E4">
          <w:rPr>
            <w:rStyle w:val="Hyperlink"/>
            <w:noProof/>
          </w:rPr>
          <w:t>Fig. 11:</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3 of experiment 3</w:t>
        </w:r>
        <w:r>
          <w:rPr>
            <w:noProof/>
            <w:webHidden/>
          </w:rPr>
          <w:tab/>
        </w:r>
        <w:r>
          <w:rPr>
            <w:noProof/>
            <w:webHidden/>
          </w:rPr>
          <w:fldChar w:fldCharType="begin"/>
        </w:r>
        <w:r>
          <w:rPr>
            <w:noProof/>
            <w:webHidden/>
          </w:rPr>
          <w:instrText xml:space="preserve"> PAGEREF _Toc223203742 \h </w:instrText>
        </w:r>
        <w:r>
          <w:rPr>
            <w:noProof/>
            <w:webHidden/>
          </w:rPr>
        </w:r>
        <w:r>
          <w:rPr>
            <w:noProof/>
            <w:webHidden/>
          </w:rPr>
          <w:fldChar w:fldCharType="separate"/>
        </w:r>
        <w:r w:rsidR="008A128C">
          <w:rPr>
            <w:noProof/>
            <w:webHidden/>
          </w:rPr>
          <w:t>58</w:t>
        </w:r>
        <w:r>
          <w:rPr>
            <w:noProof/>
            <w:webHidden/>
          </w:rPr>
          <w:fldChar w:fldCharType="end"/>
        </w:r>
      </w:hyperlink>
    </w:p>
    <w:p w14:paraId="464FD9AE" w14:textId="1BB28E9B"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3" w:history="1">
        <w:r w:rsidRPr="004E07E4">
          <w:rPr>
            <w:rStyle w:val="Hyperlink"/>
            <w:noProof/>
          </w:rPr>
          <w:t>Fig. 12:</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The execution times of benchmark 3 of each experiment</w:t>
        </w:r>
        <w:r>
          <w:rPr>
            <w:noProof/>
            <w:webHidden/>
          </w:rPr>
          <w:tab/>
        </w:r>
        <w:r>
          <w:rPr>
            <w:noProof/>
            <w:webHidden/>
          </w:rPr>
          <w:fldChar w:fldCharType="begin"/>
        </w:r>
        <w:r>
          <w:rPr>
            <w:noProof/>
            <w:webHidden/>
          </w:rPr>
          <w:instrText xml:space="preserve"> PAGEREF _Toc223203743 \h </w:instrText>
        </w:r>
        <w:r>
          <w:rPr>
            <w:noProof/>
            <w:webHidden/>
          </w:rPr>
        </w:r>
        <w:r>
          <w:rPr>
            <w:noProof/>
            <w:webHidden/>
          </w:rPr>
          <w:fldChar w:fldCharType="separate"/>
        </w:r>
        <w:r w:rsidR="008A128C">
          <w:rPr>
            <w:noProof/>
            <w:webHidden/>
          </w:rPr>
          <w:t>60</w:t>
        </w:r>
        <w:r>
          <w:rPr>
            <w:noProof/>
            <w:webHidden/>
          </w:rPr>
          <w:fldChar w:fldCharType="end"/>
        </w:r>
      </w:hyperlink>
    </w:p>
    <w:p w14:paraId="005EB491" w14:textId="54CE9541"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4" w:history="1">
        <w:r w:rsidRPr="004E07E4">
          <w:rPr>
            <w:rStyle w:val="Hyperlink"/>
            <w:noProof/>
          </w:rPr>
          <w:t>Fig. 13:</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 xml:space="preserve">Code path of an </w:t>
        </w:r>
        <w:r w:rsidRPr="004E07E4">
          <w:rPr>
            <w:rStyle w:val="Hyperlink"/>
            <w:rFonts w:ascii="Courier New" w:hAnsi="Courier New"/>
            <w:noProof/>
          </w:rPr>
          <w:t>Int1.get()</w:t>
        </w:r>
        <w:r w:rsidRPr="004E07E4">
          <w:rPr>
            <w:rStyle w:val="Hyperlink"/>
            <w:noProof/>
          </w:rPr>
          <w:t xml:space="preserve"> invocation.</w:t>
        </w:r>
        <w:r>
          <w:rPr>
            <w:noProof/>
            <w:webHidden/>
          </w:rPr>
          <w:tab/>
        </w:r>
        <w:r>
          <w:rPr>
            <w:noProof/>
            <w:webHidden/>
          </w:rPr>
          <w:fldChar w:fldCharType="begin"/>
        </w:r>
        <w:r>
          <w:rPr>
            <w:noProof/>
            <w:webHidden/>
          </w:rPr>
          <w:instrText xml:space="preserve"> PAGEREF _Toc223203744 \h </w:instrText>
        </w:r>
        <w:r>
          <w:rPr>
            <w:noProof/>
            <w:webHidden/>
          </w:rPr>
        </w:r>
        <w:r>
          <w:rPr>
            <w:noProof/>
            <w:webHidden/>
          </w:rPr>
          <w:fldChar w:fldCharType="separate"/>
        </w:r>
        <w:r w:rsidR="008A128C">
          <w:rPr>
            <w:noProof/>
            <w:webHidden/>
          </w:rPr>
          <w:t>67</w:t>
        </w:r>
        <w:r>
          <w:rPr>
            <w:noProof/>
            <w:webHidden/>
          </w:rPr>
          <w:fldChar w:fldCharType="end"/>
        </w:r>
      </w:hyperlink>
    </w:p>
    <w:p w14:paraId="4C41D5AC" w14:textId="127B059C"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5" w:history="1">
        <w:r w:rsidRPr="004E07E4">
          <w:rPr>
            <w:rStyle w:val="Hyperlink"/>
            <w:noProof/>
          </w:rPr>
          <w:t>Fig. 14:</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Allocator comparison results</w:t>
        </w:r>
        <w:r>
          <w:rPr>
            <w:noProof/>
            <w:webHidden/>
          </w:rPr>
          <w:tab/>
        </w:r>
        <w:r>
          <w:rPr>
            <w:noProof/>
            <w:webHidden/>
          </w:rPr>
          <w:fldChar w:fldCharType="begin"/>
        </w:r>
        <w:r>
          <w:rPr>
            <w:noProof/>
            <w:webHidden/>
          </w:rPr>
          <w:instrText xml:space="preserve"> PAGEREF _Toc223203745 \h </w:instrText>
        </w:r>
        <w:r>
          <w:rPr>
            <w:noProof/>
            <w:webHidden/>
          </w:rPr>
        </w:r>
        <w:r>
          <w:rPr>
            <w:noProof/>
            <w:webHidden/>
          </w:rPr>
          <w:fldChar w:fldCharType="separate"/>
        </w:r>
        <w:r w:rsidR="008A128C">
          <w:rPr>
            <w:noProof/>
            <w:webHidden/>
          </w:rPr>
          <w:t>72</w:t>
        </w:r>
        <w:r>
          <w:rPr>
            <w:noProof/>
            <w:webHidden/>
          </w:rPr>
          <w:fldChar w:fldCharType="end"/>
        </w:r>
      </w:hyperlink>
    </w:p>
    <w:p w14:paraId="14AF0DC4" w14:textId="61767F99"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6" w:history="1">
        <w:r w:rsidRPr="004E07E4">
          <w:rPr>
            <w:rStyle w:val="Hyperlink"/>
            <w:noProof/>
          </w:rPr>
          <w:t>Fig. 15:</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Flamegraphs for benchmark 1 (using LUtils) of experiment 1</w:t>
        </w:r>
        <w:r>
          <w:rPr>
            <w:noProof/>
            <w:webHidden/>
          </w:rPr>
          <w:tab/>
        </w:r>
        <w:r>
          <w:rPr>
            <w:noProof/>
            <w:webHidden/>
          </w:rPr>
          <w:fldChar w:fldCharType="begin"/>
        </w:r>
        <w:r>
          <w:rPr>
            <w:noProof/>
            <w:webHidden/>
          </w:rPr>
          <w:instrText xml:space="preserve"> PAGEREF _Toc223203746 \h </w:instrText>
        </w:r>
        <w:r>
          <w:rPr>
            <w:noProof/>
            <w:webHidden/>
          </w:rPr>
        </w:r>
        <w:r>
          <w:rPr>
            <w:noProof/>
            <w:webHidden/>
          </w:rPr>
          <w:fldChar w:fldCharType="separate"/>
        </w:r>
        <w:r w:rsidR="008A128C">
          <w:rPr>
            <w:noProof/>
            <w:webHidden/>
          </w:rPr>
          <w:t>84</w:t>
        </w:r>
        <w:r>
          <w:rPr>
            <w:noProof/>
            <w:webHidden/>
          </w:rPr>
          <w:fldChar w:fldCharType="end"/>
        </w:r>
      </w:hyperlink>
    </w:p>
    <w:p w14:paraId="1AAFD7BF" w14:textId="0AC073E8"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7" w:history="1">
        <w:r w:rsidRPr="004E07E4">
          <w:rPr>
            <w:rStyle w:val="Hyperlink"/>
            <w:noProof/>
          </w:rPr>
          <w:t>Fig. 16:</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Flamegraphs for benchmark 2 (using LUtils) of experiment 1</w:t>
        </w:r>
        <w:r>
          <w:rPr>
            <w:noProof/>
            <w:webHidden/>
          </w:rPr>
          <w:tab/>
        </w:r>
        <w:r>
          <w:rPr>
            <w:noProof/>
            <w:webHidden/>
          </w:rPr>
          <w:fldChar w:fldCharType="begin"/>
        </w:r>
        <w:r>
          <w:rPr>
            <w:noProof/>
            <w:webHidden/>
          </w:rPr>
          <w:instrText xml:space="preserve"> PAGEREF _Toc223203747 \h </w:instrText>
        </w:r>
        <w:r>
          <w:rPr>
            <w:noProof/>
            <w:webHidden/>
          </w:rPr>
        </w:r>
        <w:r>
          <w:rPr>
            <w:noProof/>
            <w:webHidden/>
          </w:rPr>
          <w:fldChar w:fldCharType="separate"/>
        </w:r>
        <w:r w:rsidR="008A128C">
          <w:rPr>
            <w:noProof/>
            <w:webHidden/>
          </w:rPr>
          <w:t>85</w:t>
        </w:r>
        <w:r>
          <w:rPr>
            <w:noProof/>
            <w:webHidden/>
          </w:rPr>
          <w:fldChar w:fldCharType="end"/>
        </w:r>
      </w:hyperlink>
    </w:p>
    <w:p w14:paraId="66F46F0F" w14:textId="5D1B873B"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8" w:history="1">
        <w:r w:rsidRPr="004E07E4">
          <w:rPr>
            <w:rStyle w:val="Hyperlink"/>
            <w:noProof/>
          </w:rPr>
          <w:t>Fig. 17:</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Flamegraphs for benchmark 1 (using LUtils) of experiment 3</w:t>
        </w:r>
        <w:r>
          <w:rPr>
            <w:noProof/>
            <w:webHidden/>
          </w:rPr>
          <w:tab/>
        </w:r>
        <w:r>
          <w:rPr>
            <w:noProof/>
            <w:webHidden/>
          </w:rPr>
          <w:fldChar w:fldCharType="begin"/>
        </w:r>
        <w:r>
          <w:rPr>
            <w:noProof/>
            <w:webHidden/>
          </w:rPr>
          <w:instrText xml:space="preserve"> PAGEREF _Toc223203748 \h </w:instrText>
        </w:r>
        <w:r>
          <w:rPr>
            <w:noProof/>
            <w:webHidden/>
          </w:rPr>
        </w:r>
        <w:r>
          <w:rPr>
            <w:noProof/>
            <w:webHidden/>
          </w:rPr>
          <w:fldChar w:fldCharType="separate"/>
        </w:r>
        <w:r w:rsidR="008A128C">
          <w:rPr>
            <w:noProof/>
            <w:webHidden/>
          </w:rPr>
          <w:t>86</w:t>
        </w:r>
        <w:r>
          <w:rPr>
            <w:noProof/>
            <w:webHidden/>
          </w:rPr>
          <w:fldChar w:fldCharType="end"/>
        </w:r>
      </w:hyperlink>
    </w:p>
    <w:p w14:paraId="7A86D768" w14:textId="4A5586E3" w:rsidR="0085270C" w:rsidRDefault="00DD5F21" w:rsidP="00DD5F21">
      <w:r>
        <w:fldChar w:fldCharType="end"/>
      </w:r>
    </w:p>
    <w:p w14:paraId="55E41778" w14:textId="2AFAA0B0" w:rsidR="003819E9" w:rsidRDefault="003819E9" w:rsidP="006A0CD5">
      <w:pPr>
        <w:pStyle w:val="berschrift1"/>
        <w:numPr>
          <w:ilvl w:val="0"/>
          <w:numId w:val="0"/>
        </w:numPr>
        <w:ind w:left="432" w:hanging="432"/>
      </w:pPr>
      <w:bookmarkStart w:id="4" w:name="_Toc223203817"/>
      <w:r>
        <w:lastRenderedPageBreak/>
        <w:t>T</w:t>
      </w:r>
      <w:r w:rsidR="00891D90">
        <w:t>able</w:t>
      </w:r>
      <w:r>
        <w:t>s</w:t>
      </w:r>
      <w:bookmarkEnd w:id="4"/>
    </w:p>
    <w:p w14:paraId="5ED26177" w14:textId="506F9C23" w:rsidR="00D56400" w:rsidRDefault="00BA452C">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r>
        <w:rPr>
          <w:bCs/>
        </w:rPr>
        <w:fldChar w:fldCharType="begin"/>
      </w:r>
      <w:r>
        <w:rPr>
          <w:bCs/>
        </w:rPr>
        <w:instrText xml:space="preserve"> TOC \h \z \c "Tab." </w:instrText>
      </w:r>
      <w:r>
        <w:rPr>
          <w:bCs/>
        </w:rPr>
        <w:fldChar w:fldCharType="separate"/>
      </w:r>
      <w:hyperlink w:anchor="_Toc223203722" w:history="1">
        <w:r w:rsidR="00D56400" w:rsidRPr="00B96A92">
          <w:rPr>
            <w:rStyle w:val="Hyperlink"/>
            <w:noProof/>
          </w:rPr>
          <w:t>Tab. 1:</w:t>
        </w:r>
        <w:r w:rsidR="00D56400">
          <w:rPr>
            <w:rFonts w:asciiTheme="minorHAnsi" w:eastAsiaTheme="minorEastAsia" w:hAnsiTheme="minorHAnsi" w:cstheme="minorBidi"/>
            <w:noProof/>
            <w:kern w:val="2"/>
            <w:szCs w:val="24"/>
            <w:lang w:val="de-DE" w:eastAsia="de-DE"/>
            <w14:ligatures w14:val="standardContextual"/>
          </w:rPr>
          <w:tab/>
        </w:r>
        <w:r w:rsidR="00D56400" w:rsidRPr="00B96A92">
          <w:rPr>
            <w:rStyle w:val="Hyperlink"/>
            <w:noProof/>
          </w:rPr>
          <w:t>Results for benchmark 1 of experiment 1</w:t>
        </w:r>
        <w:r w:rsidR="00D56400">
          <w:rPr>
            <w:noProof/>
            <w:webHidden/>
          </w:rPr>
          <w:tab/>
        </w:r>
        <w:r w:rsidR="00D56400">
          <w:rPr>
            <w:noProof/>
            <w:webHidden/>
          </w:rPr>
          <w:fldChar w:fldCharType="begin"/>
        </w:r>
        <w:r w:rsidR="00D56400">
          <w:rPr>
            <w:noProof/>
            <w:webHidden/>
          </w:rPr>
          <w:instrText xml:space="preserve"> PAGEREF _Toc223203722 \h </w:instrText>
        </w:r>
        <w:r w:rsidR="00D56400">
          <w:rPr>
            <w:noProof/>
            <w:webHidden/>
          </w:rPr>
        </w:r>
        <w:r w:rsidR="00D56400">
          <w:rPr>
            <w:noProof/>
            <w:webHidden/>
          </w:rPr>
          <w:fldChar w:fldCharType="separate"/>
        </w:r>
        <w:r w:rsidR="008A128C">
          <w:rPr>
            <w:noProof/>
            <w:webHidden/>
          </w:rPr>
          <w:t>38</w:t>
        </w:r>
        <w:r w:rsidR="00D56400">
          <w:rPr>
            <w:noProof/>
            <w:webHidden/>
          </w:rPr>
          <w:fldChar w:fldCharType="end"/>
        </w:r>
      </w:hyperlink>
    </w:p>
    <w:p w14:paraId="47F2035F" w14:textId="11321759"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3" w:history="1">
        <w:r w:rsidRPr="00B96A92">
          <w:rPr>
            <w:rStyle w:val="Hyperlink"/>
            <w:noProof/>
          </w:rPr>
          <w:t>Tab. 2:</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2 of experiment 1</w:t>
        </w:r>
        <w:r>
          <w:rPr>
            <w:noProof/>
            <w:webHidden/>
          </w:rPr>
          <w:tab/>
        </w:r>
        <w:r>
          <w:rPr>
            <w:noProof/>
            <w:webHidden/>
          </w:rPr>
          <w:fldChar w:fldCharType="begin"/>
        </w:r>
        <w:r>
          <w:rPr>
            <w:noProof/>
            <w:webHidden/>
          </w:rPr>
          <w:instrText xml:space="preserve"> PAGEREF _Toc223203723 \h </w:instrText>
        </w:r>
        <w:r>
          <w:rPr>
            <w:noProof/>
            <w:webHidden/>
          </w:rPr>
        </w:r>
        <w:r>
          <w:rPr>
            <w:noProof/>
            <w:webHidden/>
          </w:rPr>
          <w:fldChar w:fldCharType="separate"/>
        </w:r>
        <w:r w:rsidR="008A128C">
          <w:rPr>
            <w:noProof/>
            <w:webHidden/>
          </w:rPr>
          <w:t>40</w:t>
        </w:r>
        <w:r>
          <w:rPr>
            <w:noProof/>
            <w:webHidden/>
          </w:rPr>
          <w:fldChar w:fldCharType="end"/>
        </w:r>
      </w:hyperlink>
    </w:p>
    <w:p w14:paraId="2A7837FE" w14:textId="7762928E"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4" w:history="1">
        <w:r w:rsidRPr="00B96A92">
          <w:rPr>
            <w:rStyle w:val="Hyperlink"/>
            <w:noProof/>
          </w:rPr>
          <w:t>Tab. 3:</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3 of experiment 1</w:t>
        </w:r>
        <w:r>
          <w:rPr>
            <w:noProof/>
            <w:webHidden/>
          </w:rPr>
          <w:tab/>
        </w:r>
        <w:r>
          <w:rPr>
            <w:noProof/>
            <w:webHidden/>
          </w:rPr>
          <w:fldChar w:fldCharType="begin"/>
        </w:r>
        <w:r>
          <w:rPr>
            <w:noProof/>
            <w:webHidden/>
          </w:rPr>
          <w:instrText xml:space="preserve"> PAGEREF _Toc223203724 \h </w:instrText>
        </w:r>
        <w:r>
          <w:rPr>
            <w:noProof/>
            <w:webHidden/>
          </w:rPr>
        </w:r>
        <w:r>
          <w:rPr>
            <w:noProof/>
            <w:webHidden/>
          </w:rPr>
          <w:fldChar w:fldCharType="separate"/>
        </w:r>
        <w:r w:rsidR="008A128C">
          <w:rPr>
            <w:noProof/>
            <w:webHidden/>
          </w:rPr>
          <w:t>43</w:t>
        </w:r>
        <w:r>
          <w:rPr>
            <w:noProof/>
            <w:webHidden/>
          </w:rPr>
          <w:fldChar w:fldCharType="end"/>
        </w:r>
      </w:hyperlink>
    </w:p>
    <w:p w14:paraId="6108D500" w14:textId="7C26D1D6"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5" w:history="1">
        <w:r w:rsidRPr="00B96A92">
          <w:rPr>
            <w:rStyle w:val="Hyperlink"/>
            <w:noProof/>
          </w:rPr>
          <w:t>Tab. 4:</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1 of experiment 2</w:t>
        </w:r>
        <w:r>
          <w:rPr>
            <w:noProof/>
            <w:webHidden/>
          </w:rPr>
          <w:tab/>
        </w:r>
        <w:r>
          <w:rPr>
            <w:noProof/>
            <w:webHidden/>
          </w:rPr>
          <w:fldChar w:fldCharType="begin"/>
        </w:r>
        <w:r>
          <w:rPr>
            <w:noProof/>
            <w:webHidden/>
          </w:rPr>
          <w:instrText xml:space="preserve"> PAGEREF _Toc223203725 \h </w:instrText>
        </w:r>
        <w:r>
          <w:rPr>
            <w:noProof/>
            <w:webHidden/>
          </w:rPr>
        </w:r>
        <w:r>
          <w:rPr>
            <w:noProof/>
            <w:webHidden/>
          </w:rPr>
          <w:fldChar w:fldCharType="separate"/>
        </w:r>
        <w:r w:rsidR="008A128C">
          <w:rPr>
            <w:noProof/>
            <w:webHidden/>
          </w:rPr>
          <w:t>46</w:t>
        </w:r>
        <w:r>
          <w:rPr>
            <w:noProof/>
            <w:webHidden/>
          </w:rPr>
          <w:fldChar w:fldCharType="end"/>
        </w:r>
      </w:hyperlink>
    </w:p>
    <w:p w14:paraId="2AE05703" w14:textId="3A50D8F2"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6" w:history="1">
        <w:r w:rsidRPr="00B96A92">
          <w:rPr>
            <w:rStyle w:val="Hyperlink"/>
            <w:noProof/>
          </w:rPr>
          <w:t>Tab. 5:</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2 of experiment 2</w:t>
        </w:r>
        <w:r>
          <w:rPr>
            <w:noProof/>
            <w:webHidden/>
          </w:rPr>
          <w:tab/>
        </w:r>
        <w:r>
          <w:rPr>
            <w:noProof/>
            <w:webHidden/>
          </w:rPr>
          <w:fldChar w:fldCharType="begin"/>
        </w:r>
        <w:r>
          <w:rPr>
            <w:noProof/>
            <w:webHidden/>
          </w:rPr>
          <w:instrText xml:space="preserve"> PAGEREF _Toc223203726 \h </w:instrText>
        </w:r>
        <w:r>
          <w:rPr>
            <w:noProof/>
            <w:webHidden/>
          </w:rPr>
        </w:r>
        <w:r>
          <w:rPr>
            <w:noProof/>
            <w:webHidden/>
          </w:rPr>
          <w:fldChar w:fldCharType="separate"/>
        </w:r>
        <w:r w:rsidR="008A128C">
          <w:rPr>
            <w:noProof/>
            <w:webHidden/>
          </w:rPr>
          <w:t>48</w:t>
        </w:r>
        <w:r>
          <w:rPr>
            <w:noProof/>
            <w:webHidden/>
          </w:rPr>
          <w:fldChar w:fldCharType="end"/>
        </w:r>
      </w:hyperlink>
    </w:p>
    <w:p w14:paraId="7B76EB26" w14:textId="63A9082B"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7" w:history="1">
        <w:r w:rsidRPr="00B96A92">
          <w:rPr>
            <w:rStyle w:val="Hyperlink"/>
            <w:noProof/>
          </w:rPr>
          <w:t>Tab. 6:</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3 of experiment 2</w:t>
        </w:r>
        <w:r>
          <w:rPr>
            <w:noProof/>
            <w:webHidden/>
          </w:rPr>
          <w:tab/>
        </w:r>
        <w:r>
          <w:rPr>
            <w:noProof/>
            <w:webHidden/>
          </w:rPr>
          <w:fldChar w:fldCharType="begin"/>
        </w:r>
        <w:r>
          <w:rPr>
            <w:noProof/>
            <w:webHidden/>
          </w:rPr>
          <w:instrText xml:space="preserve"> PAGEREF _Toc223203727 \h </w:instrText>
        </w:r>
        <w:r>
          <w:rPr>
            <w:noProof/>
            <w:webHidden/>
          </w:rPr>
        </w:r>
        <w:r>
          <w:rPr>
            <w:noProof/>
            <w:webHidden/>
          </w:rPr>
          <w:fldChar w:fldCharType="separate"/>
        </w:r>
        <w:r w:rsidR="008A128C">
          <w:rPr>
            <w:noProof/>
            <w:webHidden/>
          </w:rPr>
          <w:t>51</w:t>
        </w:r>
        <w:r>
          <w:rPr>
            <w:noProof/>
            <w:webHidden/>
          </w:rPr>
          <w:fldChar w:fldCharType="end"/>
        </w:r>
      </w:hyperlink>
    </w:p>
    <w:p w14:paraId="1C280193" w14:textId="52F8AF7C"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8" w:history="1">
        <w:r w:rsidRPr="00B96A92">
          <w:rPr>
            <w:rStyle w:val="Hyperlink"/>
            <w:noProof/>
          </w:rPr>
          <w:t>Tab. 7:</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3 of experiment 3</w:t>
        </w:r>
        <w:r>
          <w:rPr>
            <w:noProof/>
            <w:webHidden/>
          </w:rPr>
          <w:tab/>
        </w:r>
        <w:r>
          <w:rPr>
            <w:noProof/>
            <w:webHidden/>
          </w:rPr>
          <w:fldChar w:fldCharType="begin"/>
        </w:r>
        <w:r>
          <w:rPr>
            <w:noProof/>
            <w:webHidden/>
          </w:rPr>
          <w:instrText xml:space="preserve"> PAGEREF _Toc223203728 \h </w:instrText>
        </w:r>
        <w:r>
          <w:rPr>
            <w:noProof/>
            <w:webHidden/>
          </w:rPr>
        </w:r>
        <w:r>
          <w:rPr>
            <w:noProof/>
            <w:webHidden/>
          </w:rPr>
          <w:fldChar w:fldCharType="separate"/>
        </w:r>
        <w:r w:rsidR="008A128C">
          <w:rPr>
            <w:noProof/>
            <w:webHidden/>
          </w:rPr>
          <w:t>53</w:t>
        </w:r>
        <w:r>
          <w:rPr>
            <w:noProof/>
            <w:webHidden/>
          </w:rPr>
          <w:fldChar w:fldCharType="end"/>
        </w:r>
      </w:hyperlink>
    </w:p>
    <w:p w14:paraId="45D1261D" w14:textId="6F6DB29E"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9" w:history="1">
        <w:r w:rsidRPr="00B96A92">
          <w:rPr>
            <w:rStyle w:val="Hyperlink"/>
            <w:noProof/>
          </w:rPr>
          <w:t>Tab. 8:</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2 of experiment 3</w:t>
        </w:r>
        <w:r>
          <w:rPr>
            <w:noProof/>
            <w:webHidden/>
          </w:rPr>
          <w:tab/>
        </w:r>
        <w:r>
          <w:rPr>
            <w:noProof/>
            <w:webHidden/>
          </w:rPr>
          <w:fldChar w:fldCharType="begin"/>
        </w:r>
        <w:r>
          <w:rPr>
            <w:noProof/>
            <w:webHidden/>
          </w:rPr>
          <w:instrText xml:space="preserve"> PAGEREF _Toc223203729 \h </w:instrText>
        </w:r>
        <w:r>
          <w:rPr>
            <w:noProof/>
            <w:webHidden/>
          </w:rPr>
        </w:r>
        <w:r>
          <w:rPr>
            <w:noProof/>
            <w:webHidden/>
          </w:rPr>
          <w:fldChar w:fldCharType="separate"/>
        </w:r>
        <w:r w:rsidR="008A128C">
          <w:rPr>
            <w:noProof/>
            <w:webHidden/>
          </w:rPr>
          <w:t>56</w:t>
        </w:r>
        <w:r>
          <w:rPr>
            <w:noProof/>
            <w:webHidden/>
          </w:rPr>
          <w:fldChar w:fldCharType="end"/>
        </w:r>
      </w:hyperlink>
    </w:p>
    <w:p w14:paraId="03B00BD8" w14:textId="2E25DDEC"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0" w:history="1">
        <w:r w:rsidRPr="00B96A92">
          <w:rPr>
            <w:rStyle w:val="Hyperlink"/>
            <w:noProof/>
          </w:rPr>
          <w:t>Tab. 9:</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3 of experiment 3</w:t>
        </w:r>
        <w:r>
          <w:rPr>
            <w:noProof/>
            <w:webHidden/>
          </w:rPr>
          <w:tab/>
        </w:r>
        <w:r>
          <w:rPr>
            <w:noProof/>
            <w:webHidden/>
          </w:rPr>
          <w:fldChar w:fldCharType="begin"/>
        </w:r>
        <w:r>
          <w:rPr>
            <w:noProof/>
            <w:webHidden/>
          </w:rPr>
          <w:instrText xml:space="preserve"> PAGEREF _Toc223203730 \h </w:instrText>
        </w:r>
        <w:r>
          <w:rPr>
            <w:noProof/>
            <w:webHidden/>
          </w:rPr>
        </w:r>
        <w:r>
          <w:rPr>
            <w:noProof/>
            <w:webHidden/>
          </w:rPr>
          <w:fldChar w:fldCharType="separate"/>
        </w:r>
        <w:r w:rsidR="008A128C">
          <w:rPr>
            <w:noProof/>
            <w:webHidden/>
          </w:rPr>
          <w:t>59</w:t>
        </w:r>
        <w:r>
          <w:rPr>
            <w:noProof/>
            <w:webHidden/>
          </w:rPr>
          <w:fldChar w:fldCharType="end"/>
        </w:r>
      </w:hyperlink>
    </w:p>
    <w:p w14:paraId="13C300C3" w14:textId="3386DDAD"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1" w:history="1">
        <w:r w:rsidRPr="00B96A92">
          <w:rPr>
            <w:rStyle w:val="Hyperlink"/>
            <w:noProof/>
          </w:rPr>
          <w:t>Tab. 10:</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The execution times of benchmark 3 of each experiment</w:t>
        </w:r>
        <w:r>
          <w:rPr>
            <w:noProof/>
            <w:webHidden/>
          </w:rPr>
          <w:tab/>
        </w:r>
        <w:r>
          <w:rPr>
            <w:noProof/>
            <w:webHidden/>
          </w:rPr>
          <w:fldChar w:fldCharType="begin"/>
        </w:r>
        <w:r>
          <w:rPr>
            <w:noProof/>
            <w:webHidden/>
          </w:rPr>
          <w:instrText xml:space="preserve"> PAGEREF _Toc223203731 \h </w:instrText>
        </w:r>
        <w:r>
          <w:rPr>
            <w:noProof/>
            <w:webHidden/>
          </w:rPr>
        </w:r>
        <w:r>
          <w:rPr>
            <w:noProof/>
            <w:webHidden/>
          </w:rPr>
          <w:fldChar w:fldCharType="separate"/>
        </w:r>
        <w:r w:rsidR="008A128C">
          <w:rPr>
            <w:noProof/>
            <w:webHidden/>
          </w:rPr>
          <w:t>60</w:t>
        </w:r>
        <w:r>
          <w:rPr>
            <w:noProof/>
            <w:webHidden/>
          </w:rPr>
          <w:fldChar w:fldCharType="end"/>
        </w:r>
      </w:hyperlink>
    </w:p>
    <w:p w14:paraId="657A27E7" w14:textId="3B010185" w:rsidR="00F15044" w:rsidRDefault="00BA452C">
      <w:pPr>
        <w:spacing w:after="160" w:line="259" w:lineRule="auto"/>
        <w:jc w:val="left"/>
        <w:rPr>
          <w:bCs/>
        </w:rPr>
      </w:pPr>
      <w:r>
        <w:rPr>
          <w:bCs/>
        </w:rPr>
        <w:fldChar w:fldCharType="end"/>
      </w:r>
      <w:r w:rsidR="00F15044">
        <w:rPr>
          <w:bCs/>
        </w:rPr>
        <w:br w:type="page"/>
      </w:r>
    </w:p>
    <w:p w14:paraId="4E1EE0EF" w14:textId="3098B1BF" w:rsidR="00153F1B" w:rsidRDefault="00153F1B" w:rsidP="00153F1B">
      <w:pPr>
        <w:pStyle w:val="berschrift1"/>
        <w:numPr>
          <w:ilvl w:val="0"/>
          <w:numId w:val="0"/>
        </w:numPr>
        <w:ind w:left="432" w:hanging="432"/>
      </w:pPr>
      <w:bookmarkStart w:id="5" w:name="_Toc223203818"/>
      <w:r>
        <w:lastRenderedPageBreak/>
        <w:t>Code</w:t>
      </w:r>
      <w:r w:rsidR="00891D90">
        <w:t xml:space="preserve"> Examples</w:t>
      </w:r>
      <w:bookmarkEnd w:id="5"/>
    </w:p>
    <w:p w14:paraId="2453EE75" w14:textId="1F2CCCF6" w:rsidR="00D56400" w:rsidRDefault="00153F1B">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r>
        <w:fldChar w:fldCharType="begin"/>
      </w:r>
      <w:r>
        <w:instrText xml:space="preserve"> TOC \h \z \c "Code" </w:instrText>
      </w:r>
      <w:r>
        <w:fldChar w:fldCharType="separate"/>
      </w:r>
      <w:hyperlink w:anchor="_Toc223203876" w:history="1">
        <w:r w:rsidR="00D56400" w:rsidRPr="00CD6F28">
          <w:rPr>
            <w:rStyle w:val="Hyperlink"/>
            <w:noProof/>
          </w:rPr>
          <w:t>Code 1:</w:t>
        </w:r>
        <w:r w:rsidR="00D56400">
          <w:rPr>
            <w:rFonts w:asciiTheme="minorHAnsi" w:eastAsiaTheme="minorEastAsia" w:hAnsiTheme="minorHAnsi" w:cstheme="minorBidi"/>
            <w:noProof/>
            <w:kern w:val="2"/>
            <w:szCs w:val="24"/>
            <w:lang w:val="de-DE" w:eastAsia="de-DE"/>
            <w14:ligatures w14:val="standardContextual"/>
          </w:rPr>
          <w:tab/>
        </w:r>
        <w:r w:rsidR="00D56400" w:rsidRPr="00CD6F28">
          <w:rPr>
            <w:rStyle w:val="Hyperlink"/>
            <w:noProof/>
          </w:rPr>
          <w:t xml:space="preserve">Access to </w:t>
        </w:r>
        <w:r w:rsidR="00D56400" w:rsidRPr="00CD6F28">
          <w:rPr>
            <w:rStyle w:val="Hyperlink"/>
            <w:rFonts w:ascii="Courier New" w:hAnsi="Courier New"/>
            <w:noProof/>
          </w:rPr>
          <w:t>jdk.internal.misc</w:t>
        </w:r>
        <w:r w:rsidR="00D56400">
          <w:rPr>
            <w:noProof/>
            <w:webHidden/>
          </w:rPr>
          <w:tab/>
        </w:r>
        <w:r w:rsidR="00D56400">
          <w:rPr>
            <w:noProof/>
            <w:webHidden/>
          </w:rPr>
          <w:fldChar w:fldCharType="begin"/>
        </w:r>
        <w:r w:rsidR="00D56400">
          <w:rPr>
            <w:noProof/>
            <w:webHidden/>
          </w:rPr>
          <w:instrText xml:space="preserve"> PAGEREF _Toc223203876 \h </w:instrText>
        </w:r>
        <w:r w:rsidR="00D56400">
          <w:rPr>
            <w:noProof/>
            <w:webHidden/>
          </w:rPr>
        </w:r>
        <w:r w:rsidR="00D56400">
          <w:rPr>
            <w:noProof/>
            <w:webHidden/>
          </w:rPr>
          <w:fldChar w:fldCharType="separate"/>
        </w:r>
        <w:r w:rsidR="008A128C">
          <w:rPr>
            <w:noProof/>
            <w:webHidden/>
          </w:rPr>
          <w:t>14</w:t>
        </w:r>
        <w:r w:rsidR="00D56400">
          <w:rPr>
            <w:noProof/>
            <w:webHidden/>
          </w:rPr>
          <w:fldChar w:fldCharType="end"/>
        </w:r>
      </w:hyperlink>
    </w:p>
    <w:p w14:paraId="42EFC05E" w14:textId="1B3C4AC7"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77" w:history="1">
        <w:r w:rsidRPr="00CD6F28">
          <w:rPr>
            <w:rStyle w:val="Hyperlink"/>
            <w:noProof/>
          </w:rPr>
          <w:t>Code 2:</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 native function in Java possible through the Java Native Interface (JNI).</w:t>
        </w:r>
        <w:r>
          <w:rPr>
            <w:noProof/>
            <w:webHidden/>
          </w:rPr>
          <w:tab/>
        </w:r>
        <w:r>
          <w:rPr>
            <w:noProof/>
            <w:webHidden/>
          </w:rPr>
          <w:fldChar w:fldCharType="begin"/>
        </w:r>
        <w:r>
          <w:rPr>
            <w:noProof/>
            <w:webHidden/>
          </w:rPr>
          <w:instrText xml:space="preserve"> PAGEREF _Toc223203877 \h </w:instrText>
        </w:r>
        <w:r>
          <w:rPr>
            <w:noProof/>
            <w:webHidden/>
          </w:rPr>
        </w:r>
        <w:r>
          <w:rPr>
            <w:noProof/>
            <w:webHidden/>
          </w:rPr>
          <w:fldChar w:fldCharType="separate"/>
        </w:r>
        <w:r w:rsidR="008A128C">
          <w:rPr>
            <w:noProof/>
            <w:webHidden/>
          </w:rPr>
          <w:t>15</w:t>
        </w:r>
        <w:r>
          <w:rPr>
            <w:noProof/>
            <w:webHidden/>
          </w:rPr>
          <w:fldChar w:fldCharType="end"/>
        </w:r>
      </w:hyperlink>
    </w:p>
    <w:p w14:paraId="02B3A307" w14:textId="65E53021"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78" w:history="1">
        <w:r w:rsidRPr="00CD6F28">
          <w:rPr>
            <w:rStyle w:val="Hyperlink"/>
            <w:noProof/>
          </w:rPr>
          <w:t>Code 3:</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The native implementation of the JNI function from Code 2.</w:t>
        </w:r>
        <w:r>
          <w:rPr>
            <w:noProof/>
            <w:webHidden/>
          </w:rPr>
          <w:tab/>
        </w:r>
        <w:r>
          <w:rPr>
            <w:noProof/>
            <w:webHidden/>
          </w:rPr>
          <w:fldChar w:fldCharType="begin"/>
        </w:r>
        <w:r>
          <w:rPr>
            <w:noProof/>
            <w:webHidden/>
          </w:rPr>
          <w:instrText xml:space="preserve"> PAGEREF _Toc223203878 \h </w:instrText>
        </w:r>
        <w:r>
          <w:rPr>
            <w:noProof/>
            <w:webHidden/>
          </w:rPr>
        </w:r>
        <w:r>
          <w:rPr>
            <w:noProof/>
            <w:webHidden/>
          </w:rPr>
          <w:fldChar w:fldCharType="separate"/>
        </w:r>
        <w:r w:rsidR="008A128C">
          <w:rPr>
            <w:noProof/>
            <w:webHidden/>
          </w:rPr>
          <w:t>15</w:t>
        </w:r>
        <w:r>
          <w:rPr>
            <w:noProof/>
            <w:webHidden/>
          </w:rPr>
          <w:fldChar w:fldCharType="end"/>
        </w:r>
      </w:hyperlink>
    </w:p>
    <w:p w14:paraId="408204F5" w14:textId="1FA2C694"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79" w:history="1">
        <w:r w:rsidRPr="00CD6F28">
          <w:rPr>
            <w:rStyle w:val="Hyperlink"/>
            <w:noProof/>
          </w:rPr>
          <w:t>Code 4:</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Example JMH benchmark avoiding common benchmark pitfalls</w:t>
        </w:r>
        <w:r>
          <w:rPr>
            <w:noProof/>
            <w:webHidden/>
          </w:rPr>
          <w:tab/>
        </w:r>
        <w:r>
          <w:rPr>
            <w:noProof/>
            <w:webHidden/>
          </w:rPr>
          <w:fldChar w:fldCharType="begin"/>
        </w:r>
        <w:r>
          <w:rPr>
            <w:noProof/>
            <w:webHidden/>
          </w:rPr>
          <w:instrText xml:space="preserve"> PAGEREF _Toc223203879 \h </w:instrText>
        </w:r>
        <w:r>
          <w:rPr>
            <w:noProof/>
            <w:webHidden/>
          </w:rPr>
        </w:r>
        <w:r>
          <w:rPr>
            <w:noProof/>
            <w:webHidden/>
          </w:rPr>
          <w:fldChar w:fldCharType="separate"/>
        </w:r>
        <w:r w:rsidR="008A128C">
          <w:rPr>
            <w:noProof/>
            <w:webHidden/>
          </w:rPr>
          <w:t>19</w:t>
        </w:r>
        <w:r>
          <w:rPr>
            <w:noProof/>
            <w:webHidden/>
          </w:rPr>
          <w:fldChar w:fldCharType="end"/>
        </w:r>
      </w:hyperlink>
    </w:p>
    <w:p w14:paraId="5704F46F" w14:textId="6464E9B0"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0" w:history="1">
        <w:r w:rsidRPr="00CD6F28">
          <w:rPr>
            <w:rStyle w:val="Hyperlink"/>
            <w:noProof/>
          </w:rPr>
          <w:t>Code 5:</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Kernel parameters required by the Async-Profiler to capture kernel call stacks.</w:t>
        </w:r>
        <w:r>
          <w:rPr>
            <w:noProof/>
            <w:webHidden/>
          </w:rPr>
          <w:tab/>
        </w:r>
        <w:r>
          <w:rPr>
            <w:noProof/>
            <w:webHidden/>
          </w:rPr>
          <w:fldChar w:fldCharType="begin"/>
        </w:r>
        <w:r>
          <w:rPr>
            <w:noProof/>
            <w:webHidden/>
          </w:rPr>
          <w:instrText xml:space="preserve"> PAGEREF _Toc223203880 \h </w:instrText>
        </w:r>
        <w:r>
          <w:rPr>
            <w:noProof/>
            <w:webHidden/>
          </w:rPr>
        </w:r>
        <w:r>
          <w:rPr>
            <w:noProof/>
            <w:webHidden/>
          </w:rPr>
          <w:fldChar w:fldCharType="separate"/>
        </w:r>
        <w:r w:rsidR="008A128C">
          <w:rPr>
            <w:noProof/>
            <w:webHidden/>
          </w:rPr>
          <w:t>21</w:t>
        </w:r>
        <w:r>
          <w:rPr>
            <w:noProof/>
            <w:webHidden/>
          </w:rPr>
          <w:fldChar w:fldCharType="end"/>
        </w:r>
      </w:hyperlink>
    </w:p>
    <w:p w14:paraId="74223777" w14:textId="79EE929C"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1" w:history="1">
        <w:r w:rsidRPr="00CD6F28">
          <w:rPr>
            <w:rStyle w:val="Hyperlink"/>
            <w:noProof/>
          </w:rPr>
          <w:t>Code 6:</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n example structure defined in C.</w:t>
        </w:r>
        <w:r>
          <w:rPr>
            <w:noProof/>
            <w:webHidden/>
          </w:rPr>
          <w:tab/>
        </w:r>
        <w:r>
          <w:rPr>
            <w:noProof/>
            <w:webHidden/>
          </w:rPr>
          <w:fldChar w:fldCharType="begin"/>
        </w:r>
        <w:r>
          <w:rPr>
            <w:noProof/>
            <w:webHidden/>
          </w:rPr>
          <w:instrText xml:space="preserve"> PAGEREF _Toc223203881 \h </w:instrText>
        </w:r>
        <w:r>
          <w:rPr>
            <w:noProof/>
            <w:webHidden/>
          </w:rPr>
        </w:r>
        <w:r>
          <w:rPr>
            <w:noProof/>
            <w:webHidden/>
          </w:rPr>
          <w:fldChar w:fldCharType="separate"/>
        </w:r>
        <w:r w:rsidR="008A128C">
          <w:rPr>
            <w:noProof/>
            <w:webHidden/>
          </w:rPr>
          <w:t>27</w:t>
        </w:r>
        <w:r>
          <w:rPr>
            <w:noProof/>
            <w:webHidden/>
          </w:rPr>
          <w:fldChar w:fldCharType="end"/>
        </w:r>
      </w:hyperlink>
    </w:p>
    <w:p w14:paraId="5FB6B4B5" w14:textId="29D12459"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2" w:history="1">
        <w:r w:rsidRPr="00CD6F28">
          <w:rPr>
            <w:rStyle w:val="Hyperlink"/>
            <w:noProof/>
          </w:rPr>
          <w:t>Code 7:</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n equivalent to the structure in Code 6 defined in LUtils.</w:t>
        </w:r>
        <w:r>
          <w:rPr>
            <w:noProof/>
            <w:webHidden/>
          </w:rPr>
          <w:tab/>
        </w:r>
        <w:r>
          <w:rPr>
            <w:noProof/>
            <w:webHidden/>
          </w:rPr>
          <w:fldChar w:fldCharType="begin"/>
        </w:r>
        <w:r>
          <w:rPr>
            <w:noProof/>
            <w:webHidden/>
          </w:rPr>
          <w:instrText xml:space="preserve"> PAGEREF _Toc223203882 \h </w:instrText>
        </w:r>
        <w:r>
          <w:rPr>
            <w:noProof/>
            <w:webHidden/>
          </w:rPr>
        </w:r>
        <w:r>
          <w:rPr>
            <w:noProof/>
            <w:webHidden/>
          </w:rPr>
          <w:fldChar w:fldCharType="separate"/>
        </w:r>
        <w:r w:rsidR="008A128C">
          <w:rPr>
            <w:noProof/>
            <w:webHidden/>
          </w:rPr>
          <w:t>27</w:t>
        </w:r>
        <w:r>
          <w:rPr>
            <w:noProof/>
            <w:webHidden/>
          </w:rPr>
          <w:fldChar w:fldCharType="end"/>
        </w:r>
      </w:hyperlink>
    </w:p>
    <w:p w14:paraId="7F3F73EB" w14:textId="6CC59D14"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3" w:history="1">
        <w:r w:rsidRPr="00CD6F28">
          <w:rPr>
            <w:rStyle w:val="Hyperlink"/>
            <w:noProof/>
          </w:rPr>
          <w:t>Code 8:</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Machine generated constructor of an LUtils structure.</w:t>
        </w:r>
        <w:r>
          <w:rPr>
            <w:noProof/>
            <w:webHidden/>
          </w:rPr>
          <w:tab/>
        </w:r>
        <w:r>
          <w:rPr>
            <w:noProof/>
            <w:webHidden/>
          </w:rPr>
          <w:fldChar w:fldCharType="begin"/>
        </w:r>
        <w:r>
          <w:rPr>
            <w:noProof/>
            <w:webHidden/>
          </w:rPr>
          <w:instrText xml:space="preserve"> PAGEREF _Toc223203883 \h </w:instrText>
        </w:r>
        <w:r>
          <w:rPr>
            <w:noProof/>
            <w:webHidden/>
          </w:rPr>
        </w:r>
        <w:r>
          <w:rPr>
            <w:noProof/>
            <w:webHidden/>
          </w:rPr>
          <w:fldChar w:fldCharType="separate"/>
        </w:r>
        <w:r w:rsidR="008A128C">
          <w:rPr>
            <w:noProof/>
            <w:webHidden/>
          </w:rPr>
          <w:t>28</w:t>
        </w:r>
        <w:r>
          <w:rPr>
            <w:noProof/>
            <w:webHidden/>
          </w:rPr>
          <w:fldChar w:fldCharType="end"/>
        </w:r>
      </w:hyperlink>
    </w:p>
    <w:p w14:paraId="404EFB5A" w14:textId="3F60CF56"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4" w:history="1">
        <w:r w:rsidRPr="00CD6F28">
          <w:rPr>
            <w:rStyle w:val="Hyperlink"/>
            <w:noProof/>
          </w:rPr>
          <w:t>Code 9:</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 structure containing an array defined in LUtils</w:t>
        </w:r>
        <w:r>
          <w:rPr>
            <w:noProof/>
            <w:webHidden/>
          </w:rPr>
          <w:tab/>
        </w:r>
        <w:r>
          <w:rPr>
            <w:noProof/>
            <w:webHidden/>
          </w:rPr>
          <w:fldChar w:fldCharType="begin"/>
        </w:r>
        <w:r>
          <w:rPr>
            <w:noProof/>
            <w:webHidden/>
          </w:rPr>
          <w:instrText xml:space="preserve"> PAGEREF _Toc223203884 \h </w:instrText>
        </w:r>
        <w:r>
          <w:rPr>
            <w:noProof/>
            <w:webHidden/>
          </w:rPr>
        </w:r>
        <w:r>
          <w:rPr>
            <w:noProof/>
            <w:webHidden/>
          </w:rPr>
          <w:fldChar w:fldCharType="separate"/>
        </w:r>
        <w:r w:rsidR="008A128C">
          <w:rPr>
            <w:noProof/>
            <w:webHidden/>
          </w:rPr>
          <w:t>28</w:t>
        </w:r>
        <w:r>
          <w:rPr>
            <w:noProof/>
            <w:webHidden/>
          </w:rPr>
          <w:fldChar w:fldCharType="end"/>
        </w:r>
      </w:hyperlink>
    </w:p>
    <w:p w14:paraId="310D84A3" w14:textId="740D9320"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5" w:history="1">
        <w:r w:rsidRPr="00CD6F28">
          <w:rPr>
            <w:rStyle w:val="Hyperlink"/>
            <w:noProof/>
          </w:rPr>
          <w:t>Code 10:</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BI Overwrite example</w:t>
        </w:r>
        <w:r>
          <w:rPr>
            <w:noProof/>
            <w:webHidden/>
          </w:rPr>
          <w:tab/>
        </w:r>
        <w:r>
          <w:rPr>
            <w:noProof/>
            <w:webHidden/>
          </w:rPr>
          <w:fldChar w:fldCharType="begin"/>
        </w:r>
        <w:r>
          <w:rPr>
            <w:noProof/>
            <w:webHidden/>
          </w:rPr>
          <w:instrText xml:space="preserve"> PAGEREF _Toc223203885 \h </w:instrText>
        </w:r>
        <w:r>
          <w:rPr>
            <w:noProof/>
            <w:webHidden/>
          </w:rPr>
        </w:r>
        <w:r>
          <w:rPr>
            <w:noProof/>
            <w:webHidden/>
          </w:rPr>
          <w:fldChar w:fldCharType="separate"/>
        </w:r>
        <w:r w:rsidR="008A128C">
          <w:rPr>
            <w:noProof/>
            <w:webHidden/>
          </w:rPr>
          <w:t>29</w:t>
        </w:r>
        <w:r>
          <w:rPr>
            <w:noProof/>
            <w:webHidden/>
          </w:rPr>
          <w:fldChar w:fldCharType="end"/>
        </w:r>
      </w:hyperlink>
    </w:p>
    <w:p w14:paraId="6EA62BFE" w14:textId="618DF375"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6" w:history="1">
        <w:r w:rsidRPr="00CD6F28">
          <w:rPr>
            <w:rStyle w:val="Hyperlink"/>
            <w:noProof/>
          </w:rPr>
          <w:t>Code 11:</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Benchmark execution command</w:t>
        </w:r>
        <w:r>
          <w:rPr>
            <w:noProof/>
            <w:webHidden/>
          </w:rPr>
          <w:tab/>
        </w:r>
        <w:r>
          <w:rPr>
            <w:noProof/>
            <w:webHidden/>
          </w:rPr>
          <w:fldChar w:fldCharType="begin"/>
        </w:r>
        <w:r>
          <w:rPr>
            <w:noProof/>
            <w:webHidden/>
          </w:rPr>
          <w:instrText xml:space="preserve"> PAGEREF _Toc223203886 \h </w:instrText>
        </w:r>
        <w:r>
          <w:rPr>
            <w:noProof/>
            <w:webHidden/>
          </w:rPr>
        </w:r>
        <w:r>
          <w:rPr>
            <w:noProof/>
            <w:webHidden/>
          </w:rPr>
          <w:fldChar w:fldCharType="separate"/>
        </w:r>
        <w:r w:rsidR="008A128C">
          <w:rPr>
            <w:noProof/>
            <w:webHidden/>
          </w:rPr>
          <w:t>33</w:t>
        </w:r>
        <w:r>
          <w:rPr>
            <w:noProof/>
            <w:webHidden/>
          </w:rPr>
          <w:fldChar w:fldCharType="end"/>
        </w:r>
      </w:hyperlink>
    </w:p>
    <w:p w14:paraId="77F293C0" w14:textId="2B257426"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7" w:history="1">
        <w:r w:rsidRPr="00CD6F28">
          <w:rPr>
            <w:rStyle w:val="Hyperlink"/>
            <w:noProof/>
          </w:rPr>
          <w:t>Code 12:</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Shell script to execute a specific benchmark.</w:t>
        </w:r>
        <w:r>
          <w:rPr>
            <w:noProof/>
            <w:webHidden/>
          </w:rPr>
          <w:tab/>
        </w:r>
        <w:r>
          <w:rPr>
            <w:noProof/>
            <w:webHidden/>
          </w:rPr>
          <w:fldChar w:fldCharType="begin"/>
        </w:r>
        <w:r>
          <w:rPr>
            <w:noProof/>
            <w:webHidden/>
          </w:rPr>
          <w:instrText xml:space="preserve"> PAGEREF _Toc223203887 \h </w:instrText>
        </w:r>
        <w:r>
          <w:rPr>
            <w:noProof/>
            <w:webHidden/>
          </w:rPr>
        </w:r>
        <w:r>
          <w:rPr>
            <w:noProof/>
            <w:webHidden/>
          </w:rPr>
          <w:fldChar w:fldCharType="separate"/>
        </w:r>
        <w:r w:rsidR="008A128C">
          <w:rPr>
            <w:noProof/>
            <w:webHidden/>
          </w:rPr>
          <w:t>34</w:t>
        </w:r>
        <w:r>
          <w:rPr>
            <w:noProof/>
            <w:webHidden/>
          </w:rPr>
          <w:fldChar w:fldCharType="end"/>
        </w:r>
      </w:hyperlink>
    </w:p>
    <w:p w14:paraId="301B1CEB" w14:textId="426B1751"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8" w:history="1">
        <w:r w:rsidRPr="00CD6F28">
          <w:rPr>
            <w:rStyle w:val="Hyperlink"/>
            <w:noProof/>
          </w:rPr>
          <w:t>Code 13:</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dd the Async-Profiler using JMH’s OptionsBuilder.</w:t>
        </w:r>
        <w:r>
          <w:rPr>
            <w:noProof/>
            <w:webHidden/>
          </w:rPr>
          <w:tab/>
        </w:r>
        <w:r>
          <w:rPr>
            <w:noProof/>
            <w:webHidden/>
          </w:rPr>
          <w:fldChar w:fldCharType="begin"/>
        </w:r>
        <w:r>
          <w:rPr>
            <w:noProof/>
            <w:webHidden/>
          </w:rPr>
          <w:instrText xml:space="preserve"> PAGEREF _Toc223203888 \h </w:instrText>
        </w:r>
        <w:r>
          <w:rPr>
            <w:noProof/>
            <w:webHidden/>
          </w:rPr>
        </w:r>
        <w:r>
          <w:rPr>
            <w:noProof/>
            <w:webHidden/>
          </w:rPr>
          <w:fldChar w:fldCharType="separate"/>
        </w:r>
        <w:r w:rsidR="008A128C">
          <w:rPr>
            <w:noProof/>
            <w:webHidden/>
          </w:rPr>
          <w:t>63</w:t>
        </w:r>
        <w:r>
          <w:rPr>
            <w:noProof/>
            <w:webHidden/>
          </w:rPr>
          <w:fldChar w:fldCharType="end"/>
        </w:r>
      </w:hyperlink>
    </w:p>
    <w:p w14:paraId="1B313A11" w14:textId="04F1BB19"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9" w:history="1">
        <w:r w:rsidRPr="00CD6F28">
          <w:rPr>
            <w:rStyle w:val="Hyperlink"/>
            <w:noProof/>
          </w:rPr>
          <w:t>Code 14:</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Shell script to run a LUtils benchmark with the Async-Profiler</w:t>
        </w:r>
        <w:r>
          <w:rPr>
            <w:noProof/>
            <w:webHidden/>
          </w:rPr>
          <w:tab/>
        </w:r>
        <w:r>
          <w:rPr>
            <w:noProof/>
            <w:webHidden/>
          </w:rPr>
          <w:fldChar w:fldCharType="begin"/>
        </w:r>
        <w:r>
          <w:rPr>
            <w:noProof/>
            <w:webHidden/>
          </w:rPr>
          <w:instrText xml:space="preserve"> PAGEREF _Toc223203889 \h </w:instrText>
        </w:r>
        <w:r>
          <w:rPr>
            <w:noProof/>
            <w:webHidden/>
          </w:rPr>
        </w:r>
        <w:r>
          <w:rPr>
            <w:noProof/>
            <w:webHidden/>
          </w:rPr>
          <w:fldChar w:fldCharType="separate"/>
        </w:r>
        <w:r w:rsidR="008A128C">
          <w:rPr>
            <w:noProof/>
            <w:webHidden/>
          </w:rPr>
          <w:t>64</w:t>
        </w:r>
        <w:r>
          <w:rPr>
            <w:noProof/>
            <w:webHidden/>
          </w:rPr>
          <w:fldChar w:fldCharType="end"/>
        </w:r>
      </w:hyperlink>
    </w:p>
    <w:p w14:paraId="4A8D57B8" w14:textId="3FD6D1A1"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90" w:history="1">
        <w:r w:rsidRPr="00CD6F28">
          <w:rPr>
            <w:rStyle w:val="Hyperlink"/>
            <w:noProof/>
          </w:rPr>
          <w:t>Code 15:</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Random allocation size generator code</w:t>
        </w:r>
        <w:r>
          <w:rPr>
            <w:noProof/>
            <w:webHidden/>
          </w:rPr>
          <w:tab/>
        </w:r>
        <w:r>
          <w:rPr>
            <w:noProof/>
            <w:webHidden/>
          </w:rPr>
          <w:fldChar w:fldCharType="begin"/>
        </w:r>
        <w:r>
          <w:rPr>
            <w:noProof/>
            <w:webHidden/>
          </w:rPr>
          <w:instrText xml:space="preserve"> PAGEREF _Toc223203890 \h </w:instrText>
        </w:r>
        <w:r>
          <w:rPr>
            <w:noProof/>
            <w:webHidden/>
          </w:rPr>
        </w:r>
        <w:r>
          <w:rPr>
            <w:noProof/>
            <w:webHidden/>
          </w:rPr>
          <w:fldChar w:fldCharType="separate"/>
        </w:r>
        <w:r w:rsidR="008A128C">
          <w:rPr>
            <w:noProof/>
            <w:webHidden/>
          </w:rPr>
          <w:t>71</w:t>
        </w:r>
        <w:r>
          <w:rPr>
            <w:noProof/>
            <w:webHidden/>
          </w:rPr>
          <w:fldChar w:fldCharType="end"/>
        </w:r>
      </w:hyperlink>
    </w:p>
    <w:p w14:paraId="2B6B1ADE" w14:textId="1AC97CA1"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91" w:history="1">
        <w:r w:rsidRPr="00CD6F28">
          <w:rPr>
            <w:rStyle w:val="Hyperlink"/>
            <w:noProof/>
          </w:rPr>
          <w:t>Code 16:</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Using a stack to eliminate per-frame allocations</w:t>
        </w:r>
        <w:r>
          <w:rPr>
            <w:noProof/>
            <w:webHidden/>
          </w:rPr>
          <w:tab/>
        </w:r>
        <w:r>
          <w:rPr>
            <w:noProof/>
            <w:webHidden/>
          </w:rPr>
          <w:fldChar w:fldCharType="begin"/>
        </w:r>
        <w:r>
          <w:rPr>
            <w:noProof/>
            <w:webHidden/>
          </w:rPr>
          <w:instrText xml:space="preserve"> PAGEREF _Toc223203891 \h </w:instrText>
        </w:r>
        <w:r>
          <w:rPr>
            <w:noProof/>
            <w:webHidden/>
          </w:rPr>
        </w:r>
        <w:r>
          <w:rPr>
            <w:noProof/>
            <w:webHidden/>
          </w:rPr>
          <w:fldChar w:fldCharType="separate"/>
        </w:r>
        <w:r w:rsidR="008A128C">
          <w:rPr>
            <w:noProof/>
            <w:webHidden/>
          </w:rPr>
          <w:t>73</w:t>
        </w:r>
        <w:r>
          <w:rPr>
            <w:noProof/>
            <w:webHidden/>
          </w:rPr>
          <w:fldChar w:fldCharType="end"/>
        </w:r>
      </w:hyperlink>
    </w:p>
    <w:p w14:paraId="46F27523" w14:textId="40688170"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92" w:history="1">
        <w:r w:rsidRPr="00CD6F28">
          <w:rPr>
            <w:rStyle w:val="Hyperlink"/>
            <w:noProof/>
          </w:rPr>
          <w:t>Code 17:</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 xml:space="preserve">LUtils current code of the </w:t>
        </w:r>
        <w:r w:rsidRPr="00CD6F28">
          <w:rPr>
            <w:rStyle w:val="Hyperlink"/>
            <w:rFonts w:ascii="Courier New" w:hAnsi="Courier New"/>
            <w:noProof/>
          </w:rPr>
          <w:t>useBuffer()</w:t>
        </w:r>
        <w:r w:rsidRPr="00CD6F28">
          <w:rPr>
            <w:rStyle w:val="Hyperlink"/>
            <w:noProof/>
          </w:rPr>
          <w:t xml:space="preserve"> method</w:t>
        </w:r>
        <w:r>
          <w:rPr>
            <w:noProof/>
            <w:webHidden/>
          </w:rPr>
          <w:tab/>
        </w:r>
        <w:r>
          <w:rPr>
            <w:noProof/>
            <w:webHidden/>
          </w:rPr>
          <w:fldChar w:fldCharType="begin"/>
        </w:r>
        <w:r>
          <w:rPr>
            <w:noProof/>
            <w:webHidden/>
          </w:rPr>
          <w:instrText xml:space="preserve"> PAGEREF _Toc223203892 \h </w:instrText>
        </w:r>
        <w:r>
          <w:rPr>
            <w:noProof/>
            <w:webHidden/>
          </w:rPr>
        </w:r>
        <w:r>
          <w:rPr>
            <w:noProof/>
            <w:webHidden/>
          </w:rPr>
          <w:fldChar w:fldCharType="separate"/>
        </w:r>
        <w:r w:rsidR="008A128C">
          <w:rPr>
            <w:noProof/>
            <w:webHidden/>
          </w:rPr>
          <w:t>74</w:t>
        </w:r>
        <w:r>
          <w:rPr>
            <w:noProof/>
            <w:webHidden/>
          </w:rPr>
          <w:fldChar w:fldCharType="end"/>
        </w:r>
      </w:hyperlink>
    </w:p>
    <w:p w14:paraId="5E84AC49" w14:textId="5526B999"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93" w:history="1">
        <w:r w:rsidRPr="00CD6F28">
          <w:rPr>
            <w:rStyle w:val="Hyperlink"/>
            <w:noProof/>
          </w:rPr>
          <w:t>Code 18:</w:t>
        </w:r>
        <w:r>
          <w:rPr>
            <w:rFonts w:asciiTheme="minorHAnsi" w:eastAsiaTheme="minorEastAsia" w:hAnsiTheme="minorHAnsi" w:cstheme="minorBidi"/>
            <w:noProof/>
            <w:kern w:val="2"/>
            <w:szCs w:val="24"/>
            <w:lang w:val="de-DE" w:eastAsia="de-DE"/>
            <w14:ligatures w14:val="standardContextual"/>
          </w:rPr>
          <w:tab/>
        </w:r>
        <w:r w:rsidRPr="00CD6F28">
          <w:rPr>
            <w:rStyle w:val="Hyperlink"/>
            <w:rFonts w:ascii="Courier New" w:hAnsi="Courier New"/>
            <w:noProof/>
          </w:rPr>
          <w:t>useBuffer()</w:t>
        </w:r>
        <w:r w:rsidRPr="00CD6F28">
          <w:rPr>
            <w:rStyle w:val="Hyperlink"/>
            <w:noProof/>
          </w:rPr>
          <w:t xml:space="preserve"> code optimisation through machine generated code</w:t>
        </w:r>
        <w:r>
          <w:rPr>
            <w:noProof/>
            <w:webHidden/>
          </w:rPr>
          <w:tab/>
        </w:r>
        <w:r>
          <w:rPr>
            <w:noProof/>
            <w:webHidden/>
          </w:rPr>
          <w:fldChar w:fldCharType="begin"/>
        </w:r>
        <w:r>
          <w:rPr>
            <w:noProof/>
            <w:webHidden/>
          </w:rPr>
          <w:instrText xml:space="preserve"> PAGEREF _Toc223203893 \h </w:instrText>
        </w:r>
        <w:r>
          <w:rPr>
            <w:noProof/>
            <w:webHidden/>
          </w:rPr>
        </w:r>
        <w:r>
          <w:rPr>
            <w:noProof/>
            <w:webHidden/>
          </w:rPr>
          <w:fldChar w:fldCharType="separate"/>
        </w:r>
        <w:r w:rsidR="008A128C">
          <w:rPr>
            <w:noProof/>
            <w:webHidden/>
          </w:rPr>
          <w:t>74</w:t>
        </w:r>
        <w:r>
          <w:rPr>
            <w:noProof/>
            <w:webHidden/>
          </w:rPr>
          <w:fldChar w:fldCharType="end"/>
        </w:r>
      </w:hyperlink>
    </w:p>
    <w:p w14:paraId="22D24DEE" w14:textId="4331C3E9"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94" w:history="1">
        <w:r w:rsidRPr="00CD6F28">
          <w:rPr>
            <w:rStyle w:val="Hyperlink"/>
            <w:noProof/>
          </w:rPr>
          <w:t>Code 19:</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Custom buffer interface</w:t>
        </w:r>
        <w:r>
          <w:rPr>
            <w:noProof/>
            <w:webHidden/>
          </w:rPr>
          <w:tab/>
        </w:r>
        <w:r>
          <w:rPr>
            <w:noProof/>
            <w:webHidden/>
          </w:rPr>
          <w:fldChar w:fldCharType="begin"/>
        </w:r>
        <w:r>
          <w:rPr>
            <w:noProof/>
            <w:webHidden/>
          </w:rPr>
          <w:instrText xml:space="preserve"> PAGEREF _Toc223203894 \h </w:instrText>
        </w:r>
        <w:r>
          <w:rPr>
            <w:noProof/>
            <w:webHidden/>
          </w:rPr>
        </w:r>
        <w:r>
          <w:rPr>
            <w:noProof/>
            <w:webHidden/>
          </w:rPr>
          <w:fldChar w:fldCharType="separate"/>
        </w:r>
        <w:r w:rsidR="008A128C">
          <w:rPr>
            <w:noProof/>
            <w:webHidden/>
          </w:rPr>
          <w:t>75</w:t>
        </w:r>
        <w:r>
          <w:rPr>
            <w:noProof/>
            <w:webHidden/>
          </w:rPr>
          <w:fldChar w:fldCharType="end"/>
        </w:r>
      </w:hyperlink>
    </w:p>
    <w:p w14:paraId="51E7D8BC" w14:textId="79045C07" w:rsidR="00153F1B" w:rsidRDefault="00153F1B" w:rsidP="004E7FC6">
      <w:pPr>
        <w:pStyle w:val="Abbildungsverzeichnis"/>
        <w:tabs>
          <w:tab w:val="right" w:leader="dot" w:pos="9062"/>
        </w:tabs>
      </w:pPr>
      <w:r>
        <w:fldChar w:fldCharType="end"/>
      </w:r>
    </w:p>
    <w:p w14:paraId="6CC5A360" w14:textId="04EF8DED" w:rsidR="00327D49" w:rsidRDefault="00327D49" w:rsidP="00327D49">
      <w:pPr>
        <w:pStyle w:val="berschrift1"/>
        <w:numPr>
          <w:ilvl w:val="0"/>
          <w:numId w:val="0"/>
        </w:numPr>
        <w:ind w:left="431" w:hanging="431"/>
      </w:pPr>
      <w:bookmarkStart w:id="6" w:name="_Toc223203819"/>
      <w:r>
        <w:lastRenderedPageBreak/>
        <w:t>Abbreviations</w:t>
      </w:r>
      <w:bookmarkEnd w:id="6"/>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1"/>
        <w:gridCol w:w="7141"/>
      </w:tblGrid>
      <w:tr w:rsidR="00E93F73" w14:paraId="1125C97C" w14:textId="77777777" w:rsidTr="00DD0835">
        <w:tc>
          <w:tcPr>
            <w:tcW w:w="0" w:type="auto"/>
          </w:tcPr>
          <w:p w14:paraId="63BA7ED2" w14:textId="77777777" w:rsidR="00E93F73" w:rsidRDefault="00E93F73" w:rsidP="00327D49">
            <w:r>
              <w:t>ABI</w:t>
            </w:r>
          </w:p>
        </w:tc>
        <w:tc>
          <w:tcPr>
            <w:tcW w:w="0" w:type="auto"/>
          </w:tcPr>
          <w:p w14:paraId="04A03534" w14:textId="77777777" w:rsidR="00E93F73" w:rsidRDefault="00E93F73" w:rsidP="00327D49">
            <w:r>
              <w:t>Application Binary Interface</w:t>
            </w:r>
          </w:p>
        </w:tc>
      </w:tr>
      <w:tr w:rsidR="00E93F73" w14:paraId="0923B3D0" w14:textId="77777777" w:rsidTr="00DD0835">
        <w:tc>
          <w:tcPr>
            <w:tcW w:w="0" w:type="auto"/>
          </w:tcPr>
          <w:p w14:paraId="71AF595C" w14:textId="77777777" w:rsidR="00E93F73" w:rsidRDefault="00E93F73" w:rsidP="00327D49">
            <w:r>
              <w:t>API</w:t>
            </w:r>
          </w:p>
        </w:tc>
        <w:tc>
          <w:tcPr>
            <w:tcW w:w="0" w:type="auto"/>
          </w:tcPr>
          <w:p w14:paraId="6F040AEA" w14:textId="77777777" w:rsidR="00E93F73" w:rsidRDefault="00E93F73" w:rsidP="00327D49">
            <w:r>
              <w:t>Application Programming Interface</w:t>
            </w:r>
          </w:p>
        </w:tc>
      </w:tr>
      <w:tr w:rsidR="00E93F73" w14:paraId="2E0CD72B" w14:textId="77777777" w:rsidTr="00DD0835">
        <w:tc>
          <w:tcPr>
            <w:tcW w:w="0" w:type="auto"/>
          </w:tcPr>
          <w:p w14:paraId="39B5EF54" w14:textId="77777777" w:rsidR="00E93F73" w:rsidRDefault="00E93F73" w:rsidP="00327D49">
            <w:r>
              <w:t>CPU</w:t>
            </w:r>
          </w:p>
        </w:tc>
        <w:tc>
          <w:tcPr>
            <w:tcW w:w="0" w:type="auto"/>
          </w:tcPr>
          <w:p w14:paraId="13AB4F45" w14:textId="77777777" w:rsidR="00E93F73" w:rsidRDefault="00E93F73" w:rsidP="00327D49">
            <w:r>
              <w:t>Central Processing Unit</w:t>
            </w:r>
          </w:p>
        </w:tc>
      </w:tr>
      <w:tr w:rsidR="00E93F73" w14:paraId="5605ACA9" w14:textId="77777777" w:rsidTr="00DD0835">
        <w:tc>
          <w:tcPr>
            <w:tcW w:w="0" w:type="auto"/>
          </w:tcPr>
          <w:p w14:paraId="3DA762F0" w14:textId="77777777" w:rsidR="00E93F73" w:rsidRDefault="00E93F73" w:rsidP="00327D49">
            <w:r>
              <w:t>DLL</w:t>
            </w:r>
          </w:p>
        </w:tc>
        <w:tc>
          <w:tcPr>
            <w:tcW w:w="0" w:type="auto"/>
          </w:tcPr>
          <w:p w14:paraId="598B749E" w14:textId="77777777" w:rsidR="00E93F73" w:rsidRDefault="00E93F73" w:rsidP="00327D49">
            <w:r>
              <w:t>Dynamic Link Library</w:t>
            </w:r>
          </w:p>
        </w:tc>
      </w:tr>
      <w:tr w:rsidR="00E93F73" w14:paraId="30022FA5" w14:textId="77777777" w:rsidTr="00DD0835">
        <w:tc>
          <w:tcPr>
            <w:tcW w:w="0" w:type="auto"/>
          </w:tcPr>
          <w:p w14:paraId="32BDB260" w14:textId="77777777" w:rsidR="00E93F73" w:rsidRDefault="00E93F73" w:rsidP="00327D49">
            <w:r>
              <w:t>DSL</w:t>
            </w:r>
          </w:p>
        </w:tc>
        <w:tc>
          <w:tcPr>
            <w:tcW w:w="0" w:type="auto"/>
          </w:tcPr>
          <w:p w14:paraId="3270E4B1" w14:textId="77777777" w:rsidR="00E93F73" w:rsidRDefault="00E93F73" w:rsidP="00327D49">
            <w:r>
              <w:t>Domain Specific Language</w:t>
            </w:r>
          </w:p>
        </w:tc>
      </w:tr>
      <w:tr w:rsidR="00E93F73" w14:paraId="62BD9423" w14:textId="77777777" w:rsidTr="00DD0835">
        <w:tc>
          <w:tcPr>
            <w:tcW w:w="0" w:type="auto"/>
          </w:tcPr>
          <w:p w14:paraId="5EEAA282" w14:textId="77777777" w:rsidR="00E93F73" w:rsidRDefault="00E93F73" w:rsidP="00327D49">
            <w:r>
              <w:t>FFMA</w:t>
            </w:r>
          </w:p>
        </w:tc>
        <w:tc>
          <w:tcPr>
            <w:tcW w:w="0" w:type="auto"/>
          </w:tcPr>
          <w:p w14:paraId="6A693FB3" w14:textId="77777777" w:rsidR="00E93F73" w:rsidRDefault="00E93F73" w:rsidP="00327D49">
            <w:r>
              <w:t>Foreign Functions and Memory API</w:t>
            </w:r>
          </w:p>
        </w:tc>
      </w:tr>
      <w:tr w:rsidR="00E93F73" w14:paraId="143E567F" w14:textId="77777777" w:rsidTr="00DD0835">
        <w:tc>
          <w:tcPr>
            <w:tcW w:w="0" w:type="auto"/>
          </w:tcPr>
          <w:p w14:paraId="1DE8E1F3" w14:textId="77777777" w:rsidR="00E93F73" w:rsidRDefault="00E93F73" w:rsidP="00327D49">
            <w:r>
              <w:t>GPU</w:t>
            </w:r>
          </w:p>
        </w:tc>
        <w:tc>
          <w:tcPr>
            <w:tcW w:w="0" w:type="auto"/>
          </w:tcPr>
          <w:p w14:paraId="0A30FBF3" w14:textId="77777777" w:rsidR="00E93F73" w:rsidRDefault="00E93F73" w:rsidP="00327D49">
            <w:r>
              <w:t>Graphics Processing Unit</w:t>
            </w:r>
          </w:p>
        </w:tc>
      </w:tr>
      <w:tr w:rsidR="00E93F73" w14:paraId="632F3DBA" w14:textId="77777777" w:rsidTr="00DD0835">
        <w:tc>
          <w:tcPr>
            <w:tcW w:w="0" w:type="auto"/>
          </w:tcPr>
          <w:p w14:paraId="368908F9" w14:textId="77777777" w:rsidR="00E93F73" w:rsidRDefault="00E93F73" w:rsidP="00327D49">
            <w:r>
              <w:t>HTML</w:t>
            </w:r>
          </w:p>
        </w:tc>
        <w:tc>
          <w:tcPr>
            <w:tcW w:w="0" w:type="auto"/>
          </w:tcPr>
          <w:p w14:paraId="422A1332" w14:textId="77777777" w:rsidR="00E93F73" w:rsidRDefault="00E93F73" w:rsidP="00327D49">
            <w:r>
              <w:t>HyperText Markup Language</w:t>
            </w:r>
          </w:p>
        </w:tc>
      </w:tr>
      <w:tr w:rsidR="00E93F73" w14:paraId="7113EB2C" w14:textId="77777777" w:rsidTr="00DD0835">
        <w:tc>
          <w:tcPr>
            <w:tcW w:w="0" w:type="auto"/>
          </w:tcPr>
          <w:p w14:paraId="265FFD3C" w14:textId="77777777" w:rsidR="00E93F73" w:rsidRDefault="00E93F73" w:rsidP="00327D49">
            <w:r>
              <w:t>JDK</w:t>
            </w:r>
          </w:p>
        </w:tc>
        <w:tc>
          <w:tcPr>
            <w:tcW w:w="0" w:type="auto"/>
          </w:tcPr>
          <w:p w14:paraId="4B82B984" w14:textId="77777777" w:rsidR="00E93F73" w:rsidRDefault="00E93F73" w:rsidP="00327D49">
            <w:r>
              <w:t>Java Development Kit</w:t>
            </w:r>
          </w:p>
        </w:tc>
      </w:tr>
      <w:tr w:rsidR="00E93F73" w14:paraId="19CAFC76" w14:textId="77777777" w:rsidTr="00DD0835">
        <w:tc>
          <w:tcPr>
            <w:tcW w:w="0" w:type="auto"/>
          </w:tcPr>
          <w:p w14:paraId="2431D83E" w14:textId="77777777" w:rsidR="00E93F73" w:rsidRDefault="00E93F73" w:rsidP="00327D49">
            <w:r>
              <w:t>JFR</w:t>
            </w:r>
          </w:p>
        </w:tc>
        <w:tc>
          <w:tcPr>
            <w:tcW w:w="0" w:type="auto"/>
          </w:tcPr>
          <w:p w14:paraId="274193AC" w14:textId="77777777" w:rsidR="00E93F73" w:rsidRDefault="00E93F73" w:rsidP="00327D49">
            <w:r>
              <w:t>Java Flight Recorder</w:t>
            </w:r>
          </w:p>
        </w:tc>
      </w:tr>
      <w:tr w:rsidR="00E93F73" w14:paraId="040CCAD3" w14:textId="77777777" w:rsidTr="00DD0835">
        <w:tc>
          <w:tcPr>
            <w:tcW w:w="0" w:type="auto"/>
          </w:tcPr>
          <w:p w14:paraId="1B43FF94" w14:textId="77777777" w:rsidR="00E93F73" w:rsidRDefault="00E93F73" w:rsidP="00327D49">
            <w:r>
              <w:t>JIT</w:t>
            </w:r>
          </w:p>
        </w:tc>
        <w:tc>
          <w:tcPr>
            <w:tcW w:w="0" w:type="auto"/>
          </w:tcPr>
          <w:p w14:paraId="1AB099E6" w14:textId="77777777" w:rsidR="00E93F73" w:rsidRDefault="00E93F73" w:rsidP="00327D49">
            <w:r>
              <w:t>Just-In-Time</w:t>
            </w:r>
          </w:p>
        </w:tc>
      </w:tr>
      <w:tr w:rsidR="00E93F73" w14:paraId="61F85907" w14:textId="77777777" w:rsidTr="00DD0835">
        <w:tc>
          <w:tcPr>
            <w:tcW w:w="0" w:type="auto"/>
          </w:tcPr>
          <w:p w14:paraId="79CDB1F4" w14:textId="77777777" w:rsidR="00E93F73" w:rsidRDefault="00E93F73" w:rsidP="00327D49">
            <w:r>
              <w:t>JMH</w:t>
            </w:r>
          </w:p>
        </w:tc>
        <w:tc>
          <w:tcPr>
            <w:tcW w:w="0" w:type="auto"/>
          </w:tcPr>
          <w:p w14:paraId="6330CB69" w14:textId="77777777" w:rsidR="00E93F73" w:rsidRDefault="00E93F73" w:rsidP="00327D49">
            <w:r>
              <w:t>Java Microbenchmark Harness</w:t>
            </w:r>
          </w:p>
        </w:tc>
      </w:tr>
      <w:tr w:rsidR="00E93F73" w14:paraId="5038AF79" w14:textId="77777777" w:rsidTr="00DD0835">
        <w:tc>
          <w:tcPr>
            <w:tcW w:w="0" w:type="auto"/>
          </w:tcPr>
          <w:p w14:paraId="0F7C523D" w14:textId="77777777" w:rsidR="00E93F73" w:rsidRDefault="00E93F73" w:rsidP="00327D49">
            <w:r>
              <w:t>JNA</w:t>
            </w:r>
          </w:p>
        </w:tc>
        <w:tc>
          <w:tcPr>
            <w:tcW w:w="0" w:type="auto"/>
          </w:tcPr>
          <w:p w14:paraId="2F6BA8D5" w14:textId="77777777" w:rsidR="00E93F73" w:rsidRDefault="00E93F73" w:rsidP="00327D49">
            <w:pPr>
              <w:keepNext/>
            </w:pPr>
            <w:r>
              <w:t>Java Native Access</w:t>
            </w:r>
          </w:p>
        </w:tc>
      </w:tr>
      <w:tr w:rsidR="00E93F73" w14:paraId="6F6C9D31" w14:textId="77777777" w:rsidTr="00DD0835">
        <w:tc>
          <w:tcPr>
            <w:tcW w:w="0" w:type="auto"/>
          </w:tcPr>
          <w:p w14:paraId="29B0825C" w14:textId="77777777" w:rsidR="00E93F73" w:rsidRDefault="00E93F73" w:rsidP="00327D49">
            <w:r>
              <w:t>JNI</w:t>
            </w:r>
          </w:p>
        </w:tc>
        <w:tc>
          <w:tcPr>
            <w:tcW w:w="0" w:type="auto"/>
          </w:tcPr>
          <w:p w14:paraId="7385CF3F" w14:textId="77777777" w:rsidR="00E93F73" w:rsidRDefault="00E93F73" w:rsidP="00327D49">
            <w:r>
              <w:t>Java Native Interface</w:t>
            </w:r>
          </w:p>
        </w:tc>
      </w:tr>
      <w:tr w:rsidR="00E93F73" w14:paraId="754FDF27" w14:textId="77777777" w:rsidTr="00DD0835">
        <w:tc>
          <w:tcPr>
            <w:tcW w:w="0" w:type="auto"/>
          </w:tcPr>
          <w:p w14:paraId="34D76400" w14:textId="77777777" w:rsidR="00E93F73" w:rsidRDefault="00E93F73" w:rsidP="00327D49">
            <w:r>
              <w:t>JSON</w:t>
            </w:r>
          </w:p>
        </w:tc>
        <w:tc>
          <w:tcPr>
            <w:tcW w:w="0" w:type="auto"/>
          </w:tcPr>
          <w:p w14:paraId="46242FF0" w14:textId="77777777" w:rsidR="00E93F73" w:rsidRDefault="00E93F73" w:rsidP="00327D49">
            <w:r>
              <w:t>JavaScript Object Notation</w:t>
            </w:r>
          </w:p>
        </w:tc>
      </w:tr>
      <w:tr w:rsidR="00E93F73" w14:paraId="7A49AA6D" w14:textId="77777777" w:rsidTr="00DD0835">
        <w:tc>
          <w:tcPr>
            <w:tcW w:w="0" w:type="auto"/>
          </w:tcPr>
          <w:p w14:paraId="1430DAA0" w14:textId="77777777" w:rsidR="00E93F73" w:rsidRDefault="00E93F73" w:rsidP="00327D49">
            <w:r>
              <w:t>JVM</w:t>
            </w:r>
          </w:p>
        </w:tc>
        <w:tc>
          <w:tcPr>
            <w:tcW w:w="0" w:type="auto"/>
          </w:tcPr>
          <w:p w14:paraId="313FDE8E" w14:textId="77777777" w:rsidR="00E93F73" w:rsidRDefault="00E93F73" w:rsidP="00327D49">
            <w:r>
              <w:t>Java Virtual Machine</w:t>
            </w:r>
          </w:p>
        </w:tc>
      </w:tr>
      <w:tr w:rsidR="00E93F73" w14:paraId="5BE7EA34" w14:textId="77777777" w:rsidTr="00DD0835">
        <w:tc>
          <w:tcPr>
            <w:tcW w:w="0" w:type="auto"/>
          </w:tcPr>
          <w:p w14:paraId="771C0451" w14:textId="77777777" w:rsidR="00E93F73" w:rsidRDefault="00E93F73" w:rsidP="00327D49">
            <w:r>
              <w:t>LWJGL</w:t>
            </w:r>
          </w:p>
        </w:tc>
        <w:tc>
          <w:tcPr>
            <w:tcW w:w="0" w:type="auto"/>
          </w:tcPr>
          <w:p w14:paraId="08DE86D9" w14:textId="77777777" w:rsidR="00E93F73" w:rsidRDefault="00E93F73" w:rsidP="00327D49">
            <w:r>
              <w:t>Lightweight Java Game Library</w:t>
            </w:r>
          </w:p>
        </w:tc>
      </w:tr>
      <w:tr w:rsidR="00E93F73" w14:paraId="003FBDC4" w14:textId="77777777" w:rsidTr="00DD0835">
        <w:tc>
          <w:tcPr>
            <w:tcW w:w="0" w:type="auto"/>
          </w:tcPr>
          <w:p w14:paraId="6B10AFA5" w14:textId="77777777" w:rsidR="00E93F73" w:rsidRDefault="00E93F73" w:rsidP="00327D49">
            <w:r>
              <w:t>PC</w:t>
            </w:r>
          </w:p>
        </w:tc>
        <w:tc>
          <w:tcPr>
            <w:tcW w:w="0" w:type="auto"/>
          </w:tcPr>
          <w:p w14:paraId="7A2F3636" w14:textId="77777777" w:rsidR="00E93F73" w:rsidRDefault="00E93F73" w:rsidP="00327D49">
            <w:r>
              <w:t>Program Counter</w:t>
            </w:r>
          </w:p>
        </w:tc>
      </w:tr>
    </w:tbl>
    <w:p w14:paraId="22B027B3" w14:textId="04C09290" w:rsidR="00327D49" w:rsidRPr="00327D49" w:rsidRDefault="00327D49" w:rsidP="00327D49"/>
    <w:p w14:paraId="549B76B9" w14:textId="0BDC0B70" w:rsidR="00B943D7" w:rsidRDefault="00D41F15">
      <w:pPr>
        <w:pStyle w:val="berschrift1"/>
      </w:pPr>
      <w:bookmarkStart w:id="7" w:name="_Toc223203820"/>
      <w:r>
        <w:lastRenderedPageBreak/>
        <w:t>Introduction</w:t>
      </w:r>
      <w:bookmarkEnd w:id="7"/>
    </w:p>
    <w:p w14:paraId="2862ED34" w14:textId="10C3987B" w:rsidR="000C5392" w:rsidRPr="00B943D7" w:rsidRDefault="00891D90" w:rsidP="00B943D7">
      <w:r>
        <w:t xml:space="preserve">The </w:t>
      </w:r>
      <w:r w:rsidR="003B284E">
        <w:t>h</w:t>
      </w:r>
      <w:r w:rsidR="00D41F15">
        <w:t>igh</w:t>
      </w:r>
      <w:r w:rsidR="003B284E">
        <w:t>-</w:t>
      </w:r>
      <w:r w:rsidR="00D41F15">
        <w:t>level</w:t>
      </w:r>
      <w:r w:rsidR="003B284E">
        <w:t xml:space="preserve"> programming</w:t>
      </w:r>
      <w:r w:rsidR="00D41F15">
        <w:t xml:space="preserve"> </w:t>
      </w:r>
      <w:r w:rsidR="00D120D3">
        <w:t>l</w:t>
      </w:r>
      <w:r w:rsidR="00D41F15">
        <w:t xml:space="preserve">anguage Java </w:t>
      </w:r>
      <w:r>
        <w:t>d</w:t>
      </w:r>
      <w:r w:rsidR="00D41F15">
        <w:t>o</w:t>
      </w:r>
      <w:r>
        <w:t>es</w:t>
      </w:r>
      <w:r w:rsidR="00D41F15">
        <w:t xml:space="preserve"> not </w:t>
      </w:r>
      <w:r w:rsidR="003B284E">
        <w:t xml:space="preserve">support simple </w:t>
      </w:r>
      <w:r w:rsidR="003B284E" w:rsidRPr="00D41F15">
        <w:t>aggregate type</w:t>
      </w:r>
      <w:r w:rsidR="003B284E">
        <w:t>s such as C-style structures (</w:t>
      </w:r>
      <w:r w:rsidR="003B284E" w:rsidRPr="003B284E">
        <w:rPr>
          <w:rStyle w:val="BerichtCodeZchn"/>
        </w:rPr>
        <w:t>struct</w:t>
      </w:r>
      <w:r w:rsidR="003B284E">
        <w:t xml:space="preserve">) or unions </w:t>
      </w:r>
      <w:r w:rsidR="003B284E">
        <w:fldChar w:fldCharType="begin"/>
      </w:r>
      <w:r w:rsidR="003B284E">
        <w:instrText xml:space="preserve"> ADDIN ZOTERO_ITEM CSL_CITATION {"citationID":"2Q3GRt6W","properties":{"formattedCitation":"[1]","plainCitation":"[1]","noteIndex":0},"citationItems":[{"id":3,"uris":["http://zotero.org/users/local/qUQ1uMZK/items/NBE895ED"],"itemData":{"id":3,"type":"book","call-number":"QA76.38 .L53 1999","collection-title":"The Java series","event-place":"Reading, Mass","ISBN":"978-0-201-32577-5","number-of-pages":"303","publisher":"Addison-Wesley","publisher-place":"Reading, Mass","source":"Library of Congress ISBN","title":"The Java Native interface: programmer's guide and specification","title-short":"The Java Native interface","author":[{"family":"Liang","given":"Sheng"}],"issued":{"date-parts":[["1999"]]}}}],"schema":"https://github.com/citation-style-language/schema/raw/master/csl-citation.json"} </w:instrText>
      </w:r>
      <w:r w:rsidR="003B284E">
        <w:fldChar w:fldCharType="separate"/>
      </w:r>
      <w:r w:rsidR="00FF1C78" w:rsidRPr="00FF1C78">
        <w:rPr>
          <w:rFonts w:cs="Times New Roman"/>
        </w:rPr>
        <w:t>[1]</w:t>
      </w:r>
      <w:r w:rsidR="003B284E">
        <w:fldChar w:fldCharType="end"/>
      </w:r>
      <w:r w:rsidR="003B284E">
        <w:t xml:space="preserve">. Consequently, </w:t>
      </w:r>
      <w:r w:rsidR="003B284E" w:rsidRPr="003B284E">
        <w:t>a variety of libraries have been developed to bridge this gap and enable interaction with native memory layouts</w:t>
      </w:r>
      <w:r w:rsidR="003B284E">
        <w:t xml:space="preserve"> </w:t>
      </w:r>
      <w:r w:rsidR="003B284E">
        <w:fldChar w:fldCharType="begin"/>
      </w:r>
      <w:r w:rsidR="003B284E">
        <w:instrText xml:space="preserve"> ADDIN ZOTERO_ITEM CSL_CITATION {"citationID":"k1lE2Qvw","properties":{"formattedCitation":"[2]","plainCitation":"[2]","noteIndex":0},"citationItems":[{"id":17,"uris":["http://zotero.org/users/local/qUQ1uMZK/items/EPB3ITY3"],"itemData":{"id":17,"type":"book","abstract":"Stay on top of the new Java features (up to JDK 21) and find efficient solutions for your programming woes. With over 250 problems and solutions, you'll learn new ways to deal with real-world coding tasks and answers to common interview questions. Purchase of the print or Kindle book includes a free PDF eBookKey FeaturesSolve Java programming challenges and get interview-ready with the power of modern Java 21Test your Java skills using language features, algorithms, data structures, and design patternsExplore tons of examples, all fully refreshed for this edition, meant to help you accommodate JDK 12 to JDK 21Book DescriptionThe super-fast evolution of the JDK between versions 12 and 21 has made the learning curve of modern Java steeper, and increased the time needed to learn it. This book will make your learning journey quicker and increase your willingness to try Java' s new features by explaining the correct practices and decisions related to complexity, performance, readability, and more. Java Coding Problems takes you through Java' s latest features but doesn' t always advocate the use of new solutions - instead, it focuses on revealing the trade-offs involved in deciding what the best solution is for a certain problem. There are more than two hundred brand new and carefully selected problems in this second edition, chosen to highlight and cover the core everyday challenges of a Java programmer. Apart from providing a comprehensive compendium of problem solutions based on real-world examples, this book will also give you the confidence to answer questions relating to matching particular streams and methods to various problems. By the end of this book you will have gained a strong understanding of Java' s new features and have the confidence to develop and choose the right solutions to your problems.What you will learnAdopt the latest JDK 21 features in your applicationsExplore Records, Record Patterns, Record serialization and so onWork with Sealed Classes and Interfaces for increasing encapsulationLearn how to exploit Context-Specific Deserialization FiltersSolve problems relating to collections and esoteric data structuresLearn advanced techniques for extending the Java functional APIExplore the brand-new Socket API and Simple Web ServerTackle modern Garbage Collectors and Dynamic CDS ArchivesWho this book is forIf you are a Java developer who wants to level-up by solving real-world problems, then this book is for you. Working knowledge of the Java programming language is required to get the most out of this book","edition":"1","event-place":"Birmingham","ISBN":"978-1-83763-394-4","language":"eng","number-of-pages":"1","publisher":"Packt Publishing Limited","publisher-place":"Birmingham","source":"K10plus ISBN","title":"Java Coding Problems: Become an expert Java programmer by solving over 250 brand-new, modern, real-world problems","title-short":"Java Coding Problems","author":[{"family":"Leonard","given":"Anghel"}],"issued":{"date-parts":[["2024"]]}}}],"schema":"https://github.com/citation-style-language/schema/raw/master/csl-citation.json"} </w:instrText>
      </w:r>
      <w:r w:rsidR="003B284E">
        <w:fldChar w:fldCharType="separate"/>
      </w:r>
      <w:r w:rsidR="00FF1C78" w:rsidRPr="00FF1C78">
        <w:rPr>
          <w:rFonts w:cs="Times New Roman"/>
        </w:rPr>
        <w:t>[2]</w:t>
      </w:r>
      <w:r w:rsidR="003B284E">
        <w:fldChar w:fldCharType="end"/>
      </w:r>
      <w:r w:rsidR="003B284E">
        <w:t xml:space="preserve">. </w:t>
      </w:r>
      <w:r w:rsidR="00D120D3">
        <w:t xml:space="preserve">This </w:t>
      </w:r>
      <w:r w:rsidR="004233A1">
        <w:t>study</w:t>
      </w:r>
      <w:r w:rsidR="00D120D3">
        <w:t xml:space="preserve"> explore</w:t>
      </w:r>
      <w:r w:rsidR="003B284E">
        <w:t>s</w:t>
      </w:r>
      <w:r w:rsidR="00D120D3">
        <w:t xml:space="preserve"> a </w:t>
      </w:r>
      <w:r w:rsidR="003B284E">
        <w:t>novel</w:t>
      </w:r>
      <w:r w:rsidR="00D120D3">
        <w:t xml:space="preserve"> approach</w:t>
      </w:r>
      <w:r w:rsidR="003B284E">
        <w:t xml:space="preserve"> to </w:t>
      </w:r>
      <w:r w:rsidR="003B284E" w:rsidRPr="003B284E">
        <w:t>dynamically</w:t>
      </w:r>
      <w:r w:rsidR="003B284E">
        <w:t xml:space="preserve"> </w:t>
      </w:r>
      <w:r w:rsidR="00D120D3">
        <w:t>create a</w:t>
      </w:r>
      <w:r w:rsidR="00D120D3" w:rsidRPr="00D41F15">
        <w:t>ggregate type</w:t>
      </w:r>
      <w:r w:rsidR="00D120D3">
        <w:t>s</w:t>
      </w:r>
      <w:r w:rsidR="003B284E">
        <w:t xml:space="preserve"> from special Java classes</w:t>
      </w:r>
      <w:r w:rsidR="00D120D3">
        <w:t xml:space="preserve"> at runtime</w:t>
      </w:r>
      <w:r w:rsidR="003B284E">
        <w:t>, while providing support for different Application Binary Interfaces (ABI).</w:t>
      </w:r>
    </w:p>
    <w:p w14:paraId="7D8A5E34" w14:textId="75E9BD4D" w:rsidR="00992624" w:rsidRDefault="00D120D3" w:rsidP="00241D88">
      <w:pPr>
        <w:pStyle w:val="berschrift2"/>
      </w:pPr>
      <w:bookmarkStart w:id="8" w:name="_Toc223203821"/>
      <w:r>
        <w:t>Context</w:t>
      </w:r>
      <w:bookmarkEnd w:id="8"/>
    </w:p>
    <w:p w14:paraId="09829559" w14:textId="0E3BD9FD" w:rsidR="00942ECD" w:rsidRDefault="00D120D3" w:rsidP="00942ECD">
      <w:r>
        <w:t xml:space="preserve">When developing Java applications, it is </w:t>
      </w:r>
      <w:r w:rsidR="003B284E">
        <w:t>sometimes</w:t>
      </w:r>
      <w:r>
        <w:t xml:space="preserve"> required to interact with native functions</w:t>
      </w:r>
      <w:r w:rsidR="007A05F0">
        <w:t>, which can require</w:t>
      </w:r>
      <w:r>
        <w:t xml:space="preserve"> structures or unions </w:t>
      </w:r>
      <w:r w:rsidR="007A05F0">
        <w:t>as parameters</w:t>
      </w:r>
      <w:r>
        <w:t xml:space="preserve">. </w:t>
      </w:r>
      <w:r w:rsidR="007A05F0">
        <w:t xml:space="preserve">The Vulkan API is an example which contains many methods with </w:t>
      </w:r>
      <w:r w:rsidR="004E7FC6">
        <w:t>such</w:t>
      </w:r>
      <w:r w:rsidR="007A05F0">
        <w:t xml:space="preserve"> parameters.</w:t>
      </w:r>
      <w:r w:rsidR="00EF414A">
        <w:t xml:space="preserve"> </w:t>
      </w:r>
      <w:r w:rsidR="00EF414A" w:rsidRPr="00EF414A">
        <w:t xml:space="preserve">Even the </w:t>
      </w:r>
      <w:r w:rsidR="007A05F0">
        <w:t xml:space="preserve">API </w:t>
      </w:r>
      <w:r w:rsidR="00EF414A" w:rsidRPr="00EF414A">
        <w:t>entry point</w:t>
      </w:r>
      <w:r w:rsidR="007A05F0">
        <w:t xml:space="preserve"> </w:t>
      </w:r>
      <w:r w:rsidR="00002065">
        <w:t>–</w:t>
      </w:r>
      <w:r w:rsidR="007A05F0">
        <w:t xml:space="preserve"> </w:t>
      </w:r>
      <w:r w:rsidR="00EF414A" w:rsidRPr="00EF414A">
        <w:t xml:space="preserve"> </w:t>
      </w:r>
      <w:r w:rsidR="00EF414A" w:rsidRPr="00891D90">
        <w:rPr>
          <w:rStyle w:val="BerichtCodeZchn"/>
        </w:rPr>
        <w:t>vkCreateInstance</w:t>
      </w:r>
      <w:r w:rsidR="00EF414A" w:rsidRPr="00EF414A">
        <w:t xml:space="preserve"> </w:t>
      </w:r>
      <w:r w:rsidR="007A05F0">
        <w:t xml:space="preserve"> </w:t>
      </w:r>
      <w:r w:rsidR="00002065">
        <w:t>–</w:t>
      </w:r>
      <w:r w:rsidR="007A05F0">
        <w:t xml:space="preserve"> </w:t>
      </w:r>
      <w:r w:rsidR="00EF414A" w:rsidRPr="00EF414A">
        <w:t xml:space="preserve">requires a pointer to a relatively complex </w:t>
      </w:r>
      <w:r w:rsidR="00EF414A" w:rsidRPr="00891D90">
        <w:rPr>
          <w:rStyle w:val="BerichtCodeZchn"/>
        </w:rPr>
        <w:t>VkInstanceCreateInfo</w:t>
      </w:r>
      <w:r w:rsidR="00EF414A" w:rsidRPr="00EF414A">
        <w:t xml:space="preserve"> structure</w:t>
      </w:r>
      <w:r w:rsidR="00891D90">
        <w:t xml:space="preserve"> </w:t>
      </w:r>
      <w:r w:rsidR="00891D90">
        <w:fldChar w:fldCharType="begin"/>
      </w:r>
      <w:r w:rsidR="00694C79">
        <w:instrText xml:space="preserve"> ADDIN ZOTERO_ITEM CSL_CITATION {"citationID":"I75gjtYh","properties":{"formattedCitation":"[3]","plainCitation":"[3]","noteIndex":0},"citationItems":[{"id":18,"uris":["http://zotero.org/users/local/qUQ1uMZK/items/MGTECB5T"],"itemData":{"id":18,"type":"book","collection-title":"Always learning","event-place":"Boston Munich","ISBN":"978-0-13-446454-1","language":"eng","number-of-pages":"448","publisher":"Addison-Wesley","publisher-place":"Boston Munich","source":"K10plus ISBN","title":"Vulkan™ programming guide: the official guide to learning Vulkan","title-short":"Vulkan™ programming guide","author":[{"family":"Sellers","given":"Graham"}],"contributor":[{"family":"Kessenich","given":"John M."}],"issued":{"date-parts":[["2017"]]}}}],"schema":"https://github.com/citation-style-language/schema/raw/master/csl-citation.json"} </w:instrText>
      </w:r>
      <w:r w:rsidR="00891D90">
        <w:fldChar w:fldCharType="separate"/>
      </w:r>
      <w:r w:rsidR="00FF1C78" w:rsidRPr="00FF1C78">
        <w:rPr>
          <w:rFonts w:cs="Times New Roman"/>
        </w:rPr>
        <w:t>[3]</w:t>
      </w:r>
      <w:r w:rsidR="00891D90">
        <w:fldChar w:fldCharType="end"/>
      </w:r>
      <w:r w:rsidR="00EF414A" w:rsidRPr="00EF414A">
        <w:t>.</w:t>
      </w:r>
      <w:r>
        <w:t xml:space="preserve"> </w:t>
      </w:r>
      <w:r w:rsidR="007A05F0">
        <w:t>That is why</w:t>
      </w:r>
      <w:r w:rsidR="00EF414A">
        <w:t xml:space="preserve"> </w:t>
      </w:r>
      <w:r w:rsidR="00981C6B">
        <w:t>Java native interop</w:t>
      </w:r>
      <w:r w:rsidR="00EF414A">
        <w:t xml:space="preserve"> libraries exist, which can generate Java </w:t>
      </w:r>
      <w:r w:rsidR="00002065">
        <w:t xml:space="preserve">glue </w:t>
      </w:r>
      <w:r w:rsidR="00EF414A">
        <w:t xml:space="preserve">classes directly from the </w:t>
      </w:r>
      <w:r w:rsidR="008B54CB">
        <w:t>C</w:t>
      </w:r>
      <w:r w:rsidR="00EF414A">
        <w:t xml:space="preserve"> source code or the DLL file</w:t>
      </w:r>
      <w:r w:rsidR="00C942D9">
        <w:t>s</w:t>
      </w:r>
      <w:r w:rsidR="00891D90">
        <w:t xml:space="preserve"> </w:t>
      </w:r>
      <w:r w:rsidR="00891D90">
        <w:fldChar w:fldCharType="begin"/>
      </w:r>
      <w:r w:rsidR="00694C79">
        <w:instrText xml:space="preserve"> ADDIN ZOTERO_ITEM CSL_CITATION {"citationID":"xz1Q5hub","properties":{"formattedCitation":"[2]","plainCitation":"[2]","noteIndex":0},"citationItems":[{"id":17,"uris":["http://zotero.org/users/local/qUQ1uMZK/items/EPB3ITY3"],"itemData":{"id":17,"type":"book","abstract":"Stay on top of the new Java features (up to JDK 21) and find efficient solutions for your programming woes. With over 250 problems and solutions, you'll learn new ways to deal with real-world coding tasks and answers to common interview questions. Purchase of the print or Kindle book includes a free PDF eBookKey FeaturesSolve Java programming challenges and get interview-ready with the power of modern Java 21Test your Java skills using language features, algorithms, data structures, and design patternsExplore tons of examples, all fully refreshed for this edition, meant to help you accommodate JDK 12 to JDK 21Book DescriptionThe super-fast evolution of the JDK between versions 12 and 21 has made the learning curve of modern Java steeper, and increased the time needed to learn it. This book will make your learning journey quicker and increase your willingness to try Java' s new features by explaining the correct practices and decisions related to complexity, performance, readability, and more. Java Coding Problems takes you through Java' s latest features but doesn' t always advocate the use of new solutions - instead, it focuses on revealing the trade-offs involved in deciding what the best solution is for a certain problem. There are more than two hundred brand new and carefully selected problems in this second edition, chosen to highlight and cover the core everyday challenges of a Java programmer. Apart from providing a comprehensive compendium of problem solutions based on real-world examples, this book will also give you the confidence to answer questions relating to matching particular streams and methods to various problems. By the end of this book you will have gained a strong understanding of Java' s new features and have the confidence to develop and choose the right solutions to your problems.What you will learnAdopt the latest JDK 21 features in your applicationsExplore Records, Record Patterns, Record serialization and so onWork with Sealed Classes and Interfaces for increasing encapsulationLearn how to exploit Context-Specific Deserialization FiltersSolve problems relating to collections and esoteric data structuresLearn advanced techniques for extending the Java functional APIExplore the brand-new Socket API and Simple Web ServerTackle modern Garbage Collectors and Dynamic CDS ArchivesWho this book is forIf you are a Java developer who wants to level-up by solving real-world problems, then this book is for you. Working knowledge of the Java programming language is required to get the most out of this book","edition":"1","event-place":"Birmingham","ISBN":"978-1-83763-394-4","language":"eng","number-of-pages":"1","publisher":"Packt Publishing Limited","publisher-place":"Birmingham","source":"K10plus ISBN","title":"Java Coding Problems: Become an expert Java programmer by solving over 250 brand-new, modern, real-world problems","title-short":"Java Coding Problems","author":[{"family":"Leonard","given":"Anghel"}],"issued":{"date-parts":[["2024"]]}}}],"schema":"https://github.com/citation-style-language/schema/raw/master/csl-citation.json"} </w:instrText>
      </w:r>
      <w:r w:rsidR="00891D90">
        <w:fldChar w:fldCharType="separate"/>
      </w:r>
      <w:r w:rsidR="00FF1C78" w:rsidRPr="00FF1C78">
        <w:rPr>
          <w:rFonts w:cs="Times New Roman"/>
        </w:rPr>
        <w:t>[2]</w:t>
      </w:r>
      <w:r w:rsidR="00891D90">
        <w:fldChar w:fldCharType="end"/>
      </w:r>
      <w:r w:rsidR="00891D90">
        <w:t xml:space="preserve"> (for examples see</w:t>
      </w:r>
      <w:r w:rsidR="00C942D9">
        <w:t xml:space="preserve"> </w:t>
      </w:r>
      <w:r w:rsidR="00C942D9">
        <w:fldChar w:fldCharType="begin"/>
      </w:r>
      <w:r w:rsidR="00C942D9">
        <w:instrText xml:space="preserve"> REF _Ref222169219 \r \h </w:instrText>
      </w:r>
      <w:r w:rsidR="00C942D9">
        <w:fldChar w:fldCharType="separate"/>
      </w:r>
      <w:r w:rsidR="008A128C">
        <w:t>3.2</w:t>
      </w:r>
      <w:r w:rsidR="00C942D9">
        <w:fldChar w:fldCharType="end"/>
      </w:r>
      <w:r w:rsidR="00891D90">
        <w:t>)</w:t>
      </w:r>
      <w:r w:rsidR="00EF414A">
        <w:t xml:space="preserve">. These classes </w:t>
      </w:r>
      <w:r w:rsidR="00A42D29">
        <w:t>are used to</w:t>
      </w:r>
      <w:r w:rsidR="00EF414A">
        <w:t xml:space="preserve"> create</w:t>
      </w:r>
      <w:r w:rsidR="00A42D29">
        <w:t xml:space="preserve"> and edit the corresponding</w:t>
      </w:r>
      <w:r w:rsidR="00EF414A">
        <w:t xml:space="preserve"> structures at runtime. </w:t>
      </w:r>
      <w:r w:rsidR="00A42D29">
        <w:t>However,</w:t>
      </w:r>
      <w:r w:rsidR="00EF414A">
        <w:t xml:space="preserve"> these libraries work </w:t>
      </w:r>
      <w:r w:rsidR="00A42D29">
        <w:t>only</w:t>
      </w:r>
      <w:r w:rsidR="00EF414A">
        <w:t xml:space="preserve"> with common C and C++ ABIs. The ABI defines rules for the structure’s layout in memory. With these rules the structure’s size, alignment and padding </w:t>
      </w:r>
      <w:r w:rsidR="00871587">
        <w:t>are</w:t>
      </w:r>
      <w:r w:rsidR="00EF414A">
        <w:t xml:space="preserve"> calculated. </w:t>
      </w:r>
    </w:p>
    <w:p w14:paraId="255812FB" w14:textId="20EE524B" w:rsidR="00EF414A" w:rsidRPr="00206A73" w:rsidRDefault="00EF414A" w:rsidP="00942ECD">
      <w:r>
        <w:t>The ABI may differ for different processor architectures</w:t>
      </w:r>
      <w:r w:rsidR="004B587E">
        <w:t xml:space="preserve">, operating systems and </w:t>
      </w:r>
      <w:r>
        <w:t>different use cases.</w:t>
      </w:r>
      <w:r w:rsidR="00206A73">
        <w:t xml:space="preserve"> For example,</w:t>
      </w:r>
      <w:r w:rsidR="004B587E">
        <w:t xml:space="preserve"> Windows </w:t>
      </w:r>
      <w:r w:rsidR="00206A73">
        <w:t>requires a</w:t>
      </w:r>
      <w:r w:rsidR="004B587E">
        <w:t xml:space="preserve"> specific ABI convention for 64-bit systems</w:t>
      </w:r>
      <w:r w:rsidR="00516133">
        <w:rPr>
          <w:rStyle w:val="Funotenzeichen"/>
        </w:rPr>
        <w:footnoteReference w:id="2"/>
      </w:r>
      <w:r>
        <w:t xml:space="preserve">. </w:t>
      </w:r>
      <w:r w:rsidR="00206A73">
        <w:t xml:space="preserve">However, challenges emerge when working with </w:t>
      </w:r>
      <w:r>
        <w:t xml:space="preserve">graphic processors and different graphics compute libraries. When passing structures to graphics card using compute libraries like Vulkan, OpenGL and OpenCL </w:t>
      </w:r>
      <w:r w:rsidR="00206A73">
        <w:t>specific</w:t>
      </w:r>
      <w:r>
        <w:t xml:space="preserve"> ABIs </w:t>
      </w:r>
      <w:r w:rsidR="00206A73">
        <w:t>may be</w:t>
      </w:r>
      <w:r>
        <w:t xml:space="preserve"> required</w:t>
      </w:r>
      <w:r w:rsidR="00891D90">
        <w:rPr>
          <w:rStyle w:val="Funotenzeichen"/>
        </w:rPr>
        <w:footnoteReference w:id="3"/>
      </w:r>
      <w:r w:rsidR="00BF791C" w:rsidRPr="00BF791C">
        <w:rPr>
          <w:vertAlign w:val="superscript"/>
        </w:rPr>
        <w:t>,</w:t>
      </w:r>
      <w:r w:rsidR="00BF791C">
        <w:rPr>
          <w:rStyle w:val="Funotenzeichen"/>
        </w:rPr>
        <w:footnoteReference w:id="4"/>
      </w:r>
      <w:r w:rsidR="00C42886">
        <w:rPr>
          <w:vertAlign w:val="superscript"/>
        </w:rPr>
        <w:t xml:space="preserve"> </w:t>
      </w:r>
      <w:r w:rsidR="00C42886">
        <w:rPr>
          <w:vertAlign w:val="superscript"/>
        </w:rPr>
        <w:fldChar w:fldCharType="begin"/>
      </w:r>
      <w:r w:rsidR="00FF1C78">
        <w:rPr>
          <w:vertAlign w:val="superscript"/>
        </w:rPr>
        <w:instrText xml:space="preserve"> ADDIN ZOTERO_ITEM CSL_CITATION {"citationID":"fkflL4Lp","properties":{"formattedCitation":"[4, S. 130, 161\\uc0\\u8211{}163]","plainCitation":"[4, S. 130, 161–163]","noteIndex":0},"citationItems":[{"id":40,"uris":["http://zotero.org/users/local/qUQ1uMZK/items/Q4C7KRLU"],"itemData":{"id":40,"type":"paper-conference","container-title":"2009 IEEE Hot Chips 21 Symposium (HCS)","page":"1–314","publisher":"IEEE","source":"Google Scholar","title":"The opencl specification","URL":"https://ieeexplore.ieee.org/abstract/document/7478342/","author":[{"family":"Munshi","given":"Aaftab"}],"accessed":{"date-parts":[["2026",2,11]]},"issued":{"date-parts":[["2009"]]}},"locator":"130, 161 - 163","label":"page"}],"schema":"https://github.com/citation-style-language/schema/raw/master/csl-citation.json"} </w:instrText>
      </w:r>
      <w:r w:rsidR="00C42886">
        <w:rPr>
          <w:vertAlign w:val="superscript"/>
        </w:rPr>
        <w:fldChar w:fldCharType="separate"/>
      </w:r>
      <w:r w:rsidR="00FF1C78" w:rsidRPr="00FF1C78">
        <w:rPr>
          <w:rFonts w:cs="Times New Roman"/>
        </w:rPr>
        <w:t>[4, S. 130, 161–163]</w:t>
      </w:r>
      <w:r w:rsidR="00C42886">
        <w:rPr>
          <w:vertAlign w:val="superscript"/>
        </w:rPr>
        <w:fldChar w:fldCharType="end"/>
      </w:r>
      <w:r w:rsidR="00206A73">
        <w:t>, which are not supported by current</w:t>
      </w:r>
      <w:r w:rsidR="00436055">
        <w:t xml:space="preserve"> </w:t>
      </w:r>
      <w:r w:rsidR="00ED70C8">
        <w:t>Java native interop</w:t>
      </w:r>
      <w:r w:rsidR="00436055">
        <w:t xml:space="preserve"> libraries.</w:t>
      </w:r>
      <w:r w:rsidR="008011FF">
        <w:t xml:space="preserve"> That is why </w:t>
      </w:r>
      <w:r w:rsidR="00206A73">
        <w:t>LUtils</w:t>
      </w:r>
      <w:r w:rsidR="008011FF">
        <w:t xml:space="preserve"> has been created, which allows</w:t>
      </w:r>
      <w:r w:rsidR="00206A73">
        <w:t xml:space="preserve"> the</w:t>
      </w:r>
      <w:r w:rsidR="008011FF">
        <w:t xml:space="preserve"> implementation of </w:t>
      </w:r>
      <w:r w:rsidR="00891D90">
        <w:t>custom</w:t>
      </w:r>
      <w:r w:rsidR="008011FF">
        <w:t xml:space="preserve"> ABIs. This library generate</w:t>
      </w:r>
      <w:r w:rsidR="00206A73">
        <w:t>s</w:t>
      </w:r>
      <w:r w:rsidR="008011FF">
        <w:t xml:space="preserve"> the structure’s memory layout at Runtime</w:t>
      </w:r>
      <w:r w:rsidR="00206A73">
        <w:t xml:space="preserve"> and allows the developer to specify an ABI explicitly.</w:t>
      </w:r>
    </w:p>
    <w:p w14:paraId="00B49251" w14:textId="4C5B00D6" w:rsidR="00B943D7" w:rsidRDefault="00626DE2" w:rsidP="00241D88">
      <w:pPr>
        <w:pStyle w:val="berschrift2"/>
      </w:pPr>
      <w:bookmarkStart w:id="9" w:name="_Toc223203822"/>
      <w:r>
        <w:t>Goal</w:t>
      </w:r>
      <w:r w:rsidR="00F369F1">
        <w:t>s</w:t>
      </w:r>
      <w:r w:rsidR="00B943D7">
        <w:t xml:space="preserve"> </w:t>
      </w:r>
      <w:r>
        <w:t>and</w:t>
      </w:r>
      <w:r w:rsidR="00B943D7">
        <w:t xml:space="preserve"> Motivation</w:t>
      </w:r>
      <w:bookmarkEnd w:id="9"/>
    </w:p>
    <w:p w14:paraId="365E49FA" w14:textId="1D65C1E4" w:rsidR="00F369F1" w:rsidRDefault="00F369F1" w:rsidP="00C75B36">
      <w:r>
        <w:t>Given the problem discussed above, that ABIs required by Vulkan, OpenGL or OpenCL are not supported by current Java</w:t>
      </w:r>
      <w:r w:rsidR="00966AC0">
        <w:t xml:space="preserve"> </w:t>
      </w:r>
      <w:r>
        <w:t xml:space="preserve">native interop solutions, </w:t>
      </w:r>
      <w:r w:rsidR="00206A73">
        <w:t>LUtils</w:t>
      </w:r>
      <w:r>
        <w:t xml:space="preserve"> has been developed</w:t>
      </w:r>
      <w:r w:rsidR="00206A73">
        <w:t xml:space="preserve"> and is introduced by this thesis</w:t>
      </w:r>
      <w:r>
        <w:t xml:space="preserve">. </w:t>
      </w:r>
      <w:r w:rsidR="00206A73">
        <w:t>However, t</w:t>
      </w:r>
      <w:r>
        <w:t>he</w:t>
      </w:r>
      <w:r w:rsidR="00333264">
        <w:t xml:space="preserve"> new</w:t>
      </w:r>
      <w:r>
        <w:t xml:space="preserve"> library has not seen much usage in real-world applications</w:t>
      </w:r>
      <w:r w:rsidR="00206A73">
        <w:t xml:space="preserve"> and is</w:t>
      </w:r>
      <w:r w:rsidR="00333264">
        <w:t xml:space="preserve"> missing comparisons to already existing libraries in terms of performance and </w:t>
      </w:r>
      <w:r w:rsidR="00333264">
        <w:lastRenderedPageBreak/>
        <w:t xml:space="preserve">memory usage. Thus, it is unknown if this new approach is feasible for real-world applications. That is why the </w:t>
      </w:r>
      <w:r w:rsidR="004233A1">
        <w:t>thesis</w:t>
      </w:r>
      <w:r w:rsidR="00333264">
        <w:t xml:space="preserve"> seeks to:</w:t>
      </w:r>
    </w:p>
    <w:p w14:paraId="6C5EADBC" w14:textId="321DF7BC" w:rsidR="00333264" w:rsidRPr="00333264" w:rsidRDefault="00333264" w:rsidP="00333264">
      <w:pPr>
        <w:pStyle w:val="Listenabsatz"/>
        <w:numPr>
          <w:ilvl w:val="0"/>
          <w:numId w:val="49"/>
        </w:numPr>
        <w:rPr>
          <w:lang w:val="en-GB"/>
        </w:rPr>
      </w:pPr>
      <w:r w:rsidRPr="00333264">
        <w:rPr>
          <w:lang w:val="en-GB"/>
        </w:rPr>
        <w:t xml:space="preserve">Compare the performance of </w:t>
      </w:r>
      <w:r w:rsidR="00FC055D">
        <w:rPr>
          <w:lang w:val="en-GB"/>
        </w:rPr>
        <w:t>LUtils</w:t>
      </w:r>
      <w:r w:rsidRPr="00333264">
        <w:rPr>
          <w:lang w:val="en-GB"/>
        </w:rPr>
        <w:t xml:space="preserve"> against existing solutions</w:t>
      </w:r>
      <w:r w:rsidR="00FC055D">
        <w:rPr>
          <w:lang w:val="en-GB"/>
        </w:rPr>
        <w:t xml:space="preserve"> – namely LWJGL, FFMA and JNA –</w:t>
      </w:r>
      <w:r w:rsidRPr="00333264">
        <w:rPr>
          <w:lang w:val="en-GB"/>
        </w:rPr>
        <w:t xml:space="preserve"> in terms of structure creation, </w:t>
      </w:r>
      <w:r w:rsidR="00FC055D">
        <w:rPr>
          <w:lang w:val="en-GB"/>
        </w:rPr>
        <w:t>write/read operations</w:t>
      </w:r>
      <w:r w:rsidRPr="00333264">
        <w:rPr>
          <w:lang w:val="en-GB"/>
        </w:rPr>
        <w:t xml:space="preserve">, and </w:t>
      </w:r>
      <w:r w:rsidR="00FC055D">
        <w:rPr>
          <w:lang w:val="en-GB"/>
        </w:rPr>
        <w:t>startup costs</w:t>
      </w:r>
      <w:r w:rsidRPr="00333264">
        <w:rPr>
          <w:lang w:val="en-GB"/>
        </w:rPr>
        <w:t>.</w:t>
      </w:r>
      <w:r w:rsidR="00E56B2C">
        <w:rPr>
          <w:lang w:val="en-GB"/>
        </w:rPr>
        <w:t xml:space="preserve"> The goal of this comparison is to evaluate whether LUtils can be used in performance-critical applications or if other libraries should be preferred.</w:t>
      </w:r>
    </w:p>
    <w:p w14:paraId="1A5F9876" w14:textId="3FE624A2" w:rsidR="00333264" w:rsidRDefault="00333264" w:rsidP="00333264">
      <w:pPr>
        <w:pStyle w:val="Listenabsatz"/>
        <w:numPr>
          <w:ilvl w:val="0"/>
          <w:numId w:val="49"/>
        </w:numPr>
        <w:rPr>
          <w:lang w:val="en-GB"/>
        </w:rPr>
      </w:pPr>
      <w:r w:rsidRPr="00333264">
        <w:rPr>
          <w:lang w:val="en-GB"/>
        </w:rPr>
        <w:t>Identify potential bottlenecks and areas for optimi</w:t>
      </w:r>
      <w:r w:rsidR="00D56400">
        <w:rPr>
          <w:lang w:val="en-GB"/>
        </w:rPr>
        <w:t>s</w:t>
      </w:r>
      <w:r w:rsidRPr="00333264">
        <w:rPr>
          <w:lang w:val="en-GB"/>
        </w:rPr>
        <w:t>ation in the current implementation.</w:t>
      </w:r>
    </w:p>
    <w:p w14:paraId="597BDFDB" w14:textId="5BBE4FDD" w:rsidR="00333264" w:rsidRDefault="00333264" w:rsidP="00333264">
      <w:pPr>
        <w:pStyle w:val="Listenabsatz"/>
        <w:numPr>
          <w:ilvl w:val="0"/>
          <w:numId w:val="49"/>
        </w:numPr>
        <w:rPr>
          <w:lang w:val="en-GB"/>
        </w:rPr>
      </w:pPr>
      <w:r>
        <w:rPr>
          <w:lang w:val="en-GB"/>
        </w:rPr>
        <w:t xml:space="preserve">Discuss the findings and possible </w:t>
      </w:r>
      <w:r w:rsidR="00FC055D" w:rsidRPr="00333264">
        <w:rPr>
          <w:lang w:val="en-GB"/>
        </w:rPr>
        <w:t>optimi</w:t>
      </w:r>
      <w:r w:rsidR="00D56400">
        <w:rPr>
          <w:lang w:val="en-GB"/>
        </w:rPr>
        <w:t>s</w:t>
      </w:r>
      <w:r w:rsidR="00FC055D" w:rsidRPr="00333264">
        <w:rPr>
          <w:lang w:val="en-GB"/>
        </w:rPr>
        <w:t>ation</w:t>
      </w:r>
      <w:r w:rsidR="00FC055D">
        <w:rPr>
          <w:lang w:val="en-GB"/>
        </w:rPr>
        <w:t>s</w:t>
      </w:r>
      <w:r>
        <w:rPr>
          <w:lang w:val="en-GB"/>
        </w:rPr>
        <w:t>.</w:t>
      </w:r>
    </w:p>
    <w:p w14:paraId="0DBF0BA8" w14:textId="7C04DF1C" w:rsidR="00333264" w:rsidRPr="00333264" w:rsidRDefault="00FC055D" w:rsidP="00333264">
      <w:r>
        <w:t>Conversely</w:t>
      </w:r>
      <w:r w:rsidR="00333264">
        <w:t xml:space="preserve">, this </w:t>
      </w:r>
      <w:r w:rsidR="004233A1">
        <w:t>study</w:t>
      </w:r>
      <w:r w:rsidR="00333264">
        <w:t xml:space="preserve"> does not seek to d</w:t>
      </w:r>
      <w:r w:rsidR="00333264" w:rsidRPr="00333264">
        <w:t xml:space="preserve">iscuss </w:t>
      </w:r>
      <w:r>
        <w:t xml:space="preserve">the useability of the examined libraries, nor does it attempt to analyse the </w:t>
      </w:r>
      <w:r w:rsidRPr="00333264">
        <w:t xml:space="preserve">trade-offs between flexibility and performance </w:t>
      </w:r>
      <w:r>
        <w:t xml:space="preserve">that arise </w:t>
      </w:r>
      <w:r w:rsidRPr="00333264">
        <w:t>when using a runtime-generated memory layout versus a precomputed one</w:t>
      </w:r>
      <w:r>
        <w:t>. Likewise, this thesis does not aim to analyse bottlenecks within other native</w:t>
      </w:r>
      <w:r w:rsidR="00966AC0">
        <w:t xml:space="preserve"> </w:t>
      </w:r>
      <w:r>
        <w:t>interop libraries</w:t>
      </w:r>
    </w:p>
    <w:p w14:paraId="15C3A273" w14:textId="0EED0858" w:rsidR="008B54CB" w:rsidRDefault="00FC055D" w:rsidP="00C75B36">
      <w:r>
        <w:t>To summari</w:t>
      </w:r>
      <w:r w:rsidR="00D56400">
        <w:t>s</w:t>
      </w:r>
      <w:r>
        <w:t>e, t</w:t>
      </w:r>
      <w:r w:rsidR="008B54CB">
        <w:t xml:space="preserve">his thesis </w:t>
      </w:r>
      <w:r>
        <w:t>evaluates</w:t>
      </w:r>
      <w:r w:rsidR="008B54CB">
        <w:t xml:space="preserve"> the proposed library – LUtils – by comparing it with established alternatives with respect to performance and Java-Heap memory consumption. The objective of this comparison is to determine whether LUtils is a viable solution for performance-critical applications, like real-time rendering systems. Furthermore, a detailed analysis of the benchmarks is intended to identify performance bottlenecks </w:t>
      </w:r>
      <w:r w:rsidR="004E7FC6">
        <w:t xml:space="preserve">within LUtils </w:t>
      </w:r>
      <w:r w:rsidR="008B54CB">
        <w:t>and derive possible optimi</w:t>
      </w:r>
      <w:r w:rsidR="00D56400">
        <w:t>s</w:t>
      </w:r>
      <w:r w:rsidR="008B54CB">
        <w:t>ations.</w:t>
      </w:r>
    </w:p>
    <w:p w14:paraId="0A2943DD" w14:textId="4C991CE0" w:rsidR="00B943D7" w:rsidRDefault="00333264" w:rsidP="00241D88">
      <w:pPr>
        <w:pStyle w:val="berschrift2"/>
      </w:pPr>
      <w:bookmarkStart w:id="10" w:name="_Toc223203823"/>
      <w:r>
        <w:t>Task definition</w:t>
      </w:r>
      <w:bookmarkEnd w:id="10"/>
    </w:p>
    <w:p w14:paraId="15A8447B" w14:textId="6AE2A90F" w:rsidR="00463F6D" w:rsidRDefault="00DA78C6" w:rsidP="00811BCC">
      <w:r>
        <w:t>To achieve the goals outlined above, several tasks must be carried out to evaluate the new library against existing solutions:</w:t>
      </w:r>
    </w:p>
    <w:p w14:paraId="5F43F004" w14:textId="4C789210" w:rsidR="00DA78C6" w:rsidRDefault="00DA78C6" w:rsidP="008B54CB">
      <w:r>
        <w:t xml:space="preserve">The first task is to identify suitable benchmarking methods and tools, which can accurately measure performance and memory usage. </w:t>
      </w:r>
      <w:r w:rsidR="008E4F53">
        <w:t xml:space="preserve">These </w:t>
      </w:r>
      <w:r w:rsidR="008B54CB">
        <w:t>t</w:t>
      </w:r>
      <w:r w:rsidR="008E4F53">
        <w:t xml:space="preserve">ools must be able to </w:t>
      </w:r>
      <w:r w:rsidR="00E56B2C">
        <w:t xml:space="preserve">measure execution time and </w:t>
      </w:r>
      <w:r w:rsidR="008E4F53">
        <w:t xml:space="preserve">analyse the Java heap memory. </w:t>
      </w:r>
    </w:p>
    <w:p w14:paraId="168C057A" w14:textId="77777777" w:rsidR="00384915" w:rsidRDefault="006F2456" w:rsidP="00DA78C6">
      <w:r>
        <w:t>The second task is to define</w:t>
      </w:r>
      <w:r w:rsidR="00DA78C6">
        <w:t xml:space="preserve"> </w:t>
      </w:r>
      <w:r w:rsidR="00ED70C8">
        <w:t>experiments</w:t>
      </w:r>
      <w:r w:rsidR="00DA78C6">
        <w:t>, which</w:t>
      </w:r>
      <w:r w:rsidR="00ED70C8">
        <w:t xml:space="preserve"> </w:t>
      </w:r>
      <w:r w:rsidR="00E56B2C">
        <w:t>analyse</w:t>
      </w:r>
      <w:r w:rsidR="00DA78C6">
        <w:t xml:space="preserve"> structure creation, </w:t>
      </w:r>
      <w:r w:rsidR="00E56B2C">
        <w:t>write/read operations and startup costs</w:t>
      </w:r>
      <w:r w:rsidR="00DA78C6">
        <w:t>.</w:t>
      </w:r>
      <w:r>
        <w:t xml:space="preserve"> </w:t>
      </w:r>
      <w:r w:rsidR="00E56B2C">
        <w:t>Additionally, they</w:t>
      </w:r>
      <w:r>
        <w:t xml:space="preserve"> must include </w:t>
      </w:r>
      <w:r w:rsidR="00ED70C8">
        <w:t xml:space="preserve">different number of structures and </w:t>
      </w:r>
      <w:r>
        <w:t>structures with different</w:t>
      </w:r>
      <w:r w:rsidR="00E56B2C">
        <w:t xml:space="preserve"> sizes and</w:t>
      </w:r>
      <w:r>
        <w:t xml:space="preserve"> complexities. Within the </w:t>
      </w:r>
      <w:r w:rsidR="00E56B2C">
        <w:t xml:space="preserve">experiments </w:t>
      </w:r>
      <w:r w:rsidRPr="006F2456">
        <w:t xml:space="preserve">structure creation time, </w:t>
      </w:r>
      <w:r w:rsidR="00E56B2C">
        <w:t xml:space="preserve">write/read </w:t>
      </w:r>
      <w:r w:rsidRPr="006F2456">
        <w:t>latency, and memory footprint</w:t>
      </w:r>
      <w:r>
        <w:t xml:space="preserve"> must be measured.</w:t>
      </w:r>
    </w:p>
    <w:p w14:paraId="60603C79" w14:textId="77777777" w:rsidR="00384915" w:rsidRDefault="00384915">
      <w:pPr>
        <w:spacing w:after="160" w:line="259" w:lineRule="auto"/>
        <w:jc w:val="left"/>
      </w:pPr>
      <w:r>
        <w:br w:type="page"/>
      </w:r>
    </w:p>
    <w:p w14:paraId="1AACD8B4" w14:textId="0A002BC5" w:rsidR="007C14AE" w:rsidRDefault="006F2456" w:rsidP="00DA78C6">
      <w:r>
        <w:lastRenderedPageBreak/>
        <w:t>After the</w:t>
      </w:r>
      <w:r w:rsidR="00090BBC">
        <w:t>se</w:t>
      </w:r>
      <w:r>
        <w:t xml:space="preserve"> </w:t>
      </w:r>
      <w:r w:rsidR="00090BBC">
        <w:t xml:space="preserve">experiments </w:t>
      </w:r>
      <w:r>
        <w:t xml:space="preserve">have been executed for both </w:t>
      </w:r>
      <w:r w:rsidR="00090BBC">
        <w:t>LUtils</w:t>
      </w:r>
      <w:r>
        <w:t xml:space="preserve"> and the existing libraries</w:t>
      </w:r>
      <w:r w:rsidR="00090BBC">
        <w:t xml:space="preserve"> – LWJGL, FFMA and JNA – </w:t>
      </w:r>
      <w:r>
        <w:t xml:space="preserve">the results </w:t>
      </w:r>
      <w:r w:rsidR="00090BBC">
        <w:t>are</w:t>
      </w:r>
      <w:r>
        <w:t xml:space="preserve"> compared and discussed</w:t>
      </w:r>
      <w:r w:rsidR="007C14AE">
        <w:t xml:space="preserve">. </w:t>
      </w:r>
      <w:r w:rsidR="007C14AE" w:rsidRPr="007C14AE">
        <w:t xml:space="preserve">It is expected that </w:t>
      </w:r>
      <w:r w:rsidR="00090BBC">
        <w:t>LUtils</w:t>
      </w:r>
      <w:r w:rsidR="007C14AE" w:rsidRPr="007C14AE">
        <w:t xml:space="preserve"> may introduce some performance overhead and higher memory usage compared to </w:t>
      </w:r>
      <w:r w:rsidR="00090BBC">
        <w:t>libraries with machine generated glue classes such as LWJGL</w:t>
      </w:r>
      <w:r w:rsidR="00ED70C8">
        <w:t xml:space="preserve">. </w:t>
      </w:r>
      <w:r w:rsidR="00090BBC">
        <w:t>After the experiments t</w:t>
      </w:r>
      <w:r w:rsidR="007C14AE">
        <w:t xml:space="preserve">he </w:t>
      </w:r>
      <w:r w:rsidR="004233A1">
        <w:t>thesis</w:t>
      </w:r>
      <w:r w:rsidR="007C14AE">
        <w:t xml:space="preserve"> </w:t>
      </w:r>
      <w:r w:rsidR="00090BBC">
        <w:t xml:space="preserve">aims to </w:t>
      </w:r>
      <w:r w:rsidR="007C14AE">
        <w:t xml:space="preserve">analyse bottlenecks </w:t>
      </w:r>
      <w:r w:rsidR="00090BBC">
        <w:t xml:space="preserve">within LUtils </w:t>
      </w:r>
      <w:r w:rsidR="007C14AE">
        <w:t xml:space="preserve">and </w:t>
      </w:r>
      <w:r w:rsidR="00090BBC">
        <w:t>derive</w:t>
      </w:r>
      <w:r w:rsidR="007C14AE">
        <w:t xml:space="preserve"> potential </w:t>
      </w:r>
      <w:r w:rsidR="00090BBC">
        <w:t>optimi</w:t>
      </w:r>
      <w:r w:rsidR="00D56400">
        <w:t>s</w:t>
      </w:r>
      <w:r w:rsidR="00090BBC">
        <w:t>ations</w:t>
      </w:r>
      <w:r w:rsidR="007C14AE">
        <w:t>.</w:t>
      </w:r>
    </w:p>
    <w:p w14:paraId="38757CF9" w14:textId="61078E34" w:rsidR="007C14AE" w:rsidRPr="007B786E" w:rsidRDefault="007C14AE" w:rsidP="00DA78C6">
      <w:r>
        <w:t xml:space="preserve">The </w:t>
      </w:r>
      <w:r w:rsidR="00090BBC">
        <w:t>final</w:t>
      </w:r>
      <w:r>
        <w:t xml:space="preserve"> </w:t>
      </w:r>
      <w:r w:rsidR="00090BBC">
        <w:t>step</w:t>
      </w:r>
      <w:r>
        <w:t xml:space="preserve"> </w:t>
      </w:r>
      <w:r w:rsidR="00090BBC">
        <w:t>is</w:t>
      </w:r>
      <w:r>
        <w:t xml:space="preserve"> to </w:t>
      </w:r>
      <w:r w:rsidR="00090BBC">
        <w:t>ensure</w:t>
      </w:r>
      <w:r>
        <w:t xml:space="preserve"> reproducibility of the experiments. </w:t>
      </w:r>
      <w:r w:rsidR="00090BBC">
        <w:t>Therefore, the setup</w:t>
      </w:r>
      <w:r>
        <w:t xml:space="preserve"> </w:t>
      </w:r>
      <w:r w:rsidR="00090BBC">
        <w:t>is</w:t>
      </w:r>
      <w:r>
        <w:t xml:space="preserve"> document</w:t>
      </w:r>
      <w:r w:rsidR="00090BBC">
        <w:t>ed</w:t>
      </w:r>
      <w:r>
        <w:t xml:space="preserve"> and </w:t>
      </w:r>
      <w:r w:rsidR="00090BBC">
        <w:t>the</w:t>
      </w:r>
      <w:r>
        <w:t xml:space="preserve"> code </w:t>
      </w:r>
      <w:r w:rsidR="00090BBC">
        <w:t xml:space="preserve">required </w:t>
      </w:r>
      <w:r>
        <w:t xml:space="preserve">to </w:t>
      </w:r>
      <w:r w:rsidR="00090BBC">
        <w:t>execute</w:t>
      </w:r>
      <w:r>
        <w:t xml:space="preserve"> the </w:t>
      </w:r>
      <w:r w:rsidR="00090BBC">
        <w:t>experiments is provided, enabling</w:t>
      </w:r>
      <w:r>
        <w:t xml:space="preserve"> others to verify the results.</w:t>
      </w:r>
    </w:p>
    <w:p w14:paraId="35F381BA" w14:textId="7AF014C3" w:rsidR="0080068E" w:rsidRDefault="001D4BC4" w:rsidP="00241D88">
      <w:pPr>
        <w:pStyle w:val="berschrift2"/>
      </w:pPr>
      <w:bookmarkStart w:id="11" w:name="_Toc223203824"/>
      <w:r>
        <w:t xml:space="preserve">Structure of the </w:t>
      </w:r>
      <w:r w:rsidR="004233A1">
        <w:t>Thesis</w:t>
      </w:r>
      <w:bookmarkEnd w:id="11"/>
    </w:p>
    <w:p w14:paraId="1CA09455" w14:textId="5518570C" w:rsidR="00F659FA" w:rsidRDefault="007B081C" w:rsidP="008B54CB">
      <w:r w:rsidRPr="007B081C">
        <w:t>The current chapter</w:t>
      </w:r>
      <w:r>
        <w:t xml:space="preserve"> introduces the problem of working with native structures in Java and explains why different ABIs are required as well defining the goals and research questions of the thesis.</w:t>
      </w:r>
    </w:p>
    <w:p w14:paraId="209FC043" w14:textId="2E9B50AE" w:rsidR="007B081C" w:rsidRDefault="007B081C" w:rsidP="008B54CB">
      <w:r>
        <w:t xml:space="preserve">The following chapter presents technical foundations required to fully comprehend the thesis. This includes some special Java features, like reflection, the </w:t>
      </w:r>
      <w:r w:rsidRPr="007B081C">
        <w:rPr>
          <w:rStyle w:val="BerichtCodeZchn"/>
        </w:rPr>
        <w:t>Unsafe</w:t>
      </w:r>
      <w:r>
        <w:t xml:space="preserve"> class and the Java Native Interface (JNI) as well as the Ap</w:t>
      </w:r>
      <w:r w:rsidR="00D15F5E">
        <w:t>plication Binary Interface (ABI). Additionally, benchmarking and profiling concepts, including tools like JMH, JVisualVM, Async-Profiler and Java Flight Recorder are discussed.</w:t>
      </w:r>
    </w:p>
    <w:p w14:paraId="74DDB28B" w14:textId="460FCE55" w:rsidR="00D15F5E" w:rsidRDefault="00D15F5E" w:rsidP="008B54CB">
      <w:r>
        <w:t xml:space="preserve">Chapter </w:t>
      </w:r>
      <w:r>
        <w:fldChar w:fldCharType="begin"/>
      </w:r>
      <w:r>
        <w:instrText xml:space="preserve"> REF _Ref221928511 \r \h </w:instrText>
      </w:r>
      <w:r>
        <w:fldChar w:fldCharType="separate"/>
      </w:r>
      <w:r w:rsidR="008A128C">
        <w:t>3</w:t>
      </w:r>
      <w:r>
        <w:fldChar w:fldCharType="end"/>
      </w:r>
      <w:r>
        <w:t xml:space="preserve"> focuses on related work and existing technologies for </w:t>
      </w:r>
      <w:r w:rsidR="00757046">
        <w:t>J</w:t>
      </w:r>
      <w:r>
        <w:t>ava</w:t>
      </w:r>
      <w:r w:rsidR="00966AC0">
        <w:t xml:space="preserve"> </w:t>
      </w:r>
      <w:r>
        <w:t>native interoperability. It presents LWJGL, FFMA and JNA as well as introducing the newly developed library LUtils. Furthermore, implementation aspects such as structure definition, layout calculation and allocation strategy, are discussed for each library.</w:t>
      </w:r>
    </w:p>
    <w:p w14:paraId="65B12605" w14:textId="1D4556E4" w:rsidR="00384915" w:rsidRDefault="00D15F5E" w:rsidP="008B54CB">
      <w:r>
        <w:t xml:space="preserve">Three experiments are defined in chapter </w:t>
      </w:r>
      <w:r>
        <w:fldChar w:fldCharType="begin"/>
      </w:r>
      <w:r>
        <w:instrText xml:space="preserve"> REF _Ref221562286 \r \h </w:instrText>
      </w:r>
      <w:r>
        <w:fldChar w:fldCharType="separate"/>
      </w:r>
      <w:r w:rsidR="008A128C">
        <w:t>4</w:t>
      </w:r>
      <w:r>
        <w:fldChar w:fldCharType="end"/>
      </w:r>
      <w:r>
        <w:t>, including methodology, setup configurations and result evaluation. Each experiment evaluates the performance of the four libraries LWJGL, FFMA, LUtils and JNA with structures of different sizes and complexities - ranging from small to large and complex structures. Additionally, three benchmarks analysing structure creation, write/read operation and startup costs are defined per experiment. The results of each benchmark are interpreted based on comparisons to earlier benchmarks and the internal implementation of each library. The last section of this chapter concisely summari</w:t>
      </w:r>
      <w:r w:rsidR="00D56400">
        <w:t>s</w:t>
      </w:r>
      <w:r>
        <w:t>es the results and provides a performance overview across all libraries.</w:t>
      </w:r>
    </w:p>
    <w:p w14:paraId="4AB27C60" w14:textId="77777777" w:rsidR="00384915" w:rsidRDefault="00384915">
      <w:pPr>
        <w:spacing w:after="160" w:line="259" w:lineRule="auto"/>
        <w:jc w:val="left"/>
      </w:pPr>
      <w:r>
        <w:br w:type="page"/>
      </w:r>
    </w:p>
    <w:p w14:paraId="16985747" w14:textId="494BE81D" w:rsidR="00D15F5E" w:rsidRDefault="00D15F5E" w:rsidP="008B54CB">
      <w:r>
        <w:lastRenderedPageBreak/>
        <w:t xml:space="preserve">The experiments are followed by chapter </w:t>
      </w:r>
      <w:r>
        <w:fldChar w:fldCharType="begin"/>
      </w:r>
      <w:r>
        <w:instrText xml:space="preserve"> REF _Ref221929591 \r \h </w:instrText>
      </w:r>
      <w:r>
        <w:fldChar w:fldCharType="separate"/>
      </w:r>
      <w:r w:rsidR="008A128C">
        <w:t>5</w:t>
      </w:r>
      <w:r>
        <w:fldChar w:fldCharType="end"/>
      </w:r>
      <w:r>
        <w:t xml:space="preserve"> which performs an in-depth analysis using the Async-Profiler on the benchmarks executed for LUtils, thereby deriving possible optimi</w:t>
      </w:r>
      <w:r w:rsidR="00D56400">
        <w:t>s</w:t>
      </w:r>
      <w:r>
        <w:t>ations to potentially increase runtime performance and decrease Java-Heap memory allocation overhead.</w:t>
      </w:r>
    </w:p>
    <w:p w14:paraId="477AA802" w14:textId="16B51271" w:rsidR="00D15F5E" w:rsidRDefault="00D15F5E" w:rsidP="008B54CB">
      <w:r>
        <w:t xml:space="preserve">Finally, chapter </w:t>
      </w:r>
      <w:r>
        <w:fldChar w:fldCharType="begin"/>
      </w:r>
      <w:r>
        <w:instrText xml:space="preserve"> REF _Ref221929819 \r \h </w:instrText>
      </w:r>
      <w:r>
        <w:fldChar w:fldCharType="separate"/>
      </w:r>
      <w:r w:rsidR="008A128C">
        <w:t>6</w:t>
      </w:r>
      <w:r>
        <w:fldChar w:fldCharType="end"/>
      </w:r>
      <w:r>
        <w:t xml:space="preserve"> summari</w:t>
      </w:r>
      <w:r w:rsidR="00D56400">
        <w:t>s</w:t>
      </w:r>
      <w:r>
        <w:t xml:space="preserve">es the thesis and is followed by an overview of future research directions in chapter </w:t>
      </w:r>
      <w:r>
        <w:fldChar w:fldCharType="begin"/>
      </w:r>
      <w:r>
        <w:instrText xml:space="preserve"> REF _Ref221929882 \r \h </w:instrText>
      </w:r>
      <w:r>
        <w:fldChar w:fldCharType="separate"/>
      </w:r>
      <w:r w:rsidR="008A128C">
        <w:t>7</w:t>
      </w:r>
      <w:r>
        <w:fldChar w:fldCharType="end"/>
      </w:r>
      <w:r>
        <w:t>. These include a cross-platform evaluation of all four libraries, an analysis of the influence of partial write and read operations on performance, an in-depth analysis on one-time initiali</w:t>
      </w:r>
      <w:r w:rsidR="00D56400">
        <w:t>s</w:t>
      </w:r>
      <w:r>
        <w:t>ations and the performance impact of different allocation strategies on complete applications as well as a re-evaluation of LUtils after implementing the proposed optimi</w:t>
      </w:r>
      <w:r w:rsidR="00D56400">
        <w:t>s</w:t>
      </w:r>
      <w:r>
        <w:t>ations.</w:t>
      </w:r>
    </w:p>
    <w:p w14:paraId="6793DF8E" w14:textId="2D7231F6" w:rsidR="00BC4329" w:rsidRDefault="00BC4329">
      <w:pPr>
        <w:pStyle w:val="berschrift1"/>
      </w:pPr>
      <w:bookmarkStart w:id="12" w:name="_Toc223203825"/>
      <w:r>
        <w:lastRenderedPageBreak/>
        <w:t>Fundamentals</w:t>
      </w:r>
      <w:bookmarkEnd w:id="12"/>
    </w:p>
    <w:p w14:paraId="2F8BCA3D" w14:textId="198D2B45" w:rsidR="00E26E05" w:rsidRDefault="00E26E05" w:rsidP="00B370BE">
      <w:r>
        <w:t xml:space="preserve">This chapter introduces fundamentals necessary for a comprehensive understanding of the thesis and its interpretations. In particular, it outlines key Java mechanisms, including </w:t>
      </w:r>
      <w:r w:rsidR="00757046">
        <w:t>r</w:t>
      </w:r>
      <w:r>
        <w:t xml:space="preserve">eflection, the </w:t>
      </w:r>
      <w:r w:rsidRPr="00757046">
        <w:rPr>
          <w:rStyle w:val="BerichtCodeZchn"/>
        </w:rPr>
        <w:t>Unsafe</w:t>
      </w:r>
      <w:r>
        <w:t xml:space="preserve"> class and the Java Native Interface (JNI). Furthermore, the concept of the Application Binary Interface (ABI) is presented </w:t>
      </w:r>
      <w:r w:rsidRPr="00E26E05">
        <w:t>as it constitutes a central motivation for the development of LUtils</w:t>
      </w:r>
      <w:r>
        <w:t>.</w:t>
      </w:r>
      <w:r w:rsidR="001D74F2">
        <w:t xml:space="preserve"> </w:t>
      </w:r>
      <w:r w:rsidR="00871587">
        <w:t>Finally,</w:t>
      </w:r>
      <w:r w:rsidR="001D74F2">
        <w:t xml:space="preserve"> tools and problems related to benchmarking and profiling are presented.</w:t>
      </w:r>
    </w:p>
    <w:p w14:paraId="073C4274" w14:textId="4FC8223F" w:rsidR="00212463" w:rsidRDefault="00212463" w:rsidP="001D74F2">
      <w:pPr>
        <w:pStyle w:val="berschrift2"/>
      </w:pPr>
      <w:bookmarkStart w:id="13" w:name="_Toc223203826"/>
      <w:r>
        <w:t>Special Java Features</w:t>
      </w:r>
      <w:bookmarkEnd w:id="13"/>
    </w:p>
    <w:p w14:paraId="4A8D5A10" w14:textId="0FDF1A0A" w:rsidR="001D74F2" w:rsidRPr="001D74F2" w:rsidRDefault="001D74F2" w:rsidP="001D74F2">
      <w:r>
        <w:t xml:space="preserve">This section describes some special Java features like reflection, the </w:t>
      </w:r>
      <w:r w:rsidRPr="001D74F2">
        <w:rPr>
          <w:rStyle w:val="BerichtCodeZchn"/>
        </w:rPr>
        <w:t>Unsafe</w:t>
      </w:r>
      <w:r>
        <w:t xml:space="preserve"> class and the Java </w:t>
      </w:r>
      <w:r w:rsidR="00757046">
        <w:t>N</w:t>
      </w:r>
      <w:r>
        <w:t>ative Interface</w:t>
      </w:r>
      <w:r w:rsidR="00757046">
        <w:t xml:space="preserve"> (JNI)</w:t>
      </w:r>
      <w:r>
        <w:t>.</w:t>
      </w:r>
    </w:p>
    <w:p w14:paraId="2CB2FAB2" w14:textId="0649D7E2" w:rsidR="00B370BE" w:rsidRDefault="00B370BE" w:rsidP="001D74F2">
      <w:pPr>
        <w:pStyle w:val="berschrift3"/>
      </w:pPr>
      <w:bookmarkStart w:id="14" w:name="_Toc223203827"/>
      <w:r>
        <w:t>Java Reflection</w:t>
      </w:r>
      <w:bookmarkEnd w:id="14"/>
    </w:p>
    <w:p w14:paraId="662BD9B8" w14:textId="29311581" w:rsidR="00384915" w:rsidRDefault="0040322B" w:rsidP="0040322B">
      <w:r>
        <w:t>Java reflection provides mechanism to inspect and manipulate classes, fields and methods dynamically at runtime</w:t>
      </w:r>
      <w:r w:rsidR="005B7407">
        <w:t xml:space="preserve"> </w:t>
      </w:r>
      <w:r w:rsidR="005B7407">
        <w:fldChar w:fldCharType="begin"/>
      </w:r>
      <w:r w:rsidR="00FF1C78">
        <w:instrText xml:space="preserve"> ADDIN ZOTERO_ITEM CSL_CITATION {"citationID":"JuNu5uro","properties":{"formattedCitation":"[5], [6]","plainCitation":"[5], [6]","noteIndex":0},"citationItems":[{"id":41,"uris":["http://zotero.org/users/local/qUQ1uMZK/items/XVFLT6Q6"],"itemData":{"id":41,"type":"article-journal","abstract":"Java reflection has been widely used in a variety of applications and frameworks. It allows a software system to inspect and change the behaviour of its classes, interfaces, methods, and fields at runtime, enabling the software to adapt to dynamically changing runtime environments. However, this dynamic language feature imposes significant challenges to static analysis, because the behaviour of reflection-rich software is logically complex and statically hard to predict. As a result, existing static analysis tools either ignore reflection or handle it partially, resulting in missed, important behaviours, i.e., unsound results. Therefore, improving or even achieving soundness in static reflection analysis—an analysis that infers statically the behaviour of reflective code—will provide significant benefits to many analysis clients, such as bug detectors, security analyzers, and program verifiers.\n            \n              In this article, we provide a comprehensive understanding of Java reflection through examining its underlying concept, API, and real-world usage, and, building on this, we introduce a new static approach to resolving Java reflection effectively in practice. We have implemented our reflection analysis in an open-source tool, called S\n              OLAR\n              , and evaluated its effectiveness extensively with large Java programs and libraries. Our experimental results demonstrate that S\n              OLAR\n              is able to (1) resolve reflection more soundly than the state-of-the-art reflection analyses; (2) automatically and accurately identify the parts of the program where reflection is resolved unsoundly or imprecisely; and (3) guide users to iteratively refine the analysis results by using lightweight annotations until their specific requirements are satisfied.","container-title":"ACM Transactions on Software Engineering and Methodology","DOI":"10.1145/3295739","ISSN":"1049-331X, 1557-7392","issue":"2","journalAbbreviation":"ACM Trans. Softw. Eng. Methodol.","language":"en","page":"1-50","source":"DOI.org (Crossref)","title":"Understanding and Analyzing Java Reflection","volume":"28","author":[{"family":"Li","given":"Yue"},{"family":"Tan","given":"Tian"},{"family":"Xue","given":"Jingling"}],"issued":{"date-parts":[["2019",4,30]]}}},{"id":43,"uris":["http://zotero.org/users/local/qUQ1uMZK/items/3DI5SKQ6"],"itemData":{"id":43,"type":"book","source":"Google Scholar","title":"Java reflection in action","URL":"https://www.lirmm.fr/~dony/enseig/MRStock/notes-etudes/Java_Reflection_in_Action_2005.pdf","author":[{"family":"Forman","given":"Ira R."}],"accessed":{"date-parts":[["2026",2,11]]},"issued":{"date-parts":[["2005"]]}}}],"schema":"https://github.com/citation-style-language/schema/raw/master/csl-citation.json"} </w:instrText>
      </w:r>
      <w:r w:rsidR="005B7407">
        <w:fldChar w:fldCharType="separate"/>
      </w:r>
      <w:r w:rsidR="00FF1C78" w:rsidRPr="00FF1C78">
        <w:rPr>
          <w:rFonts w:cs="Times New Roman"/>
        </w:rPr>
        <w:t>[5], [6]</w:t>
      </w:r>
      <w:r w:rsidR="005B7407">
        <w:fldChar w:fldCharType="end"/>
      </w:r>
      <w:r>
        <w:t xml:space="preserve">. Through the </w:t>
      </w:r>
      <w:r w:rsidRPr="0040322B">
        <w:rPr>
          <w:rStyle w:val="BerichtCodeZchn"/>
        </w:rPr>
        <w:t>Class</w:t>
      </w:r>
      <w:r>
        <w:t xml:space="preserve"> API, information about a class can be accessed programmatically. For example, </w:t>
      </w:r>
      <w:r w:rsidRPr="0040322B">
        <w:rPr>
          <w:rStyle w:val="BerichtCodeZchn"/>
        </w:rPr>
        <w:t>Class.getFields()</w:t>
      </w:r>
      <w:r>
        <w:t xml:space="preserve"> returns all accessible public fields in a class, enabling libraries to analyse these fields at runtime. Fields can be written to and read from using the respective </w:t>
      </w:r>
      <w:r w:rsidR="00757046" w:rsidRPr="00757046">
        <w:rPr>
          <w:rStyle w:val="BerichtCodeZchn"/>
        </w:rPr>
        <w:t>Field.</w:t>
      </w:r>
      <w:r w:rsidRPr="00757046">
        <w:rPr>
          <w:rStyle w:val="BerichtCodeZchn"/>
        </w:rPr>
        <w:t>get()</w:t>
      </w:r>
      <w:r w:rsidRPr="00757046">
        <w:t xml:space="preserve"> </w:t>
      </w:r>
      <w:r>
        <w:t xml:space="preserve">and </w:t>
      </w:r>
      <w:r w:rsidR="00757046" w:rsidRPr="00757046">
        <w:rPr>
          <w:rStyle w:val="BerichtCodeZchn"/>
        </w:rPr>
        <w:t>Field.</w:t>
      </w:r>
      <w:r w:rsidRPr="00757046">
        <w:rPr>
          <w:rStyle w:val="BerichtCodeZchn"/>
        </w:rPr>
        <w:t>set()</w:t>
      </w:r>
      <w:r w:rsidRPr="00757046">
        <w:t xml:space="preserve"> </w:t>
      </w:r>
      <w:r>
        <w:t xml:space="preserve">methods. Additionally, annotations can be retrieved from classes, fields and methods using the </w:t>
      </w:r>
      <w:r w:rsidRPr="0040322B">
        <w:rPr>
          <w:rStyle w:val="BerichtCodeZchn"/>
        </w:rPr>
        <w:t>Field.getAnnotation</w:t>
      </w:r>
      <w:r>
        <w:rPr>
          <w:rStyle w:val="BerichtCodeZchn"/>
        </w:rPr>
        <w:t>()</w:t>
      </w:r>
      <w:r>
        <w:t xml:space="preserve">, </w:t>
      </w:r>
      <w:r w:rsidRPr="0040322B">
        <w:rPr>
          <w:rStyle w:val="BerichtCodeZchn"/>
        </w:rPr>
        <w:t>Class.getAnnotation</w:t>
      </w:r>
      <w:r>
        <w:rPr>
          <w:rStyle w:val="BerichtCodeZchn"/>
        </w:rPr>
        <w:t>()</w:t>
      </w:r>
      <w:r>
        <w:t xml:space="preserve"> and </w:t>
      </w:r>
      <w:r w:rsidRPr="0040322B">
        <w:rPr>
          <w:rStyle w:val="BerichtCodeZchn"/>
        </w:rPr>
        <w:t>Method.getAnnotation</w:t>
      </w:r>
      <w:r>
        <w:rPr>
          <w:rStyle w:val="BerichtCodeZchn"/>
        </w:rPr>
        <w:t>()</w:t>
      </w:r>
      <w:r>
        <w:t xml:space="preserve"> methods respectively. Reflection also supports querying and invoking methods dynamically at runtime. However, while reflection offers flexibility at </w:t>
      </w:r>
      <w:r w:rsidR="00F9393F">
        <w:t>runtime, it introduces additional performance overhead.</w:t>
      </w:r>
    </w:p>
    <w:p w14:paraId="5B12C2D0" w14:textId="77777777" w:rsidR="00384915" w:rsidRDefault="00384915">
      <w:pPr>
        <w:spacing w:after="160" w:line="259" w:lineRule="auto"/>
        <w:jc w:val="left"/>
      </w:pPr>
      <w:r>
        <w:br w:type="page"/>
      </w:r>
    </w:p>
    <w:p w14:paraId="694FC8D0" w14:textId="57B98C26" w:rsidR="00E06DF2" w:rsidRDefault="00E06DF2" w:rsidP="001D74F2">
      <w:pPr>
        <w:pStyle w:val="berschrift3"/>
      </w:pPr>
      <w:bookmarkStart w:id="15" w:name="_Toc223203828"/>
      <w:r>
        <w:lastRenderedPageBreak/>
        <w:t>Java Unsafe</w:t>
      </w:r>
      <w:bookmarkEnd w:id="15"/>
    </w:p>
    <w:p w14:paraId="172B1308" w14:textId="6F5429E7" w:rsidR="00C07F13" w:rsidRDefault="00C07F13" w:rsidP="00C07F13">
      <w:r>
        <w:t xml:space="preserve">The class </w:t>
      </w:r>
      <w:r w:rsidRPr="00C07F13">
        <w:rPr>
          <w:rStyle w:val="BerichtCodeZchn"/>
        </w:rPr>
        <w:t>sun.misc.Unsafe</w:t>
      </w:r>
      <w:r>
        <w:t xml:space="preserve"> provides low-level operations that bypass many of Java’s standard safety guarantees by enabling direct memory manipulation</w:t>
      </w:r>
      <w:r w:rsidR="00E26E05">
        <w:t xml:space="preserve"> </w:t>
      </w:r>
      <w:r w:rsidR="00E26E05">
        <w:fldChar w:fldCharType="begin"/>
      </w:r>
      <w:r w:rsidR="00BF791C">
        <w:instrText xml:space="preserve"> ADDIN ZOTERO_ITEM CSL_CITATION {"citationID":"QdCbYqLg","properties":{"formattedCitation":"[7]","plainCitation":"[7]","noteIndex":0},"citationItems":[{"id":45,"uris":["http://zotero.org/users/local/qUQ1uMZK/items/FQ8NH25Q"],"itemData":{"id":45,"type":"article-journal","abstract":"Java is a safe language. Its runtime environment provides strong safety guarantees that any Java application can rely on. Or so we think. We show that the runtime actually does not provide these guarantees---for a large fraction of today's Java code. Unbeknownst to many application developers, the Java runtime includes a \"backdoor\" that allows expert library and framework developers to circumvent Java's safety guarantees. This backdoor is there by design, and is well known to experts, as it enables them to write high-performance \"systems-level\" code in Java. For much the same reasons that safe languages are preferred over unsafe languages, these powerful---but unsafe---capabilities in Java should be restricted. They should be made safe by changing the language, the runtime system, or the libraries. At the very least, their use should be restricted. This paper is a step in that direction. We analyzed 74 GB of compiled Java code, spread over 86,479 Java archives, to determine how Java's unsafe capabilities are used in real-world libraries and applications. We found that 25% of Java bytecode archives depend on unsafe third-party Java code, and thus Java's safety guarantees cannot be trusted. We identify 14 different usage patterns of Java's unsafe capabilities, and we provide supporting evidence for why real-world code needs these capabilities. Our long-term goal is to provide a foundation for the design of new language features to regain safety in Java.","container-title":"ACM SIGPLAN Notices","DOI":"10.1145/2858965.2814313","ISSN":"0362-1340, 1558-1160","issue":"10","journalAbbreviation":"SIGPLAN Not.","language":"en","page":"695-710","source":"DOI.org (Crossref)","title":"Use at your own risk: the Java unsafe API in the wild","title-short":"Use at your own risk","volume":"50","author":[{"family":"Mastrangelo","given":"Luis"},{"family":"Ponzanelli","given":"Luca"},{"family":"Mocci","given":"Andrea"},{"family":"Lanza","given":"Michele"},{"family":"Hauswirth","given":"Matthias"},{"family":"Nystrom","given":"Nathaniel"}],"issued":{"date-parts":[["2015",12,18]]}}}],"schema":"https://github.com/citation-style-language/schema/raw/master/csl-citation.json"} </w:instrText>
      </w:r>
      <w:r w:rsidR="00E26E05">
        <w:fldChar w:fldCharType="separate"/>
      </w:r>
      <w:r w:rsidR="00FF1C78" w:rsidRPr="00FF1C78">
        <w:rPr>
          <w:rFonts w:cs="Times New Roman"/>
        </w:rPr>
        <w:t>[7]</w:t>
      </w:r>
      <w:r w:rsidR="00E26E05">
        <w:fldChar w:fldCharType="end"/>
      </w:r>
      <w:r>
        <w:t xml:space="preserve">. It allows reading from and writing to arbitrary memory locations using the </w:t>
      </w:r>
      <w:r w:rsidRPr="002267E0">
        <w:rPr>
          <w:rStyle w:val="BerichtCodeZchn"/>
        </w:rPr>
        <w:t>get*()</w:t>
      </w:r>
      <w:r>
        <w:t xml:space="preserve"> and </w:t>
      </w:r>
      <w:r w:rsidRPr="002267E0">
        <w:rPr>
          <w:rStyle w:val="BerichtCodeZchn"/>
        </w:rPr>
        <w:t>put*()</w:t>
      </w:r>
      <w:r>
        <w:t xml:space="preserve"> methods. For example, </w:t>
      </w:r>
      <w:r w:rsidRPr="002267E0">
        <w:rPr>
          <w:rStyle w:val="BerichtCodeZchn"/>
        </w:rPr>
        <w:t>Unsafe.getInt()</w:t>
      </w:r>
      <w:r>
        <w:t xml:space="preserve"> and </w:t>
      </w:r>
      <w:r w:rsidRPr="002267E0">
        <w:rPr>
          <w:rStyle w:val="BerichtCodeZchn"/>
        </w:rPr>
        <w:t>Unsafe.putInt()</w:t>
      </w:r>
      <w:r>
        <w:t xml:space="preserve"> can be used to read or write a 32-bit integer. Other methods </w:t>
      </w:r>
      <w:r w:rsidR="002267E0">
        <w:t>provided by</w:t>
      </w:r>
      <w:r>
        <w:t xml:space="preserve"> </w:t>
      </w:r>
      <w:r w:rsidRPr="002267E0">
        <w:rPr>
          <w:rStyle w:val="BerichtCodeZchn"/>
        </w:rPr>
        <w:t>Unsafe</w:t>
      </w:r>
      <w:r>
        <w:t xml:space="preserve"> </w:t>
      </w:r>
      <w:r w:rsidR="002267E0">
        <w:t>include:</w:t>
      </w:r>
    </w:p>
    <w:p w14:paraId="66732FB3" w14:textId="42E28A7E" w:rsidR="00C07F13" w:rsidRDefault="00C07F13" w:rsidP="00C07F13">
      <w:pPr>
        <w:pStyle w:val="Listenabsatz"/>
        <w:numPr>
          <w:ilvl w:val="0"/>
          <w:numId w:val="93"/>
        </w:numPr>
      </w:pPr>
      <w:r w:rsidRPr="002267E0">
        <w:rPr>
          <w:rStyle w:val="BerichtCodeZchn"/>
        </w:rPr>
        <w:t>allocateMemory</w:t>
      </w:r>
      <w:r w:rsidR="002267E0" w:rsidRPr="002267E0">
        <w:rPr>
          <w:rStyle w:val="BerichtCodeZchn"/>
        </w:rPr>
        <w:t>()</w:t>
      </w:r>
      <w:r w:rsidR="002267E0">
        <w:t>: Allocate native memory.</w:t>
      </w:r>
    </w:p>
    <w:p w14:paraId="5AE8274D" w14:textId="6920C771" w:rsidR="00C07F13" w:rsidRDefault="00C07F13" w:rsidP="00C07F13">
      <w:pPr>
        <w:pStyle w:val="Listenabsatz"/>
        <w:numPr>
          <w:ilvl w:val="0"/>
          <w:numId w:val="93"/>
        </w:numPr>
      </w:pPr>
      <w:r w:rsidRPr="002267E0">
        <w:rPr>
          <w:rStyle w:val="BerichtCodeZchn"/>
        </w:rPr>
        <w:t>freeMemory</w:t>
      </w:r>
      <w:r w:rsidR="002267E0" w:rsidRPr="002267E0">
        <w:rPr>
          <w:rStyle w:val="BerichtCodeZchn"/>
        </w:rPr>
        <w:t>()</w:t>
      </w:r>
      <w:r w:rsidR="002267E0">
        <w:t xml:space="preserve">: Free native memory previously allocated with </w:t>
      </w:r>
      <w:r w:rsidR="002267E0" w:rsidRPr="002267E0">
        <w:rPr>
          <w:rStyle w:val="BerichtCodeZchn"/>
        </w:rPr>
        <w:t>allocateMemory()</w:t>
      </w:r>
      <w:r w:rsidR="002267E0">
        <w:t>.</w:t>
      </w:r>
    </w:p>
    <w:p w14:paraId="62FAB1E7" w14:textId="6D0AED9C" w:rsidR="002267E0" w:rsidRDefault="002267E0" w:rsidP="00C07F13">
      <w:pPr>
        <w:pStyle w:val="Listenabsatz"/>
        <w:numPr>
          <w:ilvl w:val="0"/>
          <w:numId w:val="93"/>
        </w:numPr>
      </w:pPr>
      <w:r w:rsidRPr="002267E0">
        <w:rPr>
          <w:rStyle w:val="BerichtCodeZchn"/>
        </w:rPr>
        <w:t>objectFieldOffset()</w:t>
      </w:r>
      <w:r>
        <w:t>: Returns the memory offset of a given instance field within its containing object.</w:t>
      </w:r>
      <w:r w:rsidR="00535C93">
        <w:t xml:space="preserve"> </w:t>
      </w:r>
      <w:r w:rsidR="00535C93" w:rsidRPr="00535C93">
        <w:rPr>
          <w:lang w:val="en-GB"/>
        </w:rPr>
        <w:t>This</w:t>
      </w:r>
      <w:r w:rsidRPr="00535C93">
        <w:rPr>
          <w:lang w:val="en-GB"/>
        </w:rPr>
        <w:t xml:space="preserve"> </w:t>
      </w:r>
      <w:r w:rsidR="00535C93" w:rsidRPr="00535C93">
        <w:rPr>
          <w:lang w:val="en-GB"/>
        </w:rPr>
        <w:t>c</w:t>
      </w:r>
      <w:r w:rsidRPr="00535C93">
        <w:rPr>
          <w:lang w:val="en-GB"/>
        </w:rPr>
        <w:t>an</w:t>
      </w:r>
      <w:r w:rsidRPr="002267E0">
        <w:rPr>
          <w:lang w:val="en-GB"/>
        </w:rPr>
        <w:t xml:space="preserve"> be used together with </w:t>
      </w:r>
      <w:r w:rsidR="00757046" w:rsidRPr="00757046">
        <w:rPr>
          <w:rStyle w:val="BerichtCodeZchn"/>
        </w:rPr>
        <w:t>Unsafe.</w:t>
      </w:r>
      <w:r w:rsidRPr="002267E0">
        <w:rPr>
          <w:rStyle w:val="BerichtCodeZchn"/>
        </w:rPr>
        <w:t>get*()</w:t>
      </w:r>
      <w:r w:rsidRPr="002267E0">
        <w:rPr>
          <w:lang w:val="en-GB"/>
        </w:rPr>
        <w:t xml:space="preserve"> and </w:t>
      </w:r>
      <w:r w:rsidR="00757046" w:rsidRPr="00757046">
        <w:rPr>
          <w:rStyle w:val="BerichtCodeZchn"/>
        </w:rPr>
        <w:t>Unsafe.</w:t>
      </w:r>
      <w:r w:rsidRPr="002267E0">
        <w:rPr>
          <w:rStyle w:val="BerichtCodeZchn"/>
        </w:rPr>
        <w:t>put*()</w:t>
      </w:r>
      <w:r w:rsidRPr="002267E0">
        <w:rPr>
          <w:lang w:val="en-GB"/>
        </w:rPr>
        <w:t xml:space="preserve"> methods to directly access that field</w:t>
      </w:r>
      <w:r>
        <w:rPr>
          <w:lang w:val="en-GB"/>
        </w:rPr>
        <w:t>.</w:t>
      </w:r>
    </w:p>
    <w:p w14:paraId="0F94BB2A" w14:textId="6F5F40F0" w:rsidR="002267E0" w:rsidRDefault="002267E0" w:rsidP="00C07F13">
      <w:pPr>
        <w:pStyle w:val="Listenabsatz"/>
        <w:numPr>
          <w:ilvl w:val="0"/>
          <w:numId w:val="93"/>
        </w:numPr>
      </w:pPr>
      <w:r w:rsidRPr="002267E0">
        <w:rPr>
          <w:rStyle w:val="BerichtCodeZchn"/>
        </w:rPr>
        <w:t>throwException()</w:t>
      </w:r>
      <w:r>
        <w:t xml:space="preserve">: Throw any exception without </w:t>
      </w:r>
      <w:r w:rsidRPr="002267E0">
        <w:rPr>
          <w:lang w:val="en-GB"/>
        </w:rPr>
        <w:t>enforcing Java’s compile-time checked-exception rules</w:t>
      </w:r>
      <w:r>
        <w:t>. This means, that any throwable - including checked exceptions - can be thrown without being included in the method</w:t>
      </w:r>
      <w:r w:rsidR="00757046">
        <w:t>’s</w:t>
      </w:r>
      <w:r>
        <w:t xml:space="preserve"> </w:t>
      </w:r>
      <w:r w:rsidRPr="00757046">
        <w:rPr>
          <w:rStyle w:val="BerichtCodeZchn"/>
        </w:rPr>
        <w:t>throws</w:t>
      </w:r>
      <w:r>
        <w:t xml:space="preserve"> clause.</w:t>
      </w:r>
    </w:p>
    <w:p w14:paraId="11BD10FA" w14:textId="0C30B030" w:rsidR="002267E0" w:rsidRDefault="002267E0" w:rsidP="002267E0">
      <w:r w:rsidRPr="002267E0">
        <w:t xml:space="preserve">However, since JDK version </w:t>
      </w:r>
      <w:r w:rsidR="003C3F6E">
        <w:t>9</w:t>
      </w:r>
      <w:r w:rsidRPr="002267E0">
        <w:t xml:space="preserve"> the actual implementation of Unsafe has moved to </w:t>
      </w:r>
      <w:r w:rsidRPr="002267E0">
        <w:rPr>
          <w:rStyle w:val="BerichtCodeZchn"/>
        </w:rPr>
        <w:t>jdk.internal.misc.Unsafe</w:t>
      </w:r>
      <w:r w:rsidR="0008608A">
        <w:rPr>
          <w:rStyle w:val="Funotenzeichen"/>
        </w:rPr>
        <w:footnoteReference w:id="5"/>
      </w:r>
      <w:r w:rsidRPr="002267E0">
        <w:t xml:space="preserve">, which is </w:t>
      </w:r>
      <w:r>
        <w:t>not exported to</w:t>
      </w:r>
      <w:r w:rsidR="003C3F6E">
        <w:t xml:space="preserve"> the</w:t>
      </w:r>
      <w:r>
        <w:t xml:space="preserve"> unnamed module and thus not accessible without adding the JVM options</w:t>
      </w:r>
      <w:r w:rsidR="002E6C0B">
        <w:t xml:space="preserve"> presented in </w:t>
      </w:r>
      <w:r w:rsidR="002E6C0B">
        <w:fldChar w:fldCharType="begin"/>
      </w:r>
      <w:r w:rsidR="002E6C0B">
        <w:instrText xml:space="preserve"> REF _Ref221718881 \h </w:instrText>
      </w:r>
      <w:r w:rsidR="002E6C0B">
        <w:fldChar w:fldCharType="separate"/>
      </w:r>
      <w:r w:rsidR="008A128C">
        <w:t xml:space="preserve">Code </w:t>
      </w:r>
      <w:r w:rsidR="008A128C">
        <w:rPr>
          <w:noProof/>
        </w:rPr>
        <w:t>1</w:t>
      </w:r>
      <w:r w:rsidR="002E6C0B">
        <w:fldChar w:fldCharType="end"/>
      </w:r>
      <w:r w:rsidR="002E6C0B">
        <w:t>.</w:t>
      </w:r>
    </w:p>
    <w:p w14:paraId="3E72A4EA" w14:textId="77777777" w:rsidR="002E6C0B" w:rsidRDefault="002E6C0B" w:rsidP="002E6C0B">
      <w:pPr>
        <w:pStyle w:val="BerichtCode"/>
        <w:numPr>
          <w:ilvl w:val="0"/>
          <w:numId w:val="0"/>
        </w:numPr>
        <w:ind w:left="360" w:hanging="360"/>
      </w:pPr>
      <w:r>
        <w:t>--add-exports java.base/jdk.internal.misc=ALL-UNNAMED</w:t>
      </w:r>
    </w:p>
    <w:p w14:paraId="4A0376BD" w14:textId="4F2D7661" w:rsidR="002E6C0B" w:rsidRDefault="002E6C0B" w:rsidP="002E6C0B">
      <w:pPr>
        <w:pStyle w:val="BerichtCode"/>
        <w:numPr>
          <w:ilvl w:val="0"/>
          <w:numId w:val="0"/>
        </w:numPr>
        <w:ind w:left="360" w:hanging="360"/>
      </w:pPr>
      <w:r>
        <w:t>--add-opens java.base/jdk.internal.misc=ALL-UNNAMED</w:t>
      </w:r>
    </w:p>
    <w:p w14:paraId="4F5116A3" w14:textId="1421EB6C" w:rsidR="00DA6D0C" w:rsidRPr="00DA6D0C" w:rsidRDefault="002E6C0B" w:rsidP="002E6C0B">
      <w:pPr>
        <w:pStyle w:val="Beschriftung"/>
        <w:rPr>
          <w:rStyle w:val="BerichtCodeZchn"/>
          <w:vanish/>
        </w:rPr>
      </w:pPr>
      <w:bookmarkStart w:id="16" w:name="_Ref221718881"/>
      <w:bookmarkStart w:id="17" w:name="_Toc223203876"/>
      <w:r>
        <w:t xml:space="preserve">Code </w:t>
      </w:r>
      <w:r>
        <w:fldChar w:fldCharType="begin"/>
      </w:r>
      <w:r>
        <w:instrText xml:space="preserve"> SEQ Code \* ARABIC </w:instrText>
      </w:r>
      <w:r>
        <w:fldChar w:fldCharType="separate"/>
      </w:r>
      <w:r w:rsidR="008A128C">
        <w:rPr>
          <w:noProof/>
        </w:rPr>
        <w:t>1</w:t>
      </w:r>
      <w:r>
        <w:fldChar w:fldCharType="end"/>
      </w:r>
      <w:bookmarkEnd w:id="16"/>
      <w:r>
        <w:t>:</w:t>
      </w:r>
      <w:r w:rsidR="00DD0835">
        <w:tab/>
      </w:r>
      <w:r w:rsidR="00DA6D0C">
        <w:t xml:space="preserve">Access to </w:t>
      </w:r>
      <w:r w:rsidR="00DA6D0C" w:rsidRPr="002E6C0B">
        <w:rPr>
          <w:rStyle w:val="BerichtCodeZchn"/>
        </w:rPr>
        <w:t>jdk.internal.misc</w:t>
      </w:r>
      <w:bookmarkEnd w:id="17"/>
    </w:p>
    <w:p w14:paraId="1B60F06A" w14:textId="339DFF1F" w:rsidR="002E6C0B" w:rsidRPr="00DA6D0C" w:rsidRDefault="00DA6D0C" w:rsidP="002E6C0B">
      <w:pPr>
        <w:pStyle w:val="Beschriftung"/>
        <w:rPr>
          <w:vanish/>
        </w:rPr>
      </w:pPr>
      <w:r>
        <w:t xml:space="preserve">. </w:t>
      </w:r>
      <w:r w:rsidR="002E6C0B">
        <w:t>JVM options to allow all</w:t>
      </w:r>
      <w:r w:rsidR="00E26E05">
        <w:t xml:space="preserve"> the</w:t>
      </w:r>
      <w:r w:rsidR="002E6C0B">
        <w:t xml:space="preserve"> </w:t>
      </w:r>
      <w:r w:rsidR="00E26E05">
        <w:t xml:space="preserve">unnamed </w:t>
      </w:r>
      <w:r w:rsidR="002E6C0B">
        <w:t xml:space="preserve">module to access the </w:t>
      </w:r>
      <w:r w:rsidR="002E6C0B" w:rsidRPr="002E6C0B">
        <w:rPr>
          <w:rStyle w:val="BerichtCodeZchn"/>
        </w:rPr>
        <w:t>jdk.internal.misc</w:t>
      </w:r>
      <w:r w:rsidR="002E6C0B">
        <w:t xml:space="preserve"> </w:t>
      </w:r>
      <w:r w:rsidR="00E26E05">
        <w:t>package</w:t>
      </w:r>
      <w:r w:rsidR="002E6C0B">
        <w:t>.</w:t>
      </w:r>
    </w:p>
    <w:p w14:paraId="5E029187" w14:textId="2A3E290C" w:rsidR="002E6C0B" w:rsidRDefault="002E6C0B" w:rsidP="002E6C0B">
      <w:r w:rsidRPr="002267E0">
        <w:rPr>
          <w:rStyle w:val="BerichtCodeZchn"/>
        </w:rPr>
        <w:t>jdk.internal.misc.Unsafe</w:t>
      </w:r>
      <w:r w:rsidR="003C3F6E" w:rsidRPr="003C3F6E">
        <w:rPr>
          <w:vertAlign w:val="superscript"/>
        </w:rPr>
        <w:footnoteReference w:id="6"/>
      </w:r>
      <w:r w:rsidRPr="002E6C0B">
        <w:t xml:space="preserve"> provides more methods</w:t>
      </w:r>
      <w:r>
        <w:t xml:space="preserve"> than </w:t>
      </w:r>
      <w:r w:rsidRPr="00C07F13">
        <w:rPr>
          <w:rStyle w:val="BerichtCodeZchn"/>
        </w:rPr>
        <w:t>sun.misc.Unsafe</w:t>
      </w:r>
      <w:r>
        <w:t>. For example</w:t>
      </w:r>
      <w:r w:rsidRPr="002E6C0B">
        <w:t>:</w:t>
      </w:r>
    </w:p>
    <w:p w14:paraId="6DFA9AE3" w14:textId="4E41813B" w:rsidR="002E6C0B" w:rsidRDefault="002E6C0B" w:rsidP="002E6C0B">
      <w:pPr>
        <w:pStyle w:val="Listenabsatz"/>
        <w:numPr>
          <w:ilvl w:val="0"/>
          <w:numId w:val="94"/>
        </w:numPr>
      </w:pPr>
      <w:r w:rsidRPr="002E6C0B">
        <w:rPr>
          <w:rStyle w:val="BerichtCodeZchn"/>
        </w:rPr>
        <w:t>put*Unaligned()</w:t>
      </w:r>
      <w:r>
        <w:t xml:space="preserve">, </w:t>
      </w:r>
      <w:r w:rsidRPr="002E6C0B">
        <w:rPr>
          <w:rStyle w:val="BerichtCodeZchn"/>
        </w:rPr>
        <w:t>get*Unaligned()</w:t>
      </w:r>
      <w:r>
        <w:t>: Unaligned memory access</w:t>
      </w:r>
      <w:r w:rsidR="00757046">
        <w:t>.</w:t>
      </w:r>
    </w:p>
    <w:p w14:paraId="1EE98607" w14:textId="1DB921FD" w:rsidR="002E6C0B" w:rsidRDefault="002E6C0B" w:rsidP="002E6C0B">
      <w:pPr>
        <w:pStyle w:val="Listenabsatz"/>
        <w:numPr>
          <w:ilvl w:val="0"/>
          <w:numId w:val="94"/>
        </w:numPr>
      </w:pPr>
      <w:r w:rsidRPr="002E6C0B">
        <w:rPr>
          <w:rStyle w:val="BerichtCodeZchn"/>
        </w:rPr>
        <w:t>compareAndSet*()</w:t>
      </w:r>
      <w:r>
        <w:t>: Atomically compare and write a value to an address.</w:t>
      </w:r>
    </w:p>
    <w:p w14:paraId="1B2797AC" w14:textId="1B7D5CFA" w:rsidR="002E6C0B" w:rsidRPr="002E6C0B" w:rsidRDefault="002E6C0B" w:rsidP="002E6C0B">
      <w:pPr>
        <w:pStyle w:val="Listenabsatz"/>
        <w:numPr>
          <w:ilvl w:val="0"/>
          <w:numId w:val="94"/>
        </w:numPr>
      </w:pPr>
      <w:r w:rsidRPr="002E6C0B">
        <w:rPr>
          <w:rStyle w:val="BerichtCodeZchn"/>
        </w:rPr>
        <w:t>allocateInstance()</w:t>
      </w:r>
      <w:r>
        <w:t>: Allocate an instance of a specific class without executing its constructor.</w:t>
      </w:r>
    </w:p>
    <w:p w14:paraId="7A18297E" w14:textId="32BDBFE8" w:rsidR="00BC4329" w:rsidRDefault="00BC4329" w:rsidP="001D74F2">
      <w:pPr>
        <w:pStyle w:val="berschrift3"/>
      </w:pPr>
      <w:bookmarkStart w:id="18" w:name="_Toc223203829"/>
      <w:r>
        <w:lastRenderedPageBreak/>
        <w:t>Java Native Interface (JNI)</w:t>
      </w:r>
      <w:bookmarkEnd w:id="18"/>
    </w:p>
    <w:p w14:paraId="164BAAB9" w14:textId="5501B666" w:rsidR="00DD4829" w:rsidRDefault="00DD4829" w:rsidP="00DD4829">
      <w:r>
        <w:t xml:space="preserve">The Java Native Interface (JNI) is a mechanism to integrate native code written in languages such as C or C++ within Java applications </w:t>
      </w:r>
      <w:r>
        <w:fldChar w:fldCharType="begin"/>
      </w:r>
      <w:r w:rsidR="00694C79">
        <w:instrText xml:space="preserve"> ADDIN ZOTERO_ITEM CSL_CITATION {"citationID":"V12fu4MS","properties":{"formattedCitation":"[1]","plainCitation":"[1]","noteIndex":0},"citationItems":[{"id":3,"uris":["http://zotero.org/users/local/qUQ1uMZK/items/NBE895ED"],"itemData":{"id":3,"type":"book","call-number":"QA76.38 .L53 1999","collection-title":"The Java series","event-place":"Reading, Mass","ISBN":"978-0-201-32577-5","number-of-pages":"303","publisher":"Addison-Wesley","publisher-place":"Reading, Mass","source":"Library of Congress ISBN","title":"The Java Native interface: programmer's guide and specification","title-short":"The Java Native interface","author":[{"family":"Liang","given":"Sheng"}],"issued":{"date-parts":[["1999"]]}}}],"schema":"https://github.com/citation-style-language/schema/raw/master/csl-citation.json"} </w:instrText>
      </w:r>
      <w:r>
        <w:fldChar w:fldCharType="separate"/>
      </w:r>
      <w:r w:rsidR="00FF1C78" w:rsidRPr="00FF1C78">
        <w:rPr>
          <w:rFonts w:cs="Times New Roman"/>
        </w:rPr>
        <w:t>[1]</w:t>
      </w:r>
      <w:r>
        <w:fldChar w:fldCharType="end"/>
      </w:r>
      <w:r>
        <w:t xml:space="preserve">. It enables Java code to invoke native functions and allows native code to access Java objects and methods. For example, a method declared as </w:t>
      </w:r>
    </w:p>
    <w:p w14:paraId="06A5D813" w14:textId="4FD4041E" w:rsidR="00DD4829" w:rsidRDefault="00DD4829" w:rsidP="00DD4829">
      <w:pPr>
        <w:pStyle w:val="BerichtCode"/>
        <w:numPr>
          <w:ilvl w:val="0"/>
          <w:numId w:val="0"/>
        </w:numPr>
        <w:ind w:left="360" w:hanging="360"/>
      </w:pPr>
      <w:r w:rsidRPr="007A1B74">
        <w:rPr>
          <w:color w:val="4472C4" w:themeColor="accent1"/>
        </w:rPr>
        <w:t xml:space="preserve">public class </w:t>
      </w:r>
      <w:r>
        <w:t>MyClass {</w:t>
      </w:r>
    </w:p>
    <w:p w14:paraId="363ED780" w14:textId="0646491B" w:rsidR="00DD4829" w:rsidRDefault="00DD4829" w:rsidP="00DD4829">
      <w:pPr>
        <w:pStyle w:val="BerichtCode"/>
        <w:numPr>
          <w:ilvl w:val="0"/>
          <w:numId w:val="0"/>
        </w:numPr>
        <w:ind w:left="360" w:hanging="360"/>
      </w:pPr>
      <w:r>
        <w:t xml:space="preserve">    </w:t>
      </w:r>
      <w:r w:rsidRPr="007A1B74">
        <w:rPr>
          <w:color w:val="4472C4" w:themeColor="accent1"/>
        </w:rPr>
        <w:t xml:space="preserve">public static native int </w:t>
      </w:r>
      <w:r>
        <w:t>add(int a, int b);</w:t>
      </w:r>
    </w:p>
    <w:p w14:paraId="08BBFE03" w14:textId="4191EF34" w:rsidR="00DD4829" w:rsidRDefault="00DD4829" w:rsidP="00DD4829">
      <w:pPr>
        <w:pStyle w:val="BerichtCode"/>
        <w:numPr>
          <w:ilvl w:val="0"/>
          <w:numId w:val="0"/>
        </w:numPr>
        <w:ind w:left="360" w:hanging="360"/>
      </w:pPr>
      <w:r>
        <w:t>}</w:t>
      </w:r>
    </w:p>
    <w:p w14:paraId="73D06CE4" w14:textId="14F00941" w:rsidR="00DD4829" w:rsidRDefault="00DD4829" w:rsidP="00DD4829">
      <w:pPr>
        <w:pStyle w:val="Beschriftung"/>
      </w:pPr>
      <w:bookmarkStart w:id="19" w:name="_Ref221464425"/>
      <w:bookmarkStart w:id="20" w:name="_Toc223203877"/>
      <w:r>
        <w:t xml:space="preserve">Code </w:t>
      </w:r>
      <w:r>
        <w:fldChar w:fldCharType="begin"/>
      </w:r>
      <w:r>
        <w:instrText xml:space="preserve"> SEQ Code \* ARABIC </w:instrText>
      </w:r>
      <w:r>
        <w:fldChar w:fldCharType="separate"/>
      </w:r>
      <w:r w:rsidR="008A128C">
        <w:rPr>
          <w:noProof/>
        </w:rPr>
        <w:t>2</w:t>
      </w:r>
      <w:r>
        <w:fldChar w:fldCharType="end"/>
      </w:r>
      <w:bookmarkEnd w:id="19"/>
      <w:r>
        <w:t>:</w:t>
      </w:r>
      <w:r>
        <w:tab/>
        <w:t xml:space="preserve">A native function in Java possible through </w:t>
      </w:r>
      <w:r w:rsidR="00DA6D0C">
        <w:t>the Java Native Interface (JNI)</w:t>
      </w:r>
      <w:r>
        <w:t>.</w:t>
      </w:r>
      <w:bookmarkEnd w:id="20"/>
    </w:p>
    <w:p w14:paraId="3E8B2B48" w14:textId="2485D087" w:rsidR="00DD4829" w:rsidRDefault="00DD4829" w:rsidP="00DD4829">
      <w:r>
        <w:t xml:space="preserve">can be implemented in C as </w:t>
      </w:r>
    </w:p>
    <w:p w14:paraId="2514870C" w14:textId="77777777" w:rsidR="00DD4829" w:rsidRDefault="00DD4829" w:rsidP="00DD4829">
      <w:pPr>
        <w:pStyle w:val="BerichtCode"/>
      </w:pPr>
      <w:r w:rsidRPr="007A1B74">
        <w:rPr>
          <w:color w:val="4472C4" w:themeColor="accent1"/>
        </w:rPr>
        <w:t xml:space="preserve">JNIEXPORT jint JNICALL </w:t>
      </w:r>
      <w:r w:rsidRPr="00DD4829">
        <w:t>Java_MyClass_add(JNIEnv* env, jobject obj,</w:t>
      </w:r>
    </w:p>
    <w:p w14:paraId="74BB8A9A" w14:textId="20BC82CD" w:rsidR="00DD4829" w:rsidRDefault="00DD4829" w:rsidP="00DD4829">
      <w:pPr>
        <w:pStyle w:val="BerichtCode"/>
      </w:pPr>
      <w:r>
        <w:t xml:space="preserve">      </w:t>
      </w:r>
      <w:r w:rsidRPr="00DD4829">
        <w:t xml:space="preserve"> </w:t>
      </w:r>
      <w:r>
        <w:t xml:space="preserve">                                              </w:t>
      </w:r>
      <w:r w:rsidRPr="00DD4829">
        <w:t>jint a, jint b) {</w:t>
      </w:r>
    </w:p>
    <w:p w14:paraId="4FD813C2" w14:textId="77777777" w:rsidR="00DD4829" w:rsidRDefault="00DD4829" w:rsidP="00DD4829">
      <w:pPr>
        <w:pStyle w:val="BerichtCode"/>
      </w:pPr>
      <w:r w:rsidRPr="00DD4829">
        <w:t xml:space="preserve"> </w:t>
      </w:r>
      <w:r w:rsidRPr="007A1B74">
        <w:rPr>
          <w:color w:val="4472C4" w:themeColor="accent1"/>
        </w:rPr>
        <w:t xml:space="preserve">return </w:t>
      </w:r>
      <w:r w:rsidRPr="00DD4829">
        <w:t xml:space="preserve">a + b; </w:t>
      </w:r>
    </w:p>
    <w:p w14:paraId="44307E64" w14:textId="3CC79626" w:rsidR="00DD4829" w:rsidRDefault="00DD4829" w:rsidP="00DD4829">
      <w:pPr>
        <w:pStyle w:val="BerichtCode"/>
      </w:pPr>
      <w:r w:rsidRPr="00DD4829">
        <w:t>}</w:t>
      </w:r>
    </w:p>
    <w:p w14:paraId="6C88E99D" w14:textId="64400DF8" w:rsidR="00DD4829" w:rsidRPr="00DD4829" w:rsidRDefault="00DD4829" w:rsidP="00DD4829">
      <w:pPr>
        <w:pStyle w:val="Beschriftung"/>
      </w:pPr>
      <w:bookmarkStart w:id="21" w:name="_Toc223203878"/>
      <w:r>
        <w:t xml:space="preserve">Code </w:t>
      </w:r>
      <w:r>
        <w:fldChar w:fldCharType="begin"/>
      </w:r>
      <w:r>
        <w:instrText xml:space="preserve"> SEQ Code \* ARABIC </w:instrText>
      </w:r>
      <w:r>
        <w:fldChar w:fldCharType="separate"/>
      </w:r>
      <w:r w:rsidR="008A128C">
        <w:rPr>
          <w:noProof/>
        </w:rPr>
        <w:t>3</w:t>
      </w:r>
      <w:r>
        <w:fldChar w:fldCharType="end"/>
      </w:r>
      <w:r>
        <w:t>:</w:t>
      </w:r>
      <w:r>
        <w:tab/>
        <w:t>The</w:t>
      </w:r>
      <w:r w:rsidR="00BD2CCB">
        <w:t xml:space="preserve"> native</w:t>
      </w:r>
      <w:r>
        <w:t xml:space="preserve"> implementation of </w:t>
      </w:r>
      <w:r w:rsidR="00BD2CCB">
        <w:t xml:space="preserve">the JNI function from </w:t>
      </w:r>
      <w:r w:rsidR="00BD2CCB">
        <w:fldChar w:fldCharType="begin"/>
      </w:r>
      <w:r w:rsidR="00BD2CCB">
        <w:instrText xml:space="preserve"> REF _Ref221464425 \h </w:instrText>
      </w:r>
      <w:r w:rsidR="00BD2CCB">
        <w:fldChar w:fldCharType="separate"/>
      </w:r>
      <w:r w:rsidR="008A128C">
        <w:t xml:space="preserve">Code </w:t>
      </w:r>
      <w:r w:rsidR="008A128C">
        <w:rPr>
          <w:noProof/>
        </w:rPr>
        <w:t>2</w:t>
      </w:r>
      <w:r w:rsidR="00BD2CCB">
        <w:fldChar w:fldCharType="end"/>
      </w:r>
      <w:r w:rsidR="00BD2CCB">
        <w:t>.</w:t>
      </w:r>
      <w:bookmarkEnd w:id="21"/>
      <w:r>
        <w:t xml:space="preserve"> </w:t>
      </w:r>
    </w:p>
    <w:p w14:paraId="3148F2B5" w14:textId="3AFEE4C4" w:rsidR="002413BC" w:rsidRDefault="002413BC">
      <w:pPr>
        <w:pStyle w:val="berschrift2"/>
      </w:pPr>
      <w:bookmarkStart w:id="22" w:name="_Toc223203830"/>
      <w:r>
        <w:t>Application Binary Interface (ABI)</w:t>
      </w:r>
      <w:bookmarkEnd w:id="22"/>
    </w:p>
    <w:p w14:paraId="4E590674" w14:textId="47907510" w:rsidR="007C78CE" w:rsidRDefault="007C78CE" w:rsidP="007C78CE">
      <w:r>
        <w:t>The Application Binary Interface (ABI) defines a set of low-level rules that govern how structures are represented</w:t>
      </w:r>
      <w:r w:rsidR="00FC4015">
        <w:t xml:space="preserve"> </w:t>
      </w:r>
      <w:r>
        <w:t>at the binary level</w:t>
      </w:r>
      <w:r w:rsidR="00A371FF">
        <w:t xml:space="preserve"> </w:t>
      </w:r>
      <w:r w:rsidR="00A371FF">
        <w:fldChar w:fldCharType="begin"/>
      </w:r>
      <w:r w:rsidR="00FF1C78">
        <w:instrText xml:space="preserve"> ADDIN ZOTERO_ITEM CSL_CITATION {"citationID":"rh0ubs3W","properties":{"formattedCitation":"[4], [8]","plainCitation":"[4], [8]","noteIndex":0},"citationItems":[{"id":40,"uris":["http://zotero.org/users/local/qUQ1uMZK/items/Q4C7KRLU"],"itemData":{"id":40,"type":"paper-conference","container-title":"2009 IEEE Hot Chips 21 Symposium (HCS)","page":"1–314","publisher":"IEEE","source":"Google Scholar","title":"The opencl specification","URL":"https://ieeexplore.ieee.org/abstract/document/7478342/","author":[{"family":"Munshi","given":"Aaftab"}],"accessed":{"date-parts":[["2026",2,11]]},"issued":{"date-parts":[["2009"]]}}},{"id":36,"uris":["http://zotero.org/users/local/qUQ1uMZK/items/XQG9QEWH"],"itemData":{"id":36,"type":"article-journal","container-title":"AMD64 architecture processor supplement","page":"588–601","source":"Google Scholar","title":"System V application binary interface","author":[{"family":"Lu","given":"H. J."},{"family":"Matz","given":"Michael"},{"family":"Hubicka","given":"Jan"},{"family":"Jaeger","given":"Andreas"},{"family":"Mitchell","given":"Mark"}],"issued":{"date-parts":[["2018"]]}}}],"schema":"https://github.com/citation-style-language/schema/raw/master/csl-citation.json"} </w:instrText>
      </w:r>
      <w:r w:rsidR="00A371FF">
        <w:fldChar w:fldCharType="separate"/>
      </w:r>
      <w:r w:rsidR="00FF1C78" w:rsidRPr="00FF1C78">
        <w:rPr>
          <w:rFonts w:cs="Times New Roman"/>
        </w:rPr>
        <w:t>[4], [8]</w:t>
      </w:r>
      <w:r w:rsidR="00A371FF">
        <w:fldChar w:fldCharType="end"/>
      </w:r>
      <w:r>
        <w:t>. In particular, the ABI specifies the memory layout of structures, including the alignment requirements of primitive types, structures, unions and arrays, as well as the insertion of padding within structures to satisfy these alignment constraints. The ABI ensures that compiled code produced by different compilers or interpreters can interoperate correctly at the binary level. While the ABI additionally defines aspects such as register usage, calling conventions and stack layout, these topics are not relevant in the scope of this thesis and are therefore not discussed further.</w:t>
      </w:r>
    </w:p>
    <w:p w14:paraId="11BE9674" w14:textId="5D6AA79E" w:rsidR="0077557E" w:rsidRDefault="00164112" w:rsidP="007C78CE">
      <w:r>
        <w:t>To further illustrate why different ABIs may affect the structure layout</w:t>
      </w:r>
      <w:r w:rsidR="002A1A18">
        <w:t>,</w:t>
      </w:r>
      <w:r>
        <w:t xml:space="preserve"> </w:t>
      </w:r>
      <w:r w:rsidR="00DD5F21">
        <w:fldChar w:fldCharType="begin"/>
      </w:r>
      <w:r w:rsidR="00DD5F21">
        <w:instrText xml:space="preserve"> REF _Ref221815016 \h </w:instrText>
      </w:r>
      <w:r w:rsidR="00DD5F21">
        <w:fldChar w:fldCharType="separate"/>
      </w:r>
      <w:r w:rsidR="008A128C">
        <w:t xml:space="preserve">Fig. </w:t>
      </w:r>
      <w:r w:rsidR="008A128C">
        <w:rPr>
          <w:noProof/>
        </w:rPr>
        <w:t>1</w:t>
      </w:r>
      <w:r w:rsidR="00DD5F21">
        <w:fldChar w:fldCharType="end"/>
      </w:r>
      <w:r w:rsidR="00DD5F21">
        <w:t xml:space="preserve"> </w:t>
      </w:r>
      <w:r w:rsidR="0077557E">
        <w:t>describes the memory layout of a structure containing an int element and a 3-component float vector in memory using Microsoft’s x64 ABI</w:t>
      </w:r>
      <w:r w:rsidR="00516133">
        <w:rPr>
          <w:rStyle w:val="Funotenzeichen"/>
        </w:rPr>
        <w:footnoteReference w:id="7"/>
      </w:r>
      <w:r w:rsidR="0077557E">
        <w:t xml:space="preserve"> and OpenGL’s </w:t>
      </w:r>
      <w:r w:rsidR="00B17720">
        <w:t xml:space="preserve">Standard </w:t>
      </w:r>
      <w:r w:rsidR="0077557E">
        <w:t>Uniform Block Layout</w:t>
      </w:r>
      <w:r w:rsidR="00B17720">
        <w:t xml:space="preserve"> (std140)</w:t>
      </w:r>
      <w:r w:rsidR="00BF791C">
        <w:rPr>
          <w:rStyle w:val="Funotenzeichen"/>
        </w:rPr>
        <w:footnoteReference w:id="8"/>
      </w:r>
      <w:r w:rsidR="0077557E">
        <w:t>.</w:t>
      </w:r>
      <w:r w:rsidR="00B17720">
        <w:t xml:space="preserve"> Noteworthy, is that – unlike std140 – x64 ABI does not specify vectors as special types. </w:t>
      </w:r>
      <w:r w:rsidR="002A1A18">
        <w:t>Instead,</w:t>
      </w:r>
      <w:r w:rsidR="00B17720">
        <w:t xml:space="preserve"> a float array </w:t>
      </w:r>
      <w:r w:rsidR="002A1A18">
        <w:t>of</w:t>
      </w:r>
      <w:r w:rsidR="00B17720">
        <w:t xml:space="preserve"> length three is used. </w:t>
      </w:r>
    </w:p>
    <w:p w14:paraId="55642E89" w14:textId="77777777" w:rsidR="009E47DF" w:rsidRDefault="0077557E" w:rsidP="009E47DF">
      <w:pPr>
        <w:keepNext/>
        <w:jc w:val="center"/>
      </w:pPr>
      <w:r w:rsidRPr="0077557E">
        <w:rPr>
          <w:noProof/>
        </w:rPr>
        <w:lastRenderedPageBreak/>
        <w:drawing>
          <wp:inline distT="0" distB="0" distL="0" distR="0" wp14:anchorId="1FB290D3" wp14:editId="6E6B1789">
            <wp:extent cx="3587284" cy="1961627"/>
            <wp:effectExtent l="0" t="0" r="0" b="635"/>
            <wp:docPr id="15032887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88726" name="Grafik 1"/>
                    <pic:cNvPicPr>
                      <a:picLocks noChangeAspect="1" noChangeArrowheads="1"/>
                    </pic:cNvPicPr>
                  </pic:nvPicPr>
                  <pic:blipFill>
                    <a:blip r:embed="rId14"/>
                    <a:stretch>
                      <a:fillRect/>
                    </a:stretch>
                  </pic:blipFill>
                  <pic:spPr bwMode="auto">
                    <a:xfrm>
                      <a:off x="0" y="0"/>
                      <a:ext cx="3587284" cy="1961627"/>
                    </a:xfrm>
                    <a:prstGeom prst="rect">
                      <a:avLst/>
                    </a:prstGeom>
                    <a:noFill/>
                    <a:ln>
                      <a:noFill/>
                    </a:ln>
                  </pic:spPr>
                </pic:pic>
              </a:graphicData>
            </a:graphic>
          </wp:inline>
        </w:drawing>
      </w:r>
    </w:p>
    <w:p w14:paraId="198A1879" w14:textId="06BC9BF1" w:rsidR="00DA6D0C" w:rsidRPr="00DA6D0C" w:rsidRDefault="009E47DF" w:rsidP="009E47DF">
      <w:pPr>
        <w:pStyle w:val="Beschriftung"/>
        <w:jc w:val="left"/>
        <w:rPr>
          <w:vanish/>
        </w:rPr>
      </w:pPr>
      <w:bookmarkStart w:id="23" w:name="_Ref221815016"/>
      <w:bookmarkStart w:id="24" w:name="_Toc223203732"/>
      <w:r>
        <w:t xml:space="preserve">Fig. </w:t>
      </w:r>
      <w:r>
        <w:fldChar w:fldCharType="begin"/>
      </w:r>
      <w:r>
        <w:instrText xml:space="preserve"> SEQ Fig. \* ARABIC </w:instrText>
      </w:r>
      <w:r>
        <w:fldChar w:fldCharType="separate"/>
      </w:r>
      <w:r w:rsidR="008A128C">
        <w:rPr>
          <w:noProof/>
        </w:rPr>
        <w:t>1</w:t>
      </w:r>
      <w:r>
        <w:fldChar w:fldCharType="end"/>
      </w:r>
      <w:bookmarkEnd w:id="23"/>
      <w:r>
        <w:t>:</w:t>
      </w:r>
      <w:r>
        <w:tab/>
      </w:r>
      <w:r w:rsidR="00231802">
        <w:t xml:space="preserve">Memory layout of a </w:t>
      </w:r>
      <w:r w:rsidR="00DA6D0C">
        <w:t xml:space="preserve">structure </w:t>
      </w:r>
      <w:r w:rsidR="00231802">
        <w:t>across</w:t>
      </w:r>
      <w:r w:rsidR="00DA6D0C">
        <w:t xml:space="preserve"> different ABIs</w:t>
      </w:r>
      <w:bookmarkEnd w:id="24"/>
    </w:p>
    <w:p w14:paraId="6E55686C" w14:textId="4DF2F636" w:rsidR="0077557E" w:rsidRDefault="00DA6D0C" w:rsidP="009E47DF">
      <w:pPr>
        <w:pStyle w:val="Beschriftung"/>
        <w:jc w:val="left"/>
      </w:pPr>
      <w:r>
        <w:t xml:space="preserve">. </w:t>
      </w:r>
      <w:r w:rsidR="009E47DF">
        <w:t>A structure with an int and a 3-component float vector in memory using different Application Binary Interfaces</w:t>
      </w:r>
      <w:r>
        <w:t xml:space="preserve"> (ABI)</w:t>
      </w:r>
      <w:r w:rsidR="009E47DF">
        <w:t>.</w:t>
      </w:r>
    </w:p>
    <w:p w14:paraId="2DF32CC4" w14:textId="18EEBDCA" w:rsidR="002A1A18" w:rsidRPr="002A1A18" w:rsidRDefault="002A1A18" w:rsidP="002A1A18">
      <w:r>
        <w:t xml:space="preserve">As seen in </w:t>
      </w:r>
      <w:r>
        <w:fldChar w:fldCharType="begin"/>
      </w:r>
      <w:r>
        <w:instrText xml:space="preserve"> REF _Ref221815016 \h </w:instrText>
      </w:r>
      <w:r>
        <w:fldChar w:fldCharType="separate"/>
      </w:r>
      <w:r w:rsidR="008A128C">
        <w:t xml:space="preserve">Fig. </w:t>
      </w:r>
      <w:r w:rsidR="008A128C">
        <w:rPr>
          <w:noProof/>
        </w:rPr>
        <w:t>1</w:t>
      </w:r>
      <w:r>
        <w:fldChar w:fldCharType="end"/>
      </w:r>
      <w:r>
        <w:t xml:space="preserve">, the memory layout has major differences in padding, alignment and size. </w:t>
      </w:r>
      <w:r w:rsidRPr="002A1A18">
        <w:t>The x64 ABI</w:t>
      </w:r>
      <w:r>
        <w:t xml:space="preserve"> aligns the float array to the next 4-byte boundary, </w:t>
      </w:r>
      <w:r w:rsidRPr="002A1A18">
        <w:t xml:space="preserve">whereas std140 aligns </w:t>
      </w:r>
      <w:r>
        <w:t>the 3-</w:t>
      </w:r>
      <w:r w:rsidRPr="002A1A18">
        <w:t xml:space="preserve">component </w:t>
      </w:r>
      <w:r>
        <w:t xml:space="preserve">vector </w:t>
      </w:r>
      <w:r w:rsidRPr="002A1A18">
        <w:t xml:space="preserve">to </w:t>
      </w:r>
      <w:r>
        <w:t xml:space="preserve">a </w:t>
      </w:r>
      <w:r w:rsidRPr="002A1A18">
        <w:t>16-byte boundar</w:t>
      </w:r>
      <w:r>
        <w:t>y</w:t>
      </w:r>
      <w:r w:rsidRPr="002A1A18">
        <w:t>, resulting in unused padding bytes. Consequently, reusing a host-side structure for GPU data transfer may produce incorrect results unless the layout rules of the target ABI are explicitly respected.</w:t>
      </w:r>
    </w:p>
    <w:p w14:paraId="050AD4B0" w14:textId="77777777" w:rsidR="00495FFD" w:rsidRDefault="00495FFD" w:rsidP="00495FFD">
      <w:pPr>
        <w:pStyle w:val="berschrift2"/>
      </w:pPr>
      <w:bookmarkStart w:id="25" w:name="_Toc223203831"/>
      <w:r>
        <w:t>Benchmarking and Profiling</w:t>
      </w:r>
      <w:bookmarkEnd w:id="25"/>
    </w:p>
    <w:p w14:paraId="282104AC" w14:textId="1980A72F" w:rsidR="00144A00" w:rsidRDefault="00144A00" w:rsidP="00495FFD">
      <w:r>
        <w:t>This section discusses problems related to benchmarking and profiling as well as discussing different benchmarking and profiling tools.</w:t>
      </w:r>
    </w:p>
    <w:p w14:paraId="642AFA6E" w14:textId="77777777" w:rsidR="00495FFD" w:rsidRDefault="00495FFD" w:rsidP="00495FFD">
      <w:pPr>
        <w:pStyle w:val="berschrift3"/>
      </w:pPr>
      <w:bookmarkStart w:id="26" w:name="_Ref221113850"/>
      <w:bookmarkStart w:id="27" w:name="_Toc223203832"/>
      <w:r>
        <w:t>Benchmark Related Problems</w:t>
      </w:r>
      <w:bookmarkEnd w:id="27"/>
    </w:p>
    <w:p w14:paraId="09276C2F" w14:textId="20090829" w:rsidR="001D74F2" w:rsidRPr="001D74F2" w:rsidRDefault="00144A00" w:rsidP="001D74F2">
      <w:r>
        <w:t xml:space="preserve">While benchmarking Java-code some common pitfalls must be avoided to achieve accurate results. These issues are discussed below and are considered in the </w:t>
      </w:r>
      <w:r w:rsidR="001D74F2">
        <w:t xml:space="preserve">benchmarks </w:t>
      </w:r>
      <w:r>
        <w:t>presented</w:t>
      </w:r>
      <w:r w:rsidR="001D74F2">
        <w:t xml:space="preserve"> in chapter </w:t>
      </w:r>
      <w:r w:rsidR="001D74F2">
        <w:fldChar w:fldCharType="begin"/>
      </w:r>
      <w:r w:rsidR="001D74F2">
        <w:instrText xml:space="preserve"> REF _Ref221562286 \r \h </w:instrText>
      </w:r>
      <w:r w:rsidR="001D74F2">
        <w:fldChar w:fldCharType="separate"/>
      </w:r>
      <w:r w:rsidR="008A128C">
        <w:t>4</w:t>
      </w:r>
      <w:r w:rsidR="001D74F2">
        <w:fldChar w:fldCharType="end"/>
      </w:r>
      <w:r w:rsidR="001D74F2">
        <w:t xml:space="preserve"> and</w:t>
      </w:r>
      <w:r>
        <w:t xml:space="preserve"> </w:t>
      </w:r>
      <w:r>
        <w:fldChar w:fldCharType="begin"/>
      </w:r>
      <w:r>
        <w:instrText xml:space="preserve"> REF _Ref221929591 \r \h </w:instrText>
      </w:r>
      <w:r>
        <w:fldChar w:fldCharType="separate"/>
      </w:r>
      <w:r w:rsidR="008A128C">
        <w:t>5</w:t>
      </w:r>
      <w:r>
        <w:fldChar w:fldCharType="end"/>
      </w:r>
      <w:r w:rsidR="001D74F2">
        <w:t>.</w:t>
      </w:r>
    </w:p>
    <w:p w14:paraId="5FD6349C" w14:textId="77777777" w:rsidR="00495FFD" w:rsidRDefault="00495FFD" w:rsidP="00495FFD">
      <w:pPr>
        <w:pStyle w:val="berschrift4"/>
      </w:pPr>
      <w:r>
        <w:t>Dead Code Elimination</w:t>
      </w:r>
    </w:p>
    <w:p w14:paraId="5C6B7B4F" w14:textId="7B1F153F" w:rsidR="00384915" w:rsidRDefault="00495FFD" w:rsidP="00495FFD">
      <w:r>
        <w:t xml:space="preserve">Dead Code Elimination is a common issue in microbenchmarks </w:t>
      </w:r>
      <w:r>
        <w:fldChar w:fldCharType="begin"/>
      </w:r>
      <w:r w:rsidR="00FF1C78">
        <w:instrText xml:space="preserve"> ADDIN ZOTERO_ITEM CSL_CITATION {"citationID":"Jm1qZBl1","properties":{"formattedCitation":"[9], [10]","plainCitation":"[9], [10]","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id":24,"uris":["http://zotero.org/users/local/qUQ1uMZK/items/A3T4CFWW"],"itemData":{"id":24,"type":"paper-conference","abstract":"Eclipse compiler for Java (ECJ) is open source incremented compiler. We reform features of ECJ, related to optimization technique called as dead code detection and elimination. ECJ identifies the dead code. We are extending this compiler to eliminate the dead code. In this paper we are describing the structure of ECJ. For dead code elimination approach we have used Single Static Assignment (SSA) strategy. After applying definition- use (DU) chain on SSA, we detect dead code and eliminate it. In this paper we are describing two algorithms: 1) To convert Java source code into SSA. 2) To eliminate dead code. Hence by implementing dead code elimination in ECJ, we are utilizing space and execution time of program which leads to improve efficiency of compiler.","container-title":"2015 International Conference on Control, Instrumentation, Communication and Computational Technologies (ICCICCT)","DOI":"10.1109/ICCICCT.2015.7475289","event-title":"2015 International Conference on Control, Instrumentation, Communication and Computational Technologies (ICCICCT)","page":"275-278","source":"IEEE Xplore","title":"Dead code elimination technique in eclipse compiler for Java","URL":"https://ieeexplore.ieee.org/document/7475289/","author":[{"family":"Karer","given":"Hiral H."},{"family":"Soni","given":"Purvi B."}],"accessed":{"date-parts":[["2025",10,13]]},"issued":{"date-parts":[["2015",12]]}}}],"schema":"https://github.com/citation-style-language/schema/raw/master/csl-citation.json"} </w:instrText>
      </w:r>
      <w:r>
        <w:fldChar w:fldCharType="separate"/>
      </w:r>
      <w:r w:rsidR="00FF1C78" w:rsidRPr="00FF1C78">
        <w:rPr>
          <w:rFonts w:cs="Times New Roman"/>
        </w:rPr>
        <w:t>[9], [10]</w:t>
      </w:r>
      <w:r>
        <w:fldChar w:fldCharType="end"/>
      </w:r>
      <w:r>
        <w:t xml:space="preserve">. </w:t>
      </w:r>
      <w:r w:rsidR="00412174">
        <w:t xml:space="preserve">Benchmarks usually test a specific piece of code but leaving out the code consuming the computation result. </w:t>
      </w:r>
      <w:r w:rsidR="00316601" w:rsidRPr="00316601">
        <w:t xml:space="preserve">However, the JIT compiler can detect code whose results are never </w:t>
      </w:r>
      <w:r w:rsidR="00316601">
        <w:t>used</w:t>
      </w:r>
      <w:r w:rsidR="00316601" w:rsidRPr="00316601">
        <w:t xml:space="preserve"> or whose execution has no effect and may therefore eliminate it entirely. This optimi</w:t>
      </w:r>
      <w:r w:rsidR="00D56400">
        <w:t>s</w:t>
      </w:r>
      <w:r w:rsidR="00316601" w:rsidRPr="00316601">
        <w:t>ation can unintentionally alter benchmark behaviour and lead to misleading results.</w:t>
      </w:r>
    </w:p>
    <w:p w14:paraId="004A6112" w14:textId="77777777" w:rsidR="00384915" w:rsidRDefault="00384915">
      <w:pPr>
        <w:spacing w:after="160" w:line="259" w:lineRule="auto"/>
        <w:jc w:val="left"/>
      </w:pPr>
      <w:r>
        <w:br w:type="page"/>
      </w:r>
    </w:p>
    <w:p w14:paraId="0C57E123" w14:textId="77777777" w:rsidR="00495FFD" w:rsidRDefault="00495FFD" w:rsidP="00495FFD">
      <w:pPr>
        <w:pStyle w:val="berschrift4"/>
      </w:pPr>
      <w:r>
        <w:lastRenderedPageBreak/>
        <w:t>Constant Folding</w:t>
      </w:r>
    </w:p>
    <w:p w14:paraId="2264BD47" w14:textId="72FD6F06" w:rsidR="00495FFD" w:rsidRPr="005B17E4" w:rsidRDefault="00495FFD" w:rsidP="00495FFD">
      <w:r>
        <w:t xml:space="preserve">Constant Folding describes the ability of the compiler to infer potentially complex calculations at compile time if they only depend on constants and replace its results with a constant value </w:t>
      </w:r>
      <w:r>
        <w:fldChar w:fldCharType="begin"/>
      </w:r>
      <w:r w:rsidR="00BF791C">
        <w:instrText xml:space="preserve"> ADDIN ZOTERO_ITEM CSL_CITATION {"citationID":"EByfYmt6","properties":{"formattedCitation":"[9]","plainCitation":"[9]","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schema":"https://github.com/citation-style-language/schema/raw/master/csl-citation.json"} </w:instrText>
      </w:r>
      <w:r>
        <w:fldChar w:fldCharType="separate"/>
      </w:r>
      <w:r w:rsidR="00FF1C78" w:rsidRPr="00FF1C78">
        <w:rPr>
          <w:rFonts w:cs="Times New Roman"/>
        </w:rPr>
        <w:t>[9]</w:t>
      </w:r>
      <w:r>
        <w:fldChar w:fldCharType="end"/>
      </w:r>
      <w:r>
        <w:t>. Thus, Constant Folding can incorrectly reduce benchmark performance time</w:t>
      </w:r>
      <w:r w:rsidR="00316601" w:rsidRPr="00316601">
        <w:t xml:space="preserve"> and </w:t>
      </w:r>
      <w:r w:rsidR="00316601">
        <w:t>produce</w:t>
      </w:r>
      <w:r w:rsidR="00316601" w:rsidRPr="00316601">
        <w:t xml:space="preserve"> misleading results</w:t>
      </w:r>
      <w:r>
        <w:t>.</w:t>
      </w:r>
    </w:p>
    <w:p w14:paraId="0DBE242A" w14:textId="77777777" w:rsidR="00495FFD" w:rsidRDefault="00495FFD" w:rsidP="00495FFD">
      <w:pPr>
        <w:pStyle w:val="berschrift4"/>
      </w:pPr>
      <w:r>
        <w:t>Non-representative Data/Use Case</w:t>
      </w:r>
    </w:p>
    <w:p w14:paraId="527E0ACA" w14:textId="2EC51CDE" w:rsidR="00495FFD" w:rsidRPr="00C35E57" w:rsidRDefault="00495FFD" w:rsidP="00495FFD">
      <w:r>
        <w:t xml:space="preserve">Another potential problem is to run the microbenchmark with non-representative data </w:t>
      </w:r>
      <w:r>
        <w:fldChar w:fldCharType="begin"/>
      </w:r>
      <w:r w:rsidR="00BF791C">
        <w:instrText xml:space="preserve"> ADDIN ZOTERO_ITEM CSL_CITATION {"citationID":"LRlcqw6x","properties":{"formattedCitation":"[9]","plainCitation":"[9]","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schema":"https://github.com/citation-style-language/schema/raw/master/csl-citation.json"} </w:instrText>
      </w:r>
      <w:r>
        <w:fldChar w:fldCharType="separate"/>
      </w:r>
      <w:r w:rsidR="00FF1C78" w:rsidRPr="00FF1C78">
        <w:rPr>
          <w:rFonts w:cs="Times New Roman"/>
        </w:rPr>
        <w:t>[9]</w:t>
      </w:r>
      <w:r>
        <w:fldChar w:fldCharType="end"/>
      </w:r>
      <w:r>
        <w:t>. This may be data that is not used in production or data that does not cover a wide range of use cases. For example, testing structure creation only with very small structures, which leads to benchmark results that do not represent structure creation of larger structures.</w:t>
      </w:r>
    </w:p>
    <w:p w14:paraId="4870D5AD" w14:textId="77777777" w:rsidR="00495FFD" w:rsidRDefault="00495FFD" w:rsidP="00495FFD">
      <w:pPr>
        <w:pStyle w:val="berschrift4"/>
      </w:pPr>
      <w:r>
        <w:t>Wrong Stable State</w:t>
      </w:r>
    </w:p>
    <w:p w14:paraId="204996CD" w14:textId="52789F58" w:rsidR="00292B5B" w:rsidRDefault="00292B5B" w:rsidP="00495FFD">
      <w:r w:rsidRPr="00292B5B">
        <w:t>Microbenchmarks typically require multiple warmup iterations that execute the benchmark without contributing to the measured results</w:t>
      </w:r>
      <w:r>
        <w:t xml:space="preserve"> </w:t>
      </w:r>
      <w:r w:rsidR="00495FFD">
        <w:fldChar w:fldCharType="begin"/>
      </w:r>
      <w:r w:rsidR="00BF791C">
        <w:instrText xml:space="preserve"> ADDIN ZOTERO_ITEM CSL_CITATION {"citationID":"0Hjmbeas","properties":{"formattedCitation":"[9]","plainCitation":"[9]","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schema":"https://github.com/citation-style-language/schema/raw/master/csl-citation.json"} </w:instrText>
      </w:r>
      <w:r w:rsidR="00495FFD">
        <w:fldChar w:fldCharType="separate"/>
      </w:r>
      <w:r w:rsidR="00FF1C78" w:rsidRPr="00FF1C78">
        <w:rPr>
          <w:rFonts w:cs="Times New Roman"/>
        </w:rPr>
        <w:t>[9]</w:t>
      </w:r>
      <w:r w:rsidR="00495FFD">
        <w:fldChar w:fldCharType="end"/>
      </w:r>
      <w:r w:rsidR="00495FFD">
        <w:t xml:space="preserve">. </w:t>
      </w:r>
      <w:r>
        <w:t>These iterations allow the code to reach a stable state in which the JVM has completed its optimi</w:t>
      </w:r>
      <w:r w:rsidR="00D56400">
        <w:t>s</w:t>
      </w:r>
      <w:r>
        <w:t>ations and performance has stabili</w:t>
      </w:r>
      <w:r w:rsidR="00990628">
        <w:t>s</w:t>
      </w:r>
      <w:r>
        <w:t>ed.</w:t>
      </w:r>
    </w:p>
    <w:p w14:paraId="2BC23613" w14:textId="244FE791" w:rsidR="00495FFD" w:rsidRDefault="00292B5B" w:rsidP="00495FFD">
      <w:r>
        <w:t xml:space="preserve">Furthermore, a wrong stable state can also be reached due to </w:t>
      </w:r>
      <w:r w:rsidR="00495FFD">
        <w:t>a benchmark design error. For example, if the memory is allocated only in the first iteration during the warmup and reused during all other iterations. Thus, not representing the time the benchmark took to allocate memory in the benchmark result.</w:t>
      </w:r>
    </w:p>
    <w:p w14:paraId="54A143C7" w14:textId="0B25C973" w:rsidR="00495FFD" w:rsidRPr="002F2E4E" w:rsidRDefault="00292B5B" w:rsidP="00495FFD">
      <w:r>
        <w:t>However, when testing a cold execution of a benchmark</w:t>
      </w:r>
      <w:r w:rsidR="00495FFD">
        <w:t xml:space="preserve"> it may be useful, that a stable state is not or only partly reached.</w:t>
      </w:r>
    </w:p>
    <w:p w14:paraId="49B21112" w14:textId="77777777" w:rsidR="00495FFD" w:rsidRDefault="00495FFD" w:rsidP="00495FFD">
      <w:pPr>
        <w:pStyle w:val="berschrift3"/>
      </w:pPr>
      <w:bookmarkStart w:id="28" w:name="_Ref222681842"/>
      <w:bookmarkStart w:id="29" w:name="_Ref222682552"/>
      <w:bookmarkStart w:id="30" w:name="_Ref222686826"/>
      <w:bookmarkStart w:id="31" w:name="_Ref222690473"/>
      <w:bookmarkStart w:id="32" w:name="_Toc223203833"/>
      <w:r>
        <w:t>Profiling Related Problems</w:t>
      </w:r>
      <w:bookmarkEnd w:id="26"/>
      <w:bookmarkEnd w:id="28"/>
      <w:bookmarkEnd w:id="29"/>
      <w:bookmarkEnd w:id="30"/>
      <w:bookmarkEnd w:id="31"/>
      <w:bookmarkEnd w:id="32"/>
    </w:p>
    <w:p w14:paraId="4F45A8F8" w14:textId="5C7A32DA" w:rsidR="00495FFD" w:rsidRPr="001E5F7F" w:rsidRDefault="004A5A74" w:rsidP="00495FFD">
      <w:r>
        <w:t>T</w:t>
      </w:r>
      <w:r w:rsidR="00495FFD">
        <w:t>h</w:t>
      </w:r>
      <w:r>
        <w:t>is sub</w:t>
      </w:r>
      <w:r w:rsidR="001D74F2">
        <w:t>section</w:t>
      </w:r>
      <w:r w:rsidR="00495FFD">
        <w:t xml:space="preserve"> </w:t>
      </w:r>
      <w:r>
        <w:t xml:space="preserve">explains </w:t>
      </w:r>
      <w:r w:rsidR="00495FFD">
        <w:t>different problems</w:t>
      </w:r>
      <w:r w:rsidR="001D74F2">
        <w:t xml:space="preserve"> regarding </w:t>
      </w:r>
      <w:r w:rsidR="00292B5B">
        <w:t>profilers</w:t>
      </w:r>
      <w:r w:rsidR="00495FFD">
        <w:t>.</w:t>
      </w:r>
      <w:r w:rsidR="001D74F2">
        <w:t xml:space="preserve"> These characteristics </w:t>
      </w:r>
      <w:r w:rsidR="00292B5B">
        <w:t>are</w:t>
      </w:r>
      <w:r w:rsidR="001D74F2">
        <w:t xml:space="preserve"> considered </w:t>
      </w:r>
      <w:r w:rsidR="00292B5B">
        <w:t xml:space="preserve">during the profiling of LUtils </w:t>
      </w:r>
      <w:r w:rsidR="001D74F2">
        <w:t>in chapter</w:t>
      </w:r>
      <w:r w:rsidR="00292B5B">
        <w:t xml:space="preserve"> </w:t>
      </w:r>
      <w:r w:rsidR="00292B5B">
        <w:fldChar w:fldCharType="begin"/>
      </w:r>
      <w:r w:rsidR="00292B5B">
        <w:instrText xml:space="preserve"> REF _Ref221929591 \r \h </w:instrText>
      </w:r>
      <w:r w:rsidR="00292B5B">
        <w:fldChar w:fldCharType="separate"/>
      </w:r>
      <w:r w:rsidR="008A128C">
        <w:t>5</w:t>
      </w:r>
      <w:r w:rsidR="00292B5B">
        <w:fldChar w:fldCharType="end"/>
      </w:r>
      <w:r w:rsidR="001D74F2">
        <w:t>.</w:t>
      </w:r>
    </w:p>
    <w:p w14:paraId="3E700C3C" w14:textId="77777777" w:rsidR="00495FFD" w:rsidRDefault="00495FFD" w:rsidP="00495FFD">
      <w:pPr>
        <w:pStyle w:val="berschrift4"/>
      </w:pPr>
      <w:r>
        <w:t>The Safepoint Bias</w:t>
      </w:r>
    </w:p>
    <w:p w14:paraId="6B9220FA" w14:textId="465BAA1B" w:rsidR="00495FFD" w:rsidRDefault="00495FFD" w:rsidP="00495FFD">
      <w:r>
        <w:t>All</w:t>
      </w:r>
      <w:r w:rsidR="001E49B9">
        <w:t xml:space="preserve"> sampling</w:t>
      </w:r>
      <w:r>
        <w:t xml:space="preserve"> profilers must sample the program execution at random times </w:t>
      </w:r>
      <w:r>
        <w:fldChar w:fldCharType="begin"/>
      </w:r>
      <w:r w:rsidR="00BF791C">
        <w:instrText xml:space="preserve"> ADDIN ZOTERO_ITEM CSL_CITATION {"citationID":"sAMOJyeN","properties":{"formattedCitation":"[11]","plainCitation":"[11]","noteIndex":0},"citationItems":[{"id":23,"uris":["http://zotero.org/users/local/qUQ1uMZK/items/HR6ISABG"],"itemData":{"id":23,"type":"paper-conference","abstract":"Performance analysts proﬁle their programs to ﬁnd methods that are worth optimizing: the “hot” methods. This paper shows that four commonly-used Java proﬁlers (xprof , hprof , jproﬁle, and yourkit) often disagree on the identity of the hot methods. If two proﬁlers disagree, at least one must be incorrect. Thus, there is a good chance that a proﬁler will mislead a performance analyst into wasting time optimizing a cold method with little or no performance improvement.","container-title":"Proceedings of the 31st ACM SIGPLAN Conference on Programming Language Design and Implementation","DOI":"10.1145/1806596.1806618","event-place":"Toronto Ontario Canada","event-title":"PLDI '10: ACM SIGPLAN Conference on Programming Language Design and Implementation","ISBN":"978-1-4503-0019-3","language":"en","page":"187-197","publisher":"ACM","publisher-place":"Toronto Ontario Canada","source":"DOI.org (Crossref)","title":"Evaluating the accuracy of Java profilers","URL":"https://dl.acm.org/doi/10.1145/1806596.1806618","author":[{"family":"Mytkowicz","given":"Todd"},{"family":"Diwan","given":"Amer"},{"family":"Hauswirth","given":"Matthias"},{"family":"Sweeney","given":"Peter F."}],"accessed":{"date-parts":[["2025",10,13]]},"issued":{"date-parts":[["2010",6,5]]}}}],"schema":"https://github.com/citation-style-language/schema/raw/master/csl-citation.json"} </w:instrText>
      </w:r>
      <w:r>
        <w:fldChar w:fldCharType="separate"/>
      </w:r>
      <w:r w:rsidR="00FF1C78" w:rsidRPr="00FF1C78">
        <w:rPr>
          <w:rFonts w:cs="Times New Roman"/>
        </w:rPr>
        <w:t>[11]</w:t>
      </w:r>
      <w:r>
        <w:fldChar w:fldCharType="end"/>
      </w:r>
      <w:r>
        <w:t xml:space="preserve">. To achieve random sampling the program may be interrupted every </w:t>
      </w:r>
      <m:oMath>
        <m:r>
          <w:rPr>
            <w:rFonts w:ascii="Cambria Math" w:hAnsi="Cambria Math"/>
          </w:rPr>
          <m:t>t + r</m:t>
        </m:r>
      </m:oMath>
      <w:r>
        <w:t xml:space="preserve"> milliseconds, where </w:t>
      </w:r>
      <m:oMath>
        <m:r>
          <w:rPr>
            <w:rFonts w:ascii="Cambria Math" w:hAnsi="Cambria Math"/>
          </w:rPr>
          <m:t>t</m:t>
        </m:r>
      </m:oMath>
      <w:r>
        <w:t xml:space="preserve"> is a fixed sample interval and </w:t>
      </w:r>
      <m:oMath>
        <m:r>
          <w:rPr>
            <w:rFonts w:ascii="Cambria Math" w:hAnsi="Cambria Math"/>
          </w:rPr>
          <m:t>r</m:t>
        </m:r>
      </m:oMath>
      <w:r>
        <w:t xml:space="preserve"> is a random number between </w:t>
      </w:r>
      <m:oMath>
        <m:r>
          <w:rPr>
            <w:rFonts w:ascii="Cambria Math" w:hAnsi="Cambria Math"/>
          </w:rPr>
          <m:t>-t</m:t>
        </m:r>
      </m:oMath>
      <w:r>
        <w:t xml:space="preserve"> and </w:t>
      </w:r>
      <m:oMath>
        <m:r>
          <w:rPr>
            <w:rFonts w:ascii="Cambria Math" w:hAnsi="Cambria Math"/>
          </w:rPr>
          <m:t>t</m:t>
        </m:r>
      </m:oMath>
      <w:r>
        <w:t xml:space="preserve">. </w:t>
      </w:r>
      <w:r w:rsidR="001E49B9">
        <w:t>When profiling Java applications, the s</w:t>
      </w:r>
      <w:r>
        <w:t xml:space="preserve">afepoint bias occurs when a profiler collects samples exclusively at JVM safepoints. This means that the profiler must wait until execution reaches the next yield point if it wishes to take a sample. These points are program locations where the JVM considers it safe to perform operations </w:t>
      </w:r>
      <w:r w:rsidR="001E49B9">
        <w:t>like</w:t>
      </w:r>
      <w:r>
        <w:t xml:space="preserve"> garbage collection. Their placements are influenced by compiler optimi</w:t>
      </w:r>
      <w:r w:rsidR="00D56400">
        <w:t>s</w:t>
      </w:r>
      <w:r>
        <w:t xml:space="preserve">ations. For example, if the compiler determines that a loop neither performs memory allocations nor </w:t>
      </w:r>
      <w:r>
        <w:lastRenderedPageBreak/>
        <w:t>executes indefinitely, it may not place any yield points within that loop. Thus, a profiler that samples exclusively at these locations incorrectly attribute</w:t>
      </w:r>
      <w:r w:rsidR="00090BBC">
        <w:t>s</w:t>
      </w:r>
      <w:r>
        <w:t xml:space="preserve"> all time spent inside the loop to some </w:t>
      </w:r>
      <w:r w:rsidR="001E49B9">
        <w:t>line</w:t>
      </w:r>
      <w:r>
        <w:t xml:space="preserve"> after the loop. Furthermore, JIT compilers </w:t>
      </w:r>
      <w:r w:rsidR="00090BBC">
        <w:t>may</w:t>
      </w:r>
      <w:r w:rsidR="001E49B9">
        <w:t xml:space="preserve"> further</w:t>
      </w:r>
      <w:r>
        <w:t xml:space="preserve"> adjust the placement of yield points due to other optimi</w:t>
      </w:r>
      <w:r w:rsidR="00D56400">
        <w:t>s</w:t>
      </w:r>
      <w:r>
        <w:t>ations, such as inlining.</w:t>
      </w:r>
    </w:p>
    <w:p w14:paraId="60080616" w14:textId="77777777" w:rsidR="00495FFD" w:rsidRDefault="00495FFD" w:rsidP="00495FFD">
      <w:pPr>
        <w:pStyle w:val="berschrift4"/>
      </w:pPr>
      <w:bookmarkStart w:id="33" w:name="_Ref221036658"/>
      <w:r>
        <w:t>Sampling and Inlining</w:t>
      </w:r>
      <w:bookmarkEnd w:id="33"/>
      <w:r>
        <w:t xml:space="preserve"> Skid</w:t>
      </w:r>
    </w:p>
    <w:p w14:paraId="2EDE7028" w14:textId="165DB149" w:rsidR="00495FFD" w:rsidRDefault="001E49B9" w:rsidP="00495FFD">
      <w:r>
        <w:t>As described above s</w:t>
      </w:r>
      <w:r w:rsidR="00495FFD">
        <w:t xml:space="preserve">ampling profilers periodically record the program counter and look up the matching java method and byte code index </w:t>
      </w:r>
      <w:r w:rsidR="00495FFD">
        <w:rPr>
          <w:color w:val="FF0000"/>
        </w:rPr>
        <w:fldChar w:fldCharType="begin"/>
      </w:r>
      <w:r w:rsidR="00FF1C78">
        <w:rPr>
          <w:color w:val="FF0000"/>
        </w:rPr>
        <w:instrText xml:space="preserve"> ADDIN ZOTERO_ITEM CSL_CITATION {"citationID":"IztNSriy","properties":{"formattedCitation":"[12], [13]","plainCitation":"[12], [13]","noteIndex":0},"citationItems":[{"id":49,"uris":["http://zotero.org/users/local/qUQ1uMZK/items/AHKQ5UMX"],"itemData":{"id":49,"type":"article-journal","abstract":"Optimizing performance on top of modern runtime systems with just-in-time (JIT) compilation is a challenge  \nfor a wide range of applications from browser-based applications on mobile devices to large-scale server  \napplications. Developers often rely on sampling-based profilers to understand where their code spends its  \ntime. Unfortunately, sampling of JIT-compiled programs can give inaccurate and sometimes unreliable results.  \nTo assess accuracy of such profilers, we would ideally want to compare their results to a known ground  \ntruth. With the complexity of today’s software and hardware stacks, such ground truth is unfortunately not  \navailable. Instead, we propose a novel technique to approximate a ground truth by accurately slowing down a  \nJava program at the machine-code level, preserving its optimization and compilation decisions as well as its  \nexecution behavior on modern CPUs.  \nOur experiments demonstrate that we can slow down benchmarks by a specific amount, which is a challenge  \nbecause of the optimizations in modern CPUs, and we verified with hardware profiling that on a basic-block  \nlevel, the slowdown is accurate for blocks that dominate the execution. With the benchmarks slowed down to  \nspecific speeds, we confirmed that Async-profiler, JFR, JProfiler, and YourKit maintain original performance  \nbehavior and assign the same percentage of run time to methods. Additionally, we identify cases of inaccuracy  \ncaused by missing debug information, which prevents the correct identification of the relevant source code.  \nFinally, we tested the accuracy of sampling profilers by approximating the ground truth by the slowing down  \nof specific basic blocks and found large differences in accuracy between the profilers.  \nWe believe, our slowdown-based approach is the first practical methodology to assess the accuracy of  \nsampling profilers for JIT-compiling systems and will enable further work to improve the accuracy of profilers.","container-title":"Proceedings of the ACM on Programming Languages","DOI":"10.1145/3763180","ISSN":"2475-1421","issue":"OOPSLA2","journalAbbreviation":"Proc. ACM Program. Lang.","language":"en","page":"3615-3641","source":"DOI.org (Crossref)","title":"Divining Profiler Accuracy: An Approach to Approximate Profiler Accuracy through Machine Code-Level Slowdown","title-short":"Divining Profiler Accuracy","volume":"9","author":[{"family":"Burchell","given":"Humphrey"},{"family":"Marr","given":"Stefan"}],"issued":{"date-parts":[["2025",10,9]]}}},{"id":51,"uris":["http://zotero.org/users/local/qUQ1uMZK/items/ZT3ES5PD"],"itemData":{"id":51,"type":"speech","event-place":"St Petersburg","event-title":"JokerConf","publisher-place":"St Petersburg","title":"Profilers are lying hobbitses","URL":"https://assets.ctfassets.net/oxjq45e8ilak/3vEi67mhZCqsygqqUqWWAq/ad670990989cdd3cf9763e7d6804ec90/Profilers_Are_Lying__Bastards-Joker.pdf","author":[{"family":"Wakart","given":"Nitsan"}],"accessed":{"date-parts":[["2026",2,11]]},"issued":{"date-parts":[["2017"]]}}}],"schema":"https://github.com/citation-style-language/schema/raw/master/csl-citation.json"} </w:instrText>
      </w:r>
      <w:r w:rsidR="00495FFD">
        <w:rPr>
          <w:color w:val="FF0000"/>
        </w:rPr>
        <w:fldChar w:fldCharType="separate"/>
      </w:r>
      <w:r w:rsidR="00FF1C78" w:rsidRPr="00FF1C78">
        <w:rPr>
          <w:rFonts w:cs="Times New Roman"/>
        </w:rPr>
        <w:t>[12], [13]</w:t>
      </w:r>
      <w:r w:rsidR="00495FFD">
        <w:rPr>
          <w:color w:val="FF0000"/>
        </w:rPr>
        <w:fldChar w:fldCharType="end"/>
      </w:r>
      <w:r w:rsidR="00495FFD">
        <w:t xml:space="preserve">. This progress introduces skid due to </w:t>
      </w:r>
    </w:p>
    <w:p w14:paraId="50DE9DA9" w14:textId="369A7DDD" w:rsidR="001E49B9" w:rsidRDefault="00495FFD" w:rsidP="00495FFD">
      <w:pPr>
        <w:pStyle w:val="Listenabsatz"/>
        <w:numPr>
          <w:ilvl w:val="0"/>
          <w:numId w:val="95"/>
        </w:numPr>
      </w:pPr>
      <w:r>
        <w:t xml:space="preserve">Non-uniform instruction cost: The program counter (PC) points </w:t>
      </w:r>
      <w:r w:rsidR="001E49B9">
        <w:t xml:space="preserve">to </w:t>
      </w:r>
      <w:r>
        <w:t xml:space="preserve">the </w:t>
      </w:r>
      <w:r w:rsidR="001E49B9">
        <w:t xml:space="preserve">next </w:t>
      </w:r>
      <w:r>
        <w:t xml:space="preserve">instruction </w:t>
      </w:r>
      <w:r w:rsidR="001E49B9">
        <w:t>to</w:t>
      </w:r>
      <w:r>
        <w:t xml:space="preserve"> be executed. </w:t>
      </w:r>
      <w:r w:rsidR="001E49B9">
        <w:t>As a result, the cost of slow instructions is attributed to the following instruction instead.</w:t>
      </w:r>
    </w:p>
    <w:p w14:paraId="4F2BFAC8" w14:textId="3652CF0E" w:rsidR="00495FFD" w:rsidRDefault="00495FFD" w:rsidP="00495FFD">
      <w:pPr>
        <w:pStyle w:val="Listenabsatz"/>
        <w:numPr>
          <w:ilvl w:val="0"/>
          <w:numId w:val="95"/>
        </w:numPr>
      </w:pPr>
      <w:r>
        <w:t xml:space="preserve">Pipelined, super scaler, out-of-order and speculative execution </w:t>
      </w:r>
      <w:r>
        <w:fldChar w:fldCharType="begin"/>
      </w:r>
      <w:r w:rsidR="00BF791C">
        <w:instrText xml:space="preserve"> ADDIN ZOTERO_ITEM CSL_CITATION {"citationID":"2wkeNANO","properties":{"formattedCitation":"[14]","plainCitation":"[14]","noteIndex":0},"citationItems":[{"id":52,"uris":["http://zotero.org/users/local/qUQ1uMZK/items/TCSH8NQK"],"itemData":{"id":52,"type":"book","edition":"ARM® edition","event-place":"Amsterdam Boston Heidelberg London New York Oxford Paris San Diego San Francisco Singapore Sydney Tokyo","ISBN":"978-0-12-801733-3","language":"eng","number-of-pages":"589","publisher":"Elsevier, Morgan Kaufmann is an imprint of Elsevier","publisher-place":"Amsterdam Boston Heidelberg London New York Oxford Paris San Diego San Francisco Singapore Sydney Tokyo","source":"K10plus ISBN","title":"Computer organization and design: the hardware/software interface","title-short":"Computer organization and design","author":[{"family":"Patterson","given":"David A."},{"family":"Hennessy","given":"John L."}],"contributor":[{"family":"Alexander","given":"Perry"}],"issued":{"date-parts":[["2017"]]}}}],"schema":"https://github.com/citation-style-language/schema/raw/master/csl-citation.json"} </w:instrText>
      </w:r>
      <w:r>
        <w:fldChar w:fldCharType="separate"/>
      </w:r>
      <w:r w:rsidR="00FF1C78" w:rsidRPr="00FF1C78">
        <w:t>[14]</w:t>
      </w:r>
      <w:r>
        <w:fldChar w:fldCharType="end"/>
      </w:r>
      <w:r>
        <w:t xml:space="preserve">: CPUs use pipelining to overlap instruction stages - fetching, decoding and executing multiple instructions </w:t>
      </w:r>
      <w:r w:rsidRPr="004838F3">
        <w:rPr>
          <w:lang w:val="en-GB"/>
        </w:rPr>
        <w:t>simultaneously</w:t>
      </w:r>
      <w:r>
        <w:t xml:space="preserve">. </w:t>
      </w:r>
      <w:r w:rsidRPr="004838F3">
        <w:t>Superscalar architectures allow multiple instructions to execute in parallel in the same cycle</w:t>
      </w:r>
      <w:r>
        <w:t xml:space="preserve">. </w:t>
      </w:r>
      <w:r w:rsidRPr="004838F3">
        <w:t>Out-of-order execution lets the CPU execute instructions in a different order than specified by the program to maximi</w:t>
      </w:r>
      <w:r w:rsidR="00D56400">
        <w:t>s</w:t>
      </w:r>
      <w:r w:rsidRPr="004838F3">
        <w:t>e resource utili</w:t>
      </w:r>
      <w:r w:rsidR="00D56400">
        <w:t>s</w:t>
      </w:r>
      <w:r w:rsidRPr="004838F3">
        <w:t>ation, while speculative execution predicts branch outcomes and executes instructions ahead of time</w:t>
      </w:r>
      <w:r>
        <w:t xml:space="preserve">. </w:t>
      </w:r>
      <w:r w:rsidR="001E49B9">
        <w:t>All of t</w:t>
      </w:r>
      <w:r>
        <w:t>hese optimi</w:t>
      </w:r>
      <w:r w:rsidR="00D56400">
        <w:t>s</w:t>
      </w:r>
      <w:r>
        <w:t>ations effect execution time of many instructions, but the blame is always assigned to the</w:t>
      </w:r>
      <w:r w:rsidRPr="003C3F6E">
        <w:t xml:space="preserve"> </w:t>
      </w:r>
      <w:r>
        <w:t>instruction executed next (The PC).</w:t>
      </w:r>
    </w:p>
    <w:p w14:paraId="6540B367" w14:textId="05AA7010" w:rsidR="00495FFD" w:rsidRDefault="001E49B9" w:rsidP="00495FFD">
      <w:r>
        <w:t>The above</w:t>
      </w:r>
      <w:r w:rsidR="00495FFD">
        <w:t xml:space="preserve"> skid only effects the translation from instruction to bytecode. That means that theoretically reading the method from the current Java Frame is the method which is to blame for the execution time. However, while this is correct for normal methods, inlined methods reintroduce the</w:t>
      </w:r>
      <w:r>
        <w:t xml:space="preserve"> previous</w:t>
      </w:r>
      <w:r w:rsidR="00495FFD">
        <w:t xml:space="preserve"> issue </w:t>
      </w:r>
      <w:r w:rsidR="00495FFD">
        <w:fldChar w:fldCharType="begin"/>
      </w:r>
      <w:r w:rsidR="00FF1C78">
        <w:instrText xml:space="preserve"> ADDIN ZOTERO_ITEM CSL_CITATION {"citationID":"4zCyvTQs","properties":{"formattedCitation":"[13]","plainCitation":"[13]","noteIndex":0},"citationItems":[{"id":51,"uris":["http://zotero.org/users/local/qUQ1uMZK/items/ZT3ES5PD"],"itemData":{"id":51,"type":"speech","event-place":"St Petersburg","event-title":"JokerConf","publisher-place":"St Petersburg","title":"Profilers are lying hobbitses","URL":"https://assets.ctfassets.net/oxjq45e8ilak/3vEi67mhZCqsygqqUqWWAq/ad670990989cdd3cf9763e7d6804ec90/Profilers_Are_Lying__Bastards-Joker.pdf","author":[{"family":"Wakart","given":"Nitsan"}],"accessed":{"date-parts":[["2026",2,11]]},"issued":{"date-parts":[["2017"]]}}}],"schema":"https://github.com/citation-style-language/schema/raw/master/csl-citation.json"} </w:instrText>
      </w:r>
      <w:r w:rsidR="00495FFD">
        <w:fldChar w:fldCharType="separate"/>
      </w:r>
      <w:r w:rsidR="00FF1C78" w:rsidRPr="00FF1C78">
        <w:rPr>
          <w:rFonts w:cs="Times New Roman"/>
        </w:rPr>
        <w:t>[13]</w:t>
      </w:r>
      <w:r w:rsidR="00495FFD">
        <w:fldChar w:fldCharType="end"/>
      </w:r>
      <w:r w:rsidR="00495FFD">
        <w:t xml:space="preserve">, because the current Java Frame corresponds to the last method that was not inlined. </w:t>
      </w:r>
      <w:r w:rsidR="00495FFD" w:rsidRPr="008F4552">
        <w:t>As a result, the PC must</w:t>
      </w:r>
      <w:r w:rsidR="00495FFD">
        <w:t xml:space="preserve"> once</w:t>
      </w:r>
      <w:r w:rsidR="00495FFD" w:rsidRPr="008F4552">
        <w:t xml:space="preserve"> again </w:t>
      </w:r>
      <w:r w:rsidR="00495FFD">
        <w:t xml:space="preserve">be </w:t>
      </w:r>
      <w:r w:rsidR="00495FFD" w:rsidRPr="008F4552">
        <w:t>mapped to a bytecode index, which must be associated with the appropriate inlined method.</w:t>
      </w:r>
      <w:r w:rsidR="00495FFD">
        <w:t xml:space="preserve"> Furthermore, the problem is reinforced due to:</w:t>
      </w:r>
    </w:p>
    <w:p w14:paraId="7E2F7412" w14:textId="77777777" w:rsidR="00495FFD" w:rsidRDefault="00495FFD" w:rsidP="00495FFD">
      <w:pPr>
        <w:pStyle w:val="Listenabsatz"/>
        <w:numPr>
          <w:ilvl w:val="0"/>
          <w:numId w:val="96"/>
        </w:numPr>
      </w:pPr>
      <w:r>
        <w:t>The JIT-Compiler may reorder the byte code across inlined methods. This means lines of code from multiple different methods may be only instructions apart.</w:t>
      </w:r>
    </w:p>
    <w:p w14:paraId="7D84C7D4" w14:textId="77777777" w:rsidR="00495FFD" w:rsidRDefault="00495FFD" w:rsidP="00495FFD">
      <w:pPr>
        <w:pStyle w:val="Listenabsatz"/>
        <w:numPr>
          <w:ilvl w:val="0"/>
          <w:numId w:val="96"/>
        </w:numPr>
      </w:pPr>
      <w:r>
        <w:t>The JIT-Compiler may identify and remove duplicated code across multiple inlined methods. That means that a single instruction may stem from multiple lines of code from different methods.</w:t>
      </w:r>
    </w:p>
    <w:p w14:paraId="76D8B6F0" w14:textId="1C78423B" w:rsidR="001E49B9" w:rsidRPr="003C3F6E" w:rsidRDefault="004A5A74" w:rsidP="001E49B9">
      <w:r w:rsidRPr="004A5A74">
        <w:t>Overall, these skids imply that when many methods are inlined, the true performance cost may not originate from the method identified by the profiler, but rather from a different method</w:t>
      </w:r>
      <w:r>
        <w:t xml:space="preserve"> – </w:t>
      </w:r>
      <w:r w:rsidRPr="004A5A74">
        <w:t>often one executed earlier</w:t>
      </w:r>
      <w:r>
        <w:t xml:space="preserve"> </w:t>
      </w:r>
      <w:r>
        <w:fldChar w:fldCharType="begin"/>
      </w:r>
      <w:r w:rsidR="00FF1C78">
        <w:instrText xml:space="preserve"> ADDIN ZOTERO_ITEM CSL_CITATION {"citationID":"ORTVBqc3","properties":{"formattedCitation":"[13]","plainCitation":"[13]","noteIndex":0},"citationItems":[{"id":51,"uris":["http://zotero.org/users/local/qUQ1uMZK/items/ZT3ES5PD"],"itemData":{"id":51,"type":"speech","event-place":"St Petersburg","event-title":"JokerConf","publisher-place":"St Petersburg","title":"Profilers are lying hobbitses","URL":"https://assets.ctfassets.net/oxjq45e8ilak/3vEi67mhZCqsygqqUqWWAq/ad670990989cdd3cf9763e7d6804ec90/Profilers_Are_Lying__Bastards-Joker.pdf","author":[{"family":"Wakart","given":"Nitsan"}],"accessed":{"date-parts":[["2026",2,11]]},"issued":{"date-parts":[["2017"]]}}}],"schema":"https://github.com/citation-style-language/schema/raw/master/csl-citation.json"} </w:instrText>
      </w:r>
      <w:r>
        <w:fldChar w:fldCharType="separate"/>
      </w:r>
      <w:r w:rsidR="00FF1C78" w:rsidRPr="00FF1C78">
        <w:rPr>
          <w:rFonts w:cs="Times New Roman"/>
        </w:rPr>
        <w:t>[13]</w:t>
      </w:r>
      <w:r>
        <w:fldChar w:fldCharType="end"/>
      </w:r>
      <w:r w:rsidRPr="004A5A74">
        <w:t>.</w:t>
      </w:r>
    </w:p>
    <w:p w14:paraId="69F3026E" w14:textId="77777777" w:rsidR="00495FFD" w:rsidRDefault="00495FFD" w:rsidP="00495FFD">
      <w:pPr>
        <w:pStyle w:val="berschrift3"/>
      </w:pPr>
      <w:bookmarkStart w:id="34" w:name="_Ref221839806"/>
      <w:bookmarkStart w:id="35" w:name="_Toc223203834"/>
      <w:r>
        <w:lastRenderedPageBreak/>
        <w:t>Tools</w:t>
      </w:r>
      <w:bookmarkEnd w:id="34"/>
      <w:bookmarkEnd w:id="35"/>
    </w:p>
    <w:p w14:paraId="1B494F86" w14:textId="4DB2141A" w:rsidR="001D74F2" w:rsidRDefault="00495FFD" w:rsidP="00495FFD">
      <w:r>
        <w:t xml:space="preserve">This subsection introduces </w:t>
      </w:r>
      <w:r w:rsidR="001D74F2">
        <w:t>a wide range of</w:t>
      </w:r>
      <w:r w:rsidR="00A80DCB">
        <w:t xml:space="preserve"> Java related</w:t>
      </w:r>
      <w:r w:rsidR="001D74F2">
        <w:t xml:space="preserve"> benchmark and profiling tools</w:t>
      </w:r>
      <w:r w:rsidR="00A80DCB">
        <w:t xml:space="preserve"> – namely JMH, JVisualVM, Async-Profiler and Java Flight Recorder</w:t>
      </w:r>
      <w:r w:rsidR="001D74F2">
        <w:t>. However</w:t>
      </w:r>
      <w:r w:rsidR="00127F08">
        <w:t>,</w:t>
      </w:r>
      <w:r w:rsidR="001D74F2">
        <w:t xml:space="preserve"> not all </w:t>
      </w:r>
      <w:r w:rsidR="00127F08">
        <w:t xml:space="preserve">presented </w:t>
      </w:r>
      <w:r w:rsidR="001D74F2">
        <w:t xml:space="preserve">tools are used in the thesis. </w:t>
      </w:r>
      <w:r w:rsidR="00A80DCB">
        <w:t>Instead,</w:t>
      </w:r>
      <w:r w:rsidR="001D74F2">
        <w:t xml:space="preserve"> the goal of this section is to provide an overview </w:t>
      </w:r>
      <w:r w:rsidR="00127F08">
        <w:t>of existing</w:t>
      </w:r>
      <w:r w:rsidR="001D74F2">
        <w:t xml:space="preserve"> tools </w:t>
      </w:r>
      <w:r w:rsidR="00127F08">
        <w:t>including their caveats</w:t>
      </w:r>
      <w:r w:rsidR="004A5A74">
        <w:t>, showing why some tools should not be used</w:t>
      </w:r>
      <w:r w:rsidR="001D74F2">
        <w:t>.</w:t>
      </w:r>
      <w:r w:rsidR="00A80DCB">
        <w:t xml:space="preserve"> Chapter </w:t>
      </w:r>
      <w:r w:rsidR="00A80DCB">
        <w:fldChar w:fldCharType="begin"/>
      </w:r>
      <w:r w:rsidR="00A80DCB">
        <w:instrText xml:space="preserve"> REF _Ref221562286 \r \h </w:instrText>
      </w:r>
      <w:r w:rsidR="00A80DCB">
        <w:fldChar w:fldCharType="separate"/>
      </w:r>
      <w:r w:rsidR="008A128C">
        <w:t>4</w:t>
      </w:r>
      <w:r w:rsidR="00A80DCB">
        <w:fldChar w:fldCharType="end"/>
      </w:r>
      <w:r w:rsidR="00A80DCB">
        <w:t xml:space="preserve"> </w:t>
      </w:r>
      <w:r w:rsidR="00127F08">
        <w:t xml:space="preserve">and </w:t>
      </w:r>
      <w:r w:rsidR="00127F08">
        <w:fldChar w:fldCharType="begin"/>
      </w:r>
      <w:r w:rsidR="00127F08">
        <w:instrText xml:space="preserve"> REF _Ref221929591 \r \h </w:instrText>
      </w:r>
      <w:r w:rsidR="00127F08">
        <w:fldChar w:fldCharType="separate"/>
      </w:r>
      <w:r w:rsidR="008A128C">
        <w:t>5</w:t>
      </w:r>
      <w:r w:rsidR="00127F08">
        <w:fldChar w:fldCharType="end"/>
      </w:r>
      <w:r w:rsidR="00127F08">
        <w:t xml:space="preserve"> </w:t>
      </w:r>
      <w:r w:rsidR="00A80DCB">
        <w:t>select</w:t>
      </w:r>
      <w:r w:rsidR="00127F08">
        <w:t>s</w:t>
      </w:r>
      <w:r w:rsidR="00A80DCB">
        <w:t xml:space="preserve"> the tools used </w:t>
      </w:r>
      <w:r w:rsidR="00127F08">
        <w:t>in</w:t>
      </w:r>
      <w:r w:rsidR="00A80DCB">
        <w:t xml:space="preserve"> </w:t>
      </w:r>
      <w:r w:rsidR="0008608A">
        <w:t>the thesis</w:t>
      </w:r>
      <w:r w:rsidR="00A80DCB">
        <w:t>.</w:t>
      </w:r>
      <w:r>
        <w:t xml:space="preserve"> </w:t>
      </w:r>
    </w:p>
    <w:p w14:paraId="67D464D4" w14:textId="77777777" w:rsidR="00495FFD" w:rsidRDefault="00495FFD" w:rsidP="00495FFD">
      <w:pPr>
        <w:pStyle w:val="berschrift4"/>
      </w:pPr>
      <w:r>
        <w:t>JMH</w:t>
      </w:r>
      <w:r>
        <w:rPr>
          <w:rStyle w:val="Funotenzeichen"/>
        </w:rPr>
        <w:footnoteReference w:id="9"/>
      </w:r>
    </w:p>
    <w:p w14:paraId="5A2D1146" w14:textId="37C8928B" w:rsidR="00495FFD" w:rsidRDefault="00495FFD" w:rsidP="00495FFD">
      <w:r>
        <w:t>The Java Microbenchmark Harness (JMH) is an open-source tool to create microbenchmarks of Java code. Microbenchmarks measure the performance of small code fragments. By default, JMH measures only the execution time, but it can also report additional metrics, such as throughput, allocation rate and garbage collection information.</w:t>
      </w:r>
    </w:p>
    <w:p w14:paraId="0DFC98BA" w14:textId="6F9FA262" w:rsidR="00495FFD" w:rsidRDefault="00495FFD" w:rsidP="00495FFD">
      <w:r>
        <w:t>JMH</w:t>
      </w:r>
      <w:r w:rsidR="00A2748E">
        <w:t xml:space="preserve"> allows single time and repeated execution of benchmarks. It also supports warmup iterations, enabling the code to reach a stable state before measurements are recorded. Although</w:t>
      </w:r>
      <w:r w:rsidR="00935D7A">
        <w:t xml:space="preserve"> JMH provides many</w:t>
      </w:r>
      <w:r w:rsidR="00A2748E">
        <w:t xml:space="preserve"> such</w:t>
      </w:r>
      <w:r w:rsidR="00935D7A">
        <w:t xml:space="preserve"> features to </w:t>
      </w:r>
      <w:r w:rsidR="00A2748E">
        <w:t>help</w:t>
      </w:r>
      <w:r w:rsidR="00935D7A">
        <w:t xml:space="preserve"> developer</w:t>
      </w:r>
      <w:r w:rsidR="00A2748E">
        <w:t xml:space="preserve">s </w:t>
      </w:r>
      <w:r w:rsidR="00935D7A">
        <w:t xml:space="preserve">avoid </w:t>
      </w:r>
      <w:r w:rsidR="00A2748E">
        <w:t xml:space="preserve">common </w:t>
      </w:r>
      <w:r w:rsidR="00935D7A">
        <w:t>benchmark problems, it ultimately</w:t>
      </w:r>
      <w:r w:rsidR="00A2748E">
        <w:t xml:space="preserve"> remains</w:t>
      </w:r>
      <w:r w:rsidR="00935D7A">
        <w:t xml:space="preserve"> task of the developer to ensure </w:t>
      </w:r>
      <w:r w:rsidR="00A2748E">
        <w:t>correct</w:t>
      </w:r>
      <w:r w:rsidR="00935D7A">
        <w:t xml:space="preserve"> benchmark code </w:t>
      </w:r>
      <w:r w:rsidR="00A2748E">
        <w:t>and execution</w:t>
      </w:r>
      <w:r w:rsidR="00935D7A">
        <w:t xml:space="preserve">. </w:t>
      </w:r>
      <w:r w:rsidR="00A2748E">
        <w:t>For example</w:t>
      </w:r>
      <w:r w:rsidR="00935D7A">
        <w:t xml:space="preserve">, parameters </w:t>
      </w:r>
      <w:r w:rsidR="00A2748E">
        <w:t>should be</w:t>
      </w:r>
      <w:r w:rsidR="00935D7A">
        <w:t xml:space="preserve"> stored in non-final class variables to avoid constant foldin</w:t>
      </w:r>
      <w:r w:rsidR="00A2748E">
        <w:t>g and</w:t>
      </w:r>
      <w:r w:rsidR="00935D7A">
        <w:t xml:space="preserve"> </w:t>
      </w:r>
      <w:r w:rsidR="00A2748E">
        <w:t>a</w:t>
      </w:r>
      <w:r w:rsidR="00935D7A">
        <w:t xml:space="preserve"> </w:t>
      </w:r>
      <w:r w:rsidR="00935D7A" w:rsidRPr="00935D7A">
        <w:rPr>
          <w:rStyle w:val="BerichtCodeZchn"/>
        </w:rPr>
        <w:t>Blackhole</w:t>
      </w:r>
      <w:r w:rsidR="00A2748E" w:rsidRPr="00A2748E">
        <w:t xml:space="preserve"> instance</w:t>
      </w:r>
      <w:r w:rsidR="00935D7A">
        <w:t xml:space="preserve"> </w:t>
      </w:r>
      <w:r w:rsidR="00A2748E">
        <w:t>should be</w:t>
      </w:r>
      <w:r w:rsidR="00935D7A">
        <w:t xml:space="preserve"> used to </w:t>
      </w:r>
      <w:r w:rsidR="00A2748E">
        <w:t>prevent the compiler from eliminating dead code</w:t>
      </w:r>
      <w:r w:rsidR="00935D7A">
        <w:t>.</w:t>
      </w:r>
      <w:r w:rsidR="00A2748E">
        <w:t xml:space="preserve"> </w:t>
      </w:r>
      <w:r>
        <w:t>A</w:t>
      </w:r>
      <w:r w:rsidR="00A2748E">
        <w:t xml:space="preserve">n </w:t>
      </w:r>
      <w:r>
        <w:t xml:space="preserve">example benchmark </w:t>
      </w:r>
      <w:r w:rsidR="00A2748E">
        <w:t>is displayed</w:t>
      </w:r>
      <w:r>
        <w:t xml:space="preserve"> in </w:t>
      </w:r>
      <w:r>
        <w:fldChar w:fldCharType="begin"/>
      </w:r>
      <w:r>
        <w:instrText xml:space="preserve"> REF _Ref212566274 \h </w:instrText>
      </w:r>
      <w:r>
        <w:fldChar w:fldCharType="separate"/>
      </w:r>
      <w:r w:rsidR="008A128C">
        <w:t xml:space="preserve">Code </w:t>
      </w:r>
      <w:r w:rsidR="008A128C">
        <w:rPr>
          <w:noProof/>
        </w:rPr>
        <w:t>4</w:t>
      </w:r>
      <w:r>
        <w:fldChar w:fldCharType="end"/>
      </w:r>
      <w:r>
        <w:t>.</w:t>
      </w:r>
    </w:p>
    <w:p w14:paraId="2E7BD96F" w14:textId="77777777" w:rsidR="00495FFD" w:rsidRPr="005E4CB6" w:rsidRDefault="00495FFD" w:rsidP="00495FFD">
      <w:pPr>
        <w:pStyle w:val="BerichtCode"/>
        <w:numPr>
          <w:ilvl w:val="0"/>
          <w:numId w:val="97"/>
        </w:numPr>
        <w:rPr>
          <w:lang w:val="de-DE"/>
        </w:rPr>
      </w:pPr>
      <w:r w:rsidRPr="007A1B74">
        <w:rPr>
          <w:color w:val="806000" w:themeColor="accent4" w:themeShade="80"/>
          <w:lang w:val="de-DE"/>
        </w:rPr>
        <w:t>@BenchmarkMode</w:t>
      </w:r>
      <w:r w:rsidRPr="005E4CB6">
        <w:rPr>
          <w:lang w:val="de-DE"/>
        </w:rPr>
        <w:t>(Mode.AverageTime)</w:t>
      </w:r>
    </w:p>
    <w:p w14:paraId="60514433" w14:textId="77777777" w:rsidR="00495FFD" w:rsidRDefault="00495FFD" w:rsidP="00495FFD">
      <w:pPr>
        <w:pStyle w:val="BerichtCode"/>
        <w:rPr>
          <w:lang w:val="de-DE"/>
        </w:rPr>
      </w:pPr>
      <w:r w:rsidRPr="007A1B74">
        <w:rPr>
          <w:color w:val="806000" w:themeColor="accent4" w:themeShade="80"/>
          <w:lang w:val="de-DE"/>
        </w:rPr>
        <w:t>@State</w:t>
      </w:r>
      <w:r w:rsidRPr="004B6298">
        <w:rPr>
          <w:lang w:val="de-DE"/>
        </w:rPr>
        <w:t>(Scope.Benchmark)</w:t>
      </w:r>
    </w:p>
    <w:p w14:paraId="28B2404E" w14:textId="2D7280E5" w:rsidR="00495FFD" w:rsidRDefault="00495FFD" w:rsidP="00495FFD">
      <w:pPr>
        <w:pStyle w:val="BerichtCode"/>
        <w:rPr>
          <w:lang w:val="de-DE"/>
        </w:rPr>
      </w:pPr>
      <w:r w:rsidRPr="007A1B74">
        <w:rPr>
          <w:color w:val="806000" w:themeColor="accent4" w:themeShade="80"/>
          <w:lang w:val="de-DE"/>
        </w:rPr>
        <w:t>@Warmup</w:t>
      </w:r>
      <w:r w:rsidRPr="004B6298">
        <w:rPr>
          <w:lang w:val="de-DE"/>
        </w:rPr>
        <w:t>(</w:t>
      </w:r>
      <w:r w:rsidRPr="007A1B74">
        <w:rPr>
          <w:color w:val="595959" w:themeColor="text1" w:themeTint="A6"/>
          <w:lang w:val="de-DE"/>
        </w:rPr>
        <w:t xml:space="preserve">iterations </w:t>
      </w:r>
      <w:r w:rsidRPr="005B3BD1">
        <w:rPr>
          <w:color w:val="7F7F7F" w:themeColor="text1" w:themeTint="80"/>
          <w:lang w:val="de-DE"/>
        </w:rPr>
        <w:t xml:space="preserve">= </w:t>
      </w:r>
      <w:r w:rsidRPr="005B3BD1">
        <w:rPr>
          <w:color w:val="4472C4" w:themeColor="accent1"/>
          <w:lang w:val="de-DE"/>
        </w:rPr>
        <w:t>5</w:t>
      </w:r>
      <w:r w:rsidRPr="005B3BD1">
        <w:rPr>
          <w:color w:val="4472C4" w:themeColor="accent1"/>
        </w:rPr>
        <w:t xml:space="preserve"> </w:t>
      </w:r>
      <w:r w:rsidRPr="005B3BD1">
        <w:rPr>
          <w:lang w:val="de-DE"/>
        </w:rPr>
        <w:t xml:space="preserve">, </w:t>
      </w:r>
      <w:r w:rsidRPr="007A1B74">
        <w:rPr>
          <w:color w:val="595959" w:themeColor="text1" w:themeTint="A6"/>
          <w:lang w:val="de-DE"/>
        </w:rPr>
        <w:t xml:space="preserve">time </w:t>
      </w:r>
      <w:r w:rsidRPr="005B3BD1">
        <w:rPr>
          <w:color w:val="7F7F7F" w:themeColor="text1" w:themeTint="80"/>
          <w:lang w:val="de-DE"/>
        </w:rPr>
        <w:t>=</w:t>
      </w:r>
      <w:r w:rsidRPr="005B3BD1">
        <w:rPr>
          <w:lang w:val="de-DE"/>
        </w:rPr>
        <w:t xml:space="preserve"> </w:t>
      </w:r>
      <w:r w:rsidRPr="005B3BD1">
        <w:rPr>
          <w:color w:val="4472C4" w:themeColor="accent1"/>
          <w:lang w:val="de-DE"/>
        </w:rPr>
        <w:t>10</w:t>
      </w:r>
      <w:r w:rsidRPr="004B6298">
        <w:rPr>
          <w:lang w:val="de-DE"/>
        </w:rPr>
        <w:t>)</w:t>
      </w:r>
      <w:r w:rsidR="00935D7A">
        <w:rPr>
          <w:lang w:val="de-DE"/>
        </w:rPr>
        <w:t xml:space="preserve"> // Warmup to reach stable state</w:t>
      </w:r>
    </w:p>
    <w:p w14:paraId="5959B9C4" w14:textId="77777777" w:rsidR="00495FFD" w:rsidRDefault="00495FFD" w:rsidP="00495FFD">
      <w:pPr>
        <w:pStyle w:val="BerichtCode"/>
        <w:rPr>
          <w:lang w:val="de-DE"/>
        </w:rPr>
      </w:pPr>
      <w:r w:rsidRPr="007A1B74">
        <w:rPr>
          <w:color w:val="806000" w:themeColor="accent4" w:themeShade="80"/>
          <w:lang w:val="de-DE"/>
        </w:rPr>
        <w:t>@Measurement</w:t>
      </w:r>
      <w:r w:rsidRPr="004B6298">
        <w:rPr>
          <w:lang w:val="de-DE"/>
        </w:rPr>
        <w:t>(</w:t>
      </w:r>
      <w:r w:rsidRPr="007A1B74">
        <w:rPr>
          <w:color w:val="595959" w:themeColor="text1" w:themeTint="A6"/>
          <w:lang w:val="de-DE"/>
        </w:rPr>
        <w:t xml:space="preserve">iterations </w:t>
      </w:r>
      <w:r w:rsidRPr="005B3BD1">
        <w:rPr>
          <w:color w:val="7F7F7F" w:themeColor="text1" w:themeTint="80"/>
          <w:lang w:val="de-DE"/>
        </w:rPr>
        <w:t xml:space="preserve">= </w:t>
      </w:r>
      <w:r w:rsidRPr="005B3BD1">
        <w:rPr>
          <w:color w:val="4472C4" w:themeColor="accent1"/>
          <w:lang w:val="de-DE"/>
        </w:rPr>
        <w:t>5</w:t>
      </w:r>
      <w:r w:rsidRPr="005B3BD1">
        <w:rPr>
          <w:color w:val="4472C4" w:themeColor="accent1"/>
        </w:rPr>
        <w:t xml:space="preserve"> </w:t>
      </w:r>
      <w:r w:rsidRPr="005B3BD1">
        <w:rPr>
          <w:lang w:val="de-DE"/>
        </w:rPr>
        <w:t xml:space="preserve">, </w:t>
      </w:r>
      <w:r w:rsidRPr="007A1B74">
        <w:rPr>
          <w:color w:val="595959" w:themeColor="text1" w:themeTint="A6"/>
          <w:lang w:val="de-DE"/>
        </w:rPr>
        <w:t xml:space="preserve">time </w:t>
      </w:r>
      <w:r w:rsidRPr="005B3BD1">
        <w:rPr>
          <w:color w:val="7F7F7F" w:themeColor="text1" w:themeTint="80"/>
          <w:lang w:val="de-DE"/>
        </w:rPr>
        <w:t>=</w:t>
      </w:r>
      <w:r w:rsidRPr="005B3BD1">
        <w:rPr>
          <w:lang w:val="de-DE"/>
        </w:rPr>
        <w:t xml:space="preserve"> </w:t>
      </w:r>
      <w:r w:rsidRPr="005B3BD1">
        <w:rPr>
          <w:color w:val="4472C4" w:themeColor="accent1"/>
          <w:lang w:val="de-DE"/>
        </w:rPr>
        <w:t>10</w:t>
      </w:r>
      <w:r w:rsidRPr="004B6298">
        <w:rPr>
          <w:lang w:val="de-DE"/>
        </w:rPr>
        <w:t>)</w:t>
      </w:r>
    </w:p>
    <w:p w14:paraId="62386E57" w14:textId="77777777" w:rsidR="00495FFD" w:rsidRDefault="00495FFD" w:rsidP="00495FFD">
      <w:pPr>
        <w:pStyle w:val="BerichtCode"/>
        <w:rPr>
          <w:lang w:val="de-DE"/>
        </w:rPr>
      </w:pPr>
      <w:r w:rsidRPr="007A1B74">
        <w:rPr>
          <w:color w:val="806000" w:themeColor="accent4" w:themeShade="80"/>
          <w:lang w:val="de-DE"/>
        </w:rPr>
        <w:t>@OutputTimeUnit</w:t>
      </w:r>
      <w:r w:rsidRPr="004B6298">
        <w:rPr>
          <w:lang w:val="de-DE"/>
        </w:rPr>
        <w:t>(TimeUnit.</w:t>
      </w:r>
      <w:r w:rsidRPr="007A1B74">
        <w:rPr>
          <w:color w:val="7030A0"/>
          <w:lang w:val="de-DE"/>
        </w:rPr>
        <w:t>NANOSECONDS</w:t>
      </w:r>
      <w:r w:rsidRPr="004B6298">
        <w:rPr>
          <w:lang w:val="de-DE"/>
        </w:rPr>
        <w:t>)</w:t>
      </w:r>
    </w:p>
    <w:p w14:paraId="29EDED27" w14:textId="77777777" w:rsidR="00495FFD" w:rsidRDefault="00495FFD" w:rsidP="00495FFD">
      <w:pPr>
        <w:pStyle w:val="BerichtCode"/>
        <w:rPr>
          <w:lang w:val="de-DE"/>
        </w:rPr>
      </w:pPr>
      <w:r w:rsidRPr="007A1B74">
        <w:rPr>
          <w:color w:val="4472C4" w:themeColor="accent1"/>
          <w:lang w:val="de-DE"/>
        </w:rPr>
        <w:t xml:space="preserve">public class </w:t>
      </w:r>
      <w:r w:rsidRPr="004B6298">
        <w:rPr>
          <w:lang w:val="de-DE"/>
        </w:rPr>
        <w:t xml:space="preserve">ExampleBenchmark {   </w:t>
      </w:r>
    </w:p>
    <w:p w14:paraId="27AFBA13" w14:textId="20DD2719" w:rsidR="00495FFD" w:rsidRDefault="00495FFD" w:rsidP="00495FFD">
      <w:pPr>
        <w:pStyle w:val="BerichtCode"/>
        <w:rPr>
          <w:lang w:val="de-DE"/>
        </w:rPr>
      </w:pPr>
      <w:r>
        <w:rPr>
          <w:lang w:val="de-DE"/>
        </w:rPr>
        <w:t xml:space="preserve">    </w:t>
      </w:r>
      <w:r w:rsidRPr="007A1B74">
        <w:rPr>
          <w:color w:val="4472C4" w:themeColor="accent1"/>
          <w:lang w:val="de-DE"/>
        </w:rPr>
        <w:t xml:space="preserve">double </w:t>
      </w:r>
      <w:r w:rsidRPr="004B6298">
        <w:rPr>
          <w:lang w:val="de-DE"/>
        </w:rPr>
        <w:t xml:space="preserve">x = </w:t>
      </w:r>
      <w:r w:rsidRPr="005B3BD1">
        <w:rPr>
          <w:color w:val="4472C4" w:themeColor="accent1"/>
          <w:lang w:val="de-DE"/>
        </w:rPr>
        <w:t>10.0</w:t>
      </w:r>
      <w:r w:rsidRPr="004B6298">
        <w:rPr>
          <w:lang w:val="de-DE"/>
        </w:rPr>
        <w:t>;</w:t>
      </w:r>
      <w:r w:rsidR="00935D7A">
        <w:rPr>
          <w:lang w:val="de-DE"/>
        </w:rPr>
        <w:t xml:space="preserve"> // Parameter in non-final class variable</w:t>
      </w:r>
    </w:p>
    <w:p w14:paraId="1B823AA1" w14:textId="77777777" w:rsidR="00495FFD" w:rsidRDefault="00495FFD" w:rsidP="00495FFD">
      <w:pPr>
        <w:pStyle w:val="BerichtCode"/>
        <w:rPr>
          <w:lang w:val="de-DE"/>
        </w:rPr>
      </w:pPr>
    </w:p>
    <w:p w14:paraId="6E0FF027" w14:textId="77777777" w:rsidR="00495FFD" w:rsidRPr="005B3BD1" w:rsidRDefault="00495FFD" w:rsidP="00495FFD">
      <w:pPr>
        <w:pStyle w:val="BerichtCode"/>
        <w:rPr>
          <w:color w:val="ED7D31" w:themeColor="accent2"/>
          <w:lang w:val="de-DE"/>
        </w:rPr>
      </w:pPr>
      <w:r>
        <w:rPr>
          <w:lang w:val="de-DE"/>
        </w:rPr>
        <w:t xml:space="preserve">    </w:t>
      </w:r>
      <w:r w:rsidRPr="007A1B74">
        <w:rPr>
          <w:color w:val="806000" w:themeColor="accent4" w:themeShade="80"/>
          <w:lang w:val="de-DE"/>
        </w:rPr>
        <w:t>@Benchmark</w:t>
      </w:r>
    </w:p>
    <w:p w14:paraId="747CF4D0" w14:textId="291C4119" w:rsidR="00495FFD" w:rsidRDefault="00495FFD" w:rsidP="00495FFD">
      <w:pPr>
        <w:pStyle w:val="BerichtCode"/>
        <w:rPr>
          <w:lang w:val="de-DE"/>
        </w:rPr>
      </w:pPr>
      <w:r w:rsidRPr="004B6298">
        <w:rPr>
          <w:lang w:val="de-DE"/>
        </w:rPr>
        <w:t xml:space="preserve">    </w:t>
      </w:r>
      <w:r w:rsidRPr="007A1B74">
        <w:rPr>
          <w:color w:val="4472C4" w:themeColor="accent1"/>
          <w:lang w:val="de-DE"/>
        </w:rPr>
        <w:t xml:space="preserve">public double </w:t>
      </w:r>
      <w:r w:rsidRPr="004B6298">
        <w:rPr>
          <w:lang w:val="de-DE"/>
        </w:rPr>
        <w:t>benchmark(</w:t>
      </w:r>
      <w:r w:rsidR="00935D7A" w:rsidRPr="00935D7A">
        <w:rPr>
          <w:lang w:val="de-DE"/>
        </w:rPr>
        <w:t>Blackhole bh</w:t>
      </w:r>
      <w:r w:rsidRPr="004B6298">
        <w:rPr>
          <w:lang w:val="de-DE"/>
        </w:rPr>
        <w:t>) {</w:t>
      </w:r>
    </w:p>
    <w:p w14:paraId="78C8B816" w14:textId="22E142EE" w:rsidR="00495FFD" w:rsidRDefault="00495FFD" w:rsidP="00495FFD">
      <w:pPr>
        <w:pStyle w:val="BerichtCode"/>
        <w:rPr>
          <w:lang w:val="de-DE"/>
        </w:rPr>
      </w:pPr>
      <w:r w:rsidRPr="004B6298">
        <w:rPr>
          <w:lang w:val="de-DE"/>
        </w:rPr>
        <w:t xml:space="preserve">        </w:t>
      </w:r>
      <w:r w:rsidR="00935D7A" w:rsidRPr="00935D7A">
        <w:rPr>
          <w:lang w:val="de-DE"/>
        </w:rPr>
        <w:t>bh.consume(</w:t>
      </w:r>
      <w:r w:rsidRPr="004B6298">
        <w:rPr>
          <w:lang w:val="de-DE"/>
        </w:rPr>
        <w:t>Math.log(x)</w:t>
      </w:r>
      <w:r w:rsidR="00935D7A">
        <w:rPr>
          <w:lang w:val="de-DE"/>
        </w:rPr>
        <w:t>)</w:t>
      </w:r>
      <w:r w:rsidRPr="004B6298">
        <w:rPr>
          <w:lang w:val="de-DE"/>
        </w:rPr>
        <w:t>;</w:t>
      </w:r>
    </w:p>
    <w:p w14:paraId="474B0CD1" w14:textId="77777777" w:rsidR="00495FFD" w:rsidRDefault="00495FFD" w:rsidP="00495FFD">
      <w:pPr>
        <w:pStyle w:val="BerichtCode"/>
        <w:rPr>
          <w:lang w:val="de-DE"/>
        </w:rPr>
      </w:pPr>
      <w:r w:rsidRPr="004B6298">
        <w:rPr>
          <w:lang w:val="de-DE"/>
        </w:rPr>
        <w:t xml:space="preserve">    }</w:t>
      </w:r>
    </w:p>
    <w:p w14:paraId="25378C43" w14:textId="77777777" w:rsidR="00495FFD" w:rsidRDefault="00495FFD" w:rsidP="00495FFD">
      <w:pPr>
        <w:pStyle w:val="BerichtCode"/>
        <w:rPr>
          <w:lang w:val="de-DE"/>
        </w:rPr>
      </w:pPr>
      <w:r w:rsidRPr="004B6298">
        <w:rPr>
          <w:lang w:val="de-DE"/>
        </w:rPr>
        <w:t>}</w:t>
      </w:r>
    </w:p>
    <w:p w14:paraId="2D313F6C" w14:textId="5BAA471F" w:rsidR="00DA6D0C" w:rsidRPr="00DA6D0C" w:rsidRDefault="00495FFD" w:rsidP="00495FFD">
      <w:pPr>
        <w:pStyle w:val="Beschriftung"/>
        <w:rPr>
          <w:vanish/>
        </w:rPr>
      </w:pPr>
      <w:bookmarkStart w:id="36" w:name="_Ref212566274"/>
      <w:bookmarkStart w:id="37" w:name="_Toc223203879"/>
      <w:r>
        <w:t xml:space="preserve">Code </w:t>
      </w:r>
      <w:r>
        <w:fldChar w:fldCharType="begin"/>
      </w:r>
      <w:r>
        <w:instrText xml:space="preserve"> SEQ Code \* ARABIC </w:instrText>
      </w:r>
      <w:r>
        <w:fldChar w:fldCharType="separate"/>
      </w:r>
      <w:r w:rsidR="008A128C">
        <w:rPr>
          <w:noProof/>
        </w:rPr>
        <w:t>4</w:t>
      </w:r>
      <w:r>
        <w:fldChar w:fldCharType="end"/>
      </w:r>
      <w:bookmarkEnd w:id="36"/>
      <w:r>
        <w:t>:</w:t>
      </w:r>
      <w:r w:rsidR="00DD0835">
        <w:tab/>
      </w:r>
      <w:r>
        <w:t>Example JMH benchmark</w:t>
      </w:r>
      <w:r w:rsidR="004A5A74">
        <w:t xml:space="preserve"> avoid</w:t>
      </w:r>
      <w:r w:rsidR="00DA6D0C">
        <w:t>ing</w:t>
      </w:r>
      <w:r w:rsidR="004A5A74">
        <w:t xml:space="preserve"> common benchmark pitfalls</w:t>
      </w:r>
      <w:bookmarkEnd w:id="37"/>
    </w:p>
    <w:p w14:paraId="5F0CB41D" w14:textId="411875B2" w:rsidR="00384915" w:rsidRDefault="004A5A74" w:rsidP="00495FFD">
      <w:pPr>
        <w:pStyle w:val="Beschriftung"/>
      </w:pPr>
      <w:r>
        <w:t>, such as dead code elimination, constant folding and wrong stable state.</w:t>
      </w:r>
    </w:p>
    <w:p w14:paraId="6267F4EB" w14:textId="77777777" w:rsidR="00384915" w:rsidRDefault="00384915">
      <w:pPr>
        <w:spacing w:after="160" w:line="259" w:lineRule="auto"/>
        <w:jc w:val="left"/>
        <w:rPr>
          <w:iCs/>
          <w:szCs w:val="18"/>
        </w:rPr>
      </w:pPr>
      <w:r>
        <w:br w:type="page"/>
      </w:r>
    </w:p>
    <w:p w14:paraId="0566AB35" w14:textId="511F0AC4" w:rsidR="00495FFD" w:rsidRDefault="00495FFD" w:rsidP="00495FFD">
      <w:r w:rsidRPr="004B6298">
        <w:lastRenderedPageBreak/>
        <w:t xml:space="preserve">The </w:t>
      </w:r>
      <w:r w:rsidRPr="004B6298">
        <w:rPr>
          <w:rStyle w:val="BerichtCodeZchn"/>
        </w:rPr>
        <w:t>BenchmarkMode</w:t>
      </w:r>
      <w:r w:rsidRPr="004B6298">
        <w:t xml:space="preserve"> annotation describes the </w:t>
      </w:r>
      <w:r w:rsidR="00A2748E">
        <w:t xml:space="preserve">measurement </w:t>
      </w:r>
      <w:r w:rsidRPr="004B6298">
        <w:t>mode of the benchmark</w:t>
      </w:r>
      <w:r w:rsidR="00A2748E">
        <w:t>, including:</w:t>
      </w:r>
      <w:r>
        <w:t xml:space="preserve"> </w:t>
      </w:r>
    </w:p>
    <w:p w14:paraId="4EC2CE98" w14:textId="1EFA7E93" w:rsidR="00495FFD" w:rsidRPr="004B6298" w:rsidRDefault="00495FFD" w:rsidP="00495FFD">
      <w:pPr>
        <w:pStyle w:val="Listenabsatz"/>
        <w:numPr>
          <w:ilvl w:val="0"/>
          <w:numId w:val="55"/>
        </w:numPr>
        <w:rPr>
          <w:lang w:val="en-GB"/>
        </w:rPr>
      </w:pPr>
      <w:r w:rsidRPr="00A2748E">
        <w:rPr>
          <w:rStyle w:val="BerichtCodeZchn"/>
        </w:rPr>
        <w:t>Average</w:t>
      </w:r>
      <w:r w:rsidR="00A2748E" w:rsidRPr="00A2748E">
        <w:rPr>
          <w:rStyle w:val="BerichtCodeZchn"/>
        </w:rPr>
        <w:t>T</w:t>
      </w:r>
      <w:r w:rsidRPr="00A2748E">
        <w:rPr>
          <w:rStyle w:val="BerichtCodeZchn"/>
        </w:rPr>
        <w:t>ime</w:t>
      </w:r>
      <w:r>
        <w:t>: Measures the average execution time</w:t>
      </w:r>
    </w:p>
    <w:p w14:paraId="227C7BDB" w14:textId="29D93456" w:rsidR="00495FFD" w:rsidRPr="004B6298" w:rsidRDefault="00495FFD" w:rsidP="00495FFD">
      <w:pPr>
        <w:pStyle w:val="Listenabsatz"/>
        <w:numPr>
          <w:ilvl w:val="0"/>
          <w:numId w:val="55"/>
        </w:numPr>
        <w:rPr>
          <w:lang w:val="en-GB"/>
        </w:rPr>
      </w:pPr>
      <w:r w:rsidRPr="00A2748E">
        <w:rPr>
          <w:rStyle w:val="BerichtCodeZchn"/>
        </w:rPr>
        <w:t>SingleShot</w:t>
      </w:r>
      <w:r w:rsidR="00A2748E" w:rsidRPr="00A2748E">
        <w:rPr>
          <w:rStyle w:val="BerichtCodeZchn"/>
        </w:rPr>
        <w:t>T</w:t>
      </w:r>
      <w:r w:rsidRPr="00A2748E">
        <w:rPr>
          <w:rStyle w:val="BerichtCodeZchn"/>
        </w:rPr>
        <w:t>ime</w:t>
      </w:r>
      <w:r>
        <w:t>: Measure the time of a single execution</w:t>
      </w:r>
    </w:p>
    <w:p w14:paraId="1CA843D9" w14:textId="77777777" w:rsidR="00495FFD" w:rsidRPr="004B6298" w:rsidRDefault="00495FFD" w:rsidP="00495FFD">
      <w:pPr>
        <w:pStyle w:val="Listenabsatz"/>
        <w:numPr>
          <w:ilvl w:val="0"/>
          <w:numId w:val="55"/>
        </w:numPr>
        <w:rPr>
          <w:lang w:val="en-GB"/>
        </w:rPr>
      </w:pPr>
      <w:r w:rsidRPr="00A2748E">
        <w:rPr>
          <w:rStyle w:val="BerichtCodeZchn"/>
        </w:rPr>
        <w:t>Throughput</w:t>
      </w:r>
      <w:r>
        <w:t>: Measure the number of operations per unit of time</w:t>
      </w:r>
    </w:p>
    <w:p w14:paraId="7E3F93A6" w14:textId="07FF8301" w:rsidR="00495FFD" w:rsidRDefault="00495FFD" w:rsidP="00495FFD">
      <w:pPr>
        <w:pStyle w:val="Listenabsatz"/>
        <w:numPr>
          <w:ilvl w:val="0"/>
          <w:numId w:val="55"/>
        </w:numPr>
        <w:rPr>
          <w:lang w:val="en-GB"/>
        </w:rPr>
      </w:pPr>
      <w:r w:rsidRPr="00A2748E">
        <w:rPr>
          <w:rStyle w:val="BerichtCodeZchn"/>
        </w:rPr>
        <w:t>Sample</w:t>
      </w:r>
      <w:r w:rsidR="00A2748E" w:rsidRPr="00A2748E">
        <w:rPr>
          <w:rStyle w:val="BerichtCodeZchn"/>
        </w:rPr>
        <w:t>T</w:t>
      </w:r>
      <w:r w:rsidRPr="00A2748E">
        <w:rPr>
          <w:rStyle w:val="BerichtCodeZchn"/>
        </w:rPr>
        <w:t>ime</w:t>
      </w:r>
      <w:r>
        <w:rPr>
          <w:lang w:val="en-GB"/>
        </w:rPr>
        <w:t>: Run multiple benchmarks and randomly sample the time needed for the operation</w:t>
      </w:r>
    </w:p>
    <w:p w14:paraId="06C7EBE8" w14:textId="488E0AAC" w:rsidR="00495FFD" w:rsidRDefault="00495FFD" w:rsidP="00495FFD">
      <w:r>
        <w:t xml:space="preserve">The </w:t>
      </w:r>
      <w:r w:rsidRPr="004B6298">
        <w:rPr>
          <w:rStyle w:val="BerichtCodeZchn"/>
        </w:rPr>
        <w:t>State</w:t>
      </w:r>
      <w:r>
        <w:t xml:space="preserve"> annotation enables the use of State variables (The variable </w:t>
      </w:r>
      <w:r w:rsidRPr="00A2748E">
        <w:rPr>
          <w:rStyle w:val="BerichtCodeZchn"/>
        </w:rPr>
        <w:t>x</w:t>
      </w:r>
      <w:r>
        <w:t xml:space="preserve"> in </w:t>
      </w:r>
      <w:r>
        <w:fldChar w:fldCharType="begin"/>
      </w:r>
      <w:r>
        <w:instrText xml:space="preserve"> REF _Ref212566274 \h </w:instrText>
      </w:r>
      <w:r>
        <w:fldChar w:fldCharType="separate"/>
      </w:r>
      <w:r w:rsidR="008A128C">
        <w:t xml:space="preserve">Code </w:t>
      </w:r>
      <w:r w:rsidR="008A128C">
        <w:rPr>
          <w:noProof/>
        </w:rPr>
        <w:t>4</w:t>
      </w:r>
      <w:r>
        <w:fldChar w:fldCharType="end"/>
      </w:r>
      <w:r>
        <w:t>) during execution. The scope of the state defines whether the state is shared between the whole benchmark or if each thread has its own state.</w:t>
      </w:r>
      <w:r w:rsidR="00A2748E">
        <w:t xml:space="preserve"> </w:t>
      </w:r>
      <w:r w:rsidRPr="004B6298">
        <w:t xml:space="preserve">The annotations </w:t>
      </w:r>
      <w:r w:rsidRPr="004B6298">
        <w:rPr>
          <w:rStyle w:val="BerichtCodeZchn"/>
        </w:rPr>
        <w:t>Warmup</w:t>
      </w:r>
      <w:r w:rsidRPr="004B6298">
        <w:t xml:space="preserve"> and </w:t>
      </w:r>
      <w:r w:rsidRPr="004B6298">
        <w:rPr>
          <w:rStyle w:val="BerichtCodeZchn"/>
        </w:rPr>
        <w:t>Measurement</w:t>
      </w:r>
      <w:r w:rsidRPr="004B6298">
        <w:t xml:space="preserve"> define how often the benchmark</w:t>
      </w:r>
      <w:r>
        <w:t xml:space="preserve"> code</w:t>
      </w:r>
      <w:r w:rsidRPr="004B6298">
        <w:t xml:space="preserve"> is executed</w:t>
      </w:r>
      <w:r>
        <w:t xml:space="preserve"> during warmup and measurement respectively. It defines the number of iterations and the time per iteration in seconds. </w:t>
      </w:r>
      <w:r w:rsidR="00A2748E">
        <w:t>For each iteration t</w:t>
      </w:r>
      <w:r>
        <w:t>he benchmark code is executed until the time limit is reached</w:t>
      </w:r>
      <w:r w:rsidR="00A2748E">
        <w:t xml:space="preserve">. </w:t>
      </w:r>
      <w:r w:rsidRPr="005B3BD1">
        <w:t xml:space="preserve">The </w:t>
      </w:r>
      <w:r w:rsidRPr="005B3BD1">
        <w:rPr>
          <w:rStyle w:val="BerichtCodeZchn"/>
        </w:rPr>
        <w:t>OutputTimeUnit</w:t>
      </w:r>
      <w:r w:rsidRPr="005B3BD1">
        <w:t xml:space="preserve"> </w:t>
      </w:r>
      <w:r w:rsidR="00A2748E" w:rsidRPr="005B3BD1">
        <w:t xml:space="preserve">annotation </w:t>
      </w:r>
      <w:r w:rsidRPr="005B3BD1">
        <w:t>defines the time unit used to display the</w:t>
      </w:r>
      <w:r w:rsidR="00A2748E">
        <w:t xml:space="preserve"> measurement</w:t>
      </w:r>
      <w:r w:rsidRPr="005B3BD1">
        <w:t xml:space="preserve"> results.</w:t>
      </w:r>
    </w:p>
    <w:p w14:paraId="4A30B55C" w14:textId="599D40DB" w:rsidR="00A2748E" w:rsidRPr="005B3BD1" w:rsidRDefault="00D84A72" w:rsidP="00495FFD">
      <w:r>
        <w:t xml:space="preserve">To execute a benchmark JMH provides the </w:t>
      </w:r>
      <w:r w:rsidRPr="00D84A72">
        <w:rPr>
          <w:rStyle w:val="BerichtCodeZchn"/>
        </w:rPr>
        <w:t>Runner</w:t>
      </w:r>
      <w:r>
        <w:t xml:space="preserve"> and </w:t>
      </w:r>
      <w:r w:rsidRPr="00D84A72">
        <w:rPr>
          <w:rStyle w:val="BerichtCodeZchn"/>
        </w:rPr>
        <w:t>OptionsBuilder</w:t>
      </w:r>
      <w:r>
        <w:t xml:space="preserve"> classes. </w:t>
      </w:r>
      <w:r w:rsidR="0044756B">
        <w:t xml:space="preserve">Using these, the developer can define configurations such as result location and format as well as attaching profilers and selecting which benchmarks are executed. </w:t>
      </w:r>
    </w:p>
    <w:p w14:paraId="494ECDB7" w14:textId="7897F2E5" w:rsidR="00495FFD" w:rsidRDefault="00495FFD" w:rsidP="00495FFD">
      <w:pPr>
        <w:pStyle w:val="berschrift4"/>
      </w:pPr>
      <w:r>
        <w:t>J</w:t>
      </w:r>
      <w:r w:rsidR="00DE5D4D">
        <w:t>V</w:t>
      </w:r>
      <w:r>
        <w:t>isualVM</w:t>
      </w:r>
      <w:r>
        <w:rPr>
          <w:rStyle w:val="Funotenzeichen"/>
        </w:rPr>
        <w:footnoteReference w:id="10"/>
      </w:r>
    </w:p>
    <w:p w14:paraId="6F36BFEB" w14:textId="24C1710D" w:rsidR="00495FFD" w:rsidRDefault="00495FFD" w:rsidP="00495FFD">
      <w:r>
        <w:t xml:space="preserve">The Java VisualVM is an open-source monitoring and profiling tool </w:t>
      </w:r>
      <w:r>
        <w:fldChar w:fldCharType="begin"/>
      </w:r>
      <w:r w:rsidR="00BF791C">
        <w:instrText xml:space="preserve"> ADDIN ZOTERO_ITEM CSL_CITATION {"citationID":"svZEdsKb","properties":{"formattedCitation":"[15]","plainCitation":"[15]","noteIndex":0},"citationItems":[{"id":28,"uris":["http://zotero.org/users/local/qUQ1uMZK/items/QW6I4GPP"],"itemData":{"id":28,"type":"book","edition":"First edition","event-place":"Beijing Boston Farnham Sebastopol Tokyo","ISBN":"978-1-4920-2579-5","language":"eng","number-of-pages":"1","publisher":"O'Reilly","publisher-place":"Beijing Boston Farnham Sebastopol Tokyo","source":"K10plus ISBN","title":"Optimizing Java: practical techniques for improving JVM application performance","title-short":"Optimizing Java","author":[{"family":"Evans","given":"Benjamin J."},{"family":"Gough","given":"James"},{"family":"Newland","given":"Chris"}],"issued":{"date-parts":[["2018"]]}}}],"schema":"https://github.com/citation-style-language/schema/raw/master/csl-citation.json"} </w:instrText>
      </w:r>
      <w:r>
        <w:fldChar w:fldCharType="separate"/>
      </w:r>
      <w:r w:rsidR="00FF1C78" w:rsidRPr="00FF1C78">
        <w:rPr>
          <w:rFonts w:cs="Times New Roman"/>
        </w:rPr>
        <w:t>[15]</w:t>
      </w:r>
      <w:r>
        <w:fldChar w:fldCharType="end"/>
      </w:r>
      <w:r w:rsidR="004A5A74">
        <w:t>, replacing the obsolete tool jconsole</w:t>
      </w:r>
      <w:r>
        <w:t>. VisualVM can attach to any running Java applications and analyse memory usage, CPU usage and thread activity. Additionally, it allows CPU time sampling</w:t>
      </w:r>
      <w:r w:rsidR="0044756B">
        <w:t>. However,</w:t>
      </w:r>
      <w:r>
        <w:t xml:space="preserve"> </w:t>
      </w:r>
      <w:r w:rsidR="004A5A74">
        <w:t xml:space="preserve">because it samples only at JVM yield points </w:t>
      </w:r>
      <w:r>
        <w:t>it is affected by the safepoint bias.</w:t>
      </w:r>
    </w:p>
    <w:p w14:paraId="226D7D6E" w14:textId="74842FF4" w:rsidR="00495FFD" w:rsidRDefault="00495FFD" w:rsidP="00495FFD">
      <w:pPr>
        <w:pStyle w:val="berschrift4"/>
      </w:pPr>
      <w:r>
        <w:t>Async</w:t>
      </w:r>
      <w:r w:rsidR="003721E8">
        <w:t>-</w:t>
      </w:r>
      <w:r>
        <w:t>Profiler</w:t>
      </w:r>
      <w:r>
        <w:rPr>
          <w:rStyle w:val="Funotenzeichen"/>
        </w:rPr>
        <w:footnoteReference w:id="11"/>
      </w:r>
    </w:p>
    <w:p w14:paraId="5D719D88" w14:textId="4BC3983E" w:rsidR="00384915" w:rsidRDefault="003721E8" w:rsidP="00495FFD">
      <w:r>
        <w:t>A</w:t>
      </w:r>
      <w:r w:rsidR="00495FFD">
        <w:t>sync</w:t>
      </w:r>
      <w:r>
        <w:t>-P</w:t>
      </w:r>
      <w:r w:rsidR="00495FFD">
        <w:t>rofiler is a</w:t>
      </w:r>
      <w:r>
        <w:t xml:space="preserve"> low-overhead</w:t>
      </w:r>
      <w:r w:rsidR="00495FFD">
        <w:t xml:space="preserve"> sampling profiler</w:t>
      </w:r>
      <w:r>
        <w:t xml:space="preserve"> that relies on </w:t>
      </w:r>
      <w:r w:rsidR="00495FFD">
        <w:t xml:space="preserve">an unofficial JVM API called </w:t>
      </w:r>
      <w:r w:rsidR="00495FFD" w:rsidRPr="0044756B">
        <w:rPr>
          <w:rStyle w:val="BerichtCodeZchn"/>
        </w:rPr>
        <w:t>AsyncGetCallTrace</w:t>
      </w:r>
      <w:r w:rsidR="00495FFD">
        <w:t xml:space="preserve"> and the performance </w:t>
      </w:r>
      <w:r>
        <w:t>analysis</w:t>
      </w:r>
      <w:r w:rsidR="00495FFD">
        <w:t xml:space="preserve"> tool </w:t>
      </w:r>
      <w:r w:rsidR="00495FFD" w:rsidRPr="00043CDC">
        <w:t>perf</w:t>
      </w:r>
      <w:r w:rsidR="00495FFD">
        <w:t xml:space="preserve"> </w:t>
      </w:r>
      <w:r w:rsidR="00495FFD">
        <w:fldChar w:fldCharType="begin"/>
      </w:r>
      <w:r w:rsidR="00BF791C">
        <w:instrText xml:space="preserve"> ADDIN ZOTERO_ITEM CSL_CITATION {"citationID":"Z8relPh6","properties":{"formattedCitation":"[16]","plainCitation":"[16]","noteIndex":0},"citationItems":[{"id":30,"uris":["http://zotero.org/users/local/qUQ1uMZK/items/RZ8AGYTN"],"itemData":{"id":30,"type":"paper-conference","abstract":"We demonstrate the feasibility of undertaking performance evaluations for JVMs using: (1) a hybrid JVM/OS tool, such as async-profiler, (2) OS centric profiling and tracing tools based on Linux perf, and (3) the Extended Berkeley Packet Filter Tracing (eBPF) framework where we demonstrate the rationale behind the standard offwaketime tool, for analysing the causes of blocking latencies, and our own eBPF-based tool bcc-java, that relates changes in microarchitecture performance counter values to the execution of individual JVM and application threads at low overhead.","container-title":"Proceedings of the 2019 ACM/SPEC International Conference on Performance Engineering","DOI":"10.1145/3297663.3309677","event-place":"Mumbai India","event-title":"ICPE '19: Tenth ACM/SPEC International Conference on Performance Engineering","ISBN":"978-1-4503-6239-9","language":"en","page":"119-126","publisher":"ACM","publisher-place":"Mumbai India","source":"DOI.org (Crossref)","title":"Profiling and Tracing Support for Java Applications","URL":"https://dl.acm.org/doi/10.1145/3297663.3309677","author":[{"family":"Nisbet","given":"Andy"},{"family":"Nobre","given":"Nuno Miguel"},{"family":"Riley","given":"Graham"},{"family":"Luján","given":"Mikel"}],"accessed":{"date-parts":[["2025",10,27]]},"issued":{"date-parts":[["2019",4,4]]}}}],"schema":"https://github.com/citation-style-language/schema/raw/master/csl-citation.json"} </w:instrText>
      </w:r>
      <w:r w:rsidR="00495FFD">
        <w:fldChar w:fldCharType="separate"/>
      </w:r>
      <w:r w:rsidR="00FF1C78" w:rsidRPr="00FF1C78">
        <w:rPr>
          <w:rFonts w:cs="Times New Roman"/>
        </w:rPr>
        <w:t>[16]</w:t>
      </w:r>
      <w:r w:rsidR="00495FFD">
        <w:fldChar w:fldCharType="end"/>
      </w:r>
      <w:r w:rsidR="00495FFD">
        <w:t xml:space="preserve">. </w:t>
      </w:r>
      <w:r>
        <w:t xml:space="preserve">Although all current OpenJDK distributions include the </w:t>
      </w:r>
      <w:r w:rsidRPr="00047E9B">
        <w:rPr>
          <w:rStyle w:val="BerichtCodeZchn"/>
        </w:rPr>
        <w:t>AsyncGetCallTrace</w:t>
      </w:r>
      <w:r w:rsidRPr="003721E8">
        <w:t xml:space="preserve"> </w:t>
      </w:r>
      <w:r>
        <w:t>interface, many other JDK implementations do not support it. Furthermore</w:t>
      </w:r>
      <w:r w:rsidR="00047E9B">
        <w:t xml:space="preserve">, the Async-Profiler is only available on Linux, </w:t>
      </w:r>
      <w:r>
        <w:t>as</w:t>
      </w:r>
      <w:r w:rsidR="00495FFD">
        <w:t xml:space="preserve">perf </w:t>
      </w:r>
      <w:r>
        <w:t>requires a</w:t>
      </w:r>
      <w:r w:rsidR="00495FFD">
        <w:t xml:space="preserve"> </w:t>
      </w:r>
      <w:r w:rsidR="00F77568">
        <w:t>Linux</w:t>
      </w:r>
      <w:r>
        <w:t>-based</w:t>
      </w:r>
      <w:r w:rsidR="00047E9B">
        <w:t xml:space="preserve"> </w:t>
      </w:r>
      <w:r>
        <w:t>operating system</w:t>
      </w:r>
      <w:r w:rsidR="00495FFD">
        <w:t>.</w:t>
      </w:r>
    </w:p>
    <w:p w14:paraId="29B46E59" w14:textId="77777777" w:rsidR="00384915" w:rsidRDefault="00384915">
      <w:pPr>
        <w:spacing w:after="160" w:line="259" w:lineRule="auto"/>
        <w:jc w:val="left"/>
      </w:pPr>
      <w:r>
        <w:br w:type="page"/>
      </w:r>
    </w:p>
    <w:p w14:paraId="6AB54990" w14:textId="2785E2B5" w:rsidR="00495FFD" w:rsidRDefault="00047E9B" w:rsidP="00495FFD">
      <w:r w:rsidRPr="00047E9B">
        <w:lastRenderedPageBreak/>
        <w:t xml:space="preserve">The native method </w:t>
      </w:r>
      <w:r w:rsidR="00495FFD" w:rsidRPr="00047E9B">
        <w:rPr>
          <w:rStyle w:val="BerichtCodeZchn"/>
        </w:rPr>
        <w:t>AsyncGetCallTrace</w:t>
      </w:r>
      <w:r w:rsidR="00495FFD">
        <w:t xml:space="preserve"> retrieve</w:t>
      </w:r>
      <w:r>
        <w:t>s</w:t>
      </w:r>
      <w:r w:rsidR="00495FFD">
        <w:t xml:space="preserve"> the Java call trace of a </w:t>
      </w:r>
      <w:r>
        <w:t>specified</w:t>
      </w:r>
      <w:r w:rsidR="00495FFD">
        <w:t xml:space="preserve"> thread asynchronously. </w:t>
      </w:r>
      <w:r>
        <w:t xml:space="preserve">By periodically calling this method the Async-Profiler samples CPU time. Since </w:t>
      </w:r>
      <w:r w:rsidRPr="00047E9B">
        <w:rPr>
          <w:rStyle w:val="BerichtCodeZchn"/>
        </w:rPr>
        <w:t>AsyncGetCallTrace</w:t>
      </w:r>
      <w:r w:rsidRPr="00047E9B">
        <w:t xml:space="preserve"> does not rely on yield points it avoids the safepoint bias. However,</w:t>
      </w:r>
      <w:r w:rsidR="003721E8" w:rsidRPr="003721E8">
        <w:t xml:space="preserve"> </w:t>
      </w:r>
      <w:r w:rsidR="00495FFD">
        <w:t>the</w:t>
      </w:r>
      <w:r w:rsidR="003721E8">
        <w:t xml:space="preserve"> problems related to</w:t>
      </w:r>
      <w:r w:rsidR="00495FFD">
        <w:t xml:space="preserve"> inlining and sampling skid persist.</w:t>
      </w:r>
    </w:p>
    <w:p w14:paraId="2720073B" w14:textId="5DF35B8E" w:rsidR="00495FFD" w:rsidRPr="003721E8" w:rsidRDefault="00047E9B" w:rsidP="00047E9B">
      <w:r>
        <w:t>Furthermore, t</w:t>
      </w:r>
      <w:r w:rsidR="00495FFD">
        <w:t>o achieve accurate results</w:t>
      </w:r>
      <w:r>
        <w:t xml:space="preserve"> the</w:t>
      </w:r>
      <w:r w:rsidR="00495FFD">
        <w:t xml:space="preserve"> async-profiler requires </w:t>
      </w:r>
      <w:r w:rsidR="003721E8">
        <w:t>the</w:t>
      </w:r>
      <w:r w:rsidR="00495FFD">
        <w:t xml:space="preserve"> JVM flags</w:t>
      </w:r>
      <w:r w:rsidR="003721E8">
        <w:t xml:space="preserve"> </w:t>
      </w:r>
      <w:r w:rsidR="00495FFD" w:rsidRPr="003721E8">
        <w:rPr>
          <w:rStyle w:val="BerichtCodeZchn"/>
          <w:lang w:val="de-DE"/>
        </w:rPr>
        <w:t>XX:+UnlockDiagnosticVMOptions</w:t>
      </w:r>
      <w:r w:rsidR="00495FFD" w:rsidRPr="003721E8">
        <w:rPr>
          <w:lang w:val="de-DE"/>
        </w:rPr>
        <w:t xml:space="preserve"> </w:t>
      </w:r>
      <w:r w:rsidR="003721E8">
        <w:rPr>
          <w:lang w:val="de-DE"/>
        </w:rPr>
        <w:t>and</w:t>
      </w:r>
      <w:r w:rsidR="003721E8">
        <w:t xml:space="preserve"> </w:t>
      </w:r>
      <w:r w:rsidR="00495FFD" w:rsidRPr="003721E8">
        <w:rPr>
          <w:rStyle w:val="BerichtCodeZchn"/>
          <w:lang w:val="de-DE"/>
        </w:rPr>
        <w:t>XX:+DebugNonSafepoints</w:t>
      </w:r>
      <w:r w:rsidR="003721E8">
        <w:t xml:space="preserve"> as well as </w:t>
      </w:r>
      <w:r w:rsidR="00495FFD">
        <w:t xml:space="preserve">two </w:t>
      </w:r>
      <w:r>
        <w:t>Linux-</w:t>
      </w:r>
      <w:r w:rsidR="00495FFD">
        <w:t>kernel parameters</w:t>
      </w:r>
      <w:r w:rsidR="003721E8">
        <w:t xml:space="preserve"> (</w:t>
      </w:r>
      <w:r w:rsidR="003721E8">
        <w:fldChar w:fldCharType="begin"/>
      </w:r>
      <w:r w:rsidR="003721E8">
        <w:instrText xml:space="preserve"> REF _Ref221452342 \h </w:instrText>
      </w:r>
      <w:r w:rsidR="003721E8">
        <w:fldChar w:fldCharType="separate"/>
      </w:r>
      <w:r w:rsidR="008A128C">
        <w:t xml:space="preserve">Code </w:t>
      </w:r>
      <w:r w:rsidR="008A128C">
        <w:rPr>
          <w:noProof/>
        </w:rPr>
        <w:t>5</w:t>
      </w:r>
      <w:r w:rsidR="003721E8">
        <w:fldChar w:fldCharType="end"/>
      </w:r>
      <w:r w:rsidR="003721E8">
        <w:t xml:space="preserve">), which </w:t>
      </w:r>
      <w:r w:rsidR="00495FFD">
        <w:t xml:space="preserve">allow </w:t>
      </w:r>
      <w:r>
        <w:t xml:space="preserve">the </w:t>
      </w:r>
      <w:r w:rsidR="00495FFD">
        <w:t>capturing of kernel call stacks from a non-root process</w:t>
      </w:r>
      <w:r w:rsidR="003721E8">
        <w:t>.</w:t>
      </w:r>
    </w:p>
    <w:p w14:paraId="12C21A55" w14:textId="77777777" w:rsidR="00495FFD" w:rsidRDefault="00495FFD" w:rsidP="00495FFD">
      <w:pPr>
        <w:pStyle w:val="BerichtCode"/>
        <w:numPr>
          <w:ilvl w:val="0"/>
          <w:numId w:val="0"/>
        </w:numPr>
        <w:ind w:left="360" w:hanging="360"/>
        <w:rPr>
          <w:lang w:val="de-DE"/>
        </w:rPr>
      </w:pPr>
      <w:r w:rsidRPr="00EB1775">
        <w:rPr>
          <w:lang w:val="de-DE"/>
        </w:rPr>
        <w:t>sysctl kernel.perf_event_paranoid=1</w:t>
      </w:r>
    </w:p>
    <w:p w14:paraId="3B78F5B0" w14:textId="77777777" w:rsidR="00495FFD" w:rsidRDefault="00495FFD" w:rsidP="00495FFD">
      <w:pPr>
        <w:pStyle w:val="BerichtCode"/>
        <w:numPr>
          <w:ilvl w:val="0"/>
          <w:numId w:val="0"/>
        </w:numPr>
        <w:ind w:left="360" w:hanging="360"/>
        <w:rPr>
          <w:lang w:val="de-DE"/>
        </w:rPr>
      </w:pPr>
      <w:r w:rsidRPr="00EB1775">
        <w:rPr>
          <w:lang w:val="de-DE"/>
        </w:rPr>
        <w:t>sysctl kernel.kptr_restrict=0</w:t>
      </w:r>
    </w:p>
    <w:p w14:paraId="2A762D5E" w14:textId="1B31DDAD" w:rsidR="00495FFD" w:rsidRDefault="00495FFD" w:rsidP="00495FFD">
      <w:pPr>
        <w:pStyle w:val="Beschriftung"/>
      </w:pPr>
      <w:bookmarkStart w:id="38" w:name="_Ref221452342"/>
      <w:bookmarkStart w:id="39" w:name="_Toc223203880"/>
      <w:r>
        <w:t xml:space="preserve">Code </w:t>
      </w:r>
      <w:r>
        <w:fldChar w:fldCharType="begin"/>
      </w:r>
      <w:r>
        <w:instrText xml:space="preserve"> SEQ Code \* ARABIC </w:instrText>
      </w:r>
      <w:r>
        <w:fldChar w:fldCharType="separate"/>
      </w:r>
      <w:r w:rsidR="008A128C">
        <w:rPr>
          <w:noProof/>
        </w:rPr>
        <w:t>5</w:t>
      </w:r>
      <w:r>
        <w:fldChar w:fldCharType="end"/>
      </w:r>
      <w:bookmarkEnd w:id="38"/>
      <w:r>
        <w:t>:</w:t>
      </w:r>
      <w:r w:rsidR="00DD0835">
        <w:tab/>
      </w:r>
      <w:r>
        <w:t xml:space="preserve">Kernel parameters required by the </w:t>
      </w:r>
      <w:r w:rsidR="00047E9B">
        <w:t>A</w:t>
      </w:r>
      <w:r>
        <w:t>sync-</w:t>
      </w:r>
      <w:r w:rsidR="00047E9B">
        <w:t>P</w:t>
      </w:r>
      <w:r>
        <w:t>rofiler to capture kernel call stacks.</w:t>
      </w:r>
      <w:bookmarkEnd w:id="39"/>
    </w:p>
    <w:p w14:paraId="4EC173DD" w14:textId="4A4FC869" w:rsidR="003721E8" w:rsidRPr="003721E8" w:rsidRDefault="003721E8" w:rsidP="003721E8">
      <w:r>
        <w:t xml:space="preserve">The Async-Profiler can be attached to a benchmark using JMH’s </w:t>
      </w:r>
      <w:r w:rsidRPr="003721E8">
        <w:rPr>
          <w:rStyle w:val="BerichtCodeZchn"/>
        </w:rPr>
        <w:t>OptionsBuilder</w:t>
      </w:r>
      <w:r>
        <w:t xml:space="preserve">. After the benchmarks have executed the profiling results are collected and the Async-Profiler generates an interactable flamegraph as HTML as seen in </w:t>
      </w:r>
      <w:r>
        <w:fldChar w:fldCharType="begin"/>
      </w:r>
      <w:r>
        <w:instrText xml:space="preserve"> REF _Ref221894777 \r \h </w:instrText>
      </w:r>
      <w:r>
        <w:fldChar w:fldCharType="separate"/>
      </w:r>
      <w:r w:rsidR="008A128C">
        <w:t>Attachment A 1</w:t>
      </w:r>
      <w:r>
        <w:fldChar w:fldCharType="end"/>
      </w:r>
      <w:r>
        <w:t>. The colours indicate whether the code is inlined Java-code (blue), native-code (red) or standard JIT-compiled Java-code (green). Other colours may appear in the visuali</w:t>
      </w:r>
      <w:r w:rsidR="00D56400">
        <w:t>s</w:t>
      </w:r>
      <w:r>
        <w:t>ation which are documented in the official reference materials</w:t>
      </w:r>
      <w:r>
        <w:rPr>
          <w:rStyle w:val="Funotenzeichen"/>
        </w:rPr>
        <w:footnoteReference w:id="12"/>
      </w:r>
      <w:r>
        <w:t>.</w:t>
      </w:r>
    </w:p>
    <w:p w14:paraId="12B72D1E" w14:textId="29EB631B" w:rsidR="00495FFD" w:rsidRDefault="00495FFD" w:rsidP="00495FFD">
      <w:pPr>
        <w:pStyle w:val="berschrift4"/>
      </w:pPr>
      <w:r>
        <w:t>Java Flight Recorder (</w:t>
      </w:r>
      <w:r w:rsidR="0008608A">
        <w:t>JFR</w:t>
      </w:r>
      <w:r>
        <w:t>)</w:t>
      </w:r>
    </w:p>
    <w:p w14:paraId="0010C532" w14:textId="01ED5309" w:rsidR="00495FFD" w:rsidRDefault="00495FFD" w:rsidP="00A80DCB">
      <w:r>
        <w:t xml:space="preserve">The Java </w:t>
      </w:r>
      <w:r w:rsidR="0008608A">
        <w:t>F</w:t>
      </w:r>
      <w:r>
        <w:t xml:space="preserve">light </w:t>
      </w:r>
      <w:r w:rsidR="0008608A">
        <w:t>R</w:t>
      </w:r>
      <w:r>
        <w:t xml:space="preserve">ecorder is sampling profiler, which uses code independent of the unofficial </w:t>
      </w:r>
      <w:r w:rsidRPr="0008608A">
        <w:rPr>
          <w:rStyle w:val="BerichtCodeZchn"/>
        </w:rPr>
        <w:t>AsyncGetCallTrace</w:t>
      </w:r>
      <w:r>
        <w:t xml:space="preserve"> API. It can access the call trace while mostly avoiding the safepoint bias if the </w:t>
      </w:r>
      <w:r w:rsidRPr="0057081E">
        <w:rPr>
          <w:rStyle w:val="BerichtCodeZchn"/>
        </w:rPr>
        <w:t>-XX:+DebugNonSafepoints</w:t>
      </w:r>
      <w:r>
        <w:t xml:space="preserve"> JVM flag is enabled. The </w:t>
      </w:r>
      <w:r w:rsidR="0008608A">
        <w:t>J</w:t>
      </w:r>
      <w:r>
        <w:t xml:space="preserve">ava </w:t>
      </w:r>
      <w:r w:rsidR="0008608A">
        <w:t>F</w:t>
      </w:r>
      <w:r>
        <w:t xml:space="preserve">light </w:t>
      </w:r>
      <w:r w:rsidR="0008608A">
        <w:t>R</w:t>
      </w:r>
      <w:r>
        <w:t>ecorder create</w:t>
      </w:r>
      <w:r w:rsidR="00090BBC">
        <w:t>s</w:t>
      </w:r>
      <w:r>
        <w:t xml:space="preserve"> a .jfr file, which can be analysed in the tool Java Mission Control</w:t>
      </w:r>
      <w:r>
        <w:rPr>
          <w:rStyle w:val="Funotenzeichen"/>
        </w:rPr>
        <w:footnoteReference w:id="13"/>
      </w:r>
      <w:r>
        <w:t xml:space="preserve"> or converted to a flamegraph </w:t>
      </w:r>
      <w:r w:rsidR="003721E8">
        <w:t xml:space="preserve">HTML </w:t>
      </w:r>
      <w:r>
        <w:t xml:space="preserve">using </w:t>
      </w:r>
      <w:r w:rsidR="0008608A">
        <w:t>a</w:t>
      </w:r>
      <w:r>
        <w:t xml:space="preserve"> converter provided by the </w:t>
      </w:r>
      <w:r w:rsidR="00047E9B">
        <w:t>A</w:t>
      </w:r>
      <w:r>
        <w:t>sync-</w:t>
      </w:r>
      <w:r w:rsidR="00047E9B">
        <w:t>P</w:t>
      </w:r>
      <w:r>
        <w:t>rofiler.</w:t>
      </w:r>
    </w:p>
    <w:p w14:paraId="7643693B" w14:textId="2D27B8C3" w:rsidR="003721E8" w:rsidRDefault="003721E8" w:rsidP="00A80DCB">
      <w:r>
        <w:t xml:space="preserve">Like the Async-Profiler it requires the JVM flags </w:t>
      </w:r>
      <w:r w:rsidRPr="003721E8">
        <w:rPr>
          <w:rStyle w:val="BerichtCodeZchn"/>
          <w:lang w:val="de-DE"/>
        </w:rPr>
        <w:t>XX:+UnlockDiagnosticVMOptions</w:t>
      </w:r>
      <w:r w:rsidRPr="003721E8">
        <w:rPr>
          <w:lang w:val="de-DE"/>
        </w:rPr>
        <w:t xml:space="preserve"> </w:t>
      </w:r>
      <w:r>
        <w:rPr>
          <w:lang w:val="de-DE"/>
        </w:rPr>
        <w:t>and</w:t>
      </w:r>
      <w:r>
        <w:t xml:space="preserve"> </w:t>
      </w:r>
      <w:r w:rsidRPr="003721E8">
        <w:rPr>
          <w:rStyle w:val="BerichtCodeZchn"/>
          <w:lang w:val="de-DE"/>
        </w:rPr>
        <w:t>XX:+DebugNonSafepoints</w:t>
      </w:r>
      <w:r w:rsidRPr="003721E8">
        <w:t xml:space="preserve"> </w:t>
      </w:r>
      <w:r>
        <w:t xml:space="preserve">to achieve accurate results and can be attached to a JMH benchmark using the </w:t>
      </w:r>
      <w:r w:rsidRPr="003721E8">
        <w:rPr>
          <w:rStyle w:val="BerichtCodeZchn"/>
        </w:rPr>
        <w:t>OptionsBuilder</w:t>
      </w:r>
      <w:r w:rsidRPr="003721E8">
        <w:t>.</w:t>
      </w:r>
    </w:p>
    <w:p w14:paraId="50DE5F59" w14:textId="2CB0013C" w:rsidR="008B54CB" w:rsidRDefault="008B54CB" w:rsidP="008B54CB">
      <w:pPr>
        <w:pStyle w:val="berschrift1"/>
      </w:pPr>
      <w:bookmarkStart w:id="40" w:name="_Ref221928511"/>
      <w:bookmarkStart w:id="41" w:name="_Toc223203835"/>
      <w:r>
        <w:lastRenderedPageBreak/>
        <w:t xml:space="preserve">Related </w:t>
      </w:r>
      <w:r w:rsidR="00C97E7D">
        <w:t>W</w:t>
      </w:r>
      <w:r>
        <w:t>ork and Current Technologies</w:t>
      </w:r>
      <w:bookmarkEnd w:id="40"/>
      <w:bookmarkEnd w:id="41"/>
    </w:p>
    <w:p w14:paraId="3168B8B7" w14:textId="292727EB" w:rsidR="0044265E" w:rsidRDefault="0044265E" w:rsidP="007D7166">
      <w:r>
        <w:t>This chapter reviews existing work related to this thesis and presents current technologies for accessing native structures in Java. It begins with an overview of related research, followed by a concise introduction to established Java native access libraries –</w:t>
      </w:r>
      <w:r w:rsidR="003721E8">
        <w:t xml:space="preserve"> namely</w:t>
      </w:r>
      <w:r>
        <w:t xml:space="preserve"> LWJGL, FFMA and JNA. Subsequently, the newly developed library LUtils is presented. </w:t>
      </w:r>
      <w:r w:rsidR="003721E8">
        <w:t>Finally, t</w:t>
      </w:r>
      <w:r>
        <w:t xml:space="preserve">he chapter concludes with a discussion of the internal implementation approaches of all four libraries, </w:t>
      </w:r>
      <w:r w:rsidR="003721E8">
        <w:t xml:space="preserve">which </w:t>
      </w:r>
      <w:r>
        <w:t xml:space="preserve">form the basis </w:t>
      </w:r>
      <w:r w:rsidR="003721E8">
        <w:t xml:space="preserve">required </w:t>
      </w:r>
      <w:r>
        <w:t xml:space="preserve">for </w:t>
      </w:r>
      <w:r w:rsidR="003721E8">
        <w:t>many</w:t>
      </w:r>
      <w:r>
        <w:t xml:space="preserve"> interpretations </w:t>
      </w:r>
      <w:r w:rsidR="003721E8">
        <w:t xml:space="preserve">made </w:t>
      </w:r>
      <w:r>
        <w:t xml:space="preserve">in chapter </w:t>
      </w:r>
      <w:r>
        <w:fldChar w:fldCharType="begin"/>
      </w:r>
      <w:r>
        <w:instrText xml:space="preserve"> REF _Ref221562286 \r \h </w:instrText>
      </w:r>
      <w:r>
        <w:fldChar w:fldCharType="separate"/>
      </w:r>
      <w:r w:rsidR="008A128C">
        <w:t>4</w:t>
      </w:r>
      <w:r>
        <w:fldChar w:fldCharType="end"/>
      </w:r>
      <w:r>
        <w:t>.</w:t>
      </w:r>
    </w:p>
    <w:p w14:paraId="65254E4C" w14:textId="79894580" w:rsidR="00852221" w:rsidRPr="00852221" w:rsidRDefault="008B54CB" w:rsidP="00852221">
      <w:pPr>
        <w:pStyle w:val="berschrift2"/>
      </w:pPr>
      <w:bookmarkStart w:id="42" w:name="_Ref190357451"/>
      <w:bookmarkStart w:id="43" w:name="_Toc223203836"/>
      <w:r>
        <w:t>Related Work</w:t>
      </w:r>
      <w:bookmarkEnd w:id="43"/>
    </w:p>
    <w:p w14:paraId="5BF5992D" w14:textId="2469DDFA" w:rsidR="003721E8" w:rsidRDefault="00BA75C9" w:rsidP="008B54CB">
      <w:r>
        <w:t>There is limited prior work addressing the specific focus of this thesis</w:t>
      </w:r>
      <w:r w:rsidR="008B54CB">
        <w:t xml:space="preserve">. One remotely related </w:t>
      </w:r>
      <w:r w:rsidR="00852221">
        <w:t>approach</w:t>
      </w:r>
      <w:r w:rsidR="008B54CB">
        <w:t xml:space="preserve"> </w:t>
      </w:r>
      <w:r w:rsidR="008B54CB">
        <w:fldChar w:fldCharType="begin"/>
      </w:r>
      <w:r w:rsidR="00BF791C">
        <w:instrText xml:space="preserve"> ADDIN ZOTERO_ITEM CSL_CITATION {"citationID":"fwkKUPM6","properties":{"formattedCitation":"[17]","plainCitation":"[17]","noteIndex":0},"citationItems":[{"id":7,"uris":["http://zotero.org/users/local/qUQ1uMZK/items/FGPJ445D"],"itemData":{"id":7,"type":"paper-conference","abstract":"Summary form only given. Unlike desktop systems, embedded systems use different user interface technologies; have significantly smaller form factors; use a wide variety of processors; and have very tight constraints on power/energy consumption, user response time, and physical space. With its platform independence and secure execution environment, Java is fast becoming the language of choice for programming embedded systems. In order to extend its use to array based applications from embedded image and video processing, Java programmers need to employ several optimizations. Unfortunately, due to its precise exception mechanism and bytecode distribution form, it is not generally possible to use classical loop based optimization techniques for array based embedded Java applications. Observing this, this paper proposes a dynamic memory layout optimization strategy for Java applications. The strategy is based on observing the cache behavior dynamically and transforming memory layouts of arrays, when necessary, during the course of execution. This is in contrast to many previously proposed memory layout optimization strategies, which are static in nature (i.e., they are applied at compile time). Our results indicate large performance improvements on a suite of seven array based applications.","container-title":"18th International Parallel and Distributed Processing Symposium, 2004. Proceedings.","DOI":"10.1109/IPDPS.2004.1303150","event-title":"18th International Parallel and Distributed Processing Symposium, 2004. Proceedings.","page":"159-","source":"IEEE Xplore","title":"Improving memory performance of embedded Java applications by dynamic layout modifications","URL":"https://ieeexplore.ieee.org/abstract/document/1303150","author":[{"family":"Li","given":"F."},{"family":"Agrawal","given":"P."},{"family":"Eberhardt","given":"G."},{"family":"Manavoglu","given":"E."},{"family":"Ugurel","given":"S."},{"family":"Kandemir","given":"M."}],"accessed":{"date-parts":[["2025",2,13]]},"issued":{"date-parts":[["2004",4]]}}}],"schema":"https://github.com/citation-style-language/schema/raw/master/csl-citation.json"} </w:instrText>
      </w:r>
      <w:r w:rsidR="008B54CB">
        <w:fldChar w:fldCharType="separate"/>
      </w:r>
      <w:r w:rsidR="00FF1C78" w:rsidRPr="00FF1C78">
        <w:rPr>
          <w:rFonts w:cs="Times New Roman"/>
        </w:rPr>
        <w:t>[17]</w:t>
      </w:r>
      <w:r w:rsidR="008B54CB">
        <w:fldChar w:fldCharType="end"/>
      </w:r>
      <w:r w:rsidR="008B54CB">
        <w:t xml:space="preserve"> </w:t>
      </w:r>
      <w:r w:rsidR="00852221">
        <w:t>aims to</w:t>
      </w:r>
      <w:r w:rsidR="008B54CB">
        <w:t xml:space="preserve"> improv</w:t>
      </w:r>
      <w:r w:rsidR="00852221">
        <w:t>e</w:t>
      </w:r>
      <w:r w:rsidR="008B54CB">
        <w:t xml:space="preserve"> memory performance of embedded Java applications. It discusses dynamically changing the memory layout of arrays on embedded systems to improve performance. </w:t>
      </w:r>
      <w:r w:rsidR="003721E8">
        <w:t xml:space="preserve">Another related study </w:t>
      </w:r>
      <w:r w:rsidR="003721E8">
        <w:fldChar w:fldCharType="begin"/>
      </w:r>
      <w:r w:rsidR="00BF791C">
        <w:instrText xml:space="preserve"> ADDIN ZOTERO_ITEM CSL_CITATION {"citationID":"LmKqtQ0n","properties":{"formattedCitation":"[18]","plainCitation":"[18]","noteIndex":0},"citationItems":[{"id":15,"uris":["http://zotero.org/users/local/qUQ1uMZK/items/ZACKYAS4"],"itemData":{"id":15,"type":"article","abstract":"Application Binary Interface (ABI) compatibility is essential for system or software updates to ensure that libraries continue to function. Tools that can assess a binary or library ABI can thus be used to make predictions about compatibility, and predict downstream bugs by informing developers and users about issues. In this work, we are interested in describing a set of well-known tools for assessing ABI, and testing them in a controlled set experiments to assess tool agreement. We run 7660 smaller experiments across tools (N=30,640 total results) to evaluate not only predictions, but also each tool's ability to provide detail about underlying issues. In this work, along with highlighting the problem of assessing ABI compatibility and critiquing the pros and cons of currently available tools, we provide guidance to developers interested to test ABI based on our empirical results and suggestions for future work.","DOI":"10.48550/ARXIV.2212.03364","license":"Creative Commons Attribution 4.0 International","note":"version: 2","publisher":"arXiv","source":"DOI.org (Datacite)","title":"Binary-level Software Compatibility Tool Agreement","URL":"https://arxiv.org/abs/2212.03364","author":[{"family":"Sochat","given":"Vanessa"},{"family":"Haines","given":"Tim"}],"accessed":{"date-parts":[["2025",2,13]]},"issued":{"date-parts":[["2022"]]}}}],"schema":"https://github.com/citation-style-language/schema/raw/master/csl-citation.json"} </w:instrText>
      </w:r>
      <w:r w:rsidR="003721E8">
        <w:fldChar w:fldCharType="separate"/>
      </w:r>
      <w:r w:rsidR="00FF1C78" w:rsidRPr="00FF1C78">
        <w:rPr>
          <w:rFonts w:cs="Times New Roman"/>
        </w:rPr>
        <w:t>[18]</w:t>
      </w:r>
      <w:r w:rsidR="003721E8">
        <w:fldChar w:fldCharType="end"/>
      </w:r>
      <w:r w:rsidR="003721E8">
        <w:t xml:space="preserve"> discusses and compares tools that asses ABI compatibility. These tools detect potential bugs arising from ABI mismatches. Furthermore, the work highlights reasons why ABI compatibility can be problematic and how an understanding of ABIs might be required to solve ABI related problems.</w:t>
      </w:r>
    </w:p>
    <w:p w14:paraId="190DF681" w14:textId="56984993" w:rsidR="008B54CB" w:rsidRDefault="00BA75C9" w:rsidP="008B54CB">
      <w:r>
        <w:t>Other research</w:t>
      </w:r>
      <w:r w:rsidR="008B54CB">
        <w:t xml:space="preserve"> </w:t>
      </w:r>
      <w:r w:rsidR="008B54CB">
        <w:fldChar w:fldCharType="begin"/>
      </w:r>
      <w:r w:rsidR="00FF1C78">
        <w:instrText xml:space="preserve"> ADDIN ZOTERO_ITEM CSL_CITATION {"citationID":"3BX79Sai","properties":{"formattedCitation":"[19], [20], [21]","plainCitation":"[19], [20], [21]","noteIndex":0},"citationItems":[{"id":10,"uris":["http://zotero.org/users/local/qUQ1uMZK/items/3MHMHPMJ"],"itemData":{"id":10,"type":"paper-conference","container-title":"ISSSE","event-title":"ISSSE","title":"Safe Java Native Interface","author":[{"family":"Tan","given":"Gang"},{"family":"Appel","given":"Andrew W."},{"family":"Chakradhar","given":"Srimat"},{"family":"Raghunathan","given":"Anand"},{"family":"Ravi","given":"Srivaths"},{"family":"Wang","given":"Daniel"}],"issued":{"date-parts":[["2006"]]}},"label":"page"},{"id":9,"uris":["http://zotero.org/users/local/qUQ1uMZK/items/FHBKSN4M"],"itemData":{"id":9,"type":"paper-conference","abstract":"The use of the Java Native Interface (JNI) allows taking advantage of the existing libraries written in different programming languages for code reuse, performance, and security. Despite the importance of JNI in development, practices on its usages are not well studied yet. In this paper, we investigated the usage of JNI in 100 open source systems collected from OpenHub and Github, around 8k of source code files combined between Java and C/C++, including the Java class libraries part of the JDK v9. We identified the state of the practice in JNI systems by semi-automatically and manually analyzing the source code.Our qualitative analysis shows eleven JNI practices where they are mainly related to loading libraries, implementing native methods, exception management, return types, and local/global references management. Basing on our findings, we provided some suggestions and recommendations to developers to facilitate the debugging tasks of JNI in multi-language systems, which can also help them to deal with the Java and C memory.","collection-title":"CASCON '19","container-title":"Proceedings of the 29th Annual International Conference on Computer Science and Software Engineering","event-place":"USA","page":"274–283","publisher":"IBM Corp.","publisher-place":"USA","source":"ACM Digital Library","title":"State of practices of Java native interface","author":[{"family":"Grichi","given":"Manel"},{"family":"Abidi","given":"Mouna"},{"family":"Guéhéneuc","given":"Yann-Gaël"},{"family":"Khomh","given":"Foutse"}],"accessed":{"date-parts":[["2025",2,13]]},"issued":{"date-parts":[["2019",11,4]]}},"label":"page"},{"id":11,"uris":["http://zotero.org/users/local/qUQ1uMZK/items/3P9DLTBT"],"itemData":{"id":11,"type":"paper-conference","container-title":"Usenix Security Symposium","page":"365–378","source":"Google Scholar","title":"An Empirical Security Study of the Native Code in the JDK.","URL":"https://www.usenix.org/event/sec08/tech/full_papers/tan_g/tan_g_html/","author":[{"family":"Tan","given":"Gang"},{"family":"Croft","given":"Jason"}],"accessed":{"date-parts":[["2025",2,13]]},"issued":{"date-parts":[["2008"]]}}}],"schema":"https://github.com/citation-style-language/schema/raw/master/csl-citation.json"} </w:instrText>
      </w:r>
      <w:r w:rsidR="008B54CB">
        <w:fldChar w:fldCharType="separate"/>
      </w:r>
      <w:r w:rsidR="00FF1C78" w:rsidRPr="00FF1C78">
        <w:rPr>
          <w:rFonts w:cs="Times New Roman"/>
        </w:rPr>
        <w:t>[19], [20], [21]</w:t>
      </w:r>
      <w:r w:rsidR="008B54CB">
        <w:fldChar w:fldCharType="end"/>
      </w:r>
      <w:r w:rsidR="008B54CB">
        <w:t xml:space="preserve"> </w:t>
      </w:r>
      <w:r>
        <w:t>discusses</w:t>
      </w:r>
      <w:r w:rsidR="008B54CB">
        <w:t xml:space="preserve"> common practices and security related issues of the Java Native Interface (JNI). Another </w:t>
      </w:r>
      <w:r w:rsidR="00852221">
        <w:t>study</w:t>
      </w:r>
      <w:r w:rsidR="008B54CB">
        <w:t xml:space="preserve"> </w:t>
      </w:r>
      <w:r w:rsidR="008B54CB">
        <w:fldChar w:fldCharType="begin"/>
      </w:r>
      <w:r w:rsidR="00BF791C">
        <w:instrText xml:space="preserve"> ADDIN ZOTERO_ITEM CSL_CITATION {"citationID":"0XdxaON4","properties":{"formattedCitation":"[22]","plainCitation":"[22]","noteIndex":0},"citationItems":[{"id":13,"uris":["http://zotero.org/users/local/qUQ1uMZK/items/X7LQUT6L"],"itemData":{"id":13,"type":"article-journal","container-title":"Computing, Telecommunications and Control","issue":"4","page":"7–15","source":"Google Scholar","title":"Evaluating the performance of Java Vector API in vector embedding operations","volume":"17","author":[{"family":"Tomilov","given":"N. A."},{"family":"Turov","given":"V. P."}],"issued":{"date-parts":[["2024"]]}}}],"schema":"https://github.com/citation-style-language/schema/raw/master/csl-citation.json"} </w:instrText>
      </w:r>
      <w:r w:rsidR="008B54CB">
        <w:fldChar w:fldCharType="separate"/>
      </w:r>
      <w:r w:rsidR="00FF1C78" w:rsidRPr="00FF1C78">
        <w:rPr>
          <w:rFonts w:cs="Times New Roman"/>
        </w:rPr>
        <w:t>[22]</w:t>
      </w:r>
      <w:r w:rsidR="008B54CB">
        <w:fldChar w:fldCharType="end"/>
      </w:r>
      <w:r w:rsidR="008B54CB">
        <w:t xml:space="preserve"> evaluates the performance of the Java Vector API in vector embedding operations</w:t>
      </w:r>
      <w:r>
        <w:t xml:space="preserve">, </w:t>
      </w:r>
      <w:r w:rsidR="008B54CB">
        <w:t>compar</w:t>
      </w:r>
      <w:r>
        <w:t>ing</w:t>
      </w:r>
      <w:r w:rsidR="008B54CB">
        <w:t xml:space="preserve"> it to pure Java solutions and C++ implementations called from Java.</w:t>
      </w:r>
    </w:p>
    <w:p w14:paraId="7E661E8E" w14:textId="2C30CB32" w:rsidR="00F3001A" w:rsidRDefault="008B54CB" w:rsidP="008B54CB">
      <w:r>
        <w:t xml:space="preserve">The </w:t>
      </w:r>
      <w:r w:rsidR="00F3001A">
        <w:t xml:space="preserve">work </w:t>
      </w:r>
      <w:r>
        <w:t xml:space="preserve">most </w:t>
      </w:r>
      <w:r w:rsidR="00F3001A">
        <w:t>closely related</w:t>
      </w:r>
      <w:r>
        <w:t xml:space="preserve"> to this </w:t>
      </w:r>
      <w:r w:rsidR="00F3001A">
        <w:t>thesis</w:t>
      </w:r>
      <w:r>
        <w:t xml:space="preserve"> is </w:t>
      </w:r>
      <w:r w:rsidR="00852221">
        <w:t>the</w:t>
      </w:r>
      <w:r>
        <w:t xml:space="preserve"> bachelor</w:t>
      </w:r>
      <w:r w:rsidR="00F3001A">
        <w:t>’s</w:t>
      </w:r>
      <w:r>
        <w:t xml:space="preserve"> thesis </w:t>
      </w:r>
      <w:r w:rsidR="00F3001A">
        <w:t>by</w:t>
      </w:r>
      <w:r>
        <w:t xml:space="preserve"> </w:t>
      </w:r>
      <w:r w:rsidRPr="009D67CD">
        <w:t>Niklas Seppälä</w:t>
      </w:r>
      <w:r>
        <w:t xml:space="preserve"> </w:t>
      </w:r>
      <w:r>
        <w:fldChar w:fldCharType="begin"/>
      </w:r>
      <w:r w:rsidR="00BF791C">
        <w:instrText xml:space="preserve"> ADDIN ZOTERO_ITEM CSL_CITATION {"citationID":"cbwL7mVG","properties":{"formattedCitation":"[23]","plainCitation":"[23]","noteIndex":0},"citationItems":[{"id":5,"uris":["http://zotero.org/users/local/qUQ1uMZK/items/NK5LKGT7"],"itemData":{"id":5,"type":"thesis","publisher":"Metropolia University of Applied Sciences","title":"Improving Java Performance With Native Libraries","author":[{"family":"Seppälä","given":"Niklas"}],"issued":{"date-parts":[["2024",4,14]]}}}],"schema":"https://github.com/citation-style-language/schema/raw/master/csl-citation.json"} </w:instrText>
      </w:r>
      <w:r>
        <w:fldChar w:fldCharType="separate"/>
      </w:r>
      <w:r w:rsidR="00FF1C78" w:rsidRPr="00FF1C78">
        <w:rPr>
          <w:rFonts w:cs="Times New Roman"/>
        </w:rPr>
        <w:t>[23]</w:t>
      </w:r>
      <w:r>
        <w:fldChar w:fldCharType="end"/>
      </w:r>
      <w:r w:rsidR="00F3001A">
        <w:t>, which investigates whether</w:t>
      </w:r>
      <w:r>
        <w:t xml:space="preserve"> Java</w:t>
      </w:r>
      <w:r w:rsidR="00966AC0">
        <w:t xml:space="preserve"> </w:t>
      </w:r>
      <w:r>
        <w:t>native interop can improve performance compared to pure</w:t>
      </w:r>
      <w:r w:rsidR="00F3001A">
        <w:t>ly</w:t>
      </w:r>
      <w:r>
        <w:t xml:space="preserve"> Java</w:t>
      </w:r>
      <w:r w:rsidR="00F3001A">
        <w:t>-based implementations</w:t>
      </w:r>
      <w:r>
        <w:t xml:space="preserve">. </w:t>
      </w:r>
      <w:r w:rsidR="00F3001A">
        <w:t>That study</w:t>
      </w:r>
      <w:r>
        <w:t xml:space="preserve"> focuse</w:t>
      </w:r>
      <w:r w:rsidR="00F3001A">
        <w:t>s</w:t>
      </w:r>
      <w:r>
        <w:t xml:space="preserve"> on JNI, JNA and </w:t>
      </w:r>
      <w:r w:rsidR="00852221">
        <w:t>FFMA</w:t>
      </w:r>
      <w:r w:rsidR="00F3001A">
        <w:t>, concluding</w:t>
      </w:r>
      <w:r>
        <w:t xml:space="preserve"> that utili</w:t>
      </w:r>
      <w:r w:rsidR="00D56400">
        <w:t>s</w:t>
      </w:r>
      <w:r>
        <w:t xml:space="preserve">ing Java native interop is most suitable for larger tasks, which </w:t>
      </w:r>
      <w:r w:rsidR="00F3001A">
        <w:t>minimi</w:t>
      </w:r>
      <w:r w:rsidR="00D56400">
        <w:t>s</w:t>
      </w:r>
      <w:r w:rsidR="00F3001A">
        <w:t>e</w:t>
      </w:r>
      <w:r>
        <w:t xml:space="preserve"> </w:t>
      </w:r>
      <w:r w:rsidR="00F3001A">
        <w:t>communication</w:t>
      </w:r>
      <w:r>
        <w:t xml:space="preserve"> between Java and native code. </w:t>
      </w:r>
      <w:r w:rsidR="00F3001A">
        <w:t xml:space="preserve">This represents the key difference to the approach presented by </w:t>
      </w:r>
      <w:r w:rsidR="009B1EC5">
        <w:t>the present</w:t>
      </w:r>
      <w:r w:rsidR="00F3001A">
        <w:t xml:space="preserve"> thesis</w:t>
      </w:r>
      <w:r w:rsidR="009B1EC5">
        <w:t>, which aims to analyse the impact of creating and accessing structures in Java code without passing the structures to native code.</w:t>
      </w:r>
    </w:p>
    <w:p w14:paraId="5EAD976B" w14:textId="77777777" w:rsidR="008B54CB" w:rsidRDefault="008B54CB" w:rsidP="008B54CB">
      <w:pPr>
        <w:pStyle w:val="berschrift2"/>
      </w:pPr>
      <w:bookmarkStart w:id="44" w:name="_Ref222169219"/>
      <w:bookmarkStart w:id="45" w:name="_Toc223203837"/>
      <w:r>
        <w:t>Current Technologies</w:t>
      </w:r>
      <w:bookmarkEnd w:id="42"/>
      <w:bookmarkEnd w:id="44"/>
      <w:bookmarkEnd w:id="45"/>
    </w:p>
    <w:p w14:paraId="4496D829" w14:textId="4AF15982" w:rsidR="008B54CB" w:rsidRDefault="008B54CB" w:rsidP="008B54CB">
      <w:r>
        <w:t>Interfacing Java with native code is essential for many applications</w:t>
      </w:r>
      <w:r w:rsidR="009B1EC5">
        <w:t xml:space="preserve">, therefore </w:t>
      </w:r>
      <w:r>
        <w:t>several libraries exist to facilitate this interaction. This section provides an overview of these libraries while focusing</w:t>
      </w:r>
      <w:r w:rsidR="009B1EC5">
        <w:t xml:space="preserve"> on</w:t>
      </w:r>
      <w:r>
        <w:t xml:space="preserve"> structures</w:t>
      </w:r>
      <w:r w:rsidR="009B1EC5">
        <w:t xml:space="preserve"> and the Application Binary Interface (ABI)</w:t>
      </w:r>
      <w:r>
        <w:t>.</w:t>
      </w:r>
    </w:p>
    <w:p w14:paraId="2220E22E" w14:textId="19C65BF4" w:rsidR="008B54CB" w:rsidRPr="00B40516" w:rsidRDefault="004233A1" w:rsidP="008B54CB">
      <w:r>
        <w:lastRenderedPageBreak/>
        <w:t>Besides LUtils this thesis focuses on JNA, LWJGL and FFMA. However other libraries exist as well. For example,</w:t>
      </w:r>
      <w:r w:rsidR="008B54CB">
        <w:t xml:space="preserve"> JavaCPP</w:t>
      </w:r>
      <w:r w:rsidR="008B54CB">
        <w:rPr>
          <w:rStyle w:val="Funotenzeichen"/>
        </w:rPr>
        <w:footnoteReference w:id="14"/>
      </w:r>
      <w:r w:rsidR="008B54CB">
        <w:t>, SWIG</w:t>
      </w:r>
      <w:r w:rsidR="008B54CB">
        <w:rPr>
          <w:rStyle w:val="Funotenzeichen"/>
        </w:rPr>
        <w:footnoteReference w:id="15"/>
      </w:r>
      <w:r w:rsidR="008B54CB">
        <w:t xml:space="preserve"> and </w:t>
      </w:r>
      <w:r w:rsidR="008B54CB" w:rsidRPr="00E259D0">
        <w:t>JNIWrapper</w:t>
      </w:r>
      <w:r w:rsidR="008B54CB">
        <w:rPr>
          <w:rStyle w:val="Funotenzeichen"/>
        </w:rPr>
        <w:footnoteReference w:id="16"/>
      </w:r>
      <w:r w:rsidR="008B54CB">
        <w:t>. Compared to other technologies</w:t>
      </w:r>
      <w:r>
        <w:t xml:space="preserve">, LUtils </w:t>
      </w:r>
      <w:r w:rsidR="008B54CB">
        <w:t>is most similar to JNA, with the key difference, that the ABI can be selected at runtime and the ability to implement custom ABIs.</w:t>
      </w:r>
      <w:r>
        <w:t xml:space="preserve"> The remainder of this section promptly introduce</w:t>
      </w:r>
      <w:r w:rsidR="00090BBC">
        <w:t>s</w:t>
      </w:r>
      <w:r>
        <w:t xml:space="preserve"> the Java native access technologies LWJGL, FFMA and JNA. </w:t>
      </w:r>
    </w:p>
    <w:p w14:paraId="2751F02E" w14:textId="1CFC9631" w:rsidR="004233A1" w:rsidRDefault="004233A1" w:rsidP="004233A1">
      <w:pPr>
        <w:pStyle w:val="berschrift4"/>
      </w:pPr>
      <w:r w:rsidRPr="008550EA">
        <w:t>Lightweight Java Game Library</w:t>
      </w:r>
      <w:r>
        <w:t xml:space="preserve"> (LWJGL)</w:t>
      </w:r>
      <w:r>
        <w:rPr>
          <w:rStyle w:val="Funotenzeichen"/>
        </w:rPr>
        <w:footnoteReference w:id="17"/>
      </w:r>
    </w:p>
    <w:p w14:paraId="70A3E46D" w14:textId="1C3D1C40" w:rsidR="006F3377" w:rsidRDefault="006F3377" w:rsidP="004233A1">
      <w:r>
        <w:t xml:space="preserve">The </w:t>
      </w:r>
      <w:r w:rsidRPr="008550EA">
        <w:t>Lightweight Java Game Library</w:t>
      </w:r>
      <w:r>
        <w:t xml:space="preserve"> (LWJGL) provides a wide range of features for game development, including pre-generated native interop bindings. These bindings are created using an automated code generator </w:t>
      </w:r>
      <w:r w:rsidRPr="006F3377">
        <w:t>that translates structure definitions, function signatures, and constants specified in a Kotlin-based domain-specific language (DSL) into corresponding Java interop code</w:t>
      </w:r>
      <w:r>
        <w:t xml:space="preserve">. </w:t>
      </w:r>
      <w:r w:rsidRPr="006F3377">
        <w:t xml:space="preserve">For each native structure, a dedicated Java class is generated. However, this generator is intended for internal use within LWJGL and cannot easily be employed by </w:t>
      </w:r>
      <w:r w:rsidR="0057637C">
        <w:t xml:space="preserve">developers </w:t>
      </w:r>
      <w:r w:rsidRPr="006F3377">
        <w:t>to define custom structures without considerable setup effort.</w:t>
      </w:r>
    </w:p>
    <w:p w14:paraId="40AB3CDF" w14:textId="55FA7CD7" w:rsidR="006F3377" w:rsidRDefault="006F3377" w:rsidP="004233A1">
      <w:r w:rsidRPr="006F3377">
        <w:t xml:space="preserve">Despite this limitation, LWJGL is included in this thesis because it is </w:t>
      </w:r>
      <w:r w:rsidR="000D1BAF">
        <w:t>already</w:t>
      </w:r>
      <w:r w:rsidRPr="006F3377">
        <w:t xml:space="preserve"> used in real-world applications, particularly in </w:t>
      </w:r>
      <w:r w:rsidR="000D1BAF">
        <w:t xml:space="preserve">the </w:t>
      </w:r>
      <w:r w:rsidRPr="006F3377">
        <w:t>performance-critical real-time rendering</w:t>
      </w:r>
      <w:r w:rsidR="000D1BAF">
        <w:t xml:space="preserve"> of video games. T</w:t>
      </w:r>
      <w:r w:rsidR="000D1BAF" w:rsidRPr="006F3377">
        <w:t>herefore,</w:t>
      </w:r>
      <w:r w:rsidRPr="006F3377">
        <w:t xml:space="preserve"> </w:t>
      </w:r>
      <w:r w:rsidR="000D1BAF">
        <w:t xml:space="preserve">it </w:t>
      </w:r>
      <w:r w:rsidRPr="006F3377">
        <w:t>serves as a relevant reference point for performance comparison.</w:t>
      </w:r>
    </w:p>
    <w:p w14:paraId="0A66ECB0" w14:textId="36997F27" w:rsidR="000D1BAF" w:rsidRDefault="000D1BAF" w:rsidP="004233A1">
      <w:r w:rsidRPr="000D1BAF">
        <w:t>It should also be noted that LWJGL targets only the x64 ABI, and the ABI cannot be selected or configured dynamically at runtime.</w:t>
      </w:r>
    </w:p>
    <w:p w14:paraId="26536226" w14:textId="27620E11" w:rsidR="004233A1" w:rsidRDefault="004233A1" w:rsidP="004233A1">
      <w:pPr>
        <w:pStyle w:val="berschrift4"/>
      </w:pPr>
      <w:r>
        <w:t>Foreign Functions and Memory API (FFMA)</w:t>
      </w:r>
      <w:r>
        <w:rPr>
          <w:rStyle w:val="Funotenzeichen"/>
        </w:rPr>
        <w:footnoteReference w:id="18"/>
      </w:r>
    </w:p>
    <w:p w14:paraId="67E908F2" w14:textId="2F49D795" w:rsidR="004233A1" w:rsidRDefault="000D1BAF" w:rsidP="004233A1">
      <w:r>
        <w:t>The Foreign Functions and Memory API (FFMA) is</w:t>
      </w:r>
      <w:r w:rsidR="00E93F73">
        <w:t xml:space="preserve"> a base Java interface</w:t>
      </w:r>
      <w:r>
        <w:t xml:space="preserve"> provided by Project Panama. It enables direct memory access and native function calls without requiring JNI </w:t>
      </w:r>
      <w:r w:rsidR="00E93F73">
        <w:t>glue</w:t>
      </w:r>
      <w:r>
        <w:t xml:space="preserve"> code. Instead of requiring generated or handwritten java classes for structure representations, FFMA allows developers to define and manipulate native structures dynamically at runtime. However, FFMA does not calculate the memory layout of structures. Instead, the layout must be specifically defined in code including padding and alignment. In combination with the tool jextract, the Java code can be automatically generated from C or CPP Headers, but it does not provide the ability to specify different ABIs.</w:t>
      </w:r>
    </w:p>
    <w:p w14:paraId="6291B7BB" w14:textId="77777777" w:rsidR="008B54CB" w:rsidRPr="001D4BC4" w:rsidRDefault="008B54CB" w:rsidP="008B54CB">
      <w:pPr>
        <w:pStyle w:val="berschrift4"/>
        <w:rPr>
          <w:rFonts w:cs="Times New Roman"/>
        </w:rPr>
      </w:pPr>
      <w:r w:rsidRPr="001D4BC4">
        <w:rPr>
          <w:rFonts w:cs="Times New Roman"/>
        </w:rPr>
        <w:lastRenderedPageBreak/>
        <w:t>Java Native Access (JNA)</w:t>
      </w:r>
      <w:r>
        <w:rPr>
          <w:rStyle w:val="Funotenzeichen"/>
          <w:rFonts w:cs="Times New Roman"/>
        </w:rPr>
        <w:footnoteReference w:id="19"/>
      </w:r>
    </w:p>
    <w:p w14:paraId="2827D437" w14:textId="1F41C429" w:rsidR="00384915" w:rsidRDefault="005F710A" w:rsidP="008B54CB">
      <w:r>
        <w:t>The library Java Native Access (JNA) enables</w:t>
      </w:r>
      <w:r w:rsidR="008B54CB">
        <w:t xml:space="preserve"> </w:t>
      </w:r>
      <w:r>
        <w:t xml:space="preserve">calling native functions and creating structures with pure Java code. It uses </w:t>
      </w:r>
      <w:r w:rsidR="00E93F73">
        <w:t xml:space="preserve">prewritten </w:t>
      </w:r>
      <w:r>
        <w:t xml:space="preserve">JNI code to dynamically resolve and invoke native functions at runtime. </w:t>
      </w:r>
      <w:r w:rsidR="00570703">
        <w:t xml:space="preserve">It also computes native structure layouts by reading handwritten classes using reflection and determining their memory layout during execution. </w:t>
      </w:r>
      <w:r>
        <w:t xml:space="preserve">However, </w:t>
      </w:r>
      <w:r w:rsidR="00570703">
        <w:t>JNA does not offer ABI selection to developers.</w:t>
      </w:r>
    </w:p>
    <w:p w14:paraId="390F2672" w14:textId="77777777" w:rsidR="00384915" w:rsidRDefault="00384915">
      <w:pPr>
        <w:spacing w:after="160" w:line="259" w:lineRule="auto"/>
        <w:jc w:val="left"/>
      </w:pPr>
      <w:r>
        <w:br w:type="page"/>
      </w:r>
    </w:p>
    <w:p w14:paraId="1CA762CF" w14:textId="43D8B29C" w:rsidR="003053FF" w:rsidRDefault="00727C09" w:rsidP="00676A77">
      <w:pPr>
        <w:pStyle w:val="berschrift2"/>
      </w:pPr>
      <w:bookmarkStart w:id="46" w:name="_Toc223203838"/>
      <w:r>
        <w:lastRenderedPageBreak/>
        <w:t>LUtils</w:t>
      </w:r>
      <w:bookmarkEnd w:id="46"/>
    </w:p>
    <w:p w14:paraId="1C46BFC6" w14:textId="7793D7CE" w:rsidR="007A64D7" w:rsidRDefault="00570703" w:rsidP="00727C09">
      <w:r>
        <w:t xml:space="preserve">After </w:t>
      </w:r>
      <w:r w:rsidR="009000BB">
        <w:t xml:space="preserve">some </w:t>
      </w:r>
      <w:r>
        <w:t>established native interop libraries have been presented, t</w:t>
      </w:r>
      <w:r w:rsidR="00727C09">
        <w:t xml:space="preserve">his </w:t>
      </w:r>
      <w:r>
        <w:t>section</w:t>
      </w:r>
      <w:r w:rsidR="00727C09">
        <w:t xml:space="preserve"> </w:t>
      </w:r>
      <w:r>
        <w:t xml:space="preserve">introduces the new library LUtils, </w:t>
      </w:r>
      <w:r w:rsidR="00727C09">
        <w:t>highlight</w:t>
      </w:r>
      <w:r>
        <w:t>ing</w:t>
      </w:r>
      <w:r w:rsidR="00727C09">
        <w:t xml:space="preserve"> </w:t>
      </w:r>
      <w:r w:rsidR="009000BB">
        <w:t>its</w:t>
      </w:r>
      <w:r w:rsidR="00727C09">
        <w:t xml:space="preserve"> classes and explain</w:t>
      </w:r>
      <w:r w:rsidR="009000BB">
        <w:t>ing</w:t>
      </w:r>
      <w:r w:rsidR="00727C09">
        <w:t xml:space="preserve"> how memory is allocated, how the structure layout is calculated and how custom structures are </w:t>
      </w:r>
      <w:r w:rsidR="009000BB">
        <w:t>defined</w:t>
      </w:r>
      <w:r w:rsidR="00727C09">
        <w:t>.</w:t>
      </w:r>
      <w:r w:rsidR="00D735C8">
        <w:t xml:space="preserve"> A general overview of the most important structure related classes is visible in</w:t>
      </w:r>
      <w:r w:rsidR="00DD5F21">
        <w:t xml:space="preserve"> </w:t>
      </w:r>
      <w:r w:rsidR="00DD5F21">
        <w:fldChar w:fldCharType="begin"/>
      </w:r>
      <w:r w:rsidR="00DD5F21">
        <w:instrText xml:space="preserve"> REF _Ref221815035 \h </w:instrText>
      </w:r>
      <w:r w:rsidR="00DD5F21">
        <w:fldChar w:fldCharType="separate"/>
      </w:r>
      <w:r w:rsidR="008A128C">
        <w:t xml:space="preserve">Fig. </w:t>
      </w:r>
      <w:r w:rsidR="008A128C">
        <w:rPr>
          <w:noProof/>
        </w:rPr>
        <w:t>2</w:t>
      </w:r>
      <w:r w:rsidR="00DD5F21">
        <w:fldChar w:fldCharType="end"/>
      </w:r>
      <w:r w:rsidR="00D735C8">
        <w:t xml:space="preserve">. The class </w:t>
      </w:r>
      <w:r w:rsidR="00D735C8" w:rsidRPr="004F330F">
        <w:rPr>
          <w:rStyle w:val="BerichtCodeZchn"/>
        </w:rPr>
        <w:t>Structure</w:t>
      </w:r>
      <w:r w:rsidR="00D735C8">
        <w:t xml:space="preserve"> is the main class from which every structure </w:t>
      </w:r>
      <w:r w:rsidR="004F330F">
        <w:t xml:space="preserve">class must extend from. The classes </w:t>
      </w:r>
      <w:r w:rsidR="00E93F73">
        <w:t xml:space="preserve">like </w:t>
      </w:r>
      <w:r w:rsidR="004F330F" w:rsidRPr="008B54CB">
        <w:rPr>
          <w:rStyle w:val="BerichtCodeZchn"/>
        </w:rPr>
        <w:t>BBInt1</w:t>
      </w:r>
      <w:r w:rsidR="00E93F73">
        <w:t xml:space="preserve"> and</w:t>
      </w:r>
      <w:r w:rsidR="004F330F">
        <w:t xml:space="preserve"> </w:t>
      </w:r>
      <w:r w:rsidR="004F330F" w:rsidRPr="008B54CB">
        <w:rPr>
          <w:rStyle w:val="BerichtCodeZchn"/>
        </w:rPr>
        <w:t>BBFloat1</w:t>
      </w:r>
      <w:r w:rsidR="004F330F">
        <w:t xml:space="preserve"> are wrapper classes for the respective primitive types. Furthermore, </w:t>
      </w:r>
      <w:r w:rsidR="00E93F73">
        <w:t xml:space="preserve">multi-component </w:t>
      </w:r>
      <w:r w:rsidR="004F330F">
        <w:t xml:space="preserve">vectors </w:t>
      </w:r>
      <w:r w:rsidR="00E93F73">
        <w:t>such as</w:t>
      </w:r>
      <w:r w:rsidR="004F330F">
        <w:t xml:space="preserve"> </w:t>
      </w:r>
      <w:r w:rsidR="004F330F" w:rsidRPr="008B54CB">
        <w:rPr>
          <w:rStyle w:val="BerichtCodeZchn"/>
        </w:rPr>
        <w:t>BBInt2</w:t>
      </w:r>
      <w:r w:rsidR="00E93F73">
        <w:t xml:space="preserve"> and</w:t>
      </w:r>
      <w:r w:rsidR="004F330F">
        <w:t xml:space="preserve"> </w:t>
      </w:r>
      <w:r w:rsidR="004F330F" w:rsidRPr="008B54CB">
        <w:rPr>
          <w:rStyle w:val="BerichtCodeZchn"/>
        </w:rPr>
        <w:t>BBFloat4</w:t>
      </w:r>
      <w:r w:rsidR="00E93F73">
        <w:t xml:space="preserve"> </w:t>
      </w:r>
      <w:r w:rsidR="004F330F">
        <w:t>exist as well.</w:t>
      </w:r>
      <w:r w:rsidR="00E93F73">
        <w:t xml:space="preserve"> The</w:t>
      </w:r>
      <w:r w:rsidR="004F330F">
        <w:t xml:space="preserve"> </w:t>
      </w:r>
      <w:r w:rsidR="004F330F" w:rsidRPr="004F330F">
        <w:rPr>
          <w:rStyle w:val="BerichtCodeZchn"/>
        </w:rPr>
        <w:t>ComplexStructure</w:t>
      </w:r>
      <w:r w:rsidR="004F330F">
        <w:t xml:space="preserve"> provides</w:t>
      </w:r>
      <w:r w:rsidR="00E93F73">
        <w:t xml:space="preserve"> the developer with</w:t>
      </w:r>
      <w:r w:rsidR="004F330F">
        <w:t xml:space="preserve"> a way to implement custom structures with one or more child elements.</w:t>
      </w:r>
      <w:r w:rsidR="007A64D7">
        <w:t xml:space="preserve"> Additionally, arrays of any structure class can be created using the </w:t>
      </w:r>
      <w:r w:rsidR="007A64D7" w:rsidRPr="007A64D7">
        <w:rPr>
          <w:rStyle w:val="BerichtCodeZchn"/>
        </w:rPr>
        <w:t>StructureArray</w:t>
      </w:r>
      <w:r w:rsidR="007A64D7">
        <w:t xml:space="preserve"> class. However, arrays of primitive types have additional implementation</w:t>
      </w:r>
      <w:r w:rsidR="00E93F73">
        <w:t>s</w:t>
      </w:r>
      <w:r w:rsidR="007A64D7">
        <w:t xml:space="preserve"> (e.g. </w:t>
      </w:r>
      <w:r w:rsidR="007A64D7" w:rsidRPr="007A64D7">
        <w:rPr>
          <w:rStyle w:val="BerichtCodeZchn"/>
        </w:rPr>
        <w:t>NativeInt32Array</w:t>
      </w:r>
      <w:r w:rsidR="007A64D7">
        <w:t xml:space="preserve">) which provide performance benefits compared to </w:t>
      </w:r>
      <w:r w:rsidR="007A64D7" w:rsidRPr="007A64D7">
        <w:rPr>
          <w:rStyle w:val="BerichtCodeZchn"/>
        </w:rPr>
        <w:t>StructureArray</w:t>
      </w:r>
      <w:r w:rsidR="007A64D7">
        <w:t>.</w:t>
      </w:r>
    </w:p>
    <w:p w14:paraId="3FAF3973" w14:textId="77777777" w:rsidR="009E47DF" w:rsidRDefault="007A64D7" w:rsidP="009E47DF">
      <w:pPr>
        <w:keepNext/>
      </w:pPr>
      <w:r w:rsidRPr="00C14332">
        <w:rPr>
          <w:noProof/>
        </w:rPr>
        <w:drawing>
          <wp:inline distT="0" distB="0" distL="0" distR="0" wp14:anchorId="39FAE48E" wp14:editId="072D57CD">
            <wp:extent cx="5752671" cy="5009391"/>
            <wp:effectExtent l="0" t="0" r="635" b="1270"/>
            <wp:docPr id="170773706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737061" name="Grafik 1"/>
                    <pic:cNvPicPr>
                      <a:picLocks noChangeAspect="1" noChangeArrowheads="1"/>
                    </pic:cNvPicPr>
                  </pic:nvPicPr>
                  <pic:blipFill>
                    <a:blip r:embed="rId15"/>
                    <a:stretch>
                      <a:fillRect/>
                    </a:stretch>
                  </pic:blipFill>
                  <pic:spPr bwMode="auto">
                    <a:xfrm>
                      <a:off x="0" y="0"/>
                      <a:ext cx="5752671" cy="5009391"/>
                    </a:xfrm>
                    <a:prstGeom prst="rect">
                      <a:avLst/>
                    </a:prstGeom>
                    <a:noFill/>
                    <a:ln>
                      <a:noFill/>
                    </a:ln>
                  </pic:spPr>
                </pic:pic>
              </a:graphicData>
            </a:graphic>
          </wp:inline>
        </w:drawing>
      </w:r>
    </w:p>
    <w:p w14:paraId="411D1CDA" w14:textId="2BE11D99" w:rsidR="00DA6D0C" w:rsidRPr="00DA6D0C" w:rsidRDefault="009E47DF" w:rsidP="009E47DF">
      <w:pPr>
        <w:pStyle w:val="Beschriftung"/>
        <w:rPr>
          <w:vanish/>
        </w:rPr>
      </w:pPr>
      <w:bookmarkStart w:id="47" w:name="_Ref221815035"/>
      <w:bookmarkStart w:id="48" w:name="_Toc223203733"/>
      <w:r>
        <w:t xml:space="preserve">Fig. </w:t>
      </w:r>
      <w:r>
        <w:fldChar w:fldCharType="begin"/>
      </w:r>
      <w:r>
        <w:instrText xml:space="preserve"> SEQ Fig. \* ARABIC </w:instrText>
      </w:r>
      <w:r>
        <w:fldChar w:fldCharType="separate"/>
      </w:r>
      <w:r w:rsidR="008A128C">
        <w:rPr>
          <w:noProof/>
        </w:rPr>
        <w:t>2</w:t>
      </w:r>
      <w:r>
        <w:fldChar w:fldCharType="end"/>
      </w:r>
      <w:bookmarkEnd w:id="47"/>
      <w:r>
        <w:t>:</w:t>
      </w:r>
      <w:r>
        <w:tab/>
      </w:r>
      <w:r w:rsidR="00DA6D0C">
        <w:t>Class diagram of LUtils</w:t>
      </w:r>
      <w:bookmarkEnd w:id="48"/>
    </w:p>
    <w:p w14:paraId="697F82FA" w14:textId="2D481367" w:rsidR="004F330F" w:rsidRDefault="00DA6D0C" w:rsidP="009E47DF">
      <w:pPr>
        <w:pStyle w:val="Beschriftung"/>
      </w:pPr>
      <w:r>
        <w:t xml:space="preserve"> </w:t>
      </w:r>
      <w:r w:rsidR="009E47DF" w:rsidRPr="006242BC">
        <w:t xml:space="preserve">showing </w:t>
      </w:r>
      <w:r w:rsidR="00E93F73">
        <w:t>the most important</w:t>
      </w:r>
      <w:r w:rsidR="009E47DF" w:rsidRPr="006242BC">
        <w:t xml:space="preserve"> classes related to structures.</w:t>
      </w:r>
    </w:p>
    <w:p w14:paraId="40ECB89B" w14:textId="0F0AE769" w:rsidR="004F330F" w:rsidRDefault="00D35A3A" w:rsidP="00727C09">
      <w:r>
        <w:lastRenderedPageBreak/>
        <w:t xml:space="preserve">Each instance of the Structure class contains a </w:t>
      </w:r>
      <w:r w:rsidRPr="00D35A3A">
        <w:rPr>
          <w:rStyle w:val="BerichtCodeZchn"/>
        </w:rPr>
        <w:t>ByteBuffer</w:t>
      </w:r>
      <w:r>
        <w:t xml:space="preserve"> representing its native memory and a </w:t>
      </w:r>
      <w:r w:rsidRPr="00D35A3A">
        <w:rPr>
          <w:rStyle w:val="BerichtCodeZchn"/>
        </w:rPr>
        <w:t>StructureInfo</w:t>
      </w:r>
      <w:r>
        <w:t>, which contains information about the structure’s memory layout. However, a</w:t>
      </w:r>
      <w:r w:rsidR="004F330F">
        <w:t xml:space="preserve"> new structure instance can be created in three different states:</w:t>
      </w:r>
    </w:p>
    <w:p w14:paraId="1D775091" w14:textId="4350061B" w:rsidR="004F330F" w:rsidRDefault="004F330F" w:rsidP="004F330F">
      <w:pPr>
        <w:pStyle w:val="Listenabsatz"/>
        <w:numPr>
          <w:ilvl w:val="0"/>
          <w:numId w:val="82"/>
        </w:numPr>
      </w:pPr>
      <w:r w:rsidRPr="004F330F">
        <w:rPr>
          <w:i/>
          <w:iCs/>
        </w:rPr>
        <w:t>Unallocated</w:t>
      </w:r>
      <w:r>
        <w:t xml:space="preserve">: The structure did not generate a </w:t>
      </w:r>
      <w:r w:rsidRPr="004F330F">
        <w:rPr>
          <w:rStyle w:val="BerichtCodeZchn"/>
        </w:rPr>
        <w:t>StructureInfo</w:t>
      </w:r>
      <w:r>
        <w:t xml:space="preserve">. Some structures can generate </w:t>
      </w:r>
      <w:r w:rsidR="00E11BA4">
        <w:t>their</w:t>
      </w:r>
      <w:r>
        <w:t xml:space="preserve"> info in this state (e.g. </w:t>
      </w:r>
      <w:r w:rsidRPr="004F330F">
        <w:rPr>
          <w:rStyle w:val="BerichtCodeZchn"/>
        </w:rPr>
        <w:t>ComplexStructure</w:t>
      </w:r>
      <w:r>
        <w:t xml:space="preserve">) and some cannot (e.g. </w:t>
      </w:r>
      <w:r w:rsidRPr="004F330F">
        <w:rPr>
          <w:rStyle w:val="BerichtCodeZchn"/>
        </w:rPr>
        <w:t>StructureArray</w:t>
      </w:r>
      <w:r>
        <w:t xml:space="preserve">). This state is usually used if the structure </w:t>
      </w:r>
      <w:r w:rsidR="00090BBC">
        <w:t>is</w:t>
      </w:r>
      <w:r>
        <w:t xml:space="preserve"> used as a child element in another structure. Thus, the parent structure must provide the required information to generate a </w:t>
      </w:r>
      <w:r w:rsidRPr="004F330F">
        <w:rPr>
          <w:rStyle w:val="BerichtCodeZchn"/>
        </w:rPr>
        <w:t>StructureInfo</w:t>
      </w:r>
      <w:r w:rsidRPr="004F330F">
        <w:t>.</w:t>
      </w:r>
    </w:p>
    <w:p w14:paraId="6C7B0843" w14:textId="6862ADD0" w:rsidR="004F330F" w:rsidRDefault="004F330F" w:rsidP="004F330F">
      <w:pPr>
        <w:pStyle w:val="Listenabsatz"/>
        <w:numPr>
          <w:ilvl w:val="0"/>
          <w:numId w:val="82"/>
        </w:numPr>
      </w:pPr>
      <w:r w:rsidRPr="004F330F">
        <w:rPr>
          <w:i/>
          <w:iCs/>
        </w:rPr>
        <w:t>Allocatable</w:t>
      </w:r>
      <w:r>
        <w:t xml:space="preserve">: The structure has already generated a </w:t>
      </w:r>
      <w:r w:rsidRPr="004F330F">
        <w:rPr>
          <w:rStyle w:val="BerichtCodeZchn"/>
        </w:rPr>
        <w:t>StructureInfo</w:t>
      </w:r>
      <w:r>
        <w:t xml:space="preserve"> and is ready to claim a buffer using </w:t>
      </w:r>
      <w:r w:rsidRPr="004F330F">
        <w:rPr>
          <w:rStyle w:val="BerichtCodeZchn"/>
        </w:rPr>
        <w:t>claimBuffer()</w:t>
      </w:r>
      <w:r>
        <w:t xml:space="preserve"> or </w:t>
      </w:r>
      <w:r w:rsidRPr="004F330F">
        <w:rPr>
          <w:rStyle w:val="BerichtCodeZchn"/>
        </w:rPr>
        <w:t>allocate()</w:t>
      </w:r>
      <w:r>
        <w:t xml:space="preserve">. This state is usually used if the structure </w:t>
      </w:r>
      <w:r w:rsidR="00090BBC">
        <w:t>is</w:t>
      </w:r>
      <w:r>
        <w:t xml:space="preserve"> not used as a child element in another structure.</w:t>
      </w:r>
    </w:p>
    <w:p w14:paraId="45140159" w14:textId="11154213" w:rsidR="004F330F" w:rsidRDefault="004F330F" w:rsidP="004F330F">
      <w:pPr>
        <w:pStyle w:val="Listenabsatz"/>
        <w:numPr>
          <w:ilvl w:val="0"/>
          <w:numId w:val="82"/>
        </w:numPr>
      </w:pPr>
      <w:r w:rsidRPr="004F330F">
        <w:rPr>
          <w:i/>
          <w:iCs/>
        </w:rPr>
        <w:t>Allocated</w:t>
      </w:r>
      <w:r>
        <w:t xml:space="preserve">: The structure has already generated a </w:t>
      </w:r>
      <w:r w:rsidRPr="004F330F">
        <w:rPr>
          <w:rStyle w:val="BerichtCodeZchn"/>
        </w:rPr>
        <w:t>StructureInfo</w:t>
      </w:r>
      <w:r>
        <w:t xml:space="preserve"> and </w:t>
      </w:r>
      <w:r w:rsidRPr="004F330F">
        <w:rPr>
          <w:rStyle w:val="BerichtCodeZchn"/>
        </w:rPr>
        <w:t>allocate</w:t>
      </w:r>
      <w:r>
        <w:rPr>
          <w:rStyle w:val="BerichtCodeZchn"/>
        </w:rPr>
        <w:t>()</w:t>
      </w:r>
      <w:r>
        <w:t xml:space="preserve"> has been called. This state is purely a quality-of-life feature. It is exactly the same as creating an allocatable structure and calling </w:t>
      </w:r>
      <w:r w:rsidRPr="004F330F">
        <w:rPr>
          <w:rStyle w:val="BerichtCodeZchn"/>
        </w:rPr>
        <w:t>allocate()</w:t>
      </w:r>
      <w:r>
        <w:t>.</w:t>
      </w:r>
    </w:p>
    <w:p w14:paraId="6DA719C1" w14:textId="10038979" w:rsidR="00D735C8" w:rsidRDefault="004F330F" w:rsidP="00D735C8">
      <w:r>
        <w:t xml:space="preserve">The information a structure class requires to generate a </w:t>
      </w:r>
      <w:r w:rsidRPr="004F330F">
        <w:rPr>
          <w:rStyle w:val="BerichtCodeZchn"/>
        </w:rPr>
        <w:t>StructureInfo</w:t>
      </w:r>
      <w:r>
        <w:rPr>
          <w:rStyle w:val="BerichtCodeZchn"/>
        </w:rPr>
        <w:t xml:space="preserve"> </w:t>
      </w:r>
      <w:r w:rsidRPr="004F330F">
        <w:t>depends on the structure itself.</w:t>
      </w:r>
      <w:r>
        <w:t xml:space="preserve"> Most structures only require an ABI. However, some structures require additional information like a length or an element type (e.g. </w:t>
      </w:r>
      <w:r w:rsidRPr="004F330F">
        <w:rPr>
          <w:rStyle w:val="BerichtCodeZchn"/>
        </w:rPr>
        <w:t>StructureArray</w:t>
      </w:r>
      <w:r>
        <w:t xml:space="preserve">). Each structure class can define its requirements using the </w:t>
      </w:r>
      <w:r w:rsidRPr="004F330F">
        <w:rPr>
          <w:rStyle w:val="BerichtCodeZchn"/>
        </w:rPr>
        <w:t>StructureSettings</w:t>
      </w:r>
      <w:r>
        <w:t xml:space="preserve"> annotation.</w:t>
      </w:r>
      <w:r w:rsidR="007A64D7">
        <w:t xml:space="preserve"> Which contains the following methods:</w:t>
      </w:r>
    </w:p>
    <w:p w14:paraId="4E326EB7" w14:textId="7C633DAE" w:rsidR="007A64D7" w:rsidRDefault="007A64D7" w:rsidP="007A64D7">
      <w:pPr>
        <w:pStyle w:val="Listenabsatz"/>
        <w:numPr>
          <w:ilvl w:val="0"/>
          <w:numId w:val="83"/>
        </w:numPr>
      </w:pPr>
      <w:r w:rsidRPr="007A64D7">
        <w:rPr>
          <w:rStyle w:val="BerichtCodeZchn"/>
        </w:rPr>
        <w:t>requiresCalculateInfoMethod</w:t>
      </w:r>
      <w:r>
        <w:t xml:space="preserve">: Boolean, which defines how the </w:t>
      </w:r>
      <w:r w:rsidRPr="007A64D7">
        <w:rPr>
          <w:rStyle w:val="BerichtCodeZchn"/>
        </w:rPr>
        <w:t>StructureInfo</w:t>
      </w:r>
      <w:r>
        <w:t xml:space="preserve"> for this structure class is generated. If it set to </w:t>
      </w:r>
      <w:r w:rsidRPr="007A64D7">
        <w:rPr>
          <w:rStyle w:val="BerichtCodeZchn"/>
        </w:rPr>
        <w:t>true</w:t>
      </w:r>
      <w:r>
        <w:t xml:space="preserve"> the structure class must provide a </w:t>
      </w:r>
      <w:r w:rsidRPr="007A64D7">
        <w:rPr>
          <w:rStyle w:val="BerichtCodeZchn"/>
        </w:rPr>
        <w:t>public static final StaticGenerator GENERATOR</w:t>
      </w:r>
      <w:r>
        <w:t xml:space="preserve"> variable which provides a </w:t>
      </w:r>
      <w:r w:rsidRPr="007A64D7">
        <w:rPr>
          <w:rStyle w:val="BerichtCodeZchn"/>
        </w:rPr>
        <w:t>calculateInfo</w:t>
      </w:r>
      <w:r>
        <w:t xml:space="preserve"> method. If it is set to </w:t>
      </w:r>
      <w:r w:rsidRPr="007A64D7">
        <w:rPr>
          <w:rStyle w:val="BerichtCodeZchn"/>
        </w:rPr>
        <w:t>false</w:t>
      </w:r>
      <w:r>
        <w:t xml:space="preserve">, the structure class must provide a </w:t>
      </w:r>
      <w:r w:rsidRPr="007A64D7">
        <w:rPr>
          <w:rStyle w:val="BerichtCodeZchn"/>
        </w:rPr>
        <w:t>public static final StructureInfo INFO</w:t>
      </w:r>
      <w:r>
        <w:t xml:space="preserve"> variable.</w:t>
      </w:r>
      <w:r w:rsidR="00E11BA4">
        <w:t xml:space="preserve"> Meaning that, in the latter case the </w:t>
      </w:r>
      <w:r w:rsidR="00E11BA4" w:rsidRPr="00E11BA4">
        <w:rPr>
          <w:rStyle w:val="BerichtCodeZchn"/>
        </w:rPr>
        <w:t>StructureInfo</w:t>
      </w:r>
      <w:r w:rsidR="00E11BA4">
        <w:t xml:space="preserve"> for this structure is constant and does not depend on anything like ABI, length or element types.</w:t>
      </w:r>
    </w:p>
    <w:p w14:paraId="39339F85" w14:textId="420CEF68" w:rsidR="007A64D7" w:rsidRDefault="007A64D7" w:rsidP="007A64D7">
      <w:pPr>
        <w:pStyle w:val="Listenabsatz"/>
        <w:numPr>
          <w:ilvl w:val="0"/>
          <w:numId w:val="83"/>
        </w:numPr>
      </w:pPr>
      <w:r w:rsidRPr="007A64D7">
        <w:rPr>
          <w:rStyle w:val="BerichtCodeZchn"/>
        </w:rPr>
        <w:t>customLengthOption</w:t>
      </w:r>
      <w:r>
        <w:t xml:space="preserve">: This can be set to </w:t>
      </w:r>
      <w:r w:rsidRPr="007A64D7">
        <w:rPr>
          <w:i/>
          <w:iCs/>
        </w:rPr>
        <w:t>not supported</w:t>
      </w:r>
      <w:r>
        <w:t xml:space="preserve">, </w:t>
      </w:r>
      <w:r w:rsidRPr="007A64D7">
        <w:rPr>
          <w:i/>
          <w:iCs/>
        </w:rPr>
        <w:t>optional</w:t>
      </w:r>
      <w:r>
        <w:t xml:space="preserve"> or </w:t>
      </w:r>
      <w:r w:rsidRPr="007A64D7">
        <w:rPr>
          <w:i/>
          <w:iCs/>
        </w:rPr>
        <w:t>required</w:t>
      </w:r>
      <w:r>
        <w:t>. It defines whether a length (for example array length) is required or optionally supported.</w:t>
      </w:r>
    </w:p>
    <w:p w14:paraId="19AD683C" w14:textId="19A800F5" w:rsidR="007A64D7" w:rsidRDefault="007A64D7" w:rsidP="007A64D7">
      <w:pPr>
        <w:pStyle w:val="Listenabsatz"/>
        <w:numPr>
          <w:ilvl w:val="0"/>
          <w:numId w:val="83"/>
        </w:numPr>
      </w:pPr>
      <w:r w:rsidRPr="007A64D7">
        <w:rPr>
          <w:rStyle w:val="BerichtCodeZchn"/>
        </w:rPr>
        <w:t>customElementTypesOption</w:t>
      </w:r>
      <w:r>
        <w:t xml:space="preserve">: This can be set to </w:t>
      </w:r>
      <w:r w:rsidRPr="007A64D7">
        <w:rPr>
          <w:i/>
          <w:iCs/>
        </w:rPr>
        <w:t>not supported</w:t>
      </w:r>
      <w:r>
        <w:t xml:space="preserve">, </w:t>
      </w:r>
      <w:r w:rsidRPr="007A64D7">
        <w:rPr>
          <w:i/>
          <w:iCs/>
        </w:rPr>
        <w:t>optional</w:t>
      </w:r>
      <w:r>
        <w:t xml:space="preserve"> or </w:t>
      </w:r>
      <w:r w:rsidRPr="007A64D7">
        <w:rPr>
          <w:i/>
          <w:iCs/>
        </w:rPr>
        <w:t>required</w:t>
      </w:r>
      <w:r>
        <w:t>. It defines whether an element type is required or optionally supported.</w:t>
      </w:r>
    </w:p>
    <w:p w14:paraId="67742A54" w14:textId="079A4DE5" w:rsidR="007A64D7" w:rsidRDefault="007A64D7" w:rsidP="00847AF1">
      <w:pPr>
        <w:pStyle w:val="Listenabsatz"/>
        <w:numPr>
          <w:ilvl w:val="0"/>
          <w:numId w:val="83"/>
        </w:numPr>
      </w:pPr>
      <w:r w:rsidRPr="007A64D7">
        <w:rPr>
          <w:rStyle w:val="BerichtCodeZchn"/>
        </w:rPr>
        <w:t>customLayoutOption</w:t>
      </w:r>
      <w:r>
        <w:t xml:space="preserve">: This can be set to </w:t>
      </w:r>
      <w:r w:rsidRPr="007A64D7">
        <w:rPr>
          <w:i/>
          <w:iCs/>
        </w:rPr>
        <w:t>not supported</w:t>
      </w:r>
      <w:r>
        <w:t xml:space="preserve">, </w:t>
      </w:r>
      <w:r w:rsidRPr="007A64D7">
        <w:rPr>
          <w:i/>
          <w:iCs/>
        </w:rPr>
        <w:t>optional</w:t>
      </w:r>
      <w:r>
        <w:t xml:space="preserve"> or </w:t>
      </w:r>
      <w:r w:rsidRPr="007A64D7">
        <w:rPr>
          <w:i/>
          <w:iCs/>
        </w:rPr>
        <w:t>required</w:t>
      </w:r>
      <w:r>
        <w:t>. It defines whether the ABI can (or must be) overwritten.</w:t>
      </w:r>
    </w:p>
    <w:p w14:paraId="7D126720" w14:textId="5F30E47B" w:rsidR="007A64D7" w:rsidRDefault="007A64D7" w:rsidP="007A64D7">
      <w:r>
        <w:lastRenderedPageBreak/>
        <w:t>After explaining the core principles of LUtils, the following sub section highlight</w:t>
      </w:r>
      <w:r w:rsidR="00090BBC">
        <w:t>s</w:t>
      </w:r>
      <w:r>
        <w:t xml:space="preserve"> the class</w:t>
      </w:r>
      <w:r w:rsidR="00090BBC">
        <w:t>es</w:t>
      </w:r>
      <w:r>
        <w:t xml:space="preserve"> </w:t>
      </w:r>
      <w:r w:rsidRPr="007A64D7">
        <w:rPr>
          <w:rStyle w:val="BerichtCodeZchn"/>
        </w:rPr>
        <w:t>ComplexStructure</w:t>
      </w:r>
      <w:r>
        <w:t xml:space="preserve"> and </w:t>
      </w:r>
      <w:r w:rsidRPr="007A64D7">
        <w:rPr>
          <w:rStyle w:val="BerichtCodeZchn"/>
        </w:rPr>
        <w:t>StructureArray</w:t>
      </w:r>
      <w:r>
        <w:t xml:space="preserve"> specifically. Furthermore, other features like modification tracking and ABI overwrite </w:t>
      </w:r>
      <w:r w:rsidR="00E11BA4">
        <w:t>are</w:t>
      </w:r>
      <w:r>
        <w:t xml:space="preserve"> introduced.</w:t>
      </w:r>
    </w:p>
    <w:p w14:paraId="5578E44D" w14:textId="4B22F654" w:rsidR="007A64D7" w:rsidRDefault="007A64D7" w:rsidP="007A64D7">
      <w:pPr>
        <w:pStyle w:val="berschrift3"/>
      </w:pPr>
      <w:bookmarkStart w:id="49" w:name="_Ref222582560"/>
      <w:bookmarkStart w:id="50" w:name="_Toc223203839"/>
      <w:r>
        <w:t>ComplexStructure</w:t>
      </w:r>
      <w:bookmarkEnd w:id="49"/>
      <w:bookmarkEnd w:id="50"/>
    </w:p>
    <w:p w14:paraId="218AC782" w14:textId="06F83034" w:rsidR="00F819F3" w:rsidRDefault="00F819F3" w:rsidP="00F819F3">
      <w:r>
        <w:t xml:space="preserve">The </w:t>
      </w:r>
      <w:r w:rsidRPr="00EB07D7">
        <w:rPr>
          <w:rStyle w:val="BerichtCodeZchn"/>
        </w:rPr>
        <w:t>ComplexStructure</w:t>
      </w:r>
      <w:r>
        <w:t xml:space="preserve"> class can be used to implement custom structures, by extending this class and writing all structure elements as java class variables. For example, the structured defined by C-code in </w:t>
      </w:r>
      <w:r>
        <w:fldChar w:fldCharType="begin"/>
      </w:r>
      <w:r>
        <w:instrText xml:space="preserve"> REF _Ref221448525 \h </w:instrText>
      </w:r>
      <w:r>
        <w:fldChar w:fldCharType="separate"/>
      </w:r>
      <w:r w:rsidR="008A128C">
        <w:t xml:space="preserve">Code </w:t>
      </w:r>
      <w:r w:rsidR="008A128C">
        <w:rPr>
          <w:noProof/>
        </w:rPr>
        <w:t>6</w:t>
      </w:r>
      <w:r>
        <w:fldChar w:fldCharType="end"/>
      </w:r>
      <w:r>
        <w:t xml:space="preserve"> can be defined in LUtils as seen in </w:t>
      </w:r>
      <w:r w:rsidR="00EB07D7">
        <w:fldChar w:fldCharType="begin"/>
      </w:r>
      <w:r w:rsidR="00EB07D7">
        <w:instrText xml:space="preserve"> REF _Ref221449656 \h </w:instrText>
      </w:r>
      <w:r w:rsidR="00EB07D7">
        <w:fldChar w:fldCharType="separate"/>
      </w:r>
      <w:r w:rsidR="008A128C">
        <w:t xml:space="preserve">Code </w:t>
      </w:r>
      <w:r w:rsidR="008A128C">
        <w:rPr>
          <w:noProof/>
        </w:rPr>
        <w:t>7</w:t>
      </w:r>
      <w:r w:rsidR="00EB07D7">
        <w:fldChar w:fldCharType="end"/>
      </w:r>
      <w:r w:rsidR="00EB07D7">
        <w:t>.</w:t>
      </w:r>
    </w:p>
    <w:p w14:paraId="64F210DF" w14:textId="202E9CB5" w:rsidR="00F819F3" w:rsidRDefault="00F819F3" w:rsidP="00F7295E">
      <w:pPr>
        <w:pStyle w:val="BerichtCode"/>
        <w:numPr>
          <w:ilvl w:val="0"/>
          <w:numId w:val="102"/>
        </w:numPr>
      </w:pPr>
      <w:r w:rsidRPr="00F7295E">
        <w:rPr>
          <w:color w:val="4472C4" w:themeColor="accent1"/>
        </w:rPr>
        <w:t xml:space="preserve">typedef struct </w:t>
      </w:r>
      <w:r w:rsidRPr="00F819F3">
        <w:t>SmallTestStruct2</w:t>
      </w:r>
      <w:r>
        <w:t xml:space="preserve"> {</w:t>
      </w:r>
    </w:p>
    <w:p w14:paraId="2DE16FAA" w14:textId="1D92861C" w:rsidR="00F819F3" w:rsidRDefault="00F819F3" w:rsidP="00F819F3">
      <w:pPr>
        <w:pStyle w:val="BerichtCode"/>
      </w:pPr>
      <w:r>
        <w:t xml:space="preserve">    </w:t>
      </w:r>
      <w:r w:rsidRPr="007A1B74">
        <w:rPr>
          <w:color w:val="4472C4" w:themeColor="accent1"/>
        </w:rPr>
        <w:t xml:space="preserve">int32_t </w:t>
      </w:r>
      <w:r>
        <w:t>aInt;</w:t>
      </w:r>
    </w:p>
    <w:p w14:paraId="79055A15" w14:textId="20D74652" w:rsidR="00F819F3" w:rsidRDefault="00F819F3" w:rsidP="00F819F3">
      <w:pPr>
        <w:pStyle w:val="BerichtCode"/>
      </w:pPr>
      <w:r>
        <w:t xml:space="preserve">    </w:t>
      </w:r>
      <w:r w:rsidRPr="007A1B74">
        <w:rPr>
          <w:color w:val="4472C4" w:themeColor="accent1"/>
        </w:rPr>
        <w:t xml:space="preserve">int8_t </w:t>
      </w:r>
      <w:r>
        <w:t>aByte;</w:t>
      </w:r>
    </w:p>
    <w:p w14:paraId="397F0424" w14:textId="63676DCB" w:rsidR="00F819F3" w:rsidRDefault="00F819F3" w:rsidP="00F819F3">
      <w:pPr>
        <w:pStyle w:val="BerichtCode"/>
      </w:pPr>
      <w:r>
        <w:t xml:space="preserve">    </w:t>
      </w:r>
      <w:r w:rsidRPr="007A1B74">
        <w:rPr>
          <w:color w:val="4472C4" w:themeColor="accent1"/>
        </w:rPr>
        <w:t xml:space="preserve">int64_t </w:t>
      </w:r>
      <w:r>
        <w:t>aLong;</w:t>
      </w:r>
    </w:p>
    <w:p w14:paraId="1A433D0F" w14:textId="36753698" w:rsidR="00F819F3" w:rsidRDefault="00F819F3" w:rsidP="00F819F3">
      <w:pPr>
        <w:pStyle w:val="BerichtCode"/>
      </w:pPr>
      <w:r>
        <w:t xml:space="preserve">} </w:t>
      </w:r>
      <w:r w:rsidRPr="00F819F3">
        <w:t>SmallTestStruct2</w:t>
      </w:r>
      <w:r>
        <w:t>;</w:t>
      </w:r>
    </w:p>
    <w:p w14:paraId="532677DD" w14:textId="1B9FF035" w:rsidR="00F819F3" w:rsidRDefault="00F819F3" w:rsidP="00F819F3">
      <w:pPr>
        <w:pStyle w:val="Beschriftung"/>
      </w:pPr>
      <w:bookmarkStart w:id="51" w:name="_Ref221448525"/>
      <w:bookmarkStart w:id="52" w:name="_Toc223203881"/>
      <w:r>
        <w:t xml:space="preserve">Code </w:t>
      </w:r>
      <w:r>
        <w:fldChar w:fldCharType="begin"/>
      </w:r>
      <w:r>
        <w:instrText xml:space="preserve"> SEQ Code \* ARABIC </w:instrText>
      </w:r>
      <w:r>
        <w:fldChar w:fldCharType="separate"/>
      </w:r>
      <w:r w:rsidR="008A128C">
        <w:rPr>
          <w:noProof/>
        </w:rPr>
        <w:t>6</w:t>
      </w:r>
      <w:r>
        <w:fldChar w:fldCharType="end"/>
      </w:r>
      <w:bookmarkEnd w:id="51"/>
      <w:r>
        <w:t>:</w:t>
      </w:r>
      <w:r>
        <w:tab/>
        <w:t>An example structure defined in C.</w:t>
      </w:r>
      <w:bookmarkEnd w:id="52"/>
    </w:p>
    <w:p w14:paraId="6FC105BD" w14:textId="25C0640D" w:rsidR="00EB07D7" w:rsidRPr="00EB07D7" w:rsidRDefault="00EB07D7" w:rsidP="00EB07D7">
      <w:r>
        <w:t>The LUtils code is more complex, because every element is represented by a java variable initiali</w:t>
      </w:r>
      <w:r w:rsidR="00FD4043">
        <w:t>s</w:t>
      </w:r>
      <w:r>
        <w:t xml:space="preserve">ed with an unallocated structure. Furthermore, every element must be annotated with the </w:t>
      </w:r>
      <w:r w:rsidRPr="00EB07D7">
        <w:rPr>
          <w:rStyle w:val="BerichtCodeZchn"/>
        </w:rPr>
        <w:t>StructValue</w:t>
      </w:r>
      <w:r>
        <w:t xml:space="preserve"> annotation.</w:t>
      </w:r>
    </w:p>
    <w:p w14:paraId="5DB9BE0F" w14:textId="3FB21FAA" w:rsidR="00F819F3" w:rsidRDefault="00F819F3" w:rsidP="00F819F3">
      <w:pPr>
        <w:pStyle w:val="BerichtCode"/>
        <w:numPr>
          <w:ilvl w:val="0"/>
          <w:numId w:val="84"/>
        </w:numPr>
      </w:pPr>
      <w:r w:rsidRPr="007A1B74">
        <w:rPr>
          <w:color w:val="4472C4" w:themeColor="accent1"/>
        </w:rPr>
        <w:t xml:space="preserve">public class </w:t>
      </w:r>
      <w:r>
        <w:t xml:space="preserve">SmallTestStruct2 </w:t>
      </w:r>
      <w:r w:rsidRPr="007A1B74">
        <w:rPr>
          <w:color w:val="4472C4" w:themeColor="accent1"/>
        </w:rPr>
        <w:t xml:space="preserve">extends </w:t>
      </w:r>
      <w:r>
        <w:t>ComplexStructure {</w:t>
      </w:r>
    </w:p>
    <w:p w14:paraId="39BD27C1" w14:textId="387DB7EE" w:rsidR="00F819F3" w:rsidRDefault="00F819F3" w:rsidP="00F7295E">
      <w:pPr>
        <w:pStyle w:val="BerichtCode"/>
        <w:numPr>
          <w:ilvl w:val="0"/>
          <w:numId w:val="103"/>
        </w:numPr>
      </w:pPr>
      <w:r>
        <w:t xml:space="preserve">  </w:t>
      </w:r>
      <w:r w:rsidRPr="00F7295E">
        <w:rPr>
          <w:color w:val="4472C4" w:themeColor="accent1"/>
        </w:rPr>
        <w:t xml:space="preserve">public final </w:t>
      </w:r>
      <w:r w:rsidRPr="00F7295E">
        <w:rPr>
          <w:color w:val="806000" w:themeColor="accent4" w:themeShade="80"/>
        </w:rPr>
        <w:t>@StructValue</w:t>
      </w:r>
      <w:r>
        <w:t>(</w:t>
      </w:r>
      <w:r w:rsidRPr="00F7295E">
        <w:rPr>
          <w:color w:val="4472C4" w:themeColor="accent1"/>
        </w:rPr>
        <w:t>0</w:t>
      </w:r>
      <w:r>
        <w:t xml:space="preserve">) BBInt1 </w:t>
      </w:r>
      <w:r w:rsidRPr="00F7295E">
        <w:rPr>
          <w:color w:val="7030A0"/>
        </w:rPr>
        <w:t xml:space="preserve">aInt </w:t>
      </w:r>
      <w:r>
        <w:t>= BBInt1.newUnallocated();</w:t>
      </w:r>
    </w:p>
    <w:p w14:paraId="28AAFCF1" w14:textId="190725A3" w:rsidR="00F819F3" w:rsidRDefault="00F819F3" w:rsidP="00F819F3">
      <w:pPr>
        <w:pStyle w:val="BerichtCode"/>
      </w:pPr>
      <w:r>
        <w:t xml:space="preserve">  </w:t>
      </w:r>
      <w:r w:rsidRPr="007A1B74">
        <w:rPr>
          <w:color w:val="4472C4" w:themeColor="accent1"/>
        </w:rPr>
        <w:t xml:space="preserve">public final </w:t>
      </w:r>
      <w:r w:rsidRPr="007A1B74">
        <w:rPr>
          <w:color w:val="806000" w:themeColor="accent4" w:themeShade="80"/>
        </w:rPr>
        <w:t>@StructValue</w:t>
      </w:r>
      <w:r>
        <w:t>(</w:t>
      </w:r>
      <w:r w:rsidRPr="007A1B74">
        <w:rPr>
          <w:color w:val="4472C4" w:themeColor="accent1"/>
        </w:rPr>
        <w:t>1</w:t>
      </w:r>
      <w:r>
        <w:t xml:space="preserve">) BBByte1 </w:t>
      </w:r>
      <w:r w:rsidRPr="007A1B74">
        <w:rPr>
          <w:color w:val="7030A0"/>
        </w:rPr>
        <w:t xml:space="preserve">aByte </w:t>
      </w:r>
      <w:r>
        <w:t>= BBByte1.newUnallocated();</w:t>
      </w:r>
    </w:p>
    <w:p w14:paraId="42B67D9F" w14:textId="27A79129" w:rsidR="00F819F3" w:rsidRDefault="00F819F3" w:rsidP="00F819F3">
      <w:pPr>
        <w:pStyle w:val="BerichtCode"/>
      </w:pPr>
      <w:r>
        <w:t xml:space="preserve">  </w:t>
      </w:r>
      <w:r w:rsidRPr="007A1B74">
        <w:rPr>
          <w:color w:val="4472C4" w:themeColor="accent1"/>
        </w:rPr>
        <w:t xml:space="preserve">public final </w:t>
      </w:r>
      <w:r w:rsidRPr="007A1B74">
        <w:rPr>
          <w:color w:val="806000" w:themeColor="accent4" w:themeShade="80"/>
        </w:rPr>
        <w:t>@StructValue</w:t>
      </w:r>
      <w:r>
        <w:t>(</w:t>
      </w:r>
      <w:r w:rsidRPr="007A1B74">
        <w:rPr>
          <w:color w:val="4472C4" w:themeColor="accent1"/>
        </w:rPr>
        <w:t>2</w:t>
      </w:r>
      <w:r>
        <w:t xml:space="preserve">) BBLong1 </w:t>
      </w:r>
      <w:r w:rsidRPr="007A1B74">
        <w:rPr>
          <w:color w:val="7030A0"/>
        </w:rPr>
        <w:t xml:space="preserve">aLong </w:t>
      </w:r>
      <w:r>
        <w:t>= BBLong1.newUnallocated();</w:t>
      </w:r>
    </w:p>
    <w:p w14:paraId="6DFE0EF5" w14:textId="77777777" w:rsidR="00F819F3" w:rsidRDefault="00F819F3" w:rsidP="00F819F3">
      <w:pPr>
        <w:pStyle w:val="BerichtCode"/>
      </w:pPr>
    </w:p>
    <w:p w14:paraId="065207EE" w14:textId="781630F7" w:rsidR="00F819F3" w:rsidRDefault="00F819F3" w:rsidP="00F819F3">
      <w:pPr>
        <w:pStyle w:val="BerichtCode"/>
      </w:pPr>
      <w:r>
        <w:t xml:space="preserve">  </w:t>
      </w:r>
      <w:r w:rsidRPr="007A1B74">
        <w:rPr>
          <w:color w:val="4472C4" w:themeColor="accent1"/>
        </w:rPr>
        <w:t xml:space="preserve">public </w:t>
      </w:r>
      <w:r>
        <w:t xml:space="preserve">SmallTestStruct2() { </w:t>
      </w:r>
      <w:r w:rsidRPr="007A1B74">
        <w:rPr>
          <w:color w:val="4472C4" w:themeColor="accent1"/>
        </w:rPr>
        <w:t>super</w:t>
      </w:r>
      <w:r>
        <w:t>(</w:t>
      </w:r>
      <w:r w:rsidRPr="007A1B74">
        <w:rPr>
          <w:color w:val="4472C4" w:themeColor="accent1"/>
        </w:rPr>
        <w:t>false</w:t>
      </w:r>
      <w:r>
        <w:t>); }</w:t>
      </w:r>
    </w:p>
    <w:p w14:paraId="40CF33CB" w14:textId="1406E8CA" w:rsidR="00F819F3" w:rsidRDefault="00F819F3" w:rsidP="00F819F3">
      <w:pPr>
        <w:pStyle w:val="BerichtCode"/>
      </w:pPr>
      <w:r>
        <w:t>}</w:t>
      </w:r>
    </w:p>
    <w:p w14:paraId="24C8871E" w14:textId="70396B9A" w:rsidR="00F819F3" w:rsidRDefault="00F819F3" w:rsidP="00F819F3">
      <w:pPr>
        <w:pStyle w:val="Beschriftung"/>
      </w:pPr>
      <w:bookmarkStart w:id="53" w:name="_Ref221449656"/>
      <w:bookmarkStart w:id="54" w:name="_Toc223203882"/>
      <w:r>
        <w:t xml:space="preserve">Code </w:t>
      </w:r>
      <w:r>
        <w:fldChar w:fldCharType="begin"/>
      </w:r>
      <w:r>
        <w:instrText xml:space="preserve"> SEQ Code \* ARABIC </w:instrText>
      </w:r>
      <w:r>
        <w:fldChar w:fldCharType="separate"/>
      </w:r>
      <w:r w:rsidR="008A128C">
        <w:rPr>
          <w:noProof/>
        </w:rPr>
        <w:t>7</w:t>
      </w:r>
      <w:r>
        <w:fldChar w:fldCharType="end"/>
      </w:r>
      <w:bookmarkEnd w:id="53"/>
      <w:r>
        <w:t>:</w:t>
      </w:r>
      <w:r>
        <w:tab/>
      </w:r>
      <w:r w:rsidR="00126F76">
        <w:t xml:space="preserve">An equivalent to the structure </w:t>
      </w:r>
      <w:r w:rsidR="00DA6D0C">
        <w:t>in</w:t>
      </w:r>
      <w:r w:rsidR="00126F76">
        <w:t xml:space="preserve"> </w:t>
      </w:r>
      <w:r w:rsidR="00126F76">
        <w:fldChar w:fldCharType="begin"/>
      </w:r>
      <w:r w:rsidR="00126F76">
        <w:instrText xml:space="preserve"> REF _Ref221448525 \h </w:instrText>
      </w:r>
      <w:r w:rsidR="00126F76">
        <w:fldChar w:fldCharType="separate"/>
      </w:r>
      <w:r w:rsidR="008A128C">
        <w:t xml:space="preserve">Code </w:t>
      </w:r>
      <w:r w:rsidR="008A128C">
        <w:rPr>
          <w:noProof/>
        </w:rPr>
        <w:t>6</w:t>
      </w:r>
      <w:r w:rsidR="00126F76">
        <w:fldChar w:fldCharType="end"/>
      </w:r>
      <w:r w:rsidR="00126F76">
        <w:t xml:space="preserve"> defined </w:t>
      </w:r>
      <w:r w:rsidR="00665747">
        <w:t>in LUtils</w:t>
      </w:r>
      <w:r w:rsidR="00126F76">
        <w:t>.</w:t>
      </w:r>
      <w:bookmarkEnd w:id="54"/>
    </w:p>
    <w:p w14:paraId="3F2FAFD8" w14:textId="64CF2E9F" w:rsidR="00C638E9" w:rsidRDefault="00EB07D7" w:rsidP="00EB07D7">
      <w:r>
        <w:t xml:space="preserve">The </w:t>
      </w:r>
      <w:r w:rsidRPr="00EB07D7">
        <w:rPr>
          <w:rStyle w:val="BerichtCodeZchn"/>
        </w:rPr>
        <w:t>StructValue</w:t>
      </w:r>
      <w:r w:rsidRPr="00EB07D7">
        <w:t xml:space="preserve"> annotation</w:t>
      </w:r>
      <w:r w:rsidR="00126F76">
        <w:t>s</w:t>
      </w:r>
      <w:r w:rsidRPr="00EB07D7">
        <w:t xml:space="preserve"> signal LUtils</w:t>
      </w:r>
      <w:r>
        <w:t xml:space="preserve"> that </w:t>
      </w:r>
      <w:r w:rsidR="00126F76">
        <w:t>the</w:t>
      </w:r>
      <w:r>
        <w:t xml:space="preserve"> variable</w:t>
      </w:r>
      <w:r w:rsidR="00126F76">
        <w:t>s</w:t>
      </w:r>
      <w:r>
        <w:t xml:space="preserve"> </w:t>
      </w:r>
      <w:r w:rsidR="00126F76">
        <w:t>are</w:t>
      </w:r>
      <w:r>
        <w:t xml:space="preserve"> structure element</w:t>
      </w:r>
      <w:r w:rsidR="00126F76">
        <w:t>s</w:t>
      </w:r>
      <w:r>
        <w:t xml:space="preserve"> and optionally specif</w:t>
      </w:r>
      <w:r w:rsidR="00126F76">
        <w:t>y</w:t>
      </w:r>
      <w:r>
        <w:t xml:space="preserve"> the position inside the structure. If the position of the elements is not specified, the order return</w:t>
      </w:r>
      <w:r w:rsidR="00090BBC">
        <w:t>ed</w:t>
      </w:r>
      <w:r>
        <w:t xml:space="preserve"> from </w:t>
      </w:r>
      <w:r w:rsidRPr="00C638E9">
        <w:rPr>
          <w:rStyle w:val="BerichtCodeZchn"/>
        </w:rPr>
        <w:t>Class.getFields()</w:t>
      </w:r>
      <w:r>
        <w:rPr>
          <w:rStyle w:val="Funotenzeichen"/>
        </w:rPr>
        <w:footnoteReference w:id="20"/>
      </w:r>
      <w:r w:rsidR="00C638E9" w:rsidRPr="00C638E9">
        <w:t xml:space="preserve"> </w:t>
      </w:r>
      <w:r w:rsidR="00090BBC">
        <w:t>is</w:t>
      </w:r>
      <w:r w:rsidR="00C638E9" w:rsidRPr="00C638E9">
        <w:t xml:space="preserve"> used instead.</w:t>
      </w:r>
      <w:r w:rsidR="00C638E9">
        <w:t xml:space="preserve"> Based on testing this is always the order defined in</w:t>
      </w:r>
      <w:r w:rsidR="008B54CB">
        <w:t xml:space="preserve"> the Java code</w:t>
      </w:r>
      <w:r w:rsidR="00C638E9">
        <w:t xml:space="preserve">. However, the Java documentation specifically states that the returned list is not in </w:t>
      </w:r>
      <w:r w:rsidR="00126F76">
        <w:t>specific</w:t>
      </w:r>
      <w:r w:rsidR="00C638E9">
        <w:t xml:space="preserve"> order. Thus, this should not be relied on. Instead, if a specific order is required it must be specified inside the </w:t>
      </w:r>
      <w:r w:rsidR="00C638E9" w:rsidRPr="00EB07D7">
        <w:rPr>
          <w:rStyle w:val="BerichtCodeZchn"/>
        </w:rPr>
        <w:t>StructValue</w:t>
      </w:r>
      <w:r w:rsidR="00C638E9">
        <w:rPr>
          <w:rStyle w:val="BerichtCodeZchn"/>
        </w:rPr>
        <w:t xml:space="preserve"> </w:t>
      </w:r>
      <w:r w:rsidR="00C638E9" w:rsidRPr="00C638E9">
        <w:t>annotation.</w:t>
      </w:r>
      <w:r w:rsidR="008B54CB">
        <w:t xml:space="preserve"> </w:t>
      </w:r>
      <w:r w:rsidR="00C638E9">
        <w:t xml:space="preserve">If the classes extending </w:t>
      </w:r>
      <w:r w:rsidR="00C638E9" w:rsidRPr="00C638E9">
        <w:rPr>
          <w:rStyle w:val="BerichtCodeZchn"/>
        </w:rPr>
        <w:t>ComplexStructure</w:t>
      </w:r>
      <w:r w:rsidR="00C638E9">
        <w:t xml:space="preserve"> are </w:t>
      </w:r>
      <w:r w:rsidR="00DA6D0C">
        <w:t>machine</w:t>
      </w:r>
      <w:r w:rsidR="00C638E9">
        <w:t xml:space="preserve"> generated, a more complex constructor is preferred. As example </w:t>
      </w:r>
      <w:r w:rsidR="008B54CB">
        <w:t>a generated</w:t>
      </w:r>
      <w:r w:rsidR="00C638E9">
        <w:t xml:space="preserve"> constructor for </w:t>
      </w:r>
      <w:r w:rsidR="00C638E9" w:rsidRPr="008B54CB">
        <w:rPr>
          <w:rStyle w:val="BerichtCodeZchn"/>
        </w:rPr>
        <w:t>SmallTestStruct2</w:t>
      </w:r>
      <w:r w:rsidR="00C638E9" w:rsidRPr="008B54CB">
        <w:t xml:space="preserve"> is </w:t>
      </w:r>
      <w:r w:rsidR="00C638E9">
        <w:t xml:space="preserve">displayed in </w:t>
      </w:r>
      <w:r w:rsidR="008B54CB">
        <w:fldChar w:fldCharType="begin"/>
      </w:r>
      <w:r w:rsidR="008B54CB">
        <w:instrText xml:space="preserve"> REF _Ref221810036 \h </w:instrText>
      </w:r>
      <w:r w:rsidR="008B54CB">
        <w:fldChar w:fldCharType="separate"/>
      </w:r>
      <w:r w:rsidR="008A128C" w:rsidRPr="00205717">
        <w:t xml:space="preserve">Code </w:t>
      </w:r>
      <w:r w:rsidR="008A128C">
        <w:rPr>
          <w:noProof/>
        </w:rPr>
        <w:t>8</w:t>
      </w:r>
      <w:r w:rsidR="008B54CB">
        <w:fldChar w:fldCharType="end"/>
      </w:r>
      <w:r w:rsidR="008B54CB">
        <w:t>.</w:t>
      </w:r>
    </w:p>
    <w:p w14:paraId="7A5C0465" w14:textId="402F0C21" w:rsidR="00C638E9" w:rsidRDefault="00C638E9" w:rsidP="00C638E9">
      <w:pPr>
        <w:pStyle w:val="BerichtCode"/>
        <w:numPr>
          <w:ilvl w:val="0"/>
          <w:numId w:val="85"/>
        </w:numPr>
      </w:pPr>
      <w:r w:rsidRPr="007A1B74">
        <w:rPr>
          <w:color w:val="4472C4" w:themeColor="accent1"/>
        </w:rPr>
        <w:lastRenderedPageBreak/>
        <w:t xml:space="preserve">public </w:t>
      </w:r>
      <w:r>
        <w:t>SmallTestStruct2(</w:t>
      </w:r>
    </w:p>
    <w:p w14:paraId="041DCEAC" w14:textId="6EBFB6F2" w:rsidR="00C638E9" w:rsidRDefault="00C638E9" w:rsidP="00C638E9">
      <w:pPr>
        <w:pStyle w:val="BerichtCode"/>
      </w:pPr>
      <w:r>
        <w:t xml:space="preserve">    </w:t>
      </w:r>
      <w:r w:rsidRPr="007A1B74">
        <w:rPr>
          <w:color w:val="806000" w:themeColor="accent4" w:themeShade="80"/>
        </w:rPr>
        <w:t xml:space="preserve">@Nullable </w:t>
      </w:r>
      <w:r>
        <w:t>StructValue structValue,</w:t>
      </w:r>
    </w:p>
    <w:p w14:paraId="670D9A92" w14:textId="0E6EF5E3" w:rsidR="00C638E9" w:rsidRDefault="00C638E9" w:rsidP="00C638E9">
      <w:pPr>
        <w:pStyle w:val="BerichtCode"/>
      </w:pPr>
      <w:r>
        <w:t xml:space="preserve">    </w:t>
      </w:r>
      <w:r w:rsidRPr="007A1B74">
        <w:rPr>
          <w:color w:val="4472C4" w:themeColor="accent1"/>
        </w:rPr>
        <w:t xml:space="preserve">boolean </w:t>
      </w:r>
      <w:r>
        <w:t>generateInfo</w:t>
      </w:r>
    </w:p>
    <w:p w14:paraId="46C8174D" w14:textId="71C32920" w:rsidR="00C638E9" w:rsidRDefault="00C638E9" w:rsidP="00C638E9">
      <w:pPr>
        <w:pStyle w:val="BerichtCode"/>
      </w:pPr>
      <w:r>
        <w:t>) {</w:t>
      </w:r>
    </w:p>
    <w:p w14:paraId="0532CCE7" w14:textId="6CEF82BE" w:rsidR="00C638E9" w:rsidRDefault="00C638E9" w:rsidP="00C638E9">
      <w:pPr>
        <w:pStyle w:val="BerichtCode"/>
      </w:pPr>
      <w:r>
        <w:t xml:space="preserve">        </w:t>
      </w:r>
      <w:r w:rsidRPr="007A1B74">
        <w:rPr>
          <w:color w:val="4472C4" w:themeColor="accent1"/>
        </w:rPr>
        <w:t>super</w:t>
      </w:r>
      <w:r>
        <w:t>(</w:t>
      </w:r>
      <w:r w:rsidRPr="007A1B74">
        <w:rPr>
          <w:color w:val="4472C4" w:themeColor="accent1"/>
        </w:rPr>
        <w:t>false</w:t>
      </w:r>
      <w:r>
        <w:t>);</w:t>
      </w:r>
    </w:p>
    <w:p w14:paraId="08EB6AED" w14:textId="45DE9C40" w:rsidR="00C638E9" w:rsidRDefault="00C638E9" w:rsidP="00C638E9">
      <w:pPr>
        <w:pStyle w:val="BerichtCode"/>
      </w:pPr>
      <w:r>
        <w:t xml:space="preserve">        init(structValue, generateInfo, </w:t>
      </w:r>
      <w:r w:rsidRPr="007A1B74">
        <w:rPr>
          <w:color w:val="7030A0"/>
        </w:rPr>
        <w:t>aInt</w:t>
      </w:r>
      <w:r>
        <w:t xml:space="preserve">, </w:t>
      </w:r>
      <w:r w:rsidRPr="007A1B74">
        <w:rPr>
          <w:color w:val="7030A0"/>
        </w:rPr>
        <w:t>aByte</w:t>
      </w:r>
      <w:r>
        <w:t xml:space="preserve">, </w:t>
      </w:r>
      <w:r w:rsidRPr="007A1B74">
        <w:rPr>
          <w:color w:val="7030A0"/>
        </w:rPr>
        <w:t>aLong</w:t>
      </w:r>
      <w:r>
        <w:t>);</w:t>
      </w:r>
    </w:p>
    <w:p w14:paraId="7FAC91DD" w14:textId="77777777" w:rsidR="00205717" w:rsidRDefault="00C638E9" w:rsidP="00205717">
      <w:pPr>
        <w:pStyle w:val="BerichtCode"/>
      </w:pPr>
      <w:r>
        <w:t>}</w:t>
      </w:r>
      <w:bookmarkStart w:id="55" w:name="_Ref221452349"/>
    </w:p>
    <w:p w14:paraId="4FD55B1C" w14:textId="6961B6C4" w:rsidR="009F3293" w:rsidRPr="009F3293" w:rsidRDefault="00C638E9" w:rsidP="00205717">
      <w:pPr>
        <w:pStyle w:val="Beschriftung"/>
        <w:rPr>
          <w:vanish/>
        </w:rPr>
      </w:pPr>
      <w:bookmarkStart w:id="56" w:name="_Ref221810036"/>
      <w:bookmarkStart w:id="57" w:name="_Toc223203883"/>
      <w:r w:rsidRPr="00205717">
        <w:t xml:space="preserve">Code </w:t>
      </w:r>
      <w:r w:rsidRPr="00205717">
        <w:fldChar w:fldCharType="begin"/>
      </w:r>
      <w:r w:rsidRPr="00205717">
        <w:instrText xml:space="preserve"> SEQ Code \* ARABIC </w:instrText>
      </w:r>
      <w:r w:rsidRPr="00205717">
        <w:fldChar w:fldCharType="separate"/>
      </w:r>
      <w:r w:rsidR="008A128C">
        <w:rPr>
          <w:noProof/>
        </w:rPr>
        <w:t>8</w:t>
      </w:r>
      <w:r w:rsidRPr="00205717">
        <w:fldChar w:fldCharType="end"/>
      </w:r>
      <w:bookmarkEnd w:id="55"/>
      <w:bookmarkEnd w:id="56"/>
      <w:r w:rsidRPr="00205717">
        <w:t>:</w:t>
      </w:r>
      <w:r w:rsidRPr="00205717">
        <w:tab/>
      </w:r>
      <w:r w:rsidR="009F3293">
        <w:t>Machine generated constructor of an LUtils structure.</w:t>
      </w:r>
      <w:bookmarkEnd w:id="57"/>
      <w:r w:rsidR="009F3293">
        <w:t xml:space="preserve"> </w:t>
      </w:r>
    </w:p>
    <w:p w14:paraId="2709BAA0" w14:textId="684DA0D6" w:rsidR="00C638E9" w:rsidRPr="00205717" w:rsidRDefault="009F3293" w:rsidP="00205717">
      <w:pPr>
        <w:pStyle w:val="Beschriftung"/>
      </w:pPr>
      <w:r>
        <w:t xml:space="preserve">If the structure classes extending </w:t>
      </w:r>
      <w:r w:rsidRPr="009F3293">
        <w:rPr>
          <w:rStyle w:val="BerichtCodeZchn"/>
        </w:rPr>
        <w:t>ComplexStructure</w:t>
      </w:r>
      <w:r>
        <w:t xml:space="preserve"> are machine generated instead of handwritten, a more complex constructor is preferred. For example, the generated constructor </w:t>
      </w:r>
      <w:r w:rsidR="00C638E9" w:rsidRPr="00205717">
        <w:t xml:space="preserve">for the structure </w:t>
      </w:r>
      <w:r w:rsidR="00126F76">
        <w:t xml:space="preserve">defined in </w:t>
      </w:r>
      <w:r w:rsidR="00126F76">
        <w:fldChar w:fldCharType="begin"/>
      </w:r>
      <w:r w:rsidR="00126F76">
        <w:instrText xml:space="preserve"> REF _Ref221449656 \h </w:instrText>
      </w:r>
      <w:r w:rsidR="00126F76">
        <w:fldChar w:fldCharType="separate"/>
      </w:r>
      <w:r w:rsidR="008A128C">
        <w:t xml:space="preserve">Code </w:t>
      </w:r>
      <w:r w:rsidR="008A128C">
        <w:rPr>
          <w:noProof/>
        </w:rPr>
        <w:t>7</w:t>
      </w:r>
      <w:r w:rsidR="00126F76">
        <w:fldChar w:fldCharType="end"/>
      </w:r>
      <w:r>
        <w:t xml:space="preserve"> is shown in this code example</w:t>
      </w:r>
      <w:r w:rsidR="00C638E9" w:rsidRPr="00205717">
        <w:t>.</w:t>
      </w:r>
    </w:p>
    <w:p w14:paraId="343644CE" w14:textId="2528FF3E" w:rsidR="00C638E9" w:rsidRPr="00C638E9" w:rsidRDefault="00C638E9" w:rsidP="00C638E9">
      <w:pPr>
        <w:rPr>
          <w:lang w:val="de-DE"/>
        </w:rPr>
      </w:pPr>
      <w:r>
        <w:t xml:space="preserve">Noteworthy is the call to the </w:t>
      </w:r>
      <w:r w:rsidRPr="00C638E9">
        <w:rPr>
          <w:rStyle w:val="BerichtCodeZchn"/>
        </w:rPr>
        <w:t>init()</w:t>
      </w:r>
      <w:r>
        <w:t xml:space="preserve"> function. The first parameter </w:t>
      </w:r>
      <w:r w:rsidRPr="00C638E9">
        <w:rPr>
          <w:rStyle w:val="BerichtCodeZchn"/>
        </w:rPr>
        <w:t>structValue</w:t>
      </w:r>
      <w:r>
        <w:t xml:space="preserve"> can be used to change the ABI, by setting </w:t>
      </w:r>
      <w:r w:rsidR="00126F76">
        <w:t xml:space="preserve">the value of </w:t>
      </w:r>
      <w:r w:rsidRPr="00C638E9">
        <w:rPr>
          <w:rStyle w:val="BerichtCodeZchn"/>
          <w:lang w:val="de-DE"/>
        </w:rPr>
        <w:t>overwriteStructureLayout</w:t>
      </w:r>
      <w:r>
        <w:rPr>
          <w:lang w:val="de-DE"/>
        </w:rPr>
        <w:t xml:space="preserve"> </w:t>
      </w:r>
      <w:r w:rsidRPr="00C638E9">
        <w:t>to the desired ABI.</w:t>
      </w:r>
      <w:r>
        <w:t xml:space="preserve"> The second parameter </w:t>
      </w:r>
      <w:r w:rsidRPr="00C638E9">
        <w:rPr>
          <w:rStyle w:val="BerichtCodeZchn"/>
        </w:rPr>
        <w:t>generateInfo</w:t>
      </w:r>
      <w:r>
        <w:t xml:space="preserve"> can be used to already generate the </w:t>
      </w:r>
      <w:r w:rsidRPr="00C638E9">
        <w:rPr>
          <w:rStyle w:val="BerichtCodeZchn"/>
        </w:rPr>
        <w:t>StructureInfo</w:t>
      </w:r>
      <w:r>
        <w:t xml:space="preserve"> for this instance. If </w:t>
      </w:r>
      <w:r w:rsidRPr="00C638E9">
        <w:rPr>
          <w:rStyle w:val="BerichtCodeZchn"/>
        </w:rPr>
        <w:t>true</w:t>
      </w:r>
      <w:r>
        <w:t xml:space="preserve"> is passed, the instance </w:t>
      </w:r>
      <w:r w:rsidR="00FE075C">
        <w:t>is</w:t>
      </w:r>
      <w:r>
        <w:t xml:space="preserve"> created in the allocatable state instead of the unallocated state. The remaining parameters are the structure elements in the same order as specified by their respective </w:t>
      </w:r>
      <w:r w:rsidRPr="00C638E9">
        <w:rPr>
          <w:rStyle w:val="BerichtCodeZchn"/>
        </w:rPr>
        <w:t>StructValue</w:t>
      </w:r>
      <w:r>
        <w:t xml:space="preserve"> annotation</w:t>
      </w:r>
      <w:r w:rsidR="00E23CB7">
        <w:t>s</w:t>
      </w:r>
      <w:r>
        <w:t xml:space="preserve">. By passing these to the </w:t>
      </w:r>
      <w:r w:rsidRPr="00C638E9">
        <w:rPr>
          <w:rStyle w:val="BerichtCodeZchn"/>
        </w:rPr>
        <w:t>init()</w:t>
      </w:r>
      <w:r>
        <w:t xml:space="preserve"> function, they do not have to be retrieved using reflection later.</w:t>
      </w:r>
    </w:p>
    <w:p w14:paraId="5CBF0174" w14:textId="2564C033" w:rsidR="007A64D7" w:rsidRDefault="007A64D7" w:rsidP="007A64D7">
      <w:pPr>
        <w:pStyle w:val="berschrift3"/>
      </w:pPr>
      <w:bookmarkStart w:id="58" w:name="_Toc223203840"/>
      <w:r>
        <w:t>StructureArray</w:t>
      </w:r>
      <w:bookmarkEnd w:id="58"/>
    </w:p>
    <w:p w14:paraId="20906637" w14:textId="21B7A982" w:rsidR="00C638E9" w:rsidRDefault="00C638E9" w:rsidP="00C638E9">
      <w:r>
        <w:t xml:space="preserve">The </w:t>
      </w:r>
      <w:r w:rsidRPr="00205717">
        <w:rPr>
          <w:rStyle w:val="BerichtCodeZchn"/>
        </w:rPr>
        <w:t>StuctureArray</w:t>
      </w:r>
      <w:r>
        <w:t xml:space="preserve"> class can be used to create arrays of any other structure. For </w:t>
      </w:r>
      <w:r w:rsidR="00205717">
        <w:t>example,</w:t>
      </w:r>
      <w:r>
        <w:t xml:space="preserve"> a structure containing an array can be created as seen in </w:t>
      </w:r>
      <w:r w:rsidR="00205717">
        <w:fldChar w:fldCharType="begin"/>
      </w:r>
      <w:r w:rsidR="00205717">
        <w:instrText xml:space="preserve"> REF _Ref221456552 \h </w:instrText>
      </w:r>
      <w:r w:rsidR="00205717">
        <w:fldChar w:fldCharType="separate"/>
      </w:r>
      <w:r w:rsidR="008A128C">
        <w:t xml:space="preserve">Code </w:t>
      </w:r>
      <w:r w:rsidR="008A128C">
        <w:rPr>
          <w:noProof/>
        </w:rPr>
        <w:t>9</w:t>
      </w:r>
      <w:r w:rsidR="00205717">
        <w:fldChar w:fldCharType="end"/>
      </w:r>
      <w:r>
        <w:t>.</w:t>
      </w:r>
      <w:r w:rsidR="00384915">
        <w:t xml:space="preserve"> </w:t>
      </w:r>
      <w:r w:rsidR="00384915">
        <w:t xml:space="preserve">This time the </w:t>
      </w:r>
      <w:r w:rsidR="00384915" w:rsidRPr="00205717">
        <w:rPr>
          <w:rStyle w:val="BerichtCodeZchn"/>
        </w:rPr>
        <w:t>StructValue</w:t>
      </w:r>
      <w:r w:rsidR="00384915">
        <w:t xml:space="preserve"> annotation is used to define the length and the element type of the array.</w:t>
      </w:r>
    </w:p>
    <w:p w14:paraId="5FD56886" w14:textId="77777777" w:rsidR="00205717" w:rsidRDefault="00205717" w:rsidP="00205717">
      <w:pPr>
        <w:pStyle w:val="BerichtCode"/>
        <w:numPr>
          <w:ilvl w:val="0"/>
          <w:numId w:val="86"/>
        </w:numPr>
        <w:rPr>
          <w:sz w:val="18"/>
          <w:szCs w:val="18"/>
        </w:rPr>
      </w:pPr>
      <w:r w:rsidRPr="007A1B74">
        <w:rPr>
          <w:color w:val="4472C4" w:themeColor="accent1"/>
          <w:sz w:val="18"/>
          <w:szCs w:val="18"/>
        </w:rPr>
        <w:t xml:space="preserve">public class </w:t>
      </w:r>
      <w:r w:rsidRPr="00205717">
        <w:rPr>
          <w:sz w:val="18"/>
          <w:szCs w:val="18"/>
        </w:rPr>
        <w:t xml:space="preserve">StructWithArray </w:t>
      </w:r>
      <w:r w:rsidRPr="007A1B74">
        <w:rPr>
          <w:color w:val="4472C4" w:themeColor="accent1"/>
          <w:sz w:val="18"/>
          <w:szCs w:val="18"/>
        </w:rPr>
        <w:t xml:space="preserve">extends </w:t>
      </w:r>
      <w:r w:rsidRPr="00205717">
        <w:rPr>
          <w:sz w:val="18"/>
          <w:szCs w:val="18"/>
        </w:rPr>
        <w:t>ComplexStructure {</w:t>
      </w:r>
    </w:p>
    <w:p w14:paraId="3AB22E07" w14:textId="77777777" w:rsidR="00205717" w:rsidRPr="00205717" w:rsidRDefault="00205717" w:rsidP="00205717">
      <w:pPr>
        <w:pStyle w:val="BerichtCode"/>
        <w:numPr>
          <w:ilvl w:val="0"/>
          <w:numId w:val="86"/>
        </w:numPr>
        <w:rPr>
          <w:sz w:val="18"/>
          <w:szCs w:val="18"/>
        </w:rPr>
      </w:pPr>
    </w:p>
    <w:p w14:paraId="1917CC1A" w14:textId="588DD5D6" w:rsidR="00205717" w:rsidRPr="00205717" w:rsidRDefault="00205717" w:rsidP="00205717">
      <w:pPr>
        <w:pStyle w:val="BerichtCode"/>
        <w:rPr>
          <w:sz w:val="18"/>
          <w:szCs w:val="18"/>
        </w:rPr>
      </w:pPr>
      <w:r w:rsidRPr="00205717">
        <w:rPr>
          <w:sz w:val="18"/>
          <w:szCs w:val="18"/>
        </w:rPr>
        <w:t xml:space="preserve">    </w:t>
      </w:r>
      <w:r w:rsidRPr="007A1B74">
        <w:rPr>
          <w:color w:val="806000" w:themeColor="accent4" w:themeShade="80"/>
          <w:sz w:val="18"/>
          <w:szCs w:val="18"/>
        </w:rPr>
        <w:t>@StructValue</w:t>
      </w:r>
      <w:r w:rsidRPr="00205717">
        <w:rPr>
          <w:sz w:val="18"/>
          <w:szCs w:val="18"/>
        </w:rPr>
        <w:t>(</w:t>
      </w:r>
      <w:r w:rsidRPr="007A1B74">
        <w:rPr>
          <w:color w:val="595959" w:themeColor="text1" w:themeTint="A6"/>
          <w:sz w:val="18"/>
          <w:szCs w:val="18"/>
        </w:rPr>
        <w:t xml:space="preserve">value </w:t>
      </w:r>
      <w:r w:rsidRPr="00205717">
        <w:rPr>
          <w:sz w:val="18"/>
          <w:szCs w:val="18"/>
        </w:rPr>
        <w:t>=</w:t>
      </w:r>
      <w:r>
        <w:rPr>
          <w:sz w:val="18"/>
          <w:szCs w:val="18"/>
        </w:rPr>
        <w:t xml:space="preserve"> </w:t>
      </w:r>
      <w:r w:rsidRPr="007A1B74">
        <w:rPr>
          <w:color w:val="4472C4" w:themeColor="accent1"/>
          <w:sz w:val="18"/>
          <w:szCs w:val="18"/>
        </w:rPr>
        <w:t>0</w:t>
      </w:r>
      <w:r w:rsidRPr="00205717">
        <w:rPr>
          <w:sz w:val="18"/>
          <w:szCs w:val="18"/>
        </w:rPr>
        <w:t xml:space="preserve">, </w:t>
      </w:r>
      <w:r w:rsidRPr="007A1B74">
        <w:rPr>
          <w:color w:val="595959" w:themeColor="text1" w:themeTint="A6"/>
          <w:sz w:val="18"/>
          <w:szCs w:val="18"/>
        </w:rPr>
        <w:t xml:space="preserve">length </w:t>
      </w:r>
      <w:r w:rsidRPr="00205717">
        <w:rPr>
          <w:sz w:val="18"/>
          <w:szCs w:val="18"/>
        </w:rPr>
        <w:t>=</w:t>
      </w:r>
      <w:r>
        <w:rPr>
          <w:sz w:val="18"/>
          <w:szCs w:val="18"/>
        </w:rPr>
        <w:t xml:space="preserve"> </w:t>
      </w:r>
      <w:r w:rsidRPr="007A1B74">
        <w:rPr>
          <w:color w:val="4472C4" w:themeColor="accent1"/>
          <w:sz w:val="18"/>
          <w:szCs w:val="18"/>
        </w:rPr>
        <w:t>20</w:t>
      </w:r>
      <w:r w:rsidRPr="00205717">
        <w:rPr>
          <w:sz w:val="18"/>
          <w:szCs w:val="18"/>
        </w:rPr>
        <w:t xml:space="preserve">, </w:t>
      </w:r>
      <w:r w:rsidRPr="007A1B74">
        <w:rPr>
          <w:color w:val="595959" w:themeColor="text1" w:themeTint="A6"/>
          <w:sz w:val="18"/>
          <w:szCs w:val="18"/>
        </w:rPr>
        <w:t xml:space="preserve">elementType </w:t>
      </w:r>
      <w:r w:rsidRPr="00205717">
        <w:rPr>
          <w:sz w:val="18"/>
          <w:szCs w:val="18"/>
        </w:rPr>
        <w:t>=</w:t>
      </w:r>
      <w:r>
        <w:rPr>
          <w:sz w:val="18"/>
          <w:szCs w:val="18"/>
        </w:rPr>
        <w:t xml:space="preserve"> </w:t>
      </w:r>
      <w:r w:rsidRPr="00205717">
        <w:rPr>
          <w:sz w:val="18"/>
          <w:szCs w:val="18"/>
        </w:rPr>
        <w:t>SmallTestStruct2.class)</w:t>
      </w:r>
    </w:p>
    <w:p w14:paraId="40FDB8BE" w14:textId="77777777" w:rsidR="00205717" w:rsidRPr="00205717" w:rsidRDefault="00205717" w:rsidP="00205717">
      <w:pPr>
        <w:pStyle w:val="BerichtCode"/>
        <w:rPr>
          <w:sz w:val="18"/>
          <w:szCs w:val="18"/>
        </w:rPr>
      </w:pPr>
      <w:r w:rsidRPr="00205717">
        <w:rPr>
          <w:sz w:val="18"/>
          <w:szCs w:val="18"/>
        </w:rPr>
        <w:t xml:space="preserve">    </w:t>
      </w:r>
      <w:r w:rsidRPr="007A1B74">
        <w:rPr>
          <w:color w:val="4472C4" w:themeColor="accent1"/>
          <w:sz w:val="18"/>
          <w:szCs w:val="18"/>
        </w:rPr>
        <w:t xml:space="preserve">public final </w:t>
      </w:r>
      <w:r w:rsidRPr="00205717">
        <w:rPr>
          <w:sz w:val="18"/>
          <w:szCs w:val="18"/>
        </w:rPr>
        <w:t>StructureArray&lt;SmallTestStruct2&gt; smallTestStruct3Array</w:t>
      </w:r>
    </w:p>
    <w:p w14:paraId="60A52CCF" w14:textId="04FDDD22" w:rsidR="00205717" w:rsidRPr="00205717" w:rsidRDefault="00205717" w:rsidP="00205717">
      <w:pPr>
        <w:pStyle w:val="BerichtCode"/>
        <w:rPr>
          <w:sz w:val="18"/>
          <w:szCs w:val="18"/>
        </w:rPr>
      </w:pPr>
      <w:r w:rsidRPr="00205717">
        <w:rPr>
          <w:sz w:val="18"/>
          <w:szCs w:val="18"/>
        </w:rPr>
        <w:t xml:space="preserve">            </w:t>
      </w:r>
      <w:r>
        <w:rPr>
          <w:sz w:val="18"/>
          <w:szCs w:val="18"/>
        </w:rPr>
        <w:t xml:space="preserve">      </w:t>
      </w:r>
      <w:r w:rsidRPr="00205717">
        <w:rPr>
          <w:sz w:val="18"/>
          <w:szCs w:val="18"/>
        </w:rPr>
        <w:t>= StructureArray.newUnallocated(</w:t>
      </w:r>
      <w:r w:rsidRPr="007A1B74">
        <w:rPr>
          <w:color w:val="4472C4" w:themeColor="accent1"/>
          <w:sz w:val="18"/>
          <w:szCs w:val="18"/>
        </w:rPr>
        <w:t>false</w:t>
      </w:r>
      <w:r w:rsidRPr="00205717">
        <w:rPr>
          <w:sz w:val="18"/>
          <w:szCs w:val="18"/>
        </w:rPr>
        <w:t>, SmallTestStruct2::</w:t>
      </w:r>
      <w:r w:rsidRPr="007A1B74">
        <w:rPr>
          <w:color w:val="4472C4" w:themeColor="accent1"/>
          <w:sz w:val="18"/>
          <w:szCs w:val="18"/>
        </w:rPr>
        <w:t>new</w:t>
      </w:r>
      <w:r w:rsidRPr="00205717">
        <w:rPr>
          <w:sz w:val="18"/>
          <w:szCs w:val="18"/>
        </w:rPr>
        <w:t>);</w:t>
      </w:r>
    </w:p>
    <w:p w14:paraId="3BB4EE98" w14:textId="77777777" w:rsidR="00205717" w:rsidRPr="00205717" w:rsidRDefault="00205717" w:rsidP="00205717">
      <w:pPr>
        <w:pStyle w:val="BerichtCode"/>
        <w:rPr>
          <w:sz w:val="18"/>
          <w:szCs w:val="18"/>
        </w:rPr>
      </w:pPr>
    </w:p>
    <w:p w14:paraId="29E117B8" w14:textId="3A958DE9" w:rsidR="00205717" w:rsidRPr="00205717" w:rsidRDefault="00205717" w:rsidP="00205717">
      <w:pPr>
        <w:pStyle w:val="BerichtCode"/>
        <w:rPr>
          <w:sz w:val="18"/>
          <w:szCs w:val="18"/>
        </w:rPr>
      </w:pPr>
      <w:r w:rsidRPr="00205717">
        <w:rPr>
          <w:sz w:val="18"/>
          <w:szCs w:val="18"/>
        </w:rPr>
        <w:t xml:space="preserve">    </w:t>
      </w:r>
      <w:r w:rsidRPr="007A1B74">
        <w:rPr>
          <w:color w:val="4472C4" w:themeColor="accent1"/>
          <w:sz w:val="18"/>
          <w:szCs w:val="18"/>
        </w:rPr>
        <w:t xml:space="preserve">public </w:t>
      </w:r>
      <w:r w:rsidRPr="00205717">
        <w:rPr>
          <w:sz w:val="18"/>
          <w:szCs w:val="18"/>
        </w:rPr>
        <w:t>StructWithArray() {</w:t>
      </w:r>
      <w:r>
        <w:rPr>
          <w:sz w:val="18"/>
          <w:szCs w:val="18"/>
        </w:rPr>
        <w:t xml:space="preserve"> </w:t>
      </w:r>
      <w:r w:rsidRPr="007A1B74">
        <w:rPr>
          <w:color w:val="4472C4" w:themeColor="accent1"/>
          <w:sz w:val="18"/>
          <w:szCs w:val="18"/>
        </w:rPr>
        <w:t>super</w:t>
      </w:r>
      <w:r w:rsidRPr="00205717">
        <w:rPr>
          <w:sz w:val="18"/>
          <w:szCs w:val="18"/>
        </w:rPr>
        <w:t>(</w:t>
      </w:r>
      <w:r w:rsidRPr="007A1B74">
        <w:rPr>
          <w:color w:val="4472C4" w:themeColor="accent1"/>
          <w:sz w:val="18"/>
          <w:szCs w:val="18"/>
        </w:rPr>
        <w:t>false</w:t>
      </w:r>
      <w:r w:rsidRPr="00205717">
        <w:rPr>
          <w:sz w:val="18"/>
          <w:szCs w:val="18"/>
        </w:rPr>
        <w:t>);</w:t>
      </w:r>
      <w:r>
        <w:rPr>
          <w:sz w:val="18"/>
          <w:szCs w:val="18"/>
        </w:rPr>
        <w:t xml:space="preserve"> </w:t>
      </w:r>
      <w:r w:rsidRPr="00205717">
        <w:rPr>
          <w:sz w:val="18"/>
          <w:szCs w:val="18"/>
        </w:rPr>
        <w:t>}</w:t>
      </w:r>
    </w:p>
    <w:p w14:paraId="6D588035" w14:textId="3B57BB2C" w:rsidR="00C638E9" w:rsidRDefault="00205717" w:rsidP="00205717">
      <w:pPr>
        <w:pStyle w:val="BerichtCode"/>
        <w:rPr>
          <w:sz w:val="18"/>
          <w:szCs w:val="18"/>
        </w:rPr>
      </w:pPr>
      <w:r w:rsidRPr="00205717">
        <w:rPr>
          <w:sz w:val="18"/>
          <w:szCs w:val="18"/>
        </w:rPr>
        <w:t>}</w:t>
      </w:r>
    </w:p>
    <w:p w14:paraId="46A47E4B" w14:textId="71B582E4" w:rsidR="009F3293" w:rsidRPr="009F3293" w:rsidRDefault="00205717" w:rsidP="00205717">
      <w:pPr>
        <w:pStyle w:val="Beschriftung"/>
        <w:rPr>
          <w:vanish/>
        </w:rPr>
      </w:pPr>
      <w:bookmarkStart w:id="59" w:name="_Ref221456552"/>
      <w:bookmarkStart w:id="60" w:name="_Toc223203884"/>
      <w:r>
        <w:t xml:space="preserve">Code </w:t>
      </w:r>
      <w:r>
        <w:fldChar w:fldCharType="begin"/>
      </w:r>
      <w:r>
        <w:instrText xml:space="preserve"> SEQ Code \* ARABIC </w:instrText>
      </w:r>
      <w:r>
        <w:fldChar w:fldCharType="separate"/>
      </w:r>
      <w:r w:rsidR="008A128C">
        <w:rPr>
          <w:noProof/>
        </w:rPr>
        <w:t>9</w:t>
      </w:r>
      <w:r>
        <w:fldChar w:fldCharType="end"/>
      </w:r>
      <w:bookmarkEnd w:id="59"/>
      <w:r>
        <w:t>:</w:t>
      </w:r>
      <w:r>
        <w:tab/>
      </w:r>
      <w:r w:rsidR="00231802">
        <w:t xml:space="preserve">A </w:t>
      </w:r>
      <w:r w:rsidR="009F3293">
        <w:t xml:space="preserve">structure </w:t>
      </w:r>
      <w:r w:rsidR="00231802">
        <w:t>containing an</w:t>
      </w:r>
      <w:r w:rsidR="009F3293">
        <w:t xml:space="preserve"> array</w:t>
      </w:r>
      <w:r w:rsidR="00231802" w:rsidRPr="00231802">
        <w:t xml:space="preserve"> </w:t>
      </w:r>
      <w:r w:rsidR="00231802">
        <w:t>defined in LUtils</w:t>
      </w:r>
      <w:bookmarkEnd w:id="60"/>
    </w:p>
    <w:p w14:paraId="32990BE5" w14:textId="1B4BD12D" w:rsidR="00205717" w:rsidRDefault="009F3293" w:rsidP="00205717">
      <w:pPr>
        <w:pStyle w:val="Beschriftung"/>
      </w:pPr>
      <w:r>
        <w:t xml:space="preserve">. </w:t>
      </w:r>
      <w:r w:rsidR="00205717">
        <w:t>A structure</w:t>
      </w:r>
      <w:r w:rsidR="00E23CB7">
        <w:t xml:space="preserve"> defined in LUtils</w:t>
      </w:r>
      <w:r w:rsidR="00205717">
        <w:t xml:space="preserve"> containing an array of 20 </w:t>
      </w:r>
      <w:r w:rsidR="00205717" w:rsidRPr="00E23CB7">
        <w:rPr>
          <w:rStyle w:val="BerichtCodeZchn"/>
        </w:rPr>
        <w:t>SmallTestStruct2</w:t>
      </w:r>
      <w:r w:rsidR="00205717">
        <w:t xml:space="preserve"> structures.</w:t>
      </w:r>
    </w:p>
    <w:p w14:paraId="2CA3D540" w14:textId="07C8362C" w:rsidR="007A64D7" w:rsidRDefault="007A64D7" w:rsidP="007A64D7">
      <w:pPr>
        <w:pStyle w:val="berschrift3"/>
      </w:pPr>
      <w:bookmarkStart w:id="61" w:name="_Toc223203841"/>
      <w:r>
        <w:t>Modification Tracking</w:t>
      </w:r>
      <w:bookmarkEnd w:id="61"/>
    </w:p>
    <w:p w14:paraId="23C401F1" w14:textId="5AC378F3" w:rsidR="00205717" w:rsidRPr="00205717" w:rsidRDefault="00205717" w:rsidP="00205717">
      <w:r>
        <w:t>Another feature LUtils provides is tracking where a structure has been modified. This feature is useful if a large structure must be uploaded to the GPU, but uploading the whole structure every time might be too performance heavy.</w:t>
      </w:r>
    </w:p>
    <w:p w14:paraId="09300466" w14:textId="524D150A" w:rsidR="0028341F" w:rsidRDefault="007A64D7" w:rsidP="0028341F">
      <w:pPr>
        <w:pStyle w:val="berschrift3"/>
      </w:pPr>
      <w:bookmarkStart w:id="62" w:name="_Toc223203842"/>
      <w:r>
        <w:lastRenderedPageBreak/>
        <w:t>ABI Overwrite</w:t>
      </w:r>
      <w:bookmarkEnd w:id="62"/>
    </w:p>
    <w:p w14:paraId="7FB8AE3C" w14:textId="66376693" w:rsidR="00205717" w:rsidRDefault="00205717" w:rsidP="00205717">
      <w:r>
        <w:t xml:space="preserve">All structures contained in LUtils itself support ABI overwrite. The ABI can be overwritten by passing a </w:t>
      </w:r>
      <w:r w:rsidRPr="00205717">
        <w:rPr>
          <w:rStyle w:val="BerichtCodeZchn"/>
        </w:rPr>
        <w:t>StructValue</w:t>
      </w:r>
      <w:r>
        <w:t xml:space="preserve"> - with </w:t>
      </w:r>
      <w:r w:rsidRPr="00C638E9">
        <w:rPr>
          <w:rStyle w:val="BerichtCodeZchn"/>
          <w:lang w:val="de-DE"/>
        </w:rPr>
        <w:t>overwriteStructureLayout</w:t>
      </w:r>
      <w:r w:rsidRPr="00205717">
        <w:t xml:space="preserve"> set to the desired ABI - to the static method </w:t>
      </w:r>
      <w:r w:rsidRPr="00205717">
        <w:rPr>
          <w:rStyle w:val="BerichtCodeZchn"/>
        </w:rPr>
        <w:t>newAllocatable</w:t>
      </w:r>
      <w:r w:rsidRPr="00205717">
        <w:t xml:space="preserve"> of that structure.</w:t>
      </w:r>
      <w:r>
        <w:t xml:space="preserve"> The ABI of classes extending </w:t>
      </w:r>
      <w:r w:rsidRPr="00205717">
        <w:rPr>
          <w:rStyle w:val="BerichtCodeZchn"/>
        </w:rPr>
        <w:t>ComplexStructure</w:t>
      </w:r>
      <w:r>
        <w:t xml:space="preserve"> can be defined by annotating the class itself with the </w:t>
      </w:r>
      <w:r w:rsidRPr="00205717">
        <w:rPr>
          <w:rStyle w:val="BerichtCodeZchn"/>
        </w:rPr>
        <w:t>StructureLayoutSettings</w:t>
      </w:r>
      <w:r>
        <w:t xml:space="preserve"> annotation. An example is displayed in </w:t>
      </w:r>
      <w:r>
        <w:fldChar w:fldCharType="begin"/>
      </w:r>
      <w:r>
        <w:instrText xml:space="preserve"> REF _Ref221458427 \h </w:instrText>
      </w:r>
      <w:r>
        <w:fldChar w:fldCharType="separate"/>
      </w:r>
      <w:r w:rsidR="008A128C">
        <w:t xml:space="preserve">Code </w:t>
      </w:r>
      <w:r w:rsidR="008A128C">
        <w:rPr>
          <w:noProof/>
        </w:rPr>
        <w:t>10</w:t>
      </w:r>
      <w:r>
        <w:fldChar w:fldCharType="end"/>
      </w:r>
      <w:r>
        <w:t>.</w:t>
      </w:r>
    </w:p>
    <w:p w14:paraId="1FB61975" w14:textId="77777777" w:rsidR="00205717" w:rsidRDefault="00205717" w:rsidP="00205717">
      <w:pPr>
        <w:pStyle w:val="BerichtCode"/>
        <w:numPr>
          <w:ilvl w:val="0"/>
          <w:numId w:val="87"/>
        </w:numPr>
      </w:pPr>
      <w:r w:rsidRPr="007A1B74">
        <w:rPr>
          <w:color w:val="806000" w:themeColor="accent4" w:themeShade="80"/>
        </w:rPr>
        <w:t>@StructureLayoutSettings</w:t>
      </w:r>
      <w:r>
        <w:t>(DefaultABIs.</w:t>
      </w:r>
      <w:r w:rsidRPr="007A1B74">
        <w:rPr>
          <w:color w:val="7030A0"/>
        </w:rPr>
        <w:t>MSVC_X64</w:t>
      </w:r>
      <w:r>
        <w:t>)</w:t>
      </w:r>
    </w:p>
    <w:p w14:paraId="27FB64C3" w14:textId="77777777" w:rsidR="00205717" w:rsidRDefault="00205717" w:rsidP="00205717">
      <w:pPr>
        <w:pStyle w:val="BerichtCode"/>
      </w:pPr>
      <w:r w:rsidRPr="007A1B74">
        <w:rPr>
          <w:color w:val="4472C4" w:themeColor="accent1"/>
        </w:rPr>
        <w:t xml:space="preserve">public class </w:t>
      </w:r>
      <w:r>
        <w:t xml:space="preserve">SmallTestStruct2 </w:t>
      </w:r>
      <w:r w:rsidRPr="007A1B74">
        <w:rPr>
          <w:color w:val="4472C4" w:themeColor="accent1"/>
        </w:rPr>
        <w:t xml:space="preserve">extends </w:t>
      </w:r>
      <w:r>
        <w:t>ComplexStructure {</w:t>
      </w:r>
    </w:p>
    <w:p w14:paraId="72555CB6" w14:textId="77777777" w:rsidR="00205717" w:rsidRDefault="00205717" w:rsidP="00205717">
      <w:pPr>
        <w:pStyle w:val="BerichtCode"/>
      </w:pPr>
    </w:p>
    <w:p w14:paraId="4FD2A415" w14:textId="627576F8" w:rsidR="00205717" w:rsidRDefault="00205717" w:rsidP="00205717">
      <w:pPr>
        <w:pStyle w:val="BerichtCode"/>
      </w:pPr>
      <w:r>
        <w:t xml:space="preserve">    </w:t>
      </w:r>
      <w:r w:rsidRPr="007A1B74">
        <w:rPr>
          <w:color w:val="4472C4" w:themeColor="accent1"/>
        </w:rPr>
        <w:t xml:space="preserve">public final </w:t>
      </w:r>
      <w:r w:rsidRPr="007A1B74">
        <w:rPr>
          <w:color w:val="806000" w:themeColor="accent4" w:themeShade="80"/>
        </w:rPr>
        <w:t>@StructValue</w:t>
      </w:r>
      <w:r>
        <w:t>(</w:t>
      </w:r>
      <w:r w:rsidRPr="007A1B74">
        <w:rPr>
          <w:color w:val="4472C4" w:themeColor="accent1"/>
        </w:rPr>
        <w:t>0</w:t>
      </w:r>
      <w:r w:rsidR="007A1B74">
        <w:t>)</w:t>
      </w:r>
      <w:r>
        <w:t xml:space="preserve"> BBInt1 </w:t>
      </w:r>
      <w:r w:rsidRPr="007A1B74">
        <w:rPr>
          <w:color w:val="7030A0"/>
        </w:rPr>
        <w:t xml:space="preserve">aInt </w:t>
      </w:r>
      <w:r>
        <w:t>= BBInt1.newUnallocated();</w:t>
      </w:r>
    </w:p>
    <w:p w14:paraId="4DD3AA91" w14:textId="298CEAE5" w:rsidR="00205717" w:rsidRDefault="00205717" w:rsidP="00205717">
      <w:pPr>
        <w:pStyle w:val="BerichtCode"/>
      </w:pPr>
      <w:r>
        <w:t xml:space="preserve">    …</w:t>
      </w:r>
    </w:p>
    <w:p w14:paraId="1300FF05" w14:textId="7BB284E5" w:rsidR="00205717" w:rsidRDefault="00205717" w:rsidP="00205717">
      <w:pPr>
        <w:pStyle w:val="BerichtCode"/>
      </w:pPr>
      <w:r>
        <w:t>}</w:t>
      </w:r>
    </w:p>
    <w:p w14:paraId="60DF4C98" w14:textId="1857BAE0" w:rsidR="00351F97" w:rsidRPr="00351F97" w:rsidRDefault="00205717" w:rsidP="00205717">
      <w:pPr>
        <w:pStyle w:val="Beschriftung"/>
        <w:rPr>
          <w:vanish/>
        </w:rPr>
      </w:pPr>
      <w:bookmarkStart w:id="63" w:name="_Ref221458427"/>
      <w:bookmarkStart w:id="64" w:name="_Toc223203885"/>
      <w:r>
        <w:t xml:space="preserve">Code </w:t>
      </w:r>
      <w:r>
        <w:fldChar w:fldCharType="begin"/>
      </w:r>
      <w:r>
        <w:instrText xml:space="preserve"> SEQ Code \* ARABIC </w:instrText>
      </w:r>
      <w:r>
        <w:fldChar w:fldCharType="separate"/>
      </w:r>
      <w:r w:rsidR="008A128C">
        <w:rPr>
          <w:noProof/>
        </w:rPr>
        <w:t>10</w:t>
      </w:r>
      <w:r>
        <w:fldChar w:fldCharType="end"/>
      </w:r>
      <w:bookmarkEnd w:id="63"/>
      <w:r>
        <w:t>:</w:t>
      </w:r>
      <w:r w:rsidR="00DD0835">
        <w:tab/>
      </w:r>
      <w:r w:rsidR="00351F97">
        <w:t>ABI Overwrite example</w:t>
      </w:r>
      <w:bookmarkEnd w:id="64"/>
    </w:p>
    <w:p w14:paraId="60DFEA1D" w14:textId="59EFD586" w:rsidR="00205717" w:rsidRDefault="00351F97" w:rsidP="00205717">
      <w:pPr>
        <w:pStyle w:val="Beschriftung"/>
      </w:pPr>
      <w:r>
        <w:t xml:space="preserve">. </w:t>
      </w:r>
      <w:r w:rsidR="00205717">
        <w:t xml:space="preserve">An example structure extending </w:t>
      </w:r>
      <w:r w:rsidR="00205717" w:rsidRPr="00205717">
        <w:rPr>
          <w:rStyle w:val="BerichtCodeZchn"/>
        </w:rPr>
        <w:t>ComplexStructure</w:t>
      </w:r>
      <w:r w:rsidR="00205717">
        <w:t xml:space="preserve"> with the ABI </w:t>
      </w:r>
      <w:r w:rsidR="009F3293">
        <w:t>explicitly specified</w:t>
      </w:r>
      <w:r w:rsidR="00205717">
        <w:t>.</w:t>
      </w:r>
    </w:p>
    <w:p w14:paraId="42B3A003" w14:textId="1B69DBEB" w:rsidR="00F10603" w:rsidRDefault="00DF2F97" w:rsidP="00495FFD">
      <w:pPr>
        <w:pStyle w:val="berschrift2"/>
      </w:pPr>
      <w:bookmarkStart w:id="65" w:name="_Ref220345582"/>
      <w:bookmarkStart w:id="66" w:name="_Ref214978732"/>
      <w:bookmarkStart w:id="67" w:name="_Toc223203843"/>
      <w:r>
        <w:t xml:space="preserve">Internal </w:t>
      </w:r>
      <w:r w:rsidR="00F10603">
        <w:t>Implementation of LWJGL, FFMA, JNA and LUtils</w:t>
      </w:r>
      <w:bookmarkEnd w:id="67"/>
    </w:p>
    <w:p w14:paraId="3505CB27" w14:textId="34063480" w:rsidR="00113271" w:rsidRDefault="00F10603" w:rsidP="00495FFD">
      <w:r>
        <w:t xml:space="preserve">The goal of this </w:t>
      </w:r>
      <w:r w:rsidR="009000BB">
        <w:t>section</w:t>
      </w:r>
      <w:r>
        <w:t xml:space="preserve"> is to provide a short</w:t>
      </w:r>
      <w:r w:rsidR="00E23CB7">
        <w:t xml:space="preserve"> implementation</w:t>
      </w:r>
      <w:r>
        <w:t xml:space="preserve"> analysis of the four libraries </w:t>
      </w:r>
      <w:r w:rsidR="00113271">
        <w:t xml:space="preserve">- </w:t>
      </w:r>
      <w:r>
        <w:t xml:space="preserve">LWJGL, FFMA, JNA and LUtils. </w:t>
      </w:r>
      <w:r w:rsidR="00113271">
        <w:t>The analysis focuses on the following aspects:</w:t>
      </w:r>
    </w:p>
    <w:p w14:paraId="1ED8BE03" w14:textId="3153F420" w:rsidR="00113271" w:rsidRDefault="00113271" w:rsidP="00495FFD">
      <w:pPr>
        <w:pStyle w:val="Listenabsatz"/>
        <w:numPr>
          <w:ilvl w:val="0"/>
          <w:numId w:val="91"/>
        </w:numPr>
      </w:pPr>
      <w:r>
        <w:t>Structure definition</w:t>
      </w:r>
    </w:p>
    <w:p w14:paraId="4D3C9F14" w14:textId="7D757A10" w:rsidR="003F3855" w:rsidRDefault="003F3855" w:rsidP="00495FFD">
      <w:pPr>
        <w:pStyle w:val="Listenabsatz"/>
        <w:numPr>
          <w:ilvl w:val="0"/>
          <w:numId w:val="91"/>
        </w:numPr>
      </w:pPr>
      <w:r>
        <w:t>Structure layout calculation</w:t>
      </w:r>
    </w:p>
    <w:p w14:paraId="5C3E8789" w14:textId="77777777" w:rsidR="003F3855" w:rsidRDefault="003F3855" w:rsidP="00495FFD">
      <w:pPr>
        <w:pStyle w:val="Listenabsatz"/>
        <w:numPr>
          <w:ilvl w:val="0"/>
          <w:numId w:val="91"/>
        </w:numPr>
      </w:pPr>
      <w:r>
        <w:t>Reflection usage</w:t>
      </w:r>
    </w:p>
    <w:p w14:paraId="22475C90" w14:textId="77777777" w:rsidR="003F3855" w:rsidRDefault="003F3855" w:rsidP="00495FFD">
      <w:pPr>
        <w:pStyle w:val="Listenabsatz"/>
        <w:numPr>
          <w:ilvl w:val="0"/>
          <w:numId w:val="91"/>
        </w:numPr>
      </w:pPr>
      <w:r>
        <w:t>Allocator</w:t>
      </w:r>
    </w:p>
    <w:p w14:paraId="2B83B98E" w14:textId="7D5ADFC4" w:rsidR="003F3855" w:rsidRDefault="003F3855" w:rsidP="00495FFD">
      <w:pPr>
        <w:pStyle w:val="Listenabsatz"/>
        <w:numPr>
          <w:ilvl w:val="0"/>
          <w:numId w:val="91"/>
        </w:numPr>
      </w:pPr>
      <w:r>
        <w:t>Write and read operations</w:t>
      </w:r>
    </w:p>
    <w:p w14:paraId="6EBE1F2E" w14:textId="346F6D1C" w:rsidR="00113271" w:rsidRPr="00F10603" w:rsidRDefault="00113271" w:rsidP="00495FFD">
      <w:r>
        <w:t>These implementation details provide the necessary context for interpreting the benchmark results presented in the following chapter.</w:t>
      </w:r>
    </w:p>
    <w:p w14:paraId="11030DA0" w14:textId="77777777" w:rsidR="00F10603" w:rsidRDefault="00F10603" w:rsidP="00495FFD">
      <w:pPr>
        <w:pStyle w:val="berschrift3"/>
      </w:pPr>
      <w:bookmarkStart w:id="68" w:name="_Toc223203844"/>
      <w:r>
        <w:t>LWJGL</w:t>
      </w:r>
      <w:bookmarkEnd w:id="68"/>
    </w:p>
    <w:p w14:paraId="56949D69" w14:textId="1965BFBE" w:rsidR="00927668" w:rsidRDefault="00276B51" w:rsidP="00495FFD">
      <w:r>
        <w:t xml:space="preserve">LWJGL’s structures are defined by machine generated classes extending </w:t>
      </w:r>
      <w:r w:rsidRPr="00276B51">
        <w:rPr>
          <w:rStyle w:val="BerichtCodeZchn"/>
          <w:lang w:val="de-DE"/>
        </w:rPr>
        <w:t>org.lwjgl.system</w:t>
      </w:r>
      <w:r w:rsidRPr="00276B51">
        <w:rPr>
          <w:rStyle w:val="BerichtCodeZchn"/>
        </w:rPr>
        <w:t>.Struct</w:t>
      </w:r>
      <w:r w:rsidR="00E06DF2">
        <w:rPr>
          <w:rStyle w:val="Funotenzeichen"/>
          <w:rFonts w:ascii="Courier New" w:hAnsi="Courier New"/>
          <w:noProof/>
          <w:sz w:val="20"/>
        </w:rPr>
        <w:footnoteReference w:id="21"/>
      </w:r>
      <w:r w:rsidRPr="00276B51">
        <w:t>.</w:t>
      </w:r>
      <w:r>
        <w:t xml:space="preserve"> </w:t>
      </w:r>
      <w:r w:rsidR="00A11F84">
        <w:t>The structure layout is stored in static final variables and is calculated during class loading. No reflection is used during layout calculation.</w:t>
      </w:r>
    </w:p>
    <w:p w14:paraId="6F79914B" w14:textId="77777777" w:rsidR="00927668" w:rsidRDefault="00927668">
      <w:pPr>
        <w:spacing w:after="160" w:line="259" w:lineRule="auto"/>
        <w:jc w:val="left"/>
      </w:pPr>
      <w:r>
        <w:br w:type="page"/>
      </w:r>
    </w:p>
    <w:p w14:paraId="4803A037" w14:textId="00C6B863" w:rsidR="00FD4043" w:rsidRDefault="00A11F84" w:rsidP="00495FFD">
      <w:r>
        <w:lastRenderedPageBreak/>
        <w:t xml:space="preserve">LWJGL provides multiple </w:t>
      </w:r>
      <w:r w:rsidR="00DD6E39">
        <w:t>allocators</w:t>
      </w:r>
      <w:r w:rsidR="0008608A">
        <w:rPr>
          <w:rStyle w:val="Funotenzeichen"/>
        </w:rPr>
        <w:footnoteReference w:id="22"/>
      </w:r>
      <w:r w:rsidR="00DD6E39">
        <w:t xml:space="preserve"> – namely malloc from stdlib, rpmalloc</w:t>
      </w:r>
      <w:r w:rsidR="001B4D65">
        <w:t xml:space="preserve"> and jemalloc. The latter is used by default</w:t>
      </w:r>
      <w:r w:rsidR="00DD6E39">
        <w:t xml:space="preserve">. The memory must be explicitly allocated and freed using </w:t>
      </w:r>
      <w:r w:rsidR="00DD6E39" w:rsidRPr="00DD6E39">
        <w:rPr>
          <w:rStyle w:val="BerichtCodeZchn"/>
          <w:lang w:val="de-DE"/>
        </w:rPr>
        <w:t>org.lwjgl.system</w:t>
      </w:r>
      <w:r w:rsidR="00DD6E39" w:rsidRPr="00DD6E39">
        <w:rPr>
          <w:rStyle w:val="BerichtCodeZchn"/>
        </w:rPr>
        <w:t>.MemoryUtil</w:t>
      </w:r>
      <w:r w:rsidR="00FD4043">
        <w:rPr>
          <w:lang w:val="de-DE"/>
        </w:rPr>
        <w:t xml:space="preserve">. </w:t>
      </w:r>
      <w:r w:rsidR="00FD4043">
        <w:t>In distinction to the other libraries</w:t>
      </w:r>
      <w:r w:rsidR="00FD4043" w:rsidRPr="00FD4043">
        <w:t>, the</w:t>
      </w:r>
      <w:r w:rsidR="00FD4043">
        <w:t xml:space="preserve"> memory is not initialised with zeros after allocating. While this provides better performance, the developer must clear the memory explicitly if zero-filled memory is required.</w:t>
      </w:r>
    </w:p>
    <w:p w14:paraId="3C7E7D6D" w14:textId="683820A2" w:rsidR="00A11F84" w:rsidRDefault="00FD4043" w:rsidP="00495FFD">
      <w:r>
        <w:t>In addition to the allocators mentioned above</w:t>
      </w:r>
      <w:r w:rsidR="00DD6E39" w:rsidRPr="00DD6E39">
        <w:t xml:space="preserve">, </w:t>
      </w:r>
      <w:r w:rsidR="00DD6E39">
        <w:t xml:space="preserve">LWJGL provides the ability to allocate using </w:t>
      </w:r>
      <w:r w:rsidR="00DD6E39" w:rsidRPr="00DD6E39">
        <w:rPr>
          <w:rStyle w:val="BerichtCodeZchn"/>
        </w:rPr>
        <w:t>ByteBuffer.allocateDirect()</w:t>
      </w:r>
      <w:r>
        <w:t xml:space="preserve"> as well as </w:t>
      </w:r>
      <w:r w:rsidR="00DD6E39">
        <w:t xml:space="preserve">a </w:t>
      </w:r>
      <w:r w:rsidR="00473541">
        <w:t>s</w:t>
      </w:r>
      <w:r w:rsidR="00DD6E39">
        <w:t>tack allocator, which allocates a</w:t>
      </w:r>
      <w:r w:rsidR="00E06DF2">
        <w:t xml:space="preserve">nd manages a large chunk of native memory. </w:t>
      </w:r>
      <w:r>
        <w:t xml:space="preserve">Memory allocated by a stack allocator </w:t>
      </w:r>
      <w:r w:rsidR="00E06DF2">
        <w:t>can be used by structures without requiring</w:t>
      </w:r>
      <w:r>
        <w:t xml:space="preserve"> repeated</w:t>
      </w:r>
      <w:r w:rsidR="00E06DF2">
        <w:t xml:space="preserve"> allocations.</w:t>
      </w:r>
      <w:r w:rsidR="00DD6E39">
        <w:t xml:space="preserve"> </w:t>
      </w:r>
    </w:p>
    <w:p w14:paraId="597ECE7B" w14:textId="5B043D9E" w:rsidR="00E06DF2" w:rsidRDefault="00E23CB7" w:rsidP="00495FFD">
      <w:r>
        <w:t>Furthermore, t</w:t>
      </w:r>
      <w:r w:rsidR="00E06DF2">
        <w:t xml:space="preserve">he </w:t>
      </w:r>
      <w:r>
        <w:t xml:space="preserve">structure </w:t>
      </w:r>
      <w:r w:rsidR="00E06DF2">
        <w:t>class</w:t>
      </w:r>
      <w:r>
        <w:t>es generated by LWJGL</w:t>
      </w:r>
      <w:r w:rsidR="00E06DF2">
        <w:t xml:space="preserve"> contain methods </w:t>
      </w:r>
      <w:r>
        <w:t xml:space="preserve">to perform write and read operations </w:t>
      </w:r>
      <w:r w:rsidR="00E06DF2">
        <w:t xml:space="preserve">for each </w:t>
      </w:r>
      <w:r>
        <w:t xml:space="preserve">structure </w:t>
      </w:r>
      <w:r w:rsidR="00E06DF2">
        <w:t xml:space="preserve">field. These methods translate directly to </w:t>
      </w:r>
      <w:r w:rsidR="00E06DF2" w:rsidRPr="00E06DF2">
        <w:rPr>
          <w:rStyle w:val="BerichtCodeZchn"/>
        </w:rPr>
        <w:t>Unsafe.get*()</w:t>
      </w:r>
      <w:r w:rsidR="00E06DF2">
        <w:t xml:space="preserve"> and </w:t>
      </w:r>
      <w:r w:rsidR="00E06DF2" w:rsidRPr="00E06DF2">
        <w:rPr>
          <w:rStyle w:val="BerichtCodeZchn"/>
        </w:rPr>
        <w:t>Unsafe.put*()</w:t>
      </w:r>
      <w:r w:rsidR="00E06DF2" w:rsidRPr="00E06DF2">
        <w:t>.</w:t>
      </w:r>
    </w:p>
    <w:p w14:paraId="73788D3B" w14:textId="77777777" w:rsidR="00F10603" w:rsidRDefault="00F10603" w:rsidP="00495FFD">
      <w:pPr>
        <w:pStyle w:val="berschrift3"/>
      </w:pPr>
      <w:bookmarkStart w:id="69" w:name="_Toc223203845"/>
      <w:r>
        <w:t>FFMA</w:t>
      </w:r>
      <w:bookmarkEnd w:id="69"/>
    </w:p>
    <w:p w14:paraId="55D63B5A" w14:textId="73CD1FBB" w:rsidR="00473541" w:rsidRDefault="00473541" w:rsidP="00495FFD">
      <w:r w:rsidRPr="00473541">
        <w:t xml:space="preserve">FFMA’s structures are not defined by a handwritten or generated class. Instead, an instance of </w:t>
      </w:r>
      <w:r w:rsidRPr="00473541">
        <w:rPr>
          <w:rStyle w:val="BerichtCodeZchn"/>
        </w:rPr>
        <w:t>StructLayout</w:t>
      </w:r>
      <w:r w:rsidRPr="00473541">
        <w:t xml:space="preserve"> must be created using the </w:t>
      </w:r>
      <w:r w:rsidRPr="00473541">
        <w:rPr>
          <w:rStyle w:val="BerichtCodeZchn"/>
        </w:rPr>
        <w:t>MemoryLayout.structLayout()</w:t>
      </w:r>
      <w:r w:rsidRPr="00091A2E">
        <w:t xml:space="preserve"> </w:t>
      </w:r>
      <w:r>
        <w:t>method</w:t>
      </w:r>
      <w:r w:rsidR="0008608A">
        <w:rPr>
          <w:rStyle w:val="Funotenzeichen"/>
        </w:rPr>
        <w:footnoteReference w:id="23"/>
      </w:r>
      <w:r>
        <w:t>. The arguments of this method define the type and name of the structure elements. While this method validates the alignment of each member, it does not automatically add padding. Instead padding must be explicitly added using</w:t>
      </w:r>
      <w:r w:rsidRPr="00473541">
        <w:rPr>
          <w:lang w:val="de-DE"/>
        </w:rPr>
        <w:t xml:space="preserve"> </w:t>
      </w:r>
      <w:r w:rsidRPr="00473541">
        <w:rPr>
          <w:rStyle w:val="BerichtCodeZchn"/>
          <w:lang w:val="de-DE"/>
        </w:rPr>
        <w:t>MemoryLayout.paddingLayout(</w:t>
      </w:r>
      <w:r w:rsidRPr="00473541">
        <w:rPr>
          <w:rStyle w:val="BerichtCodeZchn"/>
        </w:rPr>
        <w:t>size</w:t>
      </w:r>
      <w:r>
        <w:rPr>
          <w:rStyle w:val="BerichtCodeZchn"/>
          <w:lang w:val="de-DE"/>
        </w:rPr>
        <w:t>)</w:t>
      </w:r>
      <w:r w:rsidRPr="00473541">
        <w:t>.</w:t>
      </w:r>
      <w:r w:rsidR="00434EB1">
        <w:t xml:space="preserve"> Consequently, </w:t>
      </w:r>
      <w:r w:rsidR="003912A7">
        <w:t xml:space="preserve">the </w:t>
      </w:r>
      <w:r w:rsidR="00434EB1">
        <w:t xml:space="preserve">layout </w:t>
      </w:r>
      <w:r w:rsidR="003912A7">
        <w:t xml:space="preserve">does not require </w:t>
      </w:r>
      <w:r w:rsidR="00434EB1">
        <w:t xml:space="preserve">calculation </w:t>
      </w:r>
      <w:r w:rsidR="00434EB1" w:rsidRPr="00434EB1">
        <w:t xml:space="preserve">and can be stored by the </w:t>
      </w:r>
      <w:r w:rsidR="0057637C">
        <w:t xml:space="preserve">developer </w:t>
      </w:r>
      <w:r w:rsidR="00434EB1" w:rsidRPr="00434EB1">
        <w:t>for</w:t>
      </w:r>
      <w:r w:rsidR="00434EB1">
        <w:t xml:space="preserve"> repeated usage. No reflection is used during </w:t>
      </w:r>
      <w:r w:rsidR="003912A7">
        <w:t>this process</w:t>
      </w:r>
      <w:r w:rsidR="00434EB1">
        <w:t>.</w:t>
      </w:r>
    </w:p>
    <w:p w14:paraId="138B6F76" w14:textId="53DEA746" w:rsidR="00692795" w:rsidRDefault="00434EB1" w:rsidP="00495FFD">
      <w:r>
        <w:t xml:space="preserve">FFMA provides its own </w:t>
      </w:r>
      <w:r w:rsidR="00692795">
        <w:t>m</w:t>
      </w:r>
      <w:r>
        <w:t xml:space="preserve">emory </w:t>
      </w:r>
      <w:r w:rsidR="00692795">
        <w:t xml:space="preserve">management abstraction in the form of the </w:t>
      </w:r>
      <w:r w:rsidRPr="00434EB1">
        <w:rPr>
          <w:rStyle w:val="BerichtCodeZchn"/>
        </w:rPr>
        <w:t>Arena</w:t>
      </w:r>
      <w:r w:rsidR="00692795" w:rsidRPr="00692795">
        <w:t xml:space="preserve"> class</w:t>
      </w:r>
      <w:r w:rsidR="00692795">
        <w:rPr>
          <w:rStyle w:val="BerichtCodeZchn"/>
        </w:rPr>
        <w:t xml:space="preserve">, </w:t>
      </w:r>
      <w:r w:rsidR="00692795" w:rsidRPr="00692795">
        <w:t xml:space="preserve">which </w:t>
      </w:r>
      <w:r w:rsidR="00692795">
        <w:t xml:space="preserve">offers a set of methods for allocating native memory. Memory allocated through an </w:t>
      </w:r>
      <w:r w:rsidR="00692795" w:rsidRPr="00DF7C60">
        <w:rPr>
          <w:rStyle w:val="BerichtCodeZchn"/>
        </w:rPr>
        <w:t>Arena</w:t>
      </w:r>
      <w:r w:rsidR="00692795">
        <w:t xml:space="preserve"> is represented by instances of </w:t>
      </w:r>
      <w:r w:rsidR="00692795" w:rsidRPr="00DF7C60">
        <w:rPr>
          <w:rStyle w:val="BerichtCodeZchn"/>
        </w:rPr>
        <w:t>MemorySegment</w:t>
      </w:r>
      <w:r w:rsidR="00692795">
        <w:t xml:space="preserve">, which encapsulates the address and the size of the allocated </w:t>
      </w:r>
      <w:r w:rsidR="00DF7C60">
        <w:t xml:space="preserve">memory. Internally, </w:t>
      </w:r>
      <w:r w:rsidR="00DF7C60" w:rsidRPr="00DF7C60">
        <w:rPr>
          <w:rStyle w:val="BerichtCodeZchn"/>
        </w:rPr>
        <w:t>Arena</w:t>
      </w:r>
      <w:r w:rsidR="00DF7C60">
        <w:t xml:space="preserve"> relies on </w:t>
      </w:r>
      <w:r w:rsidR="00DF7C60" w:rsidRPr="00DF7C60">
        <w:rPr>
          <w:rStyle w:val="BerichtCodeZchn"/>
        </w:rPr>
        <w:t>Unsafe.allocateMemory()</w:t>
      </w:r>
      <w:r w:rsidR="00DF7C60">
        <w:t>.</w:t>
      </w:r>
      <w:r w:rsidR="00136FA9">
        <w:t xml:space="preserve"> All native memory allocated by a specific </w:t>
      </w:r>
      <w:r w:rsidR="00136FA9" w:rsidRPr="00136FA9">
        <w:rPr>
          <w:rStyle w:val="BerichtCodeZchn"/>
        </w:rPr>
        <w:t>Arena</w:t>
      </w:r>
      <w:r w:rsidR="00136FA9">
        <w:t xml:space="preserve"> is released when </w:t>
      </w:r>
      <w:r w:rsidR="00136FA9" w:rsidRPr="00136FA9">
        <w:rPr>
          <w:rStyle w:val="BerichtCodeZchn"/>
        </w:rPr>
        <w:t>Arena.close()</w:t>
      </w:r>
      <w:r w:rsidR="00136FA9">
        <w:t xml:space="preserve"> is called.</w:t>
      </w:r>
    </w:p>
    <w:p w14:paraId="65BD16B2" w14:textId="14EEB8BF" w:rsidR="00C24F51" w:rsidRPr="00473541" w:rsidRDefault="00C24F51" w:rsidP="00495FFD">
      <w:pPr>
        <w:rPr>
          <w:lang w:val="de-DE"/>
        </w:rPr>
      </w:pPr>
      <w:r>
        <w:t xml:space="preserve">Writing and reading operations on the native memory is achieved using the </w:t>
      </w:r>
      <w:r w:rsidRPr="00C24F51">
        <w:rPr>
          <w:rStyle w:val="BerichtCodeZchn"/>
        </w:rPr>
        <w:t>VarHandle</w:t>
      </w:r>
      <w:r>
        <w:t xml:space="preserve"> class. For each structure element a </w:t>
      </w:r>
      <w:r w:rsidRPr="00C24F51">
        <w:rPr>
          <w:rStyle w:val="BerichtCodeZchn"/>
        </w:rPr>
        <w:t>VarHandle</w:t>
      </w:r>
      <w:r>
        <w:t xml:space="preserve"> can be acquired by calling the </w:t>
      </w:r>
      <w:r w:rsidRPr="00692795">
        <w:rPr>
          <w:rStyle w:val="BerichtCodeZchn"/>
        </w:rPr>
        <w:t>varHandle()</w:t>
      </w:r>
      <w:r>
        <w:t xml:space="preserve"> method on the </w:t>
      </w:r>
      <w:r w:rsidRPr="00692795">
        <w:rPr>
          <w:rStyle w:val="BerichtCodeZchn"/>
        </w:rPr>
        <w:t>StructLayout</w:t>
      </w:r>
      <w:r>
        <w:t xml:space="preserve"> previously created.</w:t>
      </w:r>
      <w:r w:rsidR="00DF7C60">
        <w:t xml:space="preserve"> The </w:t>
      </w:r>
      <w:r w:rsidR="00DF7C60" w:rsidRPr="00836EF7">
        <w:rPr>
          <w:rStyle w:val="BerichtCodeZchn"/>
        </w:rPr>
        <w:t>VarHandle</w:t>
      </w:r>
      <w:r w:rsidR="00DF7C60">
        <w:t xml:space="preserve"> class provides </w:t>
      </w:r>
      <w:r w:rsidR="00DF7C60" w:rsidRPr="00C16A52">
        <w:rPr>
          <w:rStyle w:val="BerichtCodeZchn"/>
        </w:rPr>
        <w:t>set()</w:t>
      </w:r>
      <w:r w:rsidR="00DF7C60">
        <w:t xml:space="preserve"> and </w:t>
      </w:r>
      <w:r w:rsidR="00DF7C60" w:rsidRPr="00C16A52">
        <w:rPr>
          <w:rStyle w:val="BerichtCodeZchn"/>
        </w:rPr>
        <w:t>get()</w:t>
      </w:r>
      <w:r w:rsidR="00DF7C60">
        <w:t xml:space="preserve"> methods to write </w:t>
      </w:r>
      <w:r w:rsidR="00836EF7">
        <w:t xml:space="preserve">to </w:t>
      </w:r>
      <w:r w:rsidR="00DF7C60">
        <w:t xml:space="preserve">and read </w:t>
      </w:r>
      <w:r w:rsidR="00836EF7">
        <w:t>from</w:t>
      </w:r>
      <w:r w:rsidR="00DF7C60">
        <w:t xml:space="preserve"> the native memory</w:t>
      </w:r>
      <w:r w:rsidR="00C16A52">
        <w:t xml:space="preserve">. Both methods are intrinsic candidates and have a polymorphic signature. Intrinsic candidates may be replaced by handwritten </w:t>
      </w:r>
      <w:r w:rsidR="00C16A52">
        <w:lastRenderedPageBreak/>
        <w:t>assembly or bytecode to increase performance</w:t>
      </w:r>
      <w:r w:rsidR="00091A2E">
        <w:t xml:space="preserve"> </w:t>
      </w:r>
      <w:r w:rsidR="00091A2E">
        <w:fldChar w:fldCharType="begin"/>
      </w:r>
      <w:r w:rsidR="00BF791C">
        <w:instrText xml:space="preserve"> ADDIN ZOTERO_ITEM CSL_CITATION {"citationID":"NDL6sJBX","properties":{"formattedCitation":"[15]","plainCitation":"[15]","noteIndex":0},"citationItems":[{"id":28,"uris":["http://zotero.org/users/local/qUQ1uMZK/items/QW6I4GPP"],"itemData":{"id":28,"type":"book","edition":"First edition","event-place":"Beijing Boston Farnham Sebastopol Tokyo","ISBN":"978-1-4920-2579-5","language":"eng","number-of-pages":"1","publisher":"O'Reilly","publisher-place":"Beijing Boston Farnham Sebastopol Tokyo","source":"K10plus ISBN","title":"Optimizing Java: practical techniques for improving JVM application performance","title-short":"Optimizing Java","author":[{"family":"Evans","given":"Benjamin J."},{"family":"Gough","given":"James"},{"family":"Newland","given":"Chris"}],"issued":{"date-parts":[["2018"]]}}}],"schema":"https://github.com/citation-style-language/schema/raw/master/csl-citation.json"} </w:instrText>
      </w:r>
      <w:r w:rsidR="00091A2E">
        <w:fldChar w:fldCharType="separate"/>
      </w:r>
      <w:r w:rsidR="00FF1C78" w:rsidRPr="00FF1C78">
        <w:rPr>
          <w:rFonts w:cs="Times New Roman"/>
        </w:rPr>
        <w:t>[15]</w:t>
      </w:r>
      <w:r w:rsidR="00091A2E">
        <w:fldChar w:fldCharType="end"/>
      </w:r>
      <w:r w:rsidR="00C16A52">
        <w:t>.</w:t>
      </w:r>
      <w:r w:rsidR="00236C09">
        <w:t xml:space="preserve"> The signature of a polymorphic method is not defined by the method definition, but instead by the types at the call site</w:t>
      </w:r>
      <w:r w:rsidR="00091A2E">
        <w:rPr>
          <w:rStyle w:val="Funotenzeichen"/>
        </w:rPr>
        <w:footnoteReference w:id="24"/>
      </w:r>
      <w:r w:rsidR="00236C09">
        <w:t xml:space="preserve">. </w:t>
      </w:r>
      <w:r w:rsidR="0069003E">
        <w:t>Thus,</w:t>
      </w:r>
      <w:r w:rsidR="00236C09">
        <w:t xml:space="preserve"> the code executed after calling </w:t>
      </w:r>
      <w:r w:rsidR="00236C09" w:rsidRPr="0069003E">
        <w:rPr>
          <w:rStyle w:val="BerichtCodeZchn"/>
        </w:rPr>
        <w:t>VarHandle.set()</w:t>
      </w:r>
      <w:r w:rsidR="00236C09">
        <w:t xml:space="preserve"> or </w:t>
      </w:r>
      <w:r w:rsidR="00236C09" w:rsidRPr="0069003E">
        <w:rPr>
          <w:rStyle w:val="BerichtCodeZchn"/>
        </w:rPr>
        <w:t>VarHandle.get()</w:t>
      </w:r>
      <w:r w:rsidR="00236C09">
        <w:t xml:space="preserve"> </w:t>
      </w:r>
      <w:r w:rsidR="003912A7">
        <w:t xml:space="preserve">is not deterministic </w:t>
      </w:r>
      <w:r w:rsidR="00236C09">
        <w:t xml:space="preserve">cannot </w:t>
      </w:r>
      <w:r w:rsidR="00091A2E">
        <w:t xml:space="preserve">be </w:t>
      </w:r>
      <w:r w:rsidR="0069003E">
        <w:t>derived from</w:t>
      </w:r>
      <w:r w:rsidR="00236C09">
        <w:t xml:space="preserve"> the </w:t>
      </w:r>
      <w:r w:rsidR="0069003E">
        <w:t>Java source code.</w:t>
      </w:r>
    </w:p>
    <w:p w14:paraId="429687E1" w14:textId="77777777" w:rsidR="00F10603" w:rsidRDefault="00F10603" w:rsidP="00495FFD">
      <w:pPr>
        <w:pStyle w:val="berschrift3"/>
      </w:pPr>
      <w:bookmarkStart w:id="70" w:name="_Toc223203846"/>
      <w:r>
        <w:t>JNA</w:t>
      </w:r>
      <w:bookmarkEnd w:id="70"/>
    </w:p>
    <w:p w14:paraId="5EC84A3A" w14:textId="0F134F6C" w:rsidR="003F3855" w:rsidRDefault="00113271" w:rsidP="00495FFD">
      <w:r>
        <w:t xml:space="preserve">A structure in JNA </w:t>
      </w:r>
      <w:r w:rsidR="00944ED3">
        <w:t>is</w:t>
      </w:r>
      <w:r>
        <w:t xml:space="preserve"> defined by a handwritten class extending </w:t>
      </w:r>
      <w:r w:rsidRPr="00113271">
        <w:rPr>
          <w:rStyle w:val="BerichtCodeZchn"/>
        </w:rPr>
        <w:t>com.sun.jna.Structure</w:t>
      </w:r>
      <w:r w:rsidR="00823A8B">
        <w:rPr>
          <w:rStyle w:val="Funotenzeichen"/>
          <w:rFonts w:ascii="Courier New" w:hAnsi="Courier New"/>
          <w:noProof/>
          <w:sz w:val="20"/>
        </w:rPr>
        <w:footnoteReference w:id="25"/>
      </w:r>
      <w:r w:rsidRPr="00113271">
        <w:t>.</w:t>
      </w:r>
      <w:r>
        <w:t xml:space="preserve"> </w:t>
      </w:r>
      <w:r w:rsidR="00D25DB2">
        <w:t>The structure layout calculation happens the first time the constructor is executed, and the resulting layout is stored into a hash map. During layout calculation all fields of the handwritten class are iterated and validated using reflection.</w:t>
      </w:r>
    </w:p>
    <w:p w14:paraId="5BD6AB26" w14:textId="5BE827E1" w:rsidR="00D25DB2" w:rsidRDefault="009912CA" w:rsidP="00495FFD">
      <w:r>
        <w:t>M</w:t>
      </w:r>
      <w:r w:rsidR="00D25DB2">
        <w:t>emory allocation</w:t>
      </w:r>
      <w:r>
        <w:t xml:space="preserve"> happens automatically during constructor execution using the C</w:t>
      </w:r>
      <w:r w:rsidR="003912A7">
        <w:t>-</w:t>
      </w:r>
      <w:r>
        <w:t xml:space="preserve">function malloc. JNA also registers a </w:t>
      </w:r>
      <w:r w:rsidRPr="009912CA">
        <w:rPr>
          <w:rStyle w:val="BerichtCodeZchn"/>
        </w:rPr>
        <w:t>Cleaner</w:t>
      </w:r>
      <w:r>
        <w:t xml:space="preserve"> to free the memory once it is no longer used.</w:t>
      </w:r>
    </w:p>
    <w:p w14:paraId="7591CE23" w14:textId="2A761C25" w:rsidR="00EC24BD" w:rsidRDefault="00C43BB5" w:rsidP="00495FFD">
      <w:r>
        <w:t xml:space="preserve">Write and read operations are not performed directly on native memory. Instead, structure fields are represented as regular Java primitive fields, and write operations initially modify these fields through standard Java assignments. Only once the </w:t>
      </w:r>
      <w:r w:rsidRPr="00C43BB5">
        <w:rPr>
          <w:rStyle w:val="BerichtCodeZchn"/>
        </w:rPr>
        <w:t>write()</w:t>
      </w:r>
      <w:r>
        <w:t xml:space="preserve"> method is invoked, the current values of the Java fields are accessed – using reflection – and subsequently converted and written to the corresponding locations in native memory</w:t>
      </w:r>
      <w:r w:rsidR="00EC24BD">
        <w:t xml:space="preserve"> using custom JNI methods</w:t>
      </w:r>
      <w:r>
        <w:t xml:space="preserve">. Read operations follow the inverse process. Upon invoking the </w:t>
      </w:r>
      <w:r w:rsidRPr="00C43BB5">
        <w:rPr>
          <w:rStyle w:val="BerichtCodeZchn"/>
        </w:rPr>
        <w:t>read()</w:t>
      </w:r>
      <w:r>
        <w:t xml:space="preserve"> method, the native memory is read</w:t>
      </w:r>
      <w:r w:rsidR="00EC24BD">
        <w:t xml:space="preserve"> using custom JNI methods</w:t>
      </w:r>
      <w:r>
        <w:t xml:space="preserve">, converted to their respective Java types, and stored in the associated Java fields. </w:t>
      </w:r>
      <w:r w:rsidRPr="00C43BB5">
        <w:t>The values can then be accessed through these fields in subsequent Java code.</w:t>
      </w:r>
    </w:p>
    <w:p w14:paraId="4D1DC944" w14:textId="04DD349A" w:rsidR="00F10603" w:rsidRDefault="00F10603" w:rsidP="00495FFD">
      <w:pPr>
        <w:pStyle w:val="berschrift3"/>
      </w:pPr>
      <w:bookmarkStart w:id="71" w:name="_Toc223203847"/>
      <w:r>
        <w:t>LUtils</w:t>
      </w:r>
      <w:bookmarkEnd w:id="71"/>
    </w:p>
    <w:p w14:paraId="21DAF758" w14:textId="23CD956A" w:rsidR="002C5EA5" w:rsidRDefault="00172AD7" w:rsidP="002C5EA5">
      <w:r>
        <w:t xml:space="preserve">LUtils defines structures by extending the </w:t>
      </w:r>
      <w:r w:rsidRPr="00172AD7">
        <w:rPr>
          <w:rStyle w:val="BerichtCodeZchn"/>
        </w:rPr>
        <w:t>ComplexStructure</w:t>
      </w:r>
      <w:r>
        <w:t xml:space="preserve"> class</w:t>
      </w:r>
      <w:r w:rsidR="00136FA9">
        <w:t xml:space="preserve"> as described in </w:t>
      </w:r>
      <w:r w:rsidR="00136FA9">
        <w:fldChar w:fldCharType="begin"/>
      </w:r>
      <w:r w:rsidR="00136FA9">
        <w:instrText xml:space="preserve"> REF _Ref222582560 \r \h </w:instrText>
      </w:r>
      <w:r w:rsidR="00136FA9">
        <w:fldChar w:fldCharType="separate"/>
      </w:r>
      <w:r w:rsidR="008A128C">
        <w:t>3.3.1</w:t>
      </w:r>
      <w:r w:rsidR="00136FA9">
        <w:fldChar w:fldCharType="end"/>
      </w:r>
      <w:r>
        <w:t>. The structure layout calculation happens the first time a structure type in combination with a specific ABI is allocated, and the resulting layout is stored into a hash map. During layout calculation all fields of the handwritten class are iterated and their annotations read using reflection.</w:t>
      </w:r>
    </w:p>
    <w:p w14:paraId="1158B8C1" w14:textId="511A8677" w:rsidR="00172AD7" w:rsidRDefault="00172AD7" w:rsidP="002C5EA5">
      <w:r>
        <w:t xml:space="preserve">Memory allocation happens explicitly by calling the </w:t>
      </w:r>
      <w:r w:rsidRPr="00172AD7">
        <w:rPr>
          <w:rStyle w:val="BerichtCodeZchn"/>
        </w:rPr>
        <w:t>allocate()</w:t>
      </w:r>
      <w:r>
        <w:t xml:space="preserve"> method and uses </w:t>
      </w:r>
      <w:r w:rsidRPr="00172AD7">
        <w:rPr>
          <w:rStyle w:val="BerichtCodeZchn"/>
        </w:rPr>
        <w:t>ByteBuffer.allocateDirect()</w:t>
      </w:r>
      <w:r>
        <w:t xml:space="preserve"> internally.</w:t>
      </w:r>
    </w:p>
    <w:p w14:paraId="6725CFBA" w14:textId="1E619351" w:rsidR="00523984" w:rsidRPr="002C5EA5" w:rsidRDefault="00523984" w:rsidP="002C5EA5">
      <w:r>
        <w:t>Write and read operations are performed using methods provide</w:t>
      </w:r>
      <w:r w:rsidR="00136FA9">
        <w:t>d</w:t>
      </w:r>
      <w:r>
        <w:t xml:space="preserve"> by the wrapper classes (</w:t>
      </w:r>
      <w:r w:rsidRPr="00523984">
        <w:rPr>
          <w:rStyle w:val="BerichtCodeZchn"/>
        </w:rPr>
        <w:t>BBInt1</w:t>
      </w:r>
      <w:r>
        <w:t xml:space="preserve">, </w:t>
      </w:r>
      <w:r w:rsidRPr="00523984">
        <w:rPr>
          <w:rStyle w:val="BerichtCodeZchn"/>
        </w:rPr>
        <w:t>BBFloat1</w:t>
      </w:r>
      <w:r>
        <w:t xml:space="preserve">, </w:t>
      </w:r>
      <w:r w:rsidRPr="00523984">
        <w:t>…)</w:t>
      </w:r>
      <w:r>
        <w:t xml:space="preserve"> and translate directly to </w:t>
      </w:r>
      <w:r w:rsidRPr="00523984">
        <w:rPr>
          <w:rStyle w:val="BerichtCodeZchn"/>
        </w:rPr>
        <w:t>ByteBuffer.get*()</w:t>
      </w:r>
      <w:r w:rsidRPr="00523984">
        <w:t xml:space="preserve"> </w:t>
      </w:r>
      <w:r>
        <w:t xml:space="preserve">and </w:t>
      </w:r>
      <w:r w:rsidRPr="00523984">
        <w:rPr>
          <w:rStyle w:val="BerichtCodeZchn"/>
        </w:rPr>
        <w:t>ByteBuffer.put*()</w:t>
      </w:r>
      <w:r w:rsidRPr="00523984">
        <w:t>.</w:t>
      </w:r>
    </w:p>
    <w:p w14:paraId="47660A03" w14:textId="1DA2819B" w:rsidR="00E449ED" w:rsidRDefault="00E449ED">
      <w:pPr>
        <w:pStyle w:val="berschrift1"/>
      </w:pPr>
      <w:bookmarkStart w:id="72" w:name="_Ref221562286"/>
      <w:bookmarkStart w:id="73" w:name="_Toc223203848"/>
      <w:r>
        <w:lastRenderedPageBreak/>
        <w:t>Experiments</w:t>
      </w:r>
      <w:bookmarkEnd w:id="65"/>
      <w:bookmarkEnd w:id="72"/>
      <w:bookmarkEnd w:id="73"/>
    </w:p>
    <w:p w14:paraId="0BB3D7CE" w14:textId="4325FBD0" w:rsidR="00E449ED" w:rsidRDefault="00A80DCB" w:rsidP="00E449ED">
      <w:r>
        <w:t xml:space="preserve">This chapter </w:t>
      </w:r>
      <w:r w:rsidR="00136FA9">
        <w:t>describes</w:t>
      </w:r>
      <w:r>
        <w:t xml:space="preserve"> three different experiments comparing execution time and allocation rate</w:t>
      </w:r>
      <w:r w:rsidR="00136FA9">
        <w:t xml:space="preserve"> of multiple benchmarks</w:t>
      </w:r>
      <w:r>
        <w:t>.</w:t>
      </w:r>
      <w:r w:rsidR="00B67814">
        <w:t xml:space="preserve"> To conduct these measurements,</w:t>
      </w:r>
      <w:r>
        <w:t xml:space="preserve"> </w:t>
      </w:r>
      <w:r w:rsidR="00B67814">
        <w:t>the Java Microbenchmark Harness (JMH)</w:t>
      </w:r>
      <w:r w:rsidR="00F77568">
        <w:t xml:space="preserve"> –</w:t>
      </w:r>
      <w:r w:rsidR="00B67814">
        <w:t xml:space="preserve"> presented in section</w:t>
      </w:r>
      <w:r>
        <w:t xml:space="preserve"> </w:t>
      </w:r>
      <w:r>
        <w:fldChar w:fldCharType="begin"/>
      </w:r>
      <w:r>
        <w:instrText xml:space="preserve"> REF _Ref221839806 \r \h </w:instrText>
      </w:r>
      <w:r>
        <w:fldChar w:fldCharType="separate"/>
      </w:r>
      <w:r w:rsidR="008A128C">
        <w:t>2.3.3</w:t>
      </w:r>
      <w:r>
        <w:fldChar w:fldCharType="end"/>
      </w:r>
      <w:r w:rsidR="00F77568">
        <w:t xml:space="preserve"> –</w:t>
      </w:r>
      <w:r w:rsidR="00B67814">
        <w:t xml:space="preserve"> is used</w:t>
      </w:r>
      <w:r>
        <w:t>.</w:t>
      </w:r>
      <w:r w:rsidR="00F77568">
        <w:t xml:space="preserve"> </w:t>
      </w:r>
      <w:r w:rsidR="00E449ED">
        <w:t>Each experiment</w:t>
      </w:r>
      <w:r w:rsidR="00F14995">
        <w:t xml:space="preserve"> compares structures of different sizes</w:t>
      </w:r>
      <w:r w:rsidR="00E449ED">
        <w:t xml:space="preserve"> </w:t>
      </w:r>
      <w:r w:rsidR="00F14995">
        <w:t>using</w:t>
      </w:r>
      <w:r w:rsidR="00E449ED">
        <w:t xml:space="preserve"> three JMH benchmarks</w:t>
      </w:r>
      <w:r w:rsidR="00FE116E">
        <w:t>, which are executed for each of the four libraries separately</w:t>
      </w:r>
      <w:r w:rsidR="00E449ED">
        <w:t>:</w:t>
      </w:r>
    </w:p>
    <w:p w14:paraId="1A05EA4D" w14:textId="05BA3137" w:rsidR="00E449ED" w:rsidRDefault="00E449ED" w:rsidP="00E449ED">
      <w:pPr>
        <w:pStyle w:val="Listenabsatz"/>
        <w:numPr>
          <w:ilvl w:val="0"/>
          <w:numId w:val="64"/>
        </w:numPr>
      </w:pPr>
      <w:r>
        <w:t>Allocating structures</w:t>
      </w:r>
    </w:p>
    <w:p w14:paraId="1CEFA5DB" w14:textId="49B366CA" w:rsidR="00E449ED" w:rsidRDefault="00E449ED" w:rsidP="00E449ED">
      <w:pPr>
        <w:pStyle w:val="Listenabsatz"/>
        <w:numPr>
          <w:ilvl w:val="0"/>
          <w:numId w:val="64"/>
        </w:numPr>
      </w:pPr>
      <w:r>
        <w:t xml:space="preserve">Allocate </w:t>
      </w:r>
      <w:r w:rsidR="00A4081B">
        <w:t xml:space="preserve">one or more </w:t>
      </w:r>
      <w:r>
        <w:t>structure</w:t>
      </w:r>
      <w:r w:rsidR="00A4081B">
        <w:t>s</w:t>
      </w:r>
      <w:r w:rsidR="00871587">
        <w:t xml:space="preserve"> as well as</w:t>
      </w:r>
      <w:r>
        <w:t xml:space="preserve"> writ</w:t>
      </w:r>
      <w:r w:rsidR="00871587">
        <w:t>ing</w:t>
      </w:r>
      <w:r>
        <w:t xml:space="preserve"> to and read</w:t>
      </w:r>
      <w:r w:rsidR="00871587">
        <w:t>ing</w:t>
      </w:r>
      <w:r>
        <w:t xml:space="preserve"> from the structure</w:t>
      </w:r>
      <w:r w:rsidR="00A4081B">
        <w:t>s</w:t>
      </w:r>
    </w:p>
    <w:p w14:paraId="4BD2BB4E" w14:textId="721622DC" w:rsidR="00E449ED" w:rsidRDefault="00871587" w:rsidP="00871587">
      <w:pPr>
        <w:pStyle w:val="Listenabsatz"/>
        <w:numPr>
          <w:ilvl w:val="0"/>
          <w:numId w:val="64"/>
        </w:numPr>
      </w:pPr>
      <w:r>
        <w:t>Allocate one or more structures as well as writing to and reading from the structures</w:t>
      </w:r>
      <w:r>
        <w:t xml:space="preserve"> </w:t>
      </w:r>
      <w:r w:rsidR="00E449ED">
        <w:t>(without warmup)</w:t>
      </w:r>
    </w:p>
    <w:p w14:paraId="1A48E8E4" w14:textId="61E92E3F" w:rsidR="00FC013C" w:rsidRDefault="00694C79" w:rsidP="00E449ED">
      <w:r>
        <w:t>B</w:t>
      </w:r>
      <w:r w:rsidR="007C62EB">
        <w:t xml:space="preserve">enchmark </w:t>
      </w:r>
      <w:r>
        <w:t xml:space="preserve">1 </w:t>
      </w:r>
      <w:r w:rsidR="007C62EB">
        <w:t xml:space="preserve">aims to </w:t>
      </w:r>
      <w:r w:rsidR="00FD079F">
        <w:t>compare</w:t>
      </w:r>
      <w:r w:rsidR="007C62EB">
        <w:t xml:space="preserve"> </w:t>
      </w:r>
      <w:r w:rsidR="00C67DDE">
        <w:t xml:space="preserve">the native memory </w:t>
      </w:r>
      <w:r w:rsidR="007C62EB">
        <w:t>allocation</w:t>
      </w:r>
      <w:r w:rsidR="00C67DDE">
        <w:t xml:space="preserve"> and initiali</w:t>
      </w:r>
      <w:r w:rsidR="00D56400">
        <w:t>s</w:t>
      </w:r>
      <w:r w:rsidR="00C67DDE">
        <w:t>ation of classes required for the structures.</w:t>
      </w:r>
      <w:r w:rsidR="00604B7F" w:rsidRPr="00604B7F">
        <w:t xml:space="preserve"> </w:t>
      </w:r>
      <w:r w:rsidR="00136FA9">
        <w:t>No write or read operations are performed on any structure elements</w:t>
      </w:r>
      <w:r w:rsidR="00604B7F">
        <w:t xml:space="preserve">. The </w:t>
      </w:r>
      <w:r w:rsidR="000A3C2A">
        <w:t>benchmark</w:t>
      </w:r>
      <w:r w:rsidR="00604B7F">
        <w:t xml:space="preserve"> is intentionally minimalistic to isolate overhead associated with memory allocation and </w:t>
      </w:r>
      <w:r w:rsidR="00136FA9">
        <w:t>structure</w:t>
      </w:r>
      <w:r w:rsidR="00871587">
        <w:t xml:space="preserve"> </w:t>
      </w:r>
      <w:r w:rsidR="00604B7F">
        <w:t>creation.</w:t>
      </w:r>
    </w:p>
    <w:p w14:paraId="510DCE31" w14:textId="6EC12B92" w:rsidR="00FC013C" w:rsidRDefault="00C67DDE" w:rsidP="00E449ED">
      <w:r>
        <w:t xml:space="preserve">The goal of benchmark </w:t>
      </w:r>
      <w:r w:rsidR="00694C79">
        <w:t xml:space="preserve">2 </w:t>
      </w:r>
      <w:r>
        <w:t>is to compare the performance of writing to and reading from structure</w:t>
      </w:r>
      <w:r w:rsidR="006944E4">
        <w:t>s</w:t>
      </w:r>
      <w:r>
        <w:t xml:space="preserve">. </w:t>
      </w:r>
      <w:r w:rsidR="00FC013C">
        <w:t>A</w:t>
      </w:r>
      <w:r w:rsidR="006944E4">
        <w:t>t</w:t>
      </w:r>
      <w:r w:rsidR="00FC013C">
        <w:t xml:space="preserve"> </w:t>
      </w:r>
      <w:r w:rsidR="006944E4">
        <w:t>least one</w:t>
      </w:r>
      <w:r w:rsidR="00FC013C">
        <w:t xml:space="preserve"> structure is allocated, and all fields are set to random values. The random values are the same for each of the four libraries. They are generated using </w:t>
      </w:r>
      <w:r w:rsidR="00FC013C" w:rsidRPr="00FC013C">
        <w:rPr>
          <w:rStyle w:val="BerichtCodeZchn"/>
        </w:rPr>
        <w:t>java.lang.Random</w:t>
      </w:r>
      <w:r w:rsidR="00FC013C">
        <w:t xml:space="preserve"> with a</w:t>
      </w:r>
      <w:r w:rsidR="00136FA9">
        <w:t xml:space="preserve"> fixed</w:t>
      </w:r>
      <w:r w:rsidR="00FC013C">
        <w:t xml:space="preserve"> seed to allow reproducibility. Afterwards all fields are read and compared with the original input. The comparison</w:t>
      </w:r>
      <w:r w:rsidR="006944E4">
        <w:t xml:space="preserve"> code</w:t>
      </w:r>
      <w:r w:rsidR="00FC013C">
        <w:t xml:space="preserve"> is the same for </w:t>
      </w:r>
      <w:r w:rsidR="006944E4">
        <w:t>all</w:t>
      </w:r>
      <w:r w:rsidR="00FC013C">
        <w:t xml:space="preserve"> four libraries, thus not skewing the benchmark</w:t>
      </w:r>
      <w:r w:rsidR="00136FA9">
        <w:t xml:space="preserve"> results</w:t>
      </w:r>
      <w:r w:rsidR="00FC013C">
        <w:t>.</w:t>
      </w:r>
      <w:r w:rsidR="006944E4">
        <w:t xml:space="preserve"> Additionally, a reference benchmark is run which allocates the same structures but without performing any </w:t>
      </w:r>
      <w:r w:rsidR="00136FA9">
        <w:t>write</w:t>
      </w:r>
      <w:r w:rsidR="006944E4">
        <w:t xml:space="preserve"> or </w:t>
      </w:r>
      <w:r w:rsidR="00136FA9">
        <w:t>read</w:t>
      </w:r>
      <w:r w:rsidR="006944E4">
        <w:t xml:space="preserve"> operations. </w:t>
      </w:r>
      <w:r w:rsidR="00842F06">
        <w:t>This</w:t>
      </w:r>
      <w:r w:rsidR="000A3C2A">
        <w:t xml:space="preserve"> reference </w:t>
      </w:r>
      <w:r w:rsidR="006944E4">
        <w:t xml:space="preserve">benchmark </w:t>
      </w:r>
      <w:r w:rsidR="00FE075C">
        <w:t>is</w:t>
      </w:r>
      <w:r w:rsidR="006944E4">
        <w:t xml:space="preserve"> used to draw a reference line in the resulting plots</w:t>
      </w:r>
      <w:r w:rsidR="00842F06">
        <w:t xml:space="preserve">, thereby isolating the overhead introduced by </w:t>
      </w:r>
      <w:r w:rsidR="00871587">
        <w:t>write/read</w:t>
      </w:r>
      <w:r w:rsidR="00842F06">
        <w:t xml:space="preserve"> access</w:t>
      </w:r>
      <w:r w:rsidR="006944E4">
        <w:t>.</w:t>
      </w:r>
    </w:p>
    <w:p w14:paraId="7D6AAD91" w14:textId="38B30033" w:rsidR="0017185B" w:rsidRDefault="00C67DDE" w:rsidP="00E449ED">
      <w:r>
        <w:t xml:space="preserve">The goal of benchmark </w:t>
      </w:r>
      <w:r w:rsidR="00694C79">
        <w:t xml:space="preserve">3 </w:t>
      </w:r>
      <w:r>
        <w:t xml:space="preserve">is to </w:t>
      </w:r>
      <w:r w:rsidR="00531927">
        <w:t xml:space="preserve">compare </w:t>
      </w:r>
      <w:r w:rsidR="00842F06">
        <w:t>the</w:t>
      </w:r>
      <w:r w:rsidR="00531927">
        <w:t xml:space="preserve"> startup time </w:t>
      </w:r>
      <w:r w:rsidR="00842F06">
        <w:t>across all evaluated</w:t>
      </w:r>
      <w:r w:rsidR="00531927">
        <w:t xml:space="preserve"> libraries. However, it does not provide much valuable information in real use case scenarios, because the benchmark cannot differentiate between time spent in code executed once for the entire application and</w:t>
      </w:r>
      <w:r w:rsidR="00871587">
        <w:t xml:space="preserve"> </w:t>
      </w:r>
      <w:r w:rsidR="00871587">
        <w:t>time spent in</w:t>
      </w:r>
      <w:r w:rsidR="00531927">
        <w:t xml:space="preserve"> code executed once for every</w:t>
      </w:r>
      <w:r w:rsidR="00871587">
        <w:t xml:space="preserve"> structure</w:t>
      </w:r>
      <w:r w:rsidR="00531927">
        <w:t>. Additionally, due to the way the benchmark is executed i</w:t>
      </w:r>
      <w:r w:rsidR="00871587">
        <w:t>t</w:t>
      </w:r>
      <w:r w:rsidR="00531927">
        <w:t xml:space="preserve"> cannot be analysed using the </w:t>
      </w:r>
      <w:r w:rsidR="00871587">
        <w:t>A</w:t>
      </w:r>
      <w:r w:rsidR="00531927">
        <w:t>sync</w:t>
      </w:r>
      <w:r w:rsidR="00871587">
        <w:t>-P</w:t>
      </w:r>
      <w:r w:rsidR="00531927">
        <w:t>rofiler.</w:t>
      </w:r>
      <w:r w:rsidR="0017185B">
        <w:t xml:space="preserve"> </w:t>
      </w:r>
      <w:r w:rsidR="00871587">
        <w:t>The reference benchmark executes the same code without performing one-time initiali</w:t>
      </w:r>
      <w:r w:rsidR="00D56400">
        <w:t>s</w:t>
      </w:r>
      <w:r w:rsidR="00871587">
        <w:t>ations, therefore isolating the startup costs.</w:t>
      </w:r>
    </w:p>
    <w:p w14:paraId="329F8C2C" w14:textId="31206BB3" w:rsidR="00F14995" w:rsidRDefault="0017185B" w:rsidP="00E449ED">
      <w:r>
        <w:t>All benchmarks are executed on the same hardware</w:t>
      </w:r>
      <w:r w:rsidR="00FC013C">
        <w:t>, which</w:t>
      </w:r>
      <w:r>
        <w:t xml:space="preserve"> is a Dell Latitude 5300 laptop with an Intel Core i5 vPro CPU with 16 Gigabyte of </w:t>
      </w:r>
      <w:r w:rsidR="00FC013C">
        <w:t xml:space="preserve">DDR4 </w:t>
      </w:r>
      <w:r>
        <w:t xml:space="preserve">RAM and no dedicated GPU. The laptop </w:t>
      </w:r>
      <w:r>
        <w:lastRenderedPageBreak/>
        <w:t>is running the operating system Pop!_OS 24.04 LTS.</w:t>
      </w:r>
      <w:r w:rsidR="00014DE7">
        <w:t xml:space="preserve"> Additionally, Intel SpeedStep, Intel Turbo Boost, hyper-threading and address space layout randomi</w:t>
      </w:r>
      <w:r w:rsidR="00D56400">
        <w:t>s</w:t>
      </w:r>
      <w:r w:rsidR="00014DE7">
        <w:t xml:space="preserve">ation has been disabled to avoid performance fluctuations caused by these features </w:t>
      </w:r>
      <w:r w:rsidR="00014DE7">
        <w:fldChar w:fldCharType="begin"/>
      </w:r>
      <w:r w:rsidR="00BF791C">
        <w:instrText xml:space="preserve"> ADDIN ZOTERO_ITEM CSL_CITATION {"citationID":"NNlnxseJ","properties":{"formattedCitation":"[24]","plainCitation":"[24]","noteIndex":0},"citationItems":[{"id":62,"uris":["http://zotero.org/users/local/qUQ1uMZK/items/RPZ2XG6K"],"itemData":{"id":62,"type":"article-journal","abstract":"Abstract\n            Microbenchmarking is a widely used form of performance testing in Java software. A microbenchmark repeatedly executes a small chunk of code while collecting measurements related to its performance. Due to Java Virtual Machine optimizations, microbenchmarks are usually subject to severe performance fluctuations in the first phase of their execution (also known as warmup). For this reason, software developers typically discard measurements of this phase and focus their analysis when benchmarks reach a steady state of performance. Developers estimate the end of the warmup phase based on their expertise, and configure their benchmarks accordingly. Unfortunately, this approach is based on two strong assumptions: (i) benchmarks always reach a steady state of performance and (ii) developers accurately estimate warmup. In this paper, we show that Java microbenchmarks do not always reach a steady state, and often developers fail to accurately estimate the end of the warmup phase. We found that a considerable portion of studied benchmarks do not hit the steady state, and warmup estimates provided by software developers are often inaccurate (with a large error). This has significant implications both in terms of results quality and time-effort. Furthermore, we found that dynamic reconfiguration significantly improves warmup estimation accuracy, but still it induces suboptimal warmup estimates and relevant side-effects. We envision this paper as a starting point for supporting the introduction of more sophisticated automated techniques that can ensure results quality in a timely fashion.","container-title":"Empirical Software Engineering","DOI":"10.1007/s10664-022-10247-x","ISSN":"1382-3256, 1573-7616","issue":"1","journalAbbreviation":"Empir Software Eng","language":"en","page":"13","source":"DOI.org (Crossref)","title":"Towards effective assessment of steady state performance in Java software: are we there yet?","title-short":"Towards effective assessment of steady state performance in Java software","volume":"28","author":[{"family":"Traini","given":"Luca"},{"family":"Cortellessa","given":"Vittorio"},{"family":"Di Pompeo","given":"Daniele"},{"family":"Tucci","given":"Michele"}],"issued":{"date-parts":[["2023",1]]}}}],"schema":"https://github.com/citation-style-language/schema/raw/master/csl-citation.json"} </w:instrText>
      </w:r>
      <w:r w:rsidR="00014DE7">
        <w:fldChar w:fldCharType="separate"/>
      </w:r>
      <w:r w:rsidR="00FF1C78" w:rsidRPr="00FF1C78">
        <w:rPr>
          <w:rFonts w:cs="Times New Roman"/>
        </w:rPr>
        <w:t>[24]</w:t>
      </w:r>
      <w:r w:rsidR="00014DE7">
        <w:fldChar w:fldCharType="end"/>
      </w:r>
      <w:r w:rsidR="00014DE7">
        <w:t xml:space="preserve">. Furthermore, the available memory has been fixed to 8GB using Java’s </w:t>
      </w:r>
      <w:r w:rsidR="00014DE7" w:rsidRPr="00014DE7">
        <w:rPr>
          <w:rStyle w:val="BerichtCodeZchn"/>
        </w:rPr>
        <w:t>Xmx</w:t>
      </w:r>
      <w:r w:rsidR="00014DE7">
        <w:t xml:space="preserve"> flag.</w:t>
      </w:r>
    </w:p>
    <w:p w14:paraId="31847E91" w14:textId="127D68E3" w:rsidR="00E449ED" w:rsidRPr="00E449ED" w:rsidRDefault="00E449ED" w:rsidP="00E449ED">
      <w:r>
        <w:t xml:space="preserve">Before discussing the experiments, the general experiment setup </w:t>
      </w:r>
      <w:r w:rsidR="00F14995">
        <w:t>is</w:t>
      </w:r>
      <w:r>
        <w:t xml:space="preserve"> </w:t>
      </w:r>
      <w:r w:rsidR="00F14995">
        <w:t>shown. Then each experiment is described including the results and an interpretation</w:t>
      </w:r>
      <w:r w:rsidR="00531927">
        <w:t xml:space="preserve"> of the results</w:t>
      </w:r>
      <w:r w:rsidR="00F14995">
        <w:t>.</w:t>
      </w:r>
      <w:r w:rsidR="00842F06">
        <w:t xml:space="preserve"> The specific code of each experiment is available on GitHub</w:t>
      </w:r>
      <w:r w:rsidR="00842F06">
        <w:rPr>
          <w:rStyle w:val="Funotenzeichen"/>
        </w:rPr>
        <w:footnoteReference w:id="26"/>
      </w:r>
      <w:r w:rsidR="00842F06">
        <w:t>.</w:t>
      </w:r>
    </w:p>
    <w:p w14:paraId="1A9A8407" w14:textId="7EAB8B90" w:rsidR="00456391" w:rsidRDefault="00456391" w:rsidP="007C62EB">
      <w:pPr>
        <w:pStyle w:val="berschrift2"/>
      </w:pPr>
      <w:bookmarkStart w:id="74" w:name="_Ref220345416"/>
      <w:bookmarkStart w:id="75" w:name="_Toc223203849"/>
      <w:r>
        <w:t xml:space="preserve">Experiment </w:t>
      </w:r>
      <w:bookmarkEnd w:id="66"/>
      <w:bookmarkEnd w:id="74"/>
      <w:r w:rsidR="009366D4">
        <w:t>Execution</w:t>
      </w:r>
      <w:bookmarkEnd w:id="75"/>
    </w:p>
    <w:p w14:paraId="3EC21038" w14:textId="27B0576A" w:rsidR="00A24F29" w:rsidRDefault="005A15B1" w:rsidP="005A15B1">
      <w:r>
        <w:t xml:space="preserve">The </w:t>
      </w:r>
      <w:r w:rsidR="002665E4">
        <w:t>b</w:t>
      </w:r>
      <w:r>
        <w:t xml:space="preserve">enchmarks are not run inside the IDE to avoid any skew. </w:t>
      </w:r>
      <w:r w:rsidR="00A7700A">
        <w:t>Instead,</w:t>
      </w:r>
      <w:r>
        <w:t xml:space="preserve"> all </w:t>
      </w:r>
      <w:r w:rsidR="002665E4">
        <w:t>b</w:t>
      </w:r>
      <w:r>
        <w:t xml:space="preserve">enchmarks are run from a </w:t>
      </w:r>
      <w:r w:rsidR="009366D4">
        <w:t>fat-jar</w:t>
      </w:r>
      <w:r>
        <w:t xml:space="preserve">, which </w:t>
      </w:r>
      <w:r w:rsidR="00A24F29">
        <w:t>bundles JMH and</w:t>
      </w:r>
      <w:r>
        <w:t xml:space="preserve"> all necessary dependencies.</w:t>
      </w:r>
      <w:r w:rsidR="00A7700A">
        <w:t xml:space="preserve"> The Jar contains a custom main method, which </w:t>
      </w:r>
      <w:r w:rsidR="00A24F29">
        <w:t xml:space="preserve">accepts </w:t>
      </w:r>
      <w:r w:rsidR="00392E34">
        <w:t>three</w:t>
      </w:r>
      <w:r w:rsidR="00A24F29">
        <w:t xml:space="preserve"> command line parameters:</w:t>
      </w:r>
    </w:p>
    <w:p w14:paraId="71F3B8E6" w14:textId="6CBD6739" w:rsidR="00A24F29" w:rsidRDefault="00A24F29" w:rsidP="00A24F29">
      <w:pPr>
        <w:pStyle w:val="Listenabsatz"/>
        <w:numPr>
          <w:ilvl w:val="0"/>
          <w:numId w:val="61"/>
        </w:numPr>
      </w:pPr>
      <w:r>
        <w:t xml:space="preserve">Benchmark identifier: The keyword for the native access library and the name of the </w:t>
      </w:r>
      <w:r w:rsidR="002665E4">
        <w:t>b</w:t>
      </w:r>
      <w:r>
        <w:t>enchmark class</w:t>
      </w:r>
      <w:r w:rsidR="00A4081B">
        <w:t>.</w:t>
      </w:r>
    </w:p>
    <w:p w14:paraId="1C289347" w14:textId="775A48D3" w:rsidR="00A24F29" w:rsidRDefault="00A24F29" w:rsidP="00A24F29">
      <w:pPr>
        <w:pStyle w:val="Listenabsatz"/>
        <w:numPr>
          <w:ilvl w:val="0"/>
          <w:numId w:val="61"/>
        </w:numPr>
      </w:pPr>
      <w:r>
        <w:t>Output directory: The directory in which the benchmark results will be stored</w:t>
      </w:r>
      <w:r w:rsidR="00A4081B">
        <w:t>.</w:t>
      </w:r>
    </w:p>
    <w:p w14:paraId="052A0386" w14:textId="6441D801" w:rsidR="00392E34" w:rsidRDefault="00392E34" w:rsidP="00A24F29">
      <w:pPr>
        <w:pStyle w:val="Listenabsatz"/>
        <w:numPr>
          <w:ilvl w:val="0"/>
          <w:numId w:val="61"/>
        </w:numPr>
      </w:pPr>
      <w:r>
        <w:t xml:space="preserve">Async-Profiler: An optional boolean, whether to run the </w:t>
      </w:r>
      <w:r w:rsidR="00047E9B">
        <w:t>A</w:t>
      </w:r>
      <w:r>
        <w:t>sync-</w:t>
      </w:r>
      <w:r w:rsidR="00047E9B">
        <w:t>P</w:t>
      </w:r>
      <w:r>
        <w:t xml:space="preserve">rofiler alongside the benchmark. Defaults to </w:t>
      </w:r>
      <w:r w:rsidRPr="000834ED">
        <w:rPr>
          <w:rStyle w:val="BerichtCodeZchn"/>
        </w:rPr>
        <w:t>false</w:t>
      </w:r>
      <w:r>
        <w:t xml:space="preserve"> if this parameter is not present.</w:t>
      </w:r>
    </w:p>
    <w:p w14:paraId="4ED7AF68" w14:textId="1BCD3284" w:rsidR="00392E34" w:rsidRDefault="00392E34" w:rsidP="00392E34">
      <w:pPr>
        <w:pStyle w:val="Listenabsatz"/>
        <w:numPr>
          <w:ilvl w:val="0"/>
          <w:numId w:val="61"/>
        </w:numPr>
      </w:pPr>
      <w:r>
        <w:t xml:space="preserve">Profile-Allocations: An optional boolean, whether to profile allocation rate instead of execution time. Defaults to </w:t>
      </w:r>
      <w:r w:rsidRPr="000834ED">
        <w:rPr>
          <w:rStyle w:val="BerichtCodeZchn"/>
        </w:rPr>
        <w:t>false</w:t>
      </w:r>
      <w:r>
        <w:t xml:space="preserve"> if this parameter is not present.</w:t>
      </w:r>
    </w:p>
    <w:p w14:paraId="0A149B2F" w14:textId="561F592A" w:rsidR="005A15B1" w:rsidRDefault="00A7700A" w:rsidP="005A15B1">
      <w:r>
        <w:t xml:space="preserve">This means the </w:t>
      </w:r>
      <w:r w:rsidR="0019015A">
        <w:t>jar is</w:t>
      </w:r>
      <w:r>
        <w:t xml:space="preserve"> executed using a command as seen in </w:t>
      </w:r>
      <w:r w:rsidR="00877B3B">
        <w:fldChar w:fldCharType="begin"/>
      </w:r>
      <w:r w:rsidR="00877B3B">
        <w:instrText xml:space="preserve"> REF _Ref214887678 \h </w:instrText>
      </w:r>
      <w:r w:rsidR="00877B3B">
        <w:fldChar w:fldCharType="separate"/>
      </w:r>
      <w:r w:rsidR="008A128C">
        <w:t xml:space="preserve">Code </w:t>
      </w:r>
      <w:r w:rsidR="008A128C">
        <w:rPr>
          <w:noProof/>
        </w:rPr>
        <w:t>11</w:t>
      </w:r>
      <w:r w:rsidR="00877B3B">
        <w:fldChar w:fldCharType="end"/>
      </w:r>
      <w:r w:rsidR="00877B3B">
        <w:t>.</w:t>
      </w:r>
    </w:p>
    <w:p w14:paraId="4FDC873A" w14:textId="43E9CE32" w:rsidR="00A7700A" w:rsidRPr="006D1E80" w:rsidRDefault="00014DE7" w:rsidP="00877B3B">
      <w:pPr>
        <w:pStyle w:val="BerichtCode"/>
        <w:numPr>
          <w:ilvl w:val="0"/>
          <w:numId w:val="0"/>
        </w:numPr>
        <w:ind w:left="360" w:hanging="360"/>
      </w:pPr>
      <w:r w:rsidRPr="006D1E80">
        <w:t>J</w:t>
      </w:r>
      <w:r w:rsidR="00A7700A" w:rsidRPr="006D1E80">
        <w:t xml:space="preserve">ava -jar </w:t>
      </w:r>
      <w:r w:rsidR="00877B3B" w:rsidRPr="006D1E80">
        <w:t xml:space="preserve">benchmark-runner.jar </w:t>
      </w:r>
      <w:r w:rsidR="006D1E80" w:rsidRPr="006D1E80">
        <w:t>"</w:t>
      </w:r>
      <w:r w:rsidR="00877B3B" w:rsidRPr="006D1E80">
        <w:t>lwjgl.Benchmark2</w:t>
      </w:r>
      <w:r w:rsidR="006D1E80" w:rsidRPr="006D1E80">
        <w:t>"</w:t>
      </w:r>
      <w:r w:rsidR="00877B3B" w:rsidRPr="006D1E80">
        <w:t xml:space="preserve"> </w:t>
      </w:r>
      <w:r w:rsidR="006D1E80" w:rsidRPr="006D1E80">
        <w:t>"</w:t>
      </w:r>
      <w:r w:rsidR="00877B3B" w:rsidRPr="006D1E80">
        <w:t>2025-11-20_17-40-34</w:t>
      </w:r>
      <w:r w:rsidR="006D1E80" w:rsidRPr="006D1E80">
        <w:t>"</w:t>
      </w:r>
    </w:p>
    <w:p w14:paraId="569B103B" w14:textId="2292EF68" w:rsidR="009F3293" w:rsidRPr="009F3293" w:rsidRDefault="00877B3B" w:rsidP="00877B3B">
      <w:pPr>
        <w:pStyle w:val="Beschriftung"/>
        <w:rPr>
          <w:vanish/>
        </w:rPr>
      </w:pPr>
      <w:bookmarkStart w:id="76" w:name="_Ref214887678"/>
      <w:bookmarkStart w:id="77" w:name="_Toc223203886"/>
      <w:r>
        <w:t xml:space="preserve">Code </w:t>
      </w:r>
      <w:r>
        <w:fldChar w:fldCharType="begin"/>
      </w:r>
      <w:r>
        <w:instrText xml:space="preserve"> SEQ Code \* ARABIC </w:instrText>
      </w:r>
      <w:r>
        <w:fldChar w:fldCharType="separate"/>
      </w:r>
      <w:r w:rsidR="008A128C">
        <w:rPr>
          <w:noProof/>
        </w:rPr>
        <w:t>11</w:t>
      </w:r>
      <w:r>
        <w:fldChar w:fldCharType="end"/>
      </w:r>
      <w:bookmarkEnd w:id="76"/>
      <w:r>
        <w:t>:</w:t>
      </w:r>
      <w:r w:rsidR="00DD0835">
        <w:tab/>
      </w:r>
      <w:r w:rsidR="009F3293">
        <w:t>Benchmark execution command</w:t>
      </w:r>
      <w:bookmarkEnd w:id="77"/>
    </w:p>
    <w:p w14:paraId="14100EE7" w14:textId="77FA40F6" w:rsidR="00877B3B" w:rsidRDefault="009F3293" w:rsidP="00877B3B">
      <w:pPr>
        <w:pStyle w:val="Beschriftung"/>
        <w:rPr>
          <w:noProof/>
        </w:rPr>
      </w:pPr>
      <w:r>
        <w:t xml:space="preserve">. </w:t>
      </w:r>
      <w:r w:rsidR="00A24F29">
        <w:t>Example c</w:t>
      </w:r>
      <w:r w:rsidR="00877B3B">
        <w:t xml:space="preserve">ommand to execute "Benchmark2" for the </w:t>
      </w:r>
      <w:r w:rsidR="00877B3B">
        <w:rPr>
          <w:noProof/>
        </w:rPr>
        <w:t>native access library "lwjgl".</w:t>
      </w:r>
    </w:p>
    <w:p w14:paraId="32F61EC6" w14:textId="2F983E7C" w:rsidR="00927668" w:rsidRDefault="009366D4" w:rsidP="00877B3B">
      <w:r>
        <w:t xml:space="preserve">The custom main method runs the given benchmark using the JMH </w:t>
      </w:r>
      <w:r w:rsidRPr="00C94135">
        <w:rPr>
          <w:rStyle w:val="BerichtCodeZchn"/>
        </w:rPr>
        <w:t>Runner</w:t>
      </w:r>
      <w:r>
        <w:t xml:space="preserve"> and </w:t>
      </w:r>
      <w:r w:rsidRPr="00C94135">
        <w:rPr>
          <w:rStyle w:val="BerichtCodeZchn"/>
        </w:rPr>
        <w:t>OptionsBuilder</w:t>
      </w:r>
      <w:r>
        <w:t xml:space="preserve"> classes. It adds the </w:t>
      </w:r>
      <w:r w:rsidRPr="00C94135">
        <w:rPr>
          <w:rStyle w:val="BerichtCodeZchn"/>
        </w:rPr>
        <w:t>GCProfiler</w:t>
      </w:r>
      <w:r>
        <w:t xml:space="preserve"> to the benchmark, which measures Java heap memory allocation rate, garbage collection count and garbage collection time. Additionally, the result format is set to </w:t>
      </w:r>
      <w:r w:rsidRPr="00A24F29">
        <w:rPr>
          <w:rStyle w:val="BerichtCodeZchn"/>
        </w:rPr>
        <w:t>JSON</w:t>
      </w:r>
      <w:r>
        <w:t>. Thus, a JSON-file, containing all results is created once the benchmark has finished.</w:t>
      </w:r>
    </w:p>
    <w:p w14:paraId="7EA1EE70" w14:textId="77777777" w:rsidR="00927668" w:rsidRDefault="00927668">
      <w:pPr>
        <w:spacing w:after="160" w:line="259" w:lineRule="auto"/>
        <w:jc w:val="left"/>
      </w:pPr>
      <w:r>
        <w:br w:type="page"/>
      </w:r>
    </w:p>
    <w:p w14:paraId="7A50351C" w14:textId="058AA55A" w:rsidR="00877B3B" w:rsidRDefault="00A24F29" w:rsidP="00877B3B">
      <w:r>
        <w:lastRenderedPageBreak/>
        <w:t>E</w:t>
      </w:r>
      <w:r w:rsidR="00877B3B">
        <w:t xml:space="preserve">ach benchmark exists </w:t>
      </w:r>
      <w:r w:rsidR="0019015A">
        <w:t>for every native access library. The native access libraries are represented by the following keywords:</w:t>
      </w:r>
    </w:p>
    <w:p w14:paraId="6F29DA10" w14:textId="0FC5A8FB" w:rsidR="0019015A" w:rsidRDefault="0019015A" w:rsidP="0019015A">
      <w:pPr>
        <w:pStyle w:val="Listenabsatz"/>
        <w:numPr>
          <w:ilvl w:val="0"/>
          <w:numId w:val="60"/>
        </w:numPr>
      </w:pPr>
      <w:r>
        <w:t xml:space="preserve">lutils: The new library </w:t>
      </w:r>
      <w:r w:rsidR="0044756B">
        <w:t>introduced</w:t>
      </w:r>
      <w:r>
        <w:t xml:space="preserve"> by this </w:t>
      </w:r>
      <w:r w:rsidR="004233A1">
        <w:t>thesis</w:t>
      </w:r>
    </w:p>
    <w:p w14:paraId="15C54920" w14:textId="6812C343" w:rsidR="0019015A" w:rsidRDefault="0019015A" w:rsidP="0019015A">
      <w:pPr>
        <w:pStyle w:val="Listenabsatz"/>
        <w:numPr>
          <w:ilvl w:val="0"/>
          <w:numId w:val="60"/>
        </w:numPr>
      </w:pPr>
      <w:r>
        <w:t>ffma: Foreign Functions and Memory API</w:t>
      </w:r>
    </w:p>
    <w:p w14:paraId="5DDCFE8A" w14:textId="75A83AA3" w:rsidR="0019015A" w:rsidRDefault="0019015A" w:rsidP="0019015A">
      <w:pPr>
        <w:pStyle w:val="Listenabsatz"/>
        <w:numPr>
          <w:ilvl w:val="0"/>
          <w:numId w:val="60"/>
        </w:numPr>
      </w:pPr>
      <w:r>
        <w:t>jna: Java Native Access</w:t>
      </w:r>
    </w:p>
    <w:p w14:paraId="2167F1E1" w14:textId="5EF91668" w:rsidR="0019015A" w:rsidRDefault="0019015A" w:rsidP="0019015A">
      <w:pPr>
        <w:pStyle w:val="Listenabsatz"/>
        <w:numPr>
          <w:ilvl w:val="0"/>
          <w:numId w:val="60"/>
        </w:numPr>
      </w:pPr>
      <w:r>
        <w:t>lwjgl: Lightweight Java Game Library</w:t>
      </w:r>
    </w:p>
    <w:p w14:paraId="35866BD3" w14:textId="1E948C17" w:rsidR="005C4EFB" w:rsidRDefault="005C4EFB" w:rsidP="005C4EFB">
      <w:pPr>
        <w:pStyle w:val="berschrift3"/>
      </w:pPr>
      <w:bookmarkStart w:id="78" w:name="_Ref222585125"/>
      <w:bookmarkStart w:id="79" w:name="_Toc223203850"/>
      <w:r>
        <w:t>Benchmark Execution Scripts</w:t>
      </w:r>
      <w:bookmarkEnd w:id="78"/>
      <w:bookmarkEnd w:id="79"/>
    </w:p>
    <w:p w14:paraId="50A38266" w14:textId="61E00D56" w:rsidR="00A24F29" w:rsidRDefault="00A24F29" w:rsidP="00A24F29">
      <w:r w:rsidRPr="00A24F29">
        <w:t xml:space="preserve">The execution of </w:t>
      </w:r>
      <w:r w:rsidR="00694C79">
        <w:t>each</w:t>
      </w:r>
      <w:r w:rsidRPr="00A24F29">
        <w:t xml:space="preserve"> </w:t>
      </w:r>
      <w:r w:rsidR="00694C79">
        <w:t>benchmark</w:t>
      </w:r>
      <w:r w:rsidRPr="00A24F29">
        <w:t xml:space="preserve"> is automated through a shell script</w:t>
      </w:r>
      <w:r w:rsidR="0017185B">
        <w:t xml:space="preserve"> as seen in </w:t>
      </w:r>
      <w:r w:rsidR="0017185B">
        <w:fldChar w:fldCharType="begin"/>
      </w:r>
      <w:r w:rsidR="0017185B">
        <w:instrText xml:space="preserve"> REF _Ref219902013 \h </w:instrText>
      </w:r>
      <w:r w:rsidR="0017185B">
        <w:fldChar w:fldCharType="separate"/>
      </w:r>
      <w:r w:rsidR="008A128C">
        <w:t xml:space="preserve">Code </w:t>
      </w:r>
      <w:r w:rsidR="008A128C">
        <w:rPr>
          <w:noProof/>
        </w:rPr>
        <w:t>12</w:t>
      </w:r>
      <w:r w:rsidR="0017185B">
        <w:fldChar w:fldCharType="end"/>
      </w:r>
      <w:r w:rsidR="0017185B">
        <w:t>.</w:t>
      </w:r>
      <w:r w:rsidR="00D24BF5">
        <w:t xml:space="preserve"> The </w:t>
      </w:r>
      <w:r w:rsidR="009366D4">
        <w:t xml:space="preserve">fat-jar </w:t>
      </w:r>
      <w:r w:rsidR="00D24BF5">
        <w:t>is executed once for each library</w:t>
      </w:r>
      <w:r w:rsidR="009366D4">
        <w:t xml:space="preserve"> and</w:t>
      </w:r>
      <w:r w:rsidR="00D24BF5">
        <w:t xml:space="preserve"> JMH</w:t>
      </w:r>
      <w:r w:rsidR="009366D4">
        <w:t xml:space="preserve"> then</w:t>
      </w:r>
      <w:r w:rsidR="00D24BF5">
        <w:t xml:space="preserve"> run</w:t>
      </w:r>
      <w:r w:rsidR="00FE075C">
        <w:t>s</w:t>
      </w:r>
      <w:r w:rsidR="00D24BF5">
        <w:t xml:space="preserve"> the benchmark code multiple times including warmup iterations.</w:t>
      </w:r>
    </w:p>
    <w:p w14:paraId="7710F551" w14:textId="7F02ABA8" w:rsidR="0006672F" w:rsidRDefault="00A01A78" w:rsidP="0006672F">
      <w:pPr>
        <w:pStyle w:val="BerichtCode"/>
        <w:numPr>
          <w:ilvl w:val="0"/>
          <w:numId w:val="62"/>
        </w:numPr>
        <w:rPr>
          <w:lang w:val="de-DE"/>
        </w:rPr>
      </w:pPr>
      <w:r w:rsidRPr="00A01A78">
        <w:rPr>
          <w:sz w:val="18"/>
          <w:szCs w:val="18"/>
          <w:lang w:val="de-DE"/>
        </w:rPr>
        <w:t>BName</w:t>
      </w:r>
      <w:r w:rsidR="0006672F" w:rsidRPr="0006672F">
        <w:rPr>
          <w:lang w:val="de-DE"/>
        </w:rPr>
        <w:t>=</w:t>
      </w:r>
      <w:r w:rsidR="0006672F" w:rsidRPr="009366D4">
        <w:rPr>
          <w:color w:val="385623" w:themeColor="accent6" w:themeShade="80"/>
          <w:lang w:val="de-DE"/>
        </w:rPr>
        <w:t>"</w:t>
      </w:r>
      <w:r w:rsidRPr="009366D4">
        <w:rPr>
          <w:color w:val="385623" w:themeColor="accent6" w:themeShade="80"/>
          <w:lang w:val="de-DE"/>
        </w:rPr>
        <w:t>&lt;benchmark-name&gt;</w:t>
      </w:r>
      <w:r w:rsidR="0006672F" w:rsidRPr="009366D4">
        <w:rPr>
          <w:color w:val="385623" w:themeColor="accent6" w:themeShade="80"/>
          <w:lang w:val="de-DE"/>
        </w:rPr>
        <w:t>"</w:t>
      </w:r>
    </w:p>
    <w:p w14:paraId="4269F92C" w14:textId="26CEEF12" w:rsidR="0006672F" w:rsidRDefault="00A01A78" w:rsidP="0006672F">
      <w:pPr>
        <w:pStyle w:val="BerichtCode"/>
        <w:numPr>
          <w:ilvl w:val="0"/>
          <w:numId w:val="62"/>
        </w:numPr>
        <w:rPr>
          <w:lang w:val="de-DE"/>
        </w:rPr>
      </w:pPr>
      <w:r w:rsidRPr="00A01A78">
        <w:rPr>
          <w:sz w:val="18"/>
          <w:szCs w:val="18"/>
          <w:lang w:val="de-DE"/>
        </w:rPr>
        <w:t>OutDir</w:t>
      </w:r>
      <w:r w:rsidR="0006672F" w:rsidRPr="0006672F">
        <w:rPr>
          <w:lang w:val="de-DE"/>
        </w:rPr>
        <w:t>=</w:t>
      </w:r>
      <w:r w:rsidR="0006672F" w:rsidRPr="009366D4">
        <w:rPr>
          <w:color w:val="385623" w:themeColor="accent6" w:themeShade="80"/>
          <w:lang w:val="de-DE"/>
        </w:rPr>
        <w:t>"$(date +"%Y-%m-%d_%H-%M-%S")"</w:t>
      </w:r>
    </w:p>
    <w:p w14:paraId="760B8A5E" w14:textId="77777777" w:rsidR="0006672F" w:rsidRDefault="0006672F" w:rsidP="0006672F">
      <w:pPr>
        <w:pStyle w:val="BerichtCode"/>
        <w:numPr>
          <w:ilvl w:val="0"/>
          <w:numId w:val="62"/>
        </w:numPr>
        <w:rPr>
          <w:lang w:val="de-DE"/>
        </w:rPr>
      </w:pPr>
    </w:p>
    <w:p w14:paraId="56BBBA9E" w14:textId="27576E30" w:rsidR="0006672F" w:rsidRDefault="00014DE7" w:rsidP="0006672F">
      <w:pPr>
        <w:pStyle w:val="BerichtCode"/>
        <w:numPr>
          <w:ilvl w:val="0"/>
          <w:numId w:val="62"/>
        </w:numPr>
        <w:rPr>
          <w:lang w:val="de-DE"/>
        </w:rPr>
      </w:pPr>
      <w:r>
        <w:rPr>
          <w:lang w:val="de-DE"/>
        </w:rPr>
        <w:t>j</w:t>
      </w:r>
      <w:r w:rsidR="0006672F" w:rsidRPr="0006672F">
        <w:rPr>
          <w:lang w:val="de-DE"/>
        </w:rPr>
        <w:t>ava</w:t>
      </w:r>
      <w:r>
        <w:rPr>
          <w:lang w:val="de-DE"/>
        </w:rPr>
        <w:t xml:space="preserve"> -Xmx8g</w:t>
      </w:r>
      <w:r w:rsidR="0006672F" w:rsidRPr="0006672F">
        <w:rPr>
          <w:lang w:val="de-DE"/>
        </w:rPr>
        <w:t xml:space="preserve"> -jar </w:t>
      </w:r>
      <w:r w:rsidR="0006672F">
        <w:t>benchmark-runner.jar</w:t>
      </w:r>
      <w:r w:rsidR="0006672F" w:rsidRPr="0006672F">
        <w:rPr>
          <w:lang w:val="de-DE"/>
        </w:rPr>
        <w:t xml:space="preserve"> </w:t>
      </w:r>
      <w:r w:rsidR="0006672F" w:rsidRPr="009366D4">
        <w:rPr>
          <w:color w:val="385623" w:themeColor="accent6" w:themeShade="80"/>
          <w:lang w:val="de-DE"/>
        </w:rPr>
        <w:t>"lutils.$</w:t>
      </w:r>
      <w:r w:rsidR="00A01A78" w:rsidRPr="009366D4">
        <w:rPr>
          <w:color w:val="385623" w:themeColor="accent6" w:themeShade="80"/>
          <w:sz w:val="18"/>
          <w:szCs w:val="18"/>
          <w:lang w:val="de-DE"/>
        </w:rPr>
        <w:t>BName</w:t>
      </w:r>
      <w:r w:rsidR="0006672F" w:rsidRPr="009366D4">
        <w:rPr>
          <w:color w:val="385623" w:themeColor="accent6" w:themeShade="80"/>
          <w:lang w:val="de-DE"/>
        </w:rPr>
        <w:t>" "$</w:t>
      </w:r>
      <w:r w:rsidR="00A01A78" w:rsidRPr="009366D4">
        <w:rPr>
          <w:color w:val="385623" w:themeColor="accent6" w:themeShade="80"/>
          <w:sz w:val="18"/>
          <w:szCs w:val="18"/>
          <w:lang w:val="de-DE"/>
        </w:rPr>
        <w:t>OutDir</w:t>
      </w:r>
      <w:r w:rsidR="0006672F" w:rsidRPr="009366D4">
        <w:rPr>
          <w:color w:val="385623" w:themeColor="accent6" w:themeShade="80"/>
          <w:lang w:val="de-DE"/>
        </w:rPr>
        <w:t>"</w:t>
      </w:r>
    </w:p>
    <w:p w14:paraId="494E1D70" w14:textId="4D39FE49" w:rsidR="0006672F" w:rsidRPr="0006672F" w:rsidRDefault="0006672F" w:rsidP="0006672F">
      <w:pPr>
        <w:pStyle w:val="BerichtCode"/>
        <w:numPr>
          <w:ilvl w:val="0"/>
          <w:numId w:val="62"/>
        </w:numPr>
        <w:rPr>
          <w:lang w:val="de-DE"/>
        </w:rPr>
      </w:pPr>
      <w:r w:rsidRPr="0006672F">
        <w:rPr>
          <w:lang w:val="de-DE"/>
        </w:rPr>
        <w:t xml:space="preserve">java </w:t>
      </w:r>
      <w:r w:rsidR="00014DE7">
        <w:rPr>
          <w:lang w:val="de-DE"/>
        </w:rPr>
        <w:t>-Xmx8g</w:t>
      </w:r>
      <w:r w:rsidR="00014DE7" w:rsidRPr="0006672F">
        <w:rPr>
          <w:lang w:val="de-DE"/>
        </w:rPr>
        <w:t xml:space="preserve"> </w:t>
      </w:r>
      <w:r w:rsidRPr="0006672F">
        <w:rPr>
          <w:lang w:val="de-DE"/>
        </w:rPr>
        <w:t xml:space="preserve">-jar </w:t>
      </w:r>
      <w:r>
        <w:t>benchmark-runner.jar</w:t>
      </w:r>
      <w:r w:rsidRPr="0006672F">
        <w:rPr>
          <w:lang w:val="de-DE"/>
        </w:rPr>
        <w:t xml:space="preserve"> </w:t>
      </w:r>
      <w:r w:rsidRPr="009366D4">
        <w:rPr>
          <w:color w:val="385623" w:themeColor="accent6" w:themeShade="80"/>
          <w:lang w:val="de-DE"/>
        </w:rPr>
        <w:t>"ffma.$</w:t>
      </w:r>
      <w:r w:rsidR="00A01A78" w:rsidRPr="009366D4">
        <w:rPr>
          <w:color w:val="385623" w:themeColor="accent6" w:themeShade="80"/>
          <w:sz w:val="18"/>
          <w:szCs w:val="18"/>
          <w:lang w:val="de-DE"/>
        </w:rPr>
        <w:t>BName</w:t>
      </w:r>
      <w:r w:rsidRPr="009366D4">
        <w:rPr>
          <w:color w:val="385623" w:themeColor="accent6" w:themeShade="80"/>
          <w:lang w:val="de-DE"/>
        </w:rPr>
        <w:t>" "$</w:t>
      </w:r>
      <w:r w:rsidR="00A01A78" w:rsidRPr="009366D4">
        <w:rPr>
          <w:color w:val="385623" w:themeColor="accent6" w:themeShade="80"/>
          <w:sz w:val="18"/>
          <w:szCs w:val="18"/>
          <w:lang w:val="de-DE"/>
        </w:rPr>
        <w:t>OutDir</w:t>
      </w:r>
      <w:r w:rsidRPr="009366D4">
        <w:rPr>
          <w:color w:val="385623" w:themeColor="accent6" w:themeShade="80"/>
          <w:lang w:val="de-DE"/>
        </w:rPr>
        <w:t>"</w:t>
      </w:r>
    </w:p>
    <w:p w14:paraId="140570F6" w14:textId="75621B1F" w:rsidR="0006672F" w:rsidRPr="009366D4" w:rsidRDefault="0006672F" w:rsidP="0006672F">
      <w:pPr>
        <w:pStyle w:val="BerichtCode"/>
        <w:numPr>
          <w:ilvl w:val="0"/>
          <w:numId w:val="62"/>
        </w:numPr>
        <w:rPr>
          <w:color w:val="385623" w:themeColor="accent6" w:themeShade="80"/>
          <w:lang w:val="de-DE"/>
        </w:rPr>
      </w:pPr>
      <w:r w:rsidRPr="0006672F">
        <w:rPr>
          <w:lang w:val="de-DE"/>
        </w:rPr>
        <w:t xml:space="preserve">java </w:t>
      </w:r>
      <w:r w:rsidR="00014DE7">
        <w:rPr>
          <w:lang w:val="de-DE"/>
        </w:rPr>
        <w:t>-Xmx8g</w:t>
      </w:r>
      <w:r w:rsidR="00014DE7" w:rsidRPr="0006672F">
        <w:rPr>
          <w:lang w:val="de-DE"/>
        </w:rPr>
        <w:t xml:space="preserve"> </w:t>
      </w:r>
      <w:r w:rsidRPr="0006672F">
        <w:rPr>
          <w:lang w:val="de-DE"/>
        </w:rPr>
        <w:t xml:space="preserve">-jar </w:t>
      </w:r>
      <w:r>
        <w:t>benchmark-runner.jar</w:t>
      </w:r>
      <w:r w:rsidRPr="0006672F">
        <w:rPr>
          <w:lang w:val="de-DE"/>
        </w:rPr>
        <w:t xml:space="preserve"> </w:t>
      </w:r>
      <w:r w:rsidRPr="009366D4">
        <w:rPr>
          <w:color w:val="385623" w:themeColor="accent6" w:themeShade="80"/>
          <w:lang w:val="de-DE"/>
        </w:rPr>
        <w:t>"jna.$</w:t>
      </w:r>
      <w:r w:rsidR="00A01A78" w:rsidRPr="009366D4">
        <w:rPr>
          <w:color w:val="385623" w:themeColor="accent6" w:themeShade="80"/>
          <w:sz w:val="18"/>
          <w:szCs w:val="18"/>
          <w:lang w:val="de-DE"/>
        </w:rPr>
        <w:t>BName</w:t>
      </w:r>
      <w:r w:rsidRPr="009366D4">
        <w:rPr>
          <w:color w:val="385623" w:themeColor="accent6" w:themeShade="80"/>
          <w:lang w:val="de-DE"/>
        </w:rPr>
        <w:t>" "$</w:t>
      </w:r>
      <w:r w:rsidR="00A01A78" w:rsidRPr="009366D4">
        <w:rPr>
          <w:color w:val="385623" w:themeColor="accent6" w:themeShade="80"/>
          <w:sz w:val="18"/>
          <w:szCs w:val="18"/>
          <w:lang w:val="de-DE"/>
        </w:rPr>
        <w:t>OutDir</w:t>
      </w:r>
      <w:r w:rsidRPr="009366D4">
        <w:rPr>
          <w:color w:val="385623" w:themeColor="accent6" w:themeShade="80"/>
          <w:lang w:val="de-DE"/>
        </w:rPr>
        <w:t>"</w:t>
      </w:r>
    </w:p>
    <w:p w14:paraId="6BF41BBE" w14:textId="05F022E4" w:rsidR="0006672F" w:rsidRPr="009366D4" w:rsidRDefault="0006672F" w:rsidP="0006672F">
      <w:pPr>
        <w:pStyle w:val="BerichtCode"/>
        <w:numPr>
          <w:ilvl w:val="0"/>
          <w:numId w:val="62"/>
        </w:numPr>
        <w:rPr>
          <w:color w:val="385623" w:themeColor="accent6" w:themeShade="80"/>
          <w:lang w:val="de-DE"/>
        </w:rPr>
      </w:pPr>
      <w:r w:rsidRPr="0006672F">
        <w:rPr>
          <w:lang w:val="de-DE"/>
        </w:rPr>
        <w:t xml:space="preserve">java </w:t>
      </w:r>
      <w:r w:rsidR="00014DE7">
        <w:rPr>
          <w:lang w:val="de-DE"/>
        </w:rPr>
        <w:t>-Xmx8g</w:t>
      </w:r>
      <w:r w:rsidR="00014DE7" w:rsidRPr="0006672F">
        <w:rPr>
          <w:lang w:val="de-DE"/>
        </w:rPr>
        <w:t xml:space="preserve"> </w:t>
      </w:r>
      <w:r w:rsidRPr="0006672F">
        <w:rPr>
          <w:lang w:val="de-DE"/>
        </w:rPr>
        <w:t xml:space="preserve">-jar </w:t>
      </w:r>
      <w:r>
        <w:t>benchmark-runner.jar</w:t>
      </w:r>
      <w:r w:rsidRPr="0006672F">
        <w:rPr>
          <w:lang w:val="de-DE"/>
        </w:rPr>
        <w:t xml:space="preserve"> </w:t>
      </w:r>
      <w:r w:rsidRPr="009366D4">
        <w:rPr>
          <w:color w:val="385623" w:themeColor="accent6" w:themeShade="80"/>
          <w:lang w:val="de-DE"/>
        </w:rPr>
        <w:t>"lwjgl.$</w:t>
      </w:r>
      <w:r w:rsidR="00A01A78" w:rsidRPr="009366D4">
        <w:rPr>
          <w:color w:val="385623" w:themeColor="accent6" w:themeShade="80"/>
          <w:sz w:val="18"/>
          <w:szCs w:val="18"/>
          <w:lang w:val="de-DE"/>
        </w:rPr>
        <w:t>BName</w:t>
      </w:r>
      <w:r w:rsidRPr="009366D4">
        <w:rPr>
          <w:color w:val="385623" w:themeColor="accent6" w:themeShade="80"/>
          <w:lang w:val="de-DE"/>
        </w:rPr>
        <w:t>" "$</w:t>
      </w:r>
      <w:r w:rsidR="00A01A78" w:rsidRPr="009366D4">
        <w:rPr>
          <w:color w:val="385623" w:themeColor="accent6" w:themeShade="80"/>
          <w:sz w:val="18"/>
          <w:szCs w:val="18"/>
          <w:lang w:val="de-DE"/>
        </w:rPr>
        <w:t>OutDir</w:t>
      </w:r>
      <w:r w:rsidRPr="009366D4">
        <w:rPr>
          <w:color w:val="385623" w:themeColor="accent6" w:themeShade="80"/>
          <w:lang w:val="de-DE"/>
        </w:rPr>
        <w:t>"</w:t>
      </w:r>
    </w:p>
    <w:p w14:paraId="08BBE558" w14:textId="65176EFB" w:rsidR="0006672F" w:rsidRDefault="0006672F" w:rsidP="0006672F">
      <w:pPr>
        <w:pStyle w:val="Beschriftung"/>
      </w:pPr>
      <w:bookmarkStart w:id="80" w:name="_Ref219902013"/>
      <w:bookmarkStart w:id="81" w:name="_Toc223203887"/>
      <w:r>
        <w:t xml:space="preserve">Code </w:t>
      </w:r>
      <w:r>
        <w:fldChar w:fldCharType="begin"/>
      </w:r>
      <w:r>
        <w:instrText xml:space="preserve"> SEQ Code \* ARABIC </w:instrText>
      </w:r>
      <w:r>
        <w:fldChar w:fldCharType="separate"/>
      </w:r>
      <w:r w:rsidR="008A128C">
        <w:rPr>
          <w:noProof/>
        </w:rPr>
        <w:t>12</w:t>
      </w:r>
      <w:r>
        <w:fldChar w:fldCharType="end"/>
      </w:r>
      <w:bookmarkEnd w:id="80"/>
      <w:r>
        <w:t>:</w:t>
      </w:r>
      <w:r w:rsidR="00DD0835">
        <w:tab/>
      </w:r>
      <w:r>
        <w:t xml:space="preserve">Shell script to execute </w:t>
      </w:r>
      <w:r w:rsidR="00D24BF5">
        <w:t>a</w:t>
      </w:r>
      <w:r w:rsidR="00D41C34">
        <w:t xml:space="preserve"> specific</w:t>
      </w:r>
      <w:r w:rsidR="00A01A78">
        <w:t xml:space="preserve"> </w:t>
      </w:r>
      <w:r w:rsidR="00694C79">
        <w:t>benchmark</w:t>
      </w:r>
      <w:r>
        <w:t>.</w:t>
      </w:r>
      <w:bookmarkEnd w:id="81"/>
    </w:p>
    <w:p w14:paraId="146B809F" w14:textId="28F0157D" w:rsidR="005C4EFB" w:rsidRDefault="005C4EFB" w:rsidP="005C4EFB">
      <w:pPr>
        <w:pStyle w:val="berschrift3"/>
      </w:pPr>
      <w:bookmarkStart w:id="82" w:name="_Ref222587057"/>
      <w:bookmarkStart w:id="83" w:name="_Toc223203851"/>
      <w:r>
        <w:t>Result Graph Generation</w:t>
      </w:r>
      <w:bookmarkEnd w:id="82"/>
      <w:bookmarkEnd w:id="83"/>
    </w:p>
    <w:p w14:paraId="5EC7973E" w14:textId="18072736" w:rsidR="00F02180" w:rsidRDefault="0006672F" w:rsidP="0006672F">
      <w:r w:rsidRPr="0006672F">
        <w:t>After the benchmarks have completed a python script is</w:t>
      </w:r>
      <w:r>
        <w:t xml:space="preserve"> executed, which reads all result JSON-files and generates a boxplot diagram from the measured execution times and a bar graph from the measured allocation rates. A boxplot is used for the execution times, because </w:t>
      </w:r>
      <w:r w:rsidR="00C22985">
        <w:t xml:space="preserve">they </w:t>
      </w:r>
      <w:r w:rsidR="009366D4">
        <w:t xml:space="preserve">sometimes </w:t>
      </w:r>
      <w:r w:rsidR="00C22985">
        <w:t>exhibit higher variability</w:t>
      </w:r>
      <w:r>
        <w:t>.</w:t>
      </w:r>
      <w:r w:rsidR="00F02180">
        <w:t xml:space="preserve"> The boxplot diagram shows a box which extends from the first quartile to the third quartile. The orange line within the box describes the median. Additionally, the whiskers extending from the box show the farthest data points lying within 1.5 times the inter-quartile range</w:t>
      </w:r>
      <w:r w:rsidR="00AC043B">
        <w:t xml:space="preserve"> (</w:t>
      </w:r>
      <m:oMath>
        <m:sSub>
          <m:sSubPr>
            <m:ctrlPr>
              <w:rPr>
                <w:rFonts w:ascii="Cambria Math" w:hAnsi="Cambria Math"/>
                <w:i/>
              </w:rPr>
            </m:ctrlPr>
          </m:sSubPr>
          <m:e>
            <m:r>
              <m:rPr>
                <m:nor/>
              </m:rPr>
              <w:rPr>
                <w:rFonts w:ascii="Cambria Math" w:hAnsi="Cambria Math"/>
              </w:rPr>
              <m:t>IQR</m:t>
            </m:r>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sidR="00AC043B">
        <w:t>)</w:t>
      </w:r>
      <w:r w:rsidR="00F02180">
        <w:t>.</w:t>
      </w:r>
      <w:r w:rsidR="00AC043B">
        <w:t xml:space="preserve"> Because each whisker must represent an actual observed data value, their length may differ, even though the </w:t>
      </w:r>
      <m:oMath>
        <m:r>
          <w:rPr>
            <w:rFonts w:ascii="Cambria Math" w:hAnsi="Cambria Math"/>
          </w:rPr>
          <m:t>1.5⋅</m:t>
        </m:r>
        <m:r>
          <m:rPr>
            <m:nor/>
          </m:rPr>
          <w:rPr>
            <w:rFonts w:ascii="Cambria Math" w:hAnsi="Cambria Math"/>
          </w:rPr>
          <m:t>IQR</m:t>
        </m:r>
      </m:oMath>
      <w:r w:rsidR="00AC043B">
        <w:t xml:space="preserve"> cutoff distance is the same for both sides. Outliers</w:t>
      </w:r>
      <w:r w:rsidR="00F02180">
        <w:t xml:space="preserve"> outside that range are marked as empty circles. The boxplots of </w:t>
      </w:r>
      <w:r w:rsidR="00694C79">
        <w:t>benchmark 2 and 3</w:t>
      </w:r>
      <w:r w:rsidR="00F02180">
        <w:t xml:space="preserve"> of each experiment feature a purple line, which shows the average of the reference benchmark. </w:t>
      </w:r>
    </w:p>
    <w:p w14:paraId="0AA27103" w14:textId="794F246D" w:rsidR="00455D0F" w:rsidRDefault="00DF6864" w:rsidP="0006672F">
      <w:r>
        <w:t>A bar diagram is used for the allocation measurement results, because they exhibit minimal variability. Only JNA displays a mentionable variability, which is usually very low compared to the respective average values (</w:t>
      </w:r>
      <m:oMath>
        <m:f>
          <m:fPr>
            <m:type m:val="lin"/>
            <m:ctrlPr>
              <w:rPr>
                <w:rFonts w:ascii="Cambria Math" w:hAnsi="Cambria Math"/>
                <w:i/>
              </w:rPr>
            </m:ctrlPr>
          </m:fPr>
          <m:num>
            <m:r>
              <m:rPr>
                <m:nor/>
              </m:rPr>
              <w:rPr>
                <w:rFonts w:ascii="Cambria Math" w:hAnsi="Cambria Math"/>
              </w:rPr>
              <m:t>std</m:t>
            </m:r>
          </m:num>
          <m:den>
            <m:r>
              <m:rPr>
                <m:nor/>
              </m:rPr>
              <w:rPr>
                <w:rFonts w:ascii="Cambria Math" w:hAnsi="Cambria Math"/>
              </w:rPr>
              <m:t>avg</m:t>
            </m:r>
          </m:den>
        </m:f>
        <m:r>
          <w:rPr>
            <w:rFonts w:ascii="Cambria Math" w:hAnsi="Cambria Math"/>
          </w:rPr>
          <m:t>≤3%</m:t>
        </m:r>
      </m:oMath>
      <w:r>
        <w:t xml:space="preserve">). However, in benchmark 1 of experiment 1 the measurements show extreme outliers in both allocation rate and execution time (This is </w:t>
      </w:r>
      <w:r>
        <w:lastRenderedPageBreak/>
        <w:t>mentioned again in the result section of the affected benchmark). That is why the bar diagram</w:t>
      </w:r>
      <w:r w:rsidR="000834ED">
        <w:t>s</w:t>
      </w:r>
      <w:r>
        <w:t xml:space="preserve"> display the median instead of the average. For all other libraries the median and average values are almost identical due to the low variability. Furthermore</w:t>
      </w:r>
      <w:r w:rsidR="00F02180">
        <w:t xml:space="preserve"> benchmark</w:t>
      </w:r>
      <w:r w:rsidR="00694C79">
        <w:t xml:space="preserve"> 2 and 3</w:t>
      </w:r>
      <w:r w:rsidR="00F02180">
        <w:t xml:space="preserve"> feature an additional purple bar, which shows the </w:t>
      </w:r>
      <w:r>
        <w:t>median</w:t>
      </w:r>
      <w:r w:rsidR="00F02180">
        <w:t xml:space="preserve"> of the reference benchmark.</w:t>
      </w:r>
    </w:p>
    <w:p w14:paraId="7D3870DF" w14:textId="19008545" w:rsidR="0006672F" w:rsidRDefault="00455D0F" w:rsidP="00455D0F">
      <w:pPr>
        <w:spacing w:after="160" w:line="259" w:lineRule="auto"/>
        <w:jc w:val="left"/>
      </w:pPr>
      <w:r>
        <w:br w:type="page"/>
      </w:r>
    </w:p>
    <w:p w14:paraId="15820E43" w14:textId="295313F4" w:rsidR="005C4EFB" w:rsidRDefault="005C4EFB" w:rsidP="005C4EFB">
      <w:pPr>
        <w:pStyle w:val="berschrift3"/>
      </w:pPr>
      <w:bookmarkStart w:id="84" w:name="_Toc223203852"/>
      <w:r>
        <w:lastRenderedPageBreak/>
        <w:t>Benchmark JMH Configuration</w:t>
      </w:r>
      <w:bookmarkEnd w:id="84"/>
    </w:p>
    <w:p w14:paraId="69FE34B2" w14:textId="27D0BF37" w:rsidR="002665E4" w:rsidRDefault="00694C79" w:rsidP="0006672F">
      <w:r>
        <w:t>Benchmark 1 and 2</w:t>
      </w:r>
      <w:r w:rsidR="00F02180">
        <w:t xml:space="preserve"> of each experiment require the same JMH configuration</w:t>
      </w:r>
      <w:r w:rsidR="00A81812">
        <w:t>:</w:t>
      </w:r>
    </w:p>
    <w:p w14:paraId="2E8B9CD1" w14:textId="77777777" w:rsidR="002018C8" w:rsidRDefault="002018C8" w:rsidP="002018C8">
      <w:pPr>
        <w:pStyle w:val="Listenabsatz"/>
        <w:numPr>
          <w:ilvl w:val="1"/>
          <w:numId w:val="65"/>
        </w:numPr>
      </w:pPr>
      <w:r>
        <w:t>Benchmark mode: Average Execution time.</w:t>
      </w:r>
    </w:p>
    <w:p w14:paraId="00626DA9" w14:textId="299D4F89" w:rsidR="002018C8" w:rsidRDefault="002018C8" w:rsidP="002018C8">
      <w:pPr>
        <w:pStyle w:val="Listenabsatz"/>
        <w:numPr>
          <w:ilvl w:val="1"/>
          <w:numId w:val="65"/>
        </w:numPr>
      </w:pPr>
      <w:r>
        <w:t xml:space="preserve">Warmup: </w:t>
      </w:r>
      <w:r w:rsidR="00DF6864">
        <w:t>50</w:t>
      </w:r>
      <w:r>
        <w:t xml:space="preserve"> iterations. </w:t>
      </w:r>
      <w:r w:rsidR="00DF6864">
        <w:t>1</w:t>
      </w:r>
      <w:r>
        <w:t xml:space="preserve"> seconds per iteration.</w:t>
      </w:r>
    </w:p>
    <w:p w14:paraId="0B10ED8E" w14:textId="6C376AF0" w:rsidR="00DF6864" w:rsidRDefault="002018C8" w:rsidP="00DF6864">
      <w:pPr>
        <w:pStyle w:val="Listenabsatz"/>
        <w:numPr>
          <w:ilvl w:val="1"/>
          <w:numId w:val="65"/>
        </w:numPr>
      </w:pPr>
      <w:r>
        <w:t xml:space="preserve">Measurement: </w:t>
      </w:r>
      <w:r w:rsidR="00DF6864">
        <w:t>400</w:t>
      </w:r>
      <w:r>
        <w:t xml:space="preserve"> iterations. </w:t>
      </w:r>
      <w:r w:rsidR="00DF6864">
        <w:t>1</w:t>
      </w:r>
      <w:r>
        <w:t xml:space="preserve"> seconds per iteration.</w:t>
      </w:r>
    </w:p>
    <w:p w14:paraId="631246B5" w14:textId="6797471F" w:rsidR="00DF6864" w:rsidRDefault="00DF6864" w:rsidP="00DF6864">
      <w:pPr>
        <w:pStyle w:val="Listenabsatz"/>
        <w:numPr>
          <w:ilvl w:val="1"/>
          <w:numId w:val="65"/>
        </w:numPr>
      </w:pPr>
      <w:r>
        <w:t>Forks: 3</w:t>
      </w:r>
    </w:p>
    <w:p w14:paraId="44971858" w14:textId="754E6BA5" w:rsidR="00B96C15" w:rsidRDefault="00B96C15" w:rsidP="00B96C15">
      <w:r>
        <w:t>Since all measured invocations require less than 10</w:t>
      </w:r>
      <w:r>
        <w:rPr>
          <w:vertAlign w:val="superscript"/>
        </w:rPr>
        <w:t>8</w:t>
      </w:r>
      <w:r>
        <w:t xml:space="preserve"> ns, 400 iterations provide at least 4,000 invocations of benchmark code. Additionally, the measurements are run three times (3 forks) on </w:t>
      </w:r>
      <w:r w:rsidR="001D3342">
        <w:t>fully clear instantiations of new</w:t>
      </w:r>
      <w:r>
        <w:t xml:space="preserve"> JVMs</w:t>
      </w:r>
      <w:r w:rsidR="001D3342">
        <w:t xml:space="preserve">. These show that the </w:t>
      </w:r>
      <w:r w:rsidR="00A81812">
        <w:t>medians vary less than 5% across all three forks.</w:t>
      </w:r>
      <w:r w:rsidR="009C110C">
        <w:t xml:space="preserve"> Except in benchmark 2 of experiment 3, where FFMA exhibits a median variation of 8.29%. </w:t>
      </w:r>
    </w:p>
    <w:p w14:paraId="0352857A" w14:textId="36F99B0C" w:rsidR="00A81812" w:rsidRPr="00B96C15" w:rsidRDefault="00A81812" w:rsidP="00B96C15">
      <w:r>
        <w:t>Benchmark 3 requires a different configuration:</w:t>
      </w:r>
    </w:p>
    <w:p w14:paraId="57B55AD4" w14:textId="510F92E0" w:rsidR="002018C8" w:rsidRDefault="002018C8" w:rsidP="002018C8">
      <w:pPr>
        <w:pStyle w:val="Listenabsatz"/>
        <w:numPr>
          <w:ilvl w:val="1"/>
          <w:numId w:val="65"/>
        </w:numPr>
      </w:pPr>
      <w:r>
        <w:t xml:space="preserve">Benchmark mode: </w:t>
      </w:r>
      <w:r w:rsidR="004655DC">
        <w:t>Single shot</w:t>
      </w:r>
      <w:r>
        <w:t xml:space="preserve"> time.</w:t>
      </w:r>
    </w:p>
    <w:p w14:paraId="636A5A5E" w14:textId="003A010F" w:rsidR="002018C8" w:rsidRDefault="00DF6864" w:rsidP="002018C8">
      <w:pPr>
        <w:pStyle w:val="Listenabsatz"/>
        <w:numPr>
          <w:ilvl w:val="1"/>
          <w:numId w:val="65"/>
        </w:numPr>
      </w:pPr>
      <w:r>
        <w:t>Warmup: 0 iterations</w:t>
      </w:r>
    </w:p>
    <w:p w14:paraId="6C0809A7" w14:textId="572AE6B7" w:rsidR="002018C8" w:rsidRDefault="002018C8" w:rsidP="002018C8">
      <w:pPr>
        <w:pStyle w:val="Listenabsatz"/>
        <w:numPr>
          <w:ilvl w:val="1"/>
          <w:numId w:val="65"/>
        </w:numPr>
      </w:pPr>
      <w:r>
        <w:t xml:space="preserve">Measurement: </w:t>
      </w:r>
      <w:r w:rsidR="00DF6864">
        <w:t>2 iterations</w:t>
      </w:r>
    </w:p>
    <w:p w14:paraId="6DD065FF" w14:textId="4F6FDF75" w:rsidR="00111AA2" w:rsidRDefault="00DF6864" w:rsidP="002018C8">
      <w:pPr>
        <w:pStyle w:val="Listenabsatz"/>
        <w:numPr>
          <w:ilvl w:val="1"/>
          <w:numId w:val="65"/>
        </w:numPr>
      </w:pPr>
      <w:r>
        <w:t xml:space="preserve">Forks: </w:t>
      </w:r>
      <w:r w:rsidR="0072703C">
        <w:t>1,000</w:t>
      </w:r>
    </w:p>
    <w:p w14:paraId="41195AB6" w14:textId="4331FF3B" w:rsidR="00E646E4" w:rsidRDefault="000834ED" w:rsidP="00B96C15">
      <w:r w:rsidRPr="0072703C">
        <w:t>With this configuration, both the benchmark and its reference counterpart are each executed 1,000 times.</w:t>
      </w:r>
      <w:r>
        <w:t xml:space="preserve"> </w:t>
      </w:r>
      <w:r w:rsidR="008D5659">
        <w:t>Since the goal of benchmark 3 is to isolate one-time initiali</w:t>
      </w:r>
      <w:r w:rsidR="00D56400">
        <w:t>s</w:t>
      </w:r>
      <w:r w:rsidR="008D5659">
        <w:t xml:space="preserve">ations and per-structure </w:t>
      </w:r>
      <w:r w:rsidR="00487564">
        <w:t>setup</w:t>
      </w:r>
      <w:r w:rsidR="008D5659">
        <w:t xml:space="preserve"> costs, a reference benchmark is required which allocates the same structures and performs the same write/read operations. Although benchmark 2 would fit that requirement, it cannot be used as reference because its execution time is measured in a stable state. Results from previous studies show that</w:t>
      </w:r>
      <w:r w:rsidR="00487564">
        <w:t xml:space="preserve"> benchmark invocations during warmup can be almost six times slower than invocations once a stable state has been reached </w:t>
      </w:r>
      <w:r w:rsidR="00487564">
        <w:fldChar w:fldCharType="begin"/>
      </w:r>
      <w:r w:rsidR="00487564">
        <w:instrText xml:space="preserve"> ADDIN ZOTERO_ITEM CSL_CITATION {"citationID":"iOlouZbf","properties":{"formattedCitation":"[24]","plainCitation":"[24]","noteIndex":0},"citationItems":[{"id":62,"uris":["http://zotero.org/users/local/qUQ1uMZK/items/RPZ2XG6K"],"itemData":{"id":62,"type":"article-journal","abstract":"Abstract\n            Microbenchmarking is a widely used form of performance testing in Java software. A microbenchmark repeatedly executes a small chunk of code while collecting measurements related to its performance. Due to Java Virtual Machine optimizations, microbenchmarks are usually subject to severe performance fluctuations in the first phase of their execution (also known as warmup). For this reason, software developers typically discard measurements of this phase and focus their analysis when benchmarks reach a steady state of performance. Developers estimate the end of the warmup phase based on their expertise, and configure their benchmarks accordingly. Unfortunately, this approach is based on two strong assumptions: (i) benchmarks always reach a steady state of performance and (ii) developers accurately estimate warmup. In this paper, we show that Java microbenchmarks do not always reach a steady state, and often developers fail to accurately estimate the end of the warmup phase. We found that a considerable portion of studied benchmarks do not hit the steady state, and warmup estimates provided by software developers are often inaccurate (with a large error). This has significant implications both in terms of results quality and time-effort. Furthermore, we found that dynamic reconfiguration significantly improves warmup estimation accuracy, but still it induces suboptimal warmup estimates and relevant side-effects. We envision this paper as a starting point for supporting the introduction of more sophisticated automated techniques that can ensure results quality in a timely fashion.","container-title":"Empirical Software Engineering","DOI":"10.1007/s10664-022-10247-x","ISSN":"1382-3256, 1573-7616","issue":"1","journalAbbreviation":"Empir Software Eng","language":"en","page":"13","source":"DOI.org (Crossref)","title":"Towards effective assessment of steady state performance in Java software: are we there yet?","title-short":"Towards effective assessment of steady state performance in Java software","volume":"28","author":[{"family":"Traini","given":"Luca"},{"family":"Cortellessa","given":"Vittorio"},{"family":"Di Pompeo","given":"Daniele"},{"family":"Tucci","given":"Michele"}],"issued":{"date-parts":[["2023",1]]}}}],"schema":"https://github.com/citation-style-language/schema/raw/master/csl-citation.json"} </w:instrText>
      </w:r>
      <w:r w:rsidR="00487564">
        <w:fldChar w:fldCharType="separate"/>
      </w:r>
      <w:r w:rsidR="00FF1C78" w:rsidRPr="00FF1C78">
        <w:rPr>
          <w:rFonts w:cs="Times New Roman"/>
        </w:rPr>
        <w:t>[24]</w:t>
      </w:r>
      <w:r w:rsidR="00487564">
        <w:fldChar w:fldCharType="end"/>
      </w:r>
      <w:r w:rsidR="00487564">
        <w:t>. Furthermore, they show that this factor drops radically during the first 50 invocations. That is why a second iteration has been introduced to the configuration of benchmark 3, which allocates the same structures and executes the same write/read operations without performing one-time initiali</w:t>
      </w:r>
      <w:r w:rsidR="00D56400">
        <w:t>s</w:t>
      </w:r>
      <w:r w:rsidR="00487564">
        <w:t xml:space="preserve">ations and per-structure setup, because those have already been completed in the previous iteration. </w:t>
      </w:r>
      <w:r w:rsidR="000D3983">
        <w:t>Since the second iteration represents the second invocation of the benchmark code it is expected that a stable state has not been reached. However, it is possible that some JIT-optimi</w:t>
      </w:r>
      <w:r w:rsidR="00D56400">
        <w:t>s</w:t>
      </w:r>
      <w:r w:rsidR="000D3983">
        <w:t>ations have already been made, which is not avoidable.</w:t>
      </w:r>
    </w:p>
    <w:p w14:paraId="3C429BE6" w14:textId="04CDF8B4" w:rsidR="00F372C7" w:rsidRDefault="00F372C7">
      <w:pPr>
        <w:pStyle w:val="berschrift2"/>
      </w:pPr>
      <w:bookmarkStart w:id="85" w:name="_Toc223203853"/>
      <w:r>
        <w:lastRenderedPageBreak/>
        <w:t>Experiment 1</w:t>
      </w:r>
      <w:bookmarkEnd w:id="85"/>
    </w:p>
    <w:p w14:paraId="7D1EF55E" w14:textId="60BDB061" w:rsidR="00F372C7" w:rsidRDefault="009E47DF" w:rsidP="00F372C7">
      <w:r>
        <w:t>E</w:t>
      </w:r>
      <w:r w:rsidR="00F372C7">
        <w:t xml:space="preserve">xperiment </w:t>
      </w:r>
      <w:r>
        <w:t xml:space="preserve">1 </w:t>
      </w:r>
      <w:r w:rsidR="00F372C7">
        <w:t>evaluates small structures using the four different java native access libraries: LUtils, FFMA, JNA, LWJGL. The structures all have size</w:t>
      </w:r>
      <w:r w:rsidR="001F44C8">
        <w:t>s</w:t>
      </w:r>
      <w:r w:rsidR="00F372C7">
        <w:t xml:space="preserve"> between </w:t>
      </w:r>
      <w:r w:rsidR="00EB2FC5">
        <w:t>8</w:t>
      </w:r>
      <w:r w:rsidR="00170A16">
        <w:t xml:space="preserve"> </w:t>
      </w:r>
      <w:r w:rsidR="00F372C7">
        <w:t xml:space="preserve">and </w:t>
      </w:r>
      <w:r w:rsidR="00EB2FC5">
        <w:t>48</w:t>
      </w:r>
      <w:r w:rsidR="00F372C7">
        <w:t xml:space="preserve"> bytes. Additionally, they contain up to three different element types. Even though each element can be a</w:t>
      </w:r>
      <w:r w:rsidR="00FD4043">
        <w:t xml:space="preserve">nother </w:t>
      </w:r>
      <w:r w:rsidR="00F372C7">
        <w:t xml:space="preserve">structure </w:t>
      </w:r>
      <w:r w:rsidR="00FD4043">
        <w:t>c</w:t>
      </w:r>
      <w:r w:rsidR="00F372C7">
        <w:t>ontain</w:t>
      </w:r>
      <w:r w:rsidR="00FD4043">
        <w:t>ing</w:t>
      </w:r>
      <w:r w:rsidR="00F372C7">
        <w:t xml:space="preserve"> more element types,</w:t>
      </w:r>
      <w:r w:rsidR="00FD4043">
        <w:t xml:space="preserve"> </w:t>
      </w:r>
      <w:r w:rsidR="00F372C7">
        <w:t xml:space="preserve">the size constraint </w:t>
      </w:r>
      <w:r w:rsidR="00FD4043">
        <w:t xml:space="preserve">retains </w:t>
      </w:r>
      <w:r w:rsidR="00F372C7">
        <w:t xml:space="preserve">a low amount of different element types. </w:t>
      </w:r>
      <w:r w:rsidR="00FD4043" w:rsidRPr="00FD4043">
        <w:t>Notably</w:t>
      </w:r>
      <w:r w:rsidR="00FD4043">
        <w:t>, t</w:t>
      </w:r>
      <w:r w:rsidR="00F372C7">
        <w:t xml:space="preserve">he structure with </w:t>
      </w:r>
      <w:r w:rsidR="00FD4043">
        <w:t>greatest complexity</w:t>
      </w:r>
      <w:r w:rsidR="00F372C7">
        <w:t xml:space="preserve"> contains five different </w:t>
      </w:r>
      <w:r w:rsidR="00FD4043">
        <w:t xml:space="preserve">element </w:t>
      </w:r>
      <w:r w:rsidR="00F372C7">
        <w:t>types.</w:t>
      </w:r>
      <w:r w:rsidR="00FD4043" w:rsidRPr="00FD4043">
        <w:t xml:space="preserve"> </w:t>
      </w:r>
    </w:p>
    <w:p w14:paraId="55EBCC52" w14:textId="110B0851" w:rsidR="00F372C7" w:rsidRPr="00F372C7" w:rsidRDefault="00FD4043" w:rsidP="00F372C7">
      <w:r>
        <w:t>In this experiment, b</w:t>
      </w:r>
      <w:r w:rsidR="00F372C7">
        <w:t xml:space="preserve">enchmark </w:t>
      </w:r>
      <w:r w:rsidR="00694C79">
        <w:t xml:space="preserve">1 </w:t>
      </w:r>
      <w:r w:rsidR="00F372C7">
        <w:t>allocates ten different structures without reading or writing to them. This provides variation in memory layouts, which helps to capture a broader range of real-world usage scenarios. Additionally, it reduces the risk of bias caused by library specific optimi</w:t>
      </w:r>
      <w:r w:rsidR="00D56400">
        <w:t>s</w:t>
      </w:r>
      <w:r w:rsidR="00F372C7">
        <w:t xml:space="preserve">ations or inefficiencies. </w:t>
      </w:r>
      <w:r w:rsidR="00694C79">
        <w:t>Benchmark 2 and 3</w:t>
      </w:r>
      <w:r w:rsidR="00F372C7">
        <w:t xml:space="preserve"> allocates two different structures to write to and read from. Only two structures are used, because each structure provides multiple read and write operations.</w:t>
      </w:r>
    </w:p>
    <w:p w14:paraId="6C87CC64" w14:textId="5020BECE" w:rsidR="00BC4329" w:rsidRDefault="00F372C7" w:rsidP="00002372">
      <w:pPr>
        <w:pStyle w:val="3Hidden"/>
      </w:pPr>
      <w:r>
        <w:t>Benchmark 1 Results</w:t>
      </w:r>
    </w:p>
    <w:p w14:paraId="5BEB33D3" w14:textId="30F6D5EC" w:rsidR="00927668" w:rsidRDefault="00A92F13" w:rsidP="00033B7B">
      <w:r>
        <w:t xml:space="preserve">The </w:t>
      </w:r>
      <w:r w:rsidR="004A65E0">
        <w:t xml:space="preserve">performance and memory allocation </w:t>
      </w:r>
      <w:r>
        <w:t xml:space="preserve">results of </w:t>
      </w:r>
      <w:r w:rsidR="00694C79">
        <w:t>benchmark 1</w:t>
      </w:r>
      <w:r w:rsidR="00E50386">
        <w:t xml:space="preserve"> are </w:t>
      </w:r>
      <w:r w:rsidR="004A65E0">
        <w:t>summari</w:t>
      </w:r>
      <w:r w:rsidR="00D56400">
        <w:t>s</w:t>
      </w:r>
      <w:r w:rsidR="004A65E0">
        <w:t>ed</w:t>
      </w:r>
      <w:r w:rsidR="00E50386">
        <w:t xml:space="preserve"> in </w:t>
      </w:r>
      <w:r w:rsidR="00DD5F21">
        <w:fldChar w:fldCharType="begin"/>
      </w:r>
      <w:r w:rsidR="00DD5F21">
        <w:instrText xml:space="preserve"> REF _Ref221815049 \h </w:instrText>
      </w:r>
      <w:r w:rsidR="00DD5F21">
        <w:fldChar w:fldCharType="separate"/>
      </w:r>
      <w:r w:rsidR="008A128C">
        <w:t xml:space="preserve">Fig. </w:t>
      </w:r>
      <w:r w:rsidR="008A128C">
        <w:rPr>
          <w:noProof/>
        </w:rPr>
        <w:t>3</w:t>
      </w:r>
      <w:r w:rsidR="00DD5F21">
        <w:fldChar w:fldCharType="end"/>
      </w:r>
      <w:r w:rsidR="00DD5F21">
        <w:t xml:space="preserve"> </w:t>
      </w:r>
      <w:r w:rsidR="00B968C5">
        <w:t xml:space="preserve">and </w:t>
      </w:r>
      <w:r w:rsidR="00B968C5">
        <w:fldChar w:fldCharType="begin"/>
      </w:r>
      <w:r w:rsidR="00B968C5">
        <w:instrText xml:space="preserve"> REF _Ref214981410 \h </w:instrText>
      </w:r>
      <w:r w:rsidR="00B968C5">
        <w:fldChar w:fldCharType="separate"/>
      </w:r>
      <w:r w:rsidR="008A128C" w:rsidRPr="00FC189E">
        <w:t xml:space="preserve">Tab. </w:t>
      </w:r>
      <w:r w:rsidR="008A128C">
        <w:rPr>
          <w:noProof/>
        </w:rPr>
        <w:t>1</w:t>
      </w:r>
      <w:r w:rsidR="00B968C5">
        <w:fldChar w:fldCharType="end"/>
      </w:r>
      <w:r w:rsidR="00E50386">
        <w:t>.</w:t>
      </w:r>
      <w:r w:rsidR="004A65E0">
        <w:t xml:space="preserve"> They reveal large differences between the libraries in both execution time and Java-Heap allocation.</w:t>
      </w:r>
      <w:r w:rsidR="00BA18E3">
        <w:t xml:space="preserve"> Noteworthy is that the outliers have been hidden from the execution time boxplot diagram, because JNA displayed extreme variability, which would result in an unreadable plot.</w:t>
      </w:r>
      <w:r w:rsidR="00844DE1">
        <w:t xml:space="preserve"> Furthermore, </w:t>
      </w:r>
      <w:r w:rsidR="00844DE1" w:rsidRPr="00844DE1">
        <w:t xml:space="preserve">the y-axis </w:t>
      </w:r>
      <w:r w:rsidR="00844DE1">
        <w:t>has been</w:t>
      </w:r>
      <w:r w:rsidR="00844DE1" w:rsidRPr="00844DE1">
        <w:t xml:space="preserve"> </w:t>
      </w:r>
      <w:r w:rsidR="00844DE1">
        <w:t xml:space="preserve">truncated to </w:t>
      </w:r>
      <w:r w:rsidR="00844DE1" w:rsidRPr="00844DE1">
        <w:t xml:space="preserve">allow all libraries to be displayed within the </w:t>
      </w:r>
      <w:r w:rsidR="00844DE1">
        <w:t>boxplot</w:t>
      </w:r>
      <w:r w:rsidR="00844DE1" w:rsidRPr="00844DE1">
        <w:t>. Thus, the absolute difference between FFMA and LUtils is substantially larger than what the plot visually suggests.</w:t>
      </w:r>
    </w:p>
    <w:p w14:paraId="6880EE04" w14:textId="77777777" w:rsidR="00927668" w:rsidRDefault="00927668">
      <w:pPr>
        <w:spacing w:after="160" w:line="259" w:lineRule="auto"/>
        <w:jc w:val="left"/>
      </w:pPr>
      <w:r>
        <w:br w:type="page"/>
      </w:r>
    </w:p>
    <w:p w14:paraId="6D6AEE96" w14:textId="7A27C6C4" w:rsidR="00B968C5" w:rsidRDefault="00AE2BD5" w:rsidP="00E50386">
      <w:pPr>
        <w:pStyle w:val="AbbildungOhneRahmen"/>
      </w:pPr>
      <w:bookmarkStart w:id="86" w:name="_Ref220335147"/>
      <w:r w:rsidRPr="00EA7C29">
        <w:rPr>
          <w:noProof/>
        </w:rPr>
        <w:lastRenderedPageBreak/>
        <w:drawing>
          <wp:inline distT="0" distB="0" distL="0" distR="0" wp14:anchorId="6E2EFB49" wp14:editId="2996B82F">
            <wp:extent cx="2907733" cy="2130317"/>
            <wp:effectExtent l="0" t="0" r="6985" b="3810"/>
            <wp:docPr id="11498657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865780" name="Grafik 1"/>
                    <pic:cNvPicPr>
                      <a:picLocks noChangeAspect="1" noChangeArrowheads="1"/>
                    </pic:cNvPicPr>
                  </pic:nvPicPr>
                  <pic:blipFill>
                    <a:blip r:embed="rId16"/>
                    <a:srcRect t="1157" b="1157"/>
                    <a:stretch>
                      <a:fillRect/>
                    </a:stretch>
                  </pic:blipFill>
                  <pic:spPr bwMode="auto">
                    <a:xfrm>
                      <a:off x="0" y="0"/>
                      <a:ext cx="2907733" cy="2130317"/>
                    </a:xfrm>
                    <a:prstGeom prst="rect">
                      <a:avLst/>
                    </a:prstGeom>
                    <a:noFill/>
                    <a:ln>
                      <a:noFill/>
                    </a:ln>
                    <a:extLst>
                      <a:ext uri="{53640926-AAD7-44D8-BBD7-CCE9431645EC}">
                        <a14:shadowObscured xmlns:a14="http://schemas.microsoft.com/office/drawing/2010/main"/>
                      </a:ext>
                    </a:extLst>
                  </pic:spPr>
                </pic:pic>
              </a:graphicData>
            </a:graphic>
          </wp:inline>
        </w:drawing>
      </w:r>
      <w:bookmarkStart w:id="87" w:name="_Ref214980378"/>
      <w:r w:rsidR="00531927" w:rsidRPr="00E50386">
        <w:rPr>
          <w:noProof/>
        </w:rPr>
        <w:drawing>
          <wp:inline distT="0" distB="0" distL="0" distR="0" wp14:anchorId="45BF2118" wp14:editId="707970DE">
            <wp:extent cx="2700914" cy="2025685"/>
            <wp:effectExtent l="0" t="0" r="4445" b="0"/>
            <wp:docPr id="9543801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38012" name="Grafik 2"/>
                    <pic:cNvPicPr>
                      <a:picLocks noChangeAspect="1" noChangeArrowheads="1"/>
                    </pic:cNvPicPr>
                  </pic:nvPicPr>
                  <pic:blipFill>
                    <a:blip r:embed="rId17"/>
                    <a:stretch>
                      <a:fillRect/>
                    </a:stretch>
                  </pic:blipFill>
                  <pic:spPr bwMode="auto">
                    <a:xfrm>
                      <a:off x="0" y="0"/>
                      <a:ext cx="2700914" cy="2025685"/>
                    </a:xfrm>
                    <a:prstGeom prst="rect">
                      <a:avLst/>
                    </a:prstGeom>
                    <a:noFill/>
                    <a:ln>
                      <a:noFill/>
                    </a:ln>
                  </pic:spPr>
                </pic:pic>
              </a:graphicData>
            </a:graphic>
          </wp:inline>
        </w:drawing>
      </w:r>
    </w:p>
    <w:p w14:paraId="57F759A4" w14:textId="406F1611" w:rsidR="009F3293" w:rsidRPr="009F3293" w:rsidRDefault="009E47DF" w:rsidP="009E47DF">
      <w:pPr>
        <w:pStyle w:val="Beschriftung"/>
        <w:rPr>
          <w:vanish/>
        </w:rPr>
      </w:pPr>
      <w:bookmarkStart w:id="88" w:name="_Ref221815049"/>
      <w:bookmarkStart w:id="89" w:name="_Ref220335311"/>
      <w:bookmarkStart w:id="90" w:name="_Toc223203734"/>
      <w:r>
        <w:t xml:space="preserve">Fig. </w:t>
      </w:r>
      <w:r>
        <w:fldChar w:fldCharType="begin"/>
      </w:r>
      <w:r>
        <w:instrText xml:space="preserve"> SEQ Fig. \* ARABIC </w:instrText>
      </w:r>
      <w:r>
        <w:fldChar w:fldCharType="separate"/>
      </w:r>
      <w:r w:rsidR="008A128C">
        <w:rPr>
          <w:noProof/>
        </w:rPr>
        <w:t>3</w:t>
      </w:r>
      <w:r>
        <w:fldChar w:fldCharType="end"/>
      </w:r>
      <w:bookmarkEnd w:id="88"/>
      <w:r>
        <w:t>:</w:t>
      </w:r>
      <w:r>
        <w:tab/>
      </w:r>
      <w:r w:rsidRPr="00E81847">
        <w:t>Results for benchmark 1 of experiment 1</w:t>
      </w:r>
      <w:bookmarkEnd w:id="90"/>
    </w:p>
    <w:p w14:paraId="1A78DEEF" w14:textId="4E27626A" w:rsidR="009E47DF" w:rsidRDefault="009E47DF" w:rsidP="009E47DF">
      <w:pPr>
        <w:pStyle w:val="Beschriftung"/>
      </w:pPr>
      <w:r w:rsidRPr="00E81847">
        <w:t xml:space="preserve">. Left: Boxplot diagram of the execution times across all four libraries. Right: Bar chart of the </w:t>
      </w:r>
      <w:r w:rsidR="00DA0B81">
        <w:t xml:space="preserve">median </w:t>
      </w:r>
      <w:r w:rsidRPr="00E81847">
        <w:t>allocation rate across all four libraries.</w:t>
      </w:r>
    </w:p>
    <w:tbl>
      <w:tblPr>
        <w:tblStyle w:val="Tabellenraster"/>
        <w:tblW w:w="5000" w:type="pct"/>
        <w:tblLook w:val="04A0" w:firstRow="1" w:lastRow="0" w:firstColumn="1" w:lastColumn="0" w:noHBand="0" w:noVBand="1"/>
      </w:tblPr>
      <w:tblGrid>
        <w:gridCol w:w="1141"/>
        <w:gridCol w:w="1775"/>
        <w:gridCol w:w="1028"/>
        <w:gridCol w:w="2175"/>
        <w:gridCol w:w="2943"/>
      </w:tblGrid>
      <w:tr w:rsidR="00062BA6" w:rsidRPr="00FC189E" w14:paraId="67CF2387" w14:textId="77777777" w:rsidTr="00062BA6">
        <w:trPr>
          <w:tblHeader/>
        </w:trPr>
        <w:tc>
          <w:tcPr>
            <w:tcW w:w="0" w:type="auto"/>
            <w:shd w:val="clear" w:color="auto" w:fill="D9D9D9" w:themeFill="background1" w:themeFillShade="D9"/>
          </w:tcPr>
          <w:p w14:paraId="450A7803" w14:textId="77777777" w:rsidR="00062BA6" w:rsidRPr="00FC189E" w:rsidRDefault="00062BA6" w:rsidP="00847AF1">
            <w:pPr>
              <w:pStyle w:val="AbbildungOhneRahmen"/>
              <w:jc w:val="center"/>
              <w:rPr>
                <w:b/>
                <w:bCs/>
              </w:rPr>
            </w:pPr>
            <w:r w:rsidRPr="00FC189E">
              <w:rPr>
                <w:b/>
                <w:bCs/>
              </w:rPr>
              <w:t>Library</w:t>
            </w:r>
          </w:p>
        </w:tc>
        <w:tc>
          <w:tcPr>
            <w:tcW w:w="0" w:type="auto"/>
            <w:gridSpan w:val="2"/>
            <w:shd w:val="clear" w:color="auto" w:fill="D9D9D9" w:themeFill="background1" w:themeFillShade="D9"/>
          </w:tcPr>
          <w:p w14:paraId="3DAAD75E" w14:textId="125FB038" w:rsidR="00062BA6" w:rsidRPr="00FC189E" w:rsidRDefault="00062BA6" w:rsidP="00847AF1">
            <w:pPr>
              <w:pStyle w:val="AbbildungOhneRahmen"/>
              <w:jc w:val="center"/>
              <w:rPr>
                <w:b/>
                <w:bCs/>
              </w:rPr>
            </w:pPr>
            <w:r w:rsidRPr="008D7C93">
              <w:rPr>
                <w:rFonts w:cs="Times New Roman"/>
                <w:b/>
                <w:bCs/>
              </w:rPr>
              <w:t>Ø</w:t>
            </w:r>
            <w:r w:rsidRPr="00FC189E">
              <w:rPr>
                <w:b/>
                <w:bCs/>
              </w:rPr>
              <w:t xml:space="preserve"> Execution Time (ns)</w:t>
            </w:r>
          </w:p>
        </w:tc>
        <w:tc>
          <w:tcPr>
            <w:tcW w:w="0" w:type="auto"/>
            <w:shd w:val="clear" w:color="auto" w:fill="D9D9D9" w:themeFill="background1" w:themeFillShade="D9"/>
          </w:tcPr>
          <w:p w14:paraId="58DAAB3E" w14:textId="004B46B0" w:rsidR="00062BA6" w:rsidRPr="008D7C93" w:rsidRDefault="00062BA6" w:rsidP="00847AF1">
            <w:pPr>
              <w:pStyle w:val="AbbildungOhneRahmen"/>
              <w:jc w:val="center"/>
              <w:rPr>
                <w:rFonts w:cs="Times New Roman"/>
                <w:b/>
                <w:bCs/>
              </w:rPr>
            </w:pPr>
            <w:r>
              <w:rPr>
                <w:rFonts w:cs="Times New Roman"/>
                <w:b/>
                <w:bCs/>
              </w:rPr>
              <w:t>Ratio to LWJGL</w:t>
            </w:r>
          </w:p>
        </w:tc>
        <w:tc>
          <w:tcPr>
            <w:tcW w:w="0" w:type="auto"/>
            <w:shd w:val="clear" w:color="auto" w:fill="D9D9D9" w:themeFill="background1" w:themeFillShade="D9"/>
          </w:tcPr>
          <w:p w14:paraId="5E15078A" w14:textId="385E64B8" w:rsidR="00062BA6" w:rsidRPr="00FC189E" w:rsidRDefault="00DA0B81" w:rsidP="00847AF1">
            <w:pPr>
              <w:pStyle w:val="AbbildungOhneRahmen"/>
              <w:jc w:val="center"/>
              <w:rPr>
                <w:b/>
                <w:bCs/>
              </w:rPr>
            </w:pPr>
            <w:r>
              <w:rPr>
                <w:b/>
                <w:bCs/>
              </w:rPr>
              <w:t>Median</w:t>
            </w:r>
            <w:r w:rsidR="00062BA6" w:rsidRPr="00FC189E">
              <w:rPr>
                <w:b/>
                <w:bCs/>
              </w:rPr>
              <w:t xml:space="preserve"> Allocated Bytes</w:t>
            </w:r>
          </w:p>
        </w:tc>
      </w:tr>
      <w:tr w:rsidR="00062BA6" w:rsidRPr="00FC189E" w14:paraId="1D7EE79C" w14:textId="77777777" w:rsidTr="00062BA6">
        <w:tc>
          <w:tcPr>
            <w:tcW w:w="0" w:type="auto"/>
          </w:tcPr>
          <w:p w14:paraId="1092EF8D" w14:textId="77777777" w:rsidR="00062BA6" w:rsidRPr="00FC189E" w:rsidRDefault="00062BA6" w:rsidP="00847AF1">
            <w:pPr>
              <w:pStyle w:val="AbbildungOhneRahmen"/>
            </w:pPr>
            <w:r w:rsidRPr="00FC189E">
              <w:t>LWJGL</w:t>
            </w:r>
          </w:p>
        </w:tc>
        <w:tc>
          <w:tcPr>
            <w:tcW w:w="0" w:type="auto"/>
            <w:gridSpan w:val="2"/>
          </w:tcPr>
          <w:p w14:paraId="6FFCB136" w14:textId="11401D1E" w:rsidR="00062BA6" w:rsidRPr="00A92F13" w:rsidRDefault="00DA0B81" w:rsidP="00847AF1">
            <w:pPr>
              <w:pStyle w:val="AbbildungOhneRahmen"/>
              <w:jc w:val="right"/>
            </w:pPr>
            <w:r w:rsidRPr="00DA0B81">
              <w:t>84</w:t>
            </w:r>
            <w:r>
              <w:t>7</w:t>
            </w:r>
          </w:p>
        </w:tc>
        <w:tc>
          <w:tcPr>
            <w:tcW w:w="0" w:type="auto"/>
          </w:tcPr>
          <w:p w14:paraId="063BE3A4" w14:textId="539927B8" w:rsidR="00062BA6" w:rsidRPr="00FC189E" w:rsidRDefault="00062BA6" w:rsidP="00847AF1">
            <w:pPr>
              <w:pStyle w:val="AbbildungOhneRahmen"/>
              <w:jc w:val="right"/>
            </w:pPr>
            <w:r>
              <w:t>1.0</w:t>
            </w:r>
            <w:r w:rsidR="00A572D4">
              <w:t>0</w:t>
            </w:r>
          </w:p>
        </w:tc>
        <w:tc>
          <w:tcPr>
            <w:tcW w:w="0" w:type="auto"/>
          </w:tcPr>
          <w:p w14:paraId="4C275F46" w14:textId="57E84F6D" w:rsidR="00062BA6" w:rsidRPr="00FC189E" w:rsidRDefault="00062BA6" w:rsidP="00847AF1">
            <w:pPr>
              <w:pStyle w:val="AbbildungOhneRahmen"/>
              <w:jc w:val="right"/>
            </w:pPr>
            <w:r w:rsidRPr="00FC189E">
              <w:t>904</w:t>
            </w:r>
          </w:p>
        </w:tc>
      </w:tr>
      <w:tr w:rsidR="00062BA6" w:rsidRPr="00FC189E" w14:paraId="3DAC03B6" w14:textId="77777777" w:rsidTr="00062BA6">
        <w:tc>
          <w:tcPr>
            <w:tcW w:w="0" w:type="auto"/>
          </w:tcPr>
          <w:p w14:paraId="288803B8" w14:textId="77777777" w:rsidR="00062BA6" w:rsidRPr="00FC189E" w:rsidRDefault="00062BA6" w:rsidP="00847AF1">
            <w:pPr>
              <w:pStyle w:val="AbbildungOhneRahmen"/>
            </w:pPr>
            <w:r w:rsidRPr="00FC189E">
              <w:t>FFMA</w:t>
            </w:r>
          </w:p>
        </w:tc>
        <w:tc>
          <w:tcPr>
            <w:tcW w:w="0" w:type="auto"/>
            <w:gridSpan w:val="2"/>
          </w:tcPr>
          <w:p w14:paraId="05037E97" w14:textId="2BEC882F" w:rsidR="00062BA6" w:rsidRPr="00FC189E" w:rsidRDefault="00DA0B81" w:rsidP="00847AF1">
            <w:pPr>
              <w:pStyle w:val="AbbildungOhneRahmen"/>
              <w:jc w:val="right"/>
            </w:pPr>
            <w:r w:rsidRPr="00DA0B81">
              <w:t>1</w:t>
            </w:r>
            <w:r w:rsidR="00844DE1">
              <w:t>,</w:t>
            </w:r>
            <w:r w:rsidRPr="00DA0B81">
              <w:t>180</w:t>
            </w:r>
          </w:p>
        </w:tc>
        <w:tc>
          <w:tcPr>
            <w:tcW w:w="0" w:type="auto"/>
          </w:tcPr>
          <w:p w14:paraId="76FCA50F" w14:textId="7C71B741" w:rsidR="00062BA6" w:rsidRPr="00FC189E" w:rsidRDefault="00BA18E3" w:rsidP="00847AF1">
            <w:pPr>
              <w:pStyle w:val="AbbildungOhneRahmen"/>
              <w:jc w:val="right"/>
            </w:pPr>
            <w:r w:rsidRPr="00BA18E3">
              <w:t>1.39</w:t>
            </w:r>
          </w:p>
        </w:tc>
        <w:tc>
          <w:tcPr>
            <w:tcW w:w="0" w:type="auto"/>
          </w:tcPr>
          <w:p w14:paraId="721C2B0A" w14:textId="4298B24A" w:rsidR="00062BA6" w:rsidRPr="00FC189E" w:rsidRDefault="00062BA6" w:rsidP="00847AF1">
            <w:pPr>
              <w:pStyle w:val="AbbildungOhneRahmen"/>
              <w:jc w:val="right"/>
            </w:pPr>
            <w:r w:rsidRPr="00FC189E">
              <w:t>952</w:t>
            </w:r>
          </w:p>
        </w:tc>
      </w:tr>
      <w:tr w:rsidR="00062BA6" w:rsidRPr="00FC189E" w14:paraId="33DD5A09" w14:textId="77777777" w:rsidTr="00062BA6">
        <w:tc>
          <w:tcPr>
            <w:tcW w:w="0" w:type="auto"/>
          </w:tcPr>
          <w:p w14:paraId="0B17384F" w14:textId="77777777" w:rsidR="00062BA6" w:rsidRPr="00FC189E" w:rsidRDefault="00062BA6" w:rsidP="00847AF1">
            <w:pPr>
              <w:pStyle w:val="AbbildungOhneRahmen"/>
            </w:pPr>
            <w:r w:rsidRPr="00FC189E">
              <w:t>LUtils</w:t>
            </w:r>
          </w:p>
        </w:tc>
        <w:tc>
          <w:tcPr>
            <w:tcW w:w="0" w:type="auto"/>
            <w:gridSpan w:val="2"/>
          </w:tcPr>
          <w:p w14:paraId="14D7E45A" w14:textId="645B42BB" w:rsidR="00062BA6" w:rsidRPr="00FC189E" w:rsidRDefault="00DA0B81" w:rsidP="00847AF1">
            <w:pPr>
              <w:pStyle w:val="AbbildungOhneRahmen"/>
              <w:jc w:val="right"/>
            </w:pPr>
            <w:r w:rsidRPr="00DA0B81">
              <w:t>15</w:t>
            </w:r>
            <w:r w:rsidR="00844DE1">
              <w:t>,</w:t>
            </w:r>
            <w:r w:rsidRPr="00DA0B81">
              <w:t>418</w:t>
            </w:r>
          </w:p>
        </w:tc>
        <w:tc>
          <w:tcPr>
            <w:tcW w:w="0" w:type="auto"/>
          </w:tcPr>
          <w:p w14:paraId="3F60B20A" w14:textId="4C9B6B19" w:rsidR="00062BA6" w:rsidRPr="00FC189E" w:rsidRDefault="00BA18E3" w:rsidP="00847AF1">
            <w:pPr>
              <w:pStyle w:val="AbbildungOhneRahmen"/>
              <w:jc w:val="right"/>
            </w:pPr>
            <w:r w:rsidRPr="00BA18E3">
              <w:t>18.21</w:t>
            </w:r>
          </w:p>
        </w:tc>
        <w:tc>
          <w:tcPr>
            <w:tcW w:w="0" w:type="auto"/>
          </w:tcPr>
          <w:p w14:paraId="39600645" w14:textId="3BFF461D" w:rsidR="00062BA6" w:rsidRPr="00FC189E" w:rsidRDefault="00062BA6" w:rsidP="00847AF1">
            <w:pPr>
              <w:pStyle w:val="AbbildungOhneRahmen"/>
              <w:jc w:val="right"/>
            </w:pPr>
            <w:r w:rsidRPr="00FC189E">
              <w:t>7</w:t>
            </w:r>
            <w:r w:rsidR="00844DE1">
              <w:t>,</w:t>
            </w:r>
            <w:r w:rsidRPr="00FC189E">
              <w:t>632</w:t>
            </w:r>
          </w:p>
        </w:tc>
      </w:tr>
      <w:tr w:rsidR="00844DE1" w:rsidRPr="00FC189E" w14:paraId="6B67731E" w14:textId="77777777" w:rsidTr="00844DE1">
        <w:tc>
          <w:tcPr>
            <w:tcW w:w="0" w:type="auto"/>
          </w:tcPr>
          <w:p w14:paraId="4DD3E45C" w14:textId="77777777" w:rsidR="00844DE1" w:rsidRPr="00FC189E" w:rsidRDefault="00844DE1" w:rsidP="00847AF1">
            <w:pPr>
              <w:pStyle w:val="AbbildungOhneRahmen"/>
            </w:pPr>
            <w:r w:rsidRPr="00FC189E">
              <w:t>JNA</w:t>
            </w:r>
          </w:p>
        </w:tc>
        <w:tc>
          <w:tcPr>
            <w:tcW w:w="0" w:type="auto"/>
            <w:tcBorders>
              <w:right w:val="nil"/>
            </w:tcBorders>
          </w:tcPr>
          <w:p w14:paraId="279D7C1D" w14:textId="386B33ED" w:rsidR="00844DE1" w:rsidRPr="00FC189E" w:rsidRDefault="00844DE1" w:rsidP="00844DE1">
            <w:pPr>
              <w:pStyle w:val="AbbildungOhneRahmen"/>
              <w:jc w:val="left"/>
            </w:pPr>
            <w:r>
              <w:t xml:space="preserve">Med= </w:t>
            </w:r>
            <w:r w:rsidRPr="00844DE1">
              <w:t>27,703</w:t>
            </w:r>
          </w:p>
        </w:tc>
        <w:tc>
          <w:tcPr>
            <w:tcW w:w="0" w:type="auto"/>
            <w:tcBorders>
              <w:left w:val="nil"/>
            </w:tcBorders>
          </w:tcPr>
          <w:p w14:paraId="54EC7623" w14:textId="4E4D279F" w:rsidR="00844DE1" w:rsidRPr="00FC189E" w:rsidRDefault="00844DE1" w:rsidP="00844DE1">
            <w:pPr>
              <w:pStyle w:val="AbbildungOhneRahmen"/>
              <w:jc w:val="right"/>
            </w:pPr>
            <w:r w:rsidRPr="00DA0B81">
              <w:t>38</w:t>
            </w:r>
            <w:r>
              <w:t>,</w:t>
            </w:r>
            <w:r w:rsidRPr="00DA0B81">
              <w:t>868</w:t>
            </w:r>
          </w:p>
        </w:tc>
        <w:tc>
          <w:tcPr>
            <w:tcW w:w="0" w:type="auto"/>
          </w:tcPr>
          <w:p w14:paraId="052327A9" w14:textId="3A5F5A90" w:rsidR="00844DE1" w:rsidRPr="00FC189E" w:rsidRDefault="00844DE1" w:rsidP="00847AF1">
            <w:pPr>
              <w:pStyle w:val="AbbildungOhneRahmen"/>
              <w:jc w:val="right"/>
            </w:pPr>
            <w:r w:rsidRPr="00BA18E3">
              <w:t>45.91</w:t>
            </w:r>
          </w:p>
        </w:tc>
        <w:tc>
          <w:tcPr>
            <w:tcW w:w="0" w:type="auto"/>
          </w:tcPr>
          <w:p w14:paraId="0E7CF8F4" w14:textId="2E0686C6" w:rsidR="00844DE1" w:rsidRPr="00FC189E" w:rsidRDefault="00844DE1" w:rsidP="00847AF1">
            <w:pPr>
              <w:pStyle w:val="AbbildungOhneRahmen"/>
              <w:jc w:val="right"/>
            </w:pPr>
            <w:r w:rsidRPr="00BA18E3">
              <w:t>7</w:t>
            </w:r>
            <w:r>
              <w:t>,</w:t>
            </w:r>
            <w:r w:rsidRPr="00BA18E3">
              <w:t>240</w:t>
            </w:r>
          </w:p>
        </w:tc>
      </w:tr>
    </w:tbl>
    <w:p w14:paraId="7D4B83DF" w14:textId="7DA859F6" w:rsidR="009F3293" w:rsidRPr="009F3293" w:rsidRDefault="00DD5F21" w:rsidP="009F3293">
      <w:pPr>
        <w:pStyle w:val="Beschriftung"/>
        <w:rPr>
          <w:vanish/>
        </w:rPr>
      </w:pPr>
      <w:bookmarkStart w:id="91" w:name="_Ref214981410"/>
      <w:bookmarkStart w:id="92" w:name="_Toc223203722"/>
      <w:r w:rsidRPr="00FC189E">
        <w:t xml:space="preserve">Tab. </w:t>
      </w:r>
      <w:r w:rsidRPr="00FC189E">
        <w:fldChar w:fldCharType="begin"/>
      </w:r>
      <w:r w:rsidRPr="00FC189E">
        <w:instrText xml:space="preserve"> SEQ Tab. \* ARABIC </w:instrText>
      </w:r>
      <w:r w:rsidRPr="00FC189E">
        <w:fldChar w:fldCharType="separate"/>
      </w:r>
      <w:r w:rsidR="008A128C">
        <w:rPr>
          <w:noProof/>
        </w:rPr>
        <w:t>1</w:t>
      </w:r>
      <w:r w:rsidRPr="00FC189E">
        <w:fldChar w:fldCharType="end"/>
      </w:r>
      <w:bookmarkEnd w:id="91"/>
      <w:r w:rsidRPr="00FC189E">
        <w:t>:</w:t>
      </w:r>
      <w:r w:rsidRPr="00FC189E">
        <w:tab/>
      </w:r>
      <w:r w:rsidR="009F3293" w:rsidRPr="00E81847">
        <w:t>Results for benchmark 1 of experiment 1</w:t>
      </w:r>
      <w:bookmarkEnd w:id="92"/>
    </w:p>
    <w:p w14:paraId="53EDE8A2" w14:textId="39790230" w:rsidR="00DD5F21" w:rsidRPr="00DD5F21" w:rsidRDefault="009F3293" w:rsidP="009F3293">
      <w:pPr>
        <w:pStyle w:val="Beschriftung"/>
      </w:pPr>
      <w:r w:rsidRPr="00E81847">
        <w:t xml:space="preserve">. </w:t>
      </w:r>
      <w:r w:rsidR="00DD5F21" w:rsidRPr="00FC189E">
        <w:t xml:space="preserve">Average execution time in nanoseconds and </w:t>
      </w:r>
      <w:r w:rsidR="00DA0B81">
        <w:t>median</w:t>
      </w:r>
      <w:r w:rsidR="00DD5F21" w:rsidRPr="00FC189E">
        <w:t xml:space="preserve"> allocated bytes of benchmark </w:t>
      </w:r>
      <w:r w:rsidR="00DD5F21">
        <w:t xml:space="preserve">1 </w:t>
      </w:r>
      <w:r w:rsidR="00DD5F21" w:rsidRPr="00FC189E">
        <w:t>of experiment 1.</w:t>
      </w:r>
      <w:r w:rsidR="00DD5F21" w:rsidRPr="00FC189E">
        <w:tab/>
      </w:r>
      <w:r w:rsidR="00844DE1">
        <w:t xml:space="preserve">For JNA the median is </w:t>
      </w:r>
      <w:r w:rsidR="00325AE1">
        <w:t>presented</w:t>
      </w:r>
      <w:r w:rsidR="00844DE1">
        <w:t xml:space="preserve"> as well, because its average is affected by outliers</w:t>
      </w:r>
      <w:r w:rsidR="00D64EA1">
        <w:t>, which is further discussed below</w:t>
      </w:r>
      <w:r w:rsidR="00844DE1">
        <w:t>.</w:t>
      </w:r>
    </w:p>
    <w:bookmarkEnd w:id="86"/>
    <w:bookmarkEnd w:id="87"/>
    <w:bookmarkEnd w:id="89"/>
    <w:p w14:paraId="3D9AA8EA" w14:textId="2BDCF361" w:rsidR="00B968C5" w:rsidRDefault="004A65E0" w:rsidP="00FD079F">
      <w:pPr>
        <w:pStyle w:val="AbbildungOhneRahmen"/>
        <w:rPr>
          <w:lang w:val="de-DE"/>
        </w:rPr>
      </w:pPr>
      <w:r>
        <w:t xml:space="preserve">LWJGL and FFMA exhibit the best performance in terms of execution time. The lowest average execution time is achieved by LWJGL with </w:t>
      </w:r>
      <w:r w:rsidR="00844DE1" w:rsidRPr="00844DE1">
        <w:t>847</w:t>
      </w:r>
      <w:r w:rsidR="00844DE1">
        <w:t xml:space="preserve"> </w:t>
      </w:r>
      <w:r>
        <w:t xml:space="preserve">ns, followed by FFMA with </w:t>
      </w:r>
      <w:r w:rsidR="00844DE1" w:rsidRPr="00844DE1">
        <w:t>1180</w:t>
      </w:r>
      <w:r w:rsidR="00844DE1">
        <w:t xml:space="preserve"> </w:t>
      </w:r>
      <w:r>
        <w:t xml:space="preserve">ns. Both outperform the remaining libraries by more than an order of magnitude. LUtils and JNA </w:t>
      </w:r>
      <w:r w:rsidRPr="004A65E0">
        <w:t xml:space="preserve">show much higher execution times of </w:t>
      </w:r>
      <w:r w:rsidR="00844DE1" w:rsidRPr="00844DE1">
        <w:t>15,418</w:t>
      </w:r>
      <w:r w:rsidR="00844DE1">
        <w:t xml:space="preserve"> </w:t>
      </w:r>
      <w:r w:rsidR="00477EE0">
        <w:t>ns</w:t>
      </w:r>
      <w:r w:rsidRPr="004A65E0">
        <w:t xml:space="preserve"> and </w:t>
      </w:r>
      <w:r w:rsidR="00844DE1" w:rsidRPr="00DA0B81">
        <w:t>38</w:t>
      </w:r>
      <w:r w:rsidR="00844DE1">
        <w:t>,</w:t>
      </w:r>
      <w:r w:rsidR="00844DE1" w:rsidRPr="00DA0B81">
        <w:t>868</w:t>
      </w:r>
      <w:r w:rsidRPr="004A65E0">
        <w:t xml:space="preserve"> ns respectively</w:t>
      </w:r>
      <w:r>
        <w:t>.</w:t>
      </w:r>
      <w:r w:rsidR="00FC189E">
        <w:t xml:space="preserve"> LWJGL and FFMA have a very low variability in execution time, with standard deviation</w:t>
      </w:r>
      <w:r w:rsidR="00FE3F65">
        <w:t>s</w:t>
      </w:r>
      <w:r w:rsidR="00FC189E">
        <w:t xml:space="preserve"> less than </w:t>
      </w:r>
      <w:r w:rsidR="00844DE1">
        <w:t>4</w:t>
      </w:r>
      <w:r w:rsidR="00FC189E">
        <w:t xml:space="preserve"> ns. LUtils exhibits a moderately higher standard deviation of </w:t>
      </w:r>
      <w:r w:rsidR="00844DE1">
        <w:t>215</w:t>
      </w:r>
      <w:r w:rsidR="00FC189E">
        <w:t xml:space="preserve"> ns. In contrast, JNA demonstrates substantial variability, with a standard deviation of </w:t>
      </w:r>
      <w:r w:rsidR="00844DE1" w:rsidRPr="00844DE1">
        <w:t>48</w:t>
      </w:r>
      <w:r w:rsidR="00844DE1">
        <w:t>,</w:t>
      </w:r>
      <w:r w:rsidR="00844DE1" w:rsidRPr="00844DE1">
        <w:t>582</w:t>
      </w:r>
      <w:r w:rsidR="00844DE1">
        <w:t xml:space="preserve"> </w:t>
      </w:r>
      <w:r w:rsidR="00FC189E" w:rsidRPr="00FC189E">
        <w:t>ns</w:t>
      </w:r>
      <w:r w:rsidR="00844DE1">
        <w:t xml:space="preserve">, </w:t>
      </w:r>
      <w:r w:rsidR="00A572D4">
        <w:t>including</w:t>
      </w:r>
      <w:r w:rsidR="00844DE1">
        <w:t xml:space="preserve"> </w:t>
      </w:r>
      <w:r w:rsidR="007E1409">
        <w:t xml:space="preserve">55 </w:t>
      </w:r>
      <w:r w:rsidR="00844DE1">
        <w:t>outliers</w:t>
      </w:r>
      <w:r w:rsidR="00D64EA1">
        <w:t xml:space="preserve"> up to </w:t>
      </w:r>
      <w:r w:rsidR="00486A9F">
        <w:t xml:space="preserve">values of </w:t>
      </w:r>
      <w:r w:rsidR="00486A9F" w:rsidRPr="00486A9F">
        <w:t>652</w:t>
      </w:r>
      <w:r w:rsidR="00486A9F">
        <w:t>,</w:t>
      </w:r>
      <w:r w:rsidR="00486A9F" w:rsidRPr="00486A9F">
        <w:t>340</w:t>
      </w:r>
      <w:r w:rsidR="00486A9F">
        <w:t xml:space="preserve"> ns</w:t>
      </w:r>
      <w:r w:rsidR="00844DE1">
        <w:t xml:space="preserve">. That is why the median might be more representative for the library JNA which is </w:t>
      </w:r>
      <w:r w:rsidR="00844DE1" w:rsidRPr="00844DE1">
        <w:t>27</w:t>
      </w:r>
      <w:r w:rsidR="00844DE1">
        <w:t>,</w:t>
      </w:r>
      <w:r w:rsidR="00844DE1" w:rsidRPr="00844DE1">
        <w:t>703</w:t>
      </w:r>
      <w:r w:rsidR="00844DE1">
        <w:t xml:space="preserve"> ns.</w:t>
      </w:r>
    </w:p>
    <w:p w14:paraId="56958DB6" w14:textId="171DD6FC" w:rsidR="00FC189E" w:rsidRDefault="00FC189E" w:rsidP="00FD079F">
      <w:pPr>
        <w:pStyle w:val="AbbildungOhneRahmen"/>
      </w:pPr>
      <w:r w:rsidRPr="00FC189E">
        <w:t xml:space="preserve">A similar trend can be </w:t>
      </w:r>
      <w:r>
        <w:t>observed for</w:t>
      </w:r>
      <w:r w:rsidR="001518D9">
        <w:t xml:space="preserve"> the Java-Heap memory allocation. LWJGL and FFMA allocate the smallest amount of heap memory, with </w:t>
      </w:r>
      <w:r w:rsidR="00486A9F">
        <w:t>medians</w:t>
      </w:r>
      <w:r w:rsidR="001518D9">
        <w:t xml:space="preserve"> of 904</w:t>
      </w:r>
      <w:r w:rsidR="00477EE0">
        <w:t xml:space="preserve"> bytes</w:t>
      </w:r>
      <w:r w:rsidR="001518D9">
        <w:t xml:space="preserve"> and 952 bytes respectively. </w:t>
      </w:r>
      <w:r w:rsidR="00FD4043">
        <w:t>In distinction</w:t>
      </w:r>
      <w:r w:rsidR="001518D9">
        <w:t xml:space="preserve">, LUtils and JNA allocate approximately eight times more heap memory, with </w:t>
      </w:r>
      <w:r w:rsidR="001518D9" w:rsidRPr="00FC189E">
        <w:t>7</w:t>
      </w:r>
      <w:r w:rsidR="00FD4043">
        <w:t>,</w:t>
      </w:r>
      <w:r w:rsidR="001518D9" w:rsidRPr="00FC189E">
        <w:t>632</w:t>
      </w:r>
      <w:r w:rsidR="00477EE0">
        <w:t xml:space="preserve"> bytes</w:t>
      </w:r>
      <w:r w:rsidR="001518D9">
        <w:t xml:space="preserve"> and </w:t>
      </w:r>
      <w:r w:rsidR="001518D9" w:rsidRPr="00FC189E">
        <w:t>7</w:t>
      </w:r>
      <w:r w:rsidR="00FD4043">
        <w:t>,</w:t>
      </w:r>
      <w:r w:rsidR="00486A9F">
        <w:t>240</w:t>
      </w:r>
      <w:r w:rsidR="001518D9">
        <w:t xml:space="preserve"> bytes </w:t>
      </w:r>
      <w:r w:rsidR="00486A9F">
        <w:t>at the median</w:t>
      </w:r>
      <w:r w:rsidR="001518D9">
        <w:t xml:space="preserve">. As previously </w:t>
      </w:r>
      <w:r w:rsidR="00FD4043">
        <w:t>stated</w:t>
      </w:r>
      <w:r w:rsidR="001518D9">
        <w:t xml:space="preserve">, </w:t>
      </w:r>
      <w:r w:rsidR="00FD4043">
        <w:t>the</w:t>
      </w:r>
      <w:r w:rsidR="001518D9">
        <w:t xml:space="preserve"> heap allocation </w:t>
      </w:r>
      <w:r w:rsidR="001518D9">
        <w:lastRenderedPageBreak/>
        <w:t xml:space="preserve">measurements exhibit small variability. LWJGL, FFMA and LUtils </w:t>
      </w:r>
      <w:r w:rsidR="00F372C7">
        <w:t>show negligible variation, with</w:t>
      </w:r>
      <w:r w:rsidR="001518D9">
        <w:t xml:space="preserve"> standard deviations </w:t>
      </w:r>
      <w:r w:rsidR="00F372C7">
        <w:t>below one</w:t>
      </w:r>
      <w:r w:rsidR="001518D9">
        <w:t xml:space="preserve"> byte.</w:t>
      </w:r>
      <w:r w:rsidR="00486A9F">
        <w:t xml:space="preserve"> </w:t>
      </w:r>
      <w:r w:rsidR="00325AE1">
        <w:t xml:space="preserve">Only </w:t>
      </w:r>
      <w:r w:rsidR="00486A9F">
        <w:t>JNA</w:t>
      </w:r>
      <w:r w:rsidR="001518D9">
        <w:t xml:space="preserve"> </w:t>
      </w:r>
      <w:r w:rsidR="00F372C7">
        <w:t xml:space="preserve">displays a </w:t>
      </w:r>
      <w:r w:rsidR="001518D9">
        <w:t xml:space="preserve">standard deviation of </w:t>
      </w:r>
      <w:r w:rsidR="00486A9F" w:rsidRPr="00486A9F">
        <w:t>10</w:t>
      </w:r>
      <w:r w:rsidR="00486A9F">
        <w:t>,</w:t>
      </w:r>
      <w:r w:rsidR="00486A9F" w:rsidRPr="00486A9F">
        <w:t>609</w:t>
      </w:r>
      <w:r w:rsidR="001518D9">
        <w:t xml:space="preserve"> bytes, </w:t>
      </w:r>
      <w:r w:rsidR="00486A9F">
        <w:t xml:space="preserve">due to outliers reaching up to </w:t>
      </w:r>
      <w:r w:rsidR="00486A9F" w:rsidRPr="00486A9F">
        <w:t>219</w:t>
      </w:r>
      <w:r w:rsidR="00486A9F">
        <w:t>,</w:t>
      </w:r>
      <w:r w:rsidR="00486A9F" w:rsidRPr="00486A9F">
        <w:t>739</w:t>
      </w:r>
      <w:r w:rsidR="00486A9F">
        <w:t xml:space="preserve"> bytes.</w:t>
      </w:r>
      <w:r w:rsidR="00A572D4">
        <w:t xml:space="preserve"> However, 99% of all JNA measurements are below </w:t>
      </w:r>
      <w:r w:rsidR="00A572D4" w:rsidRPr="00A572D4">
        <w:t>8</w:t>
      </w:r>
      <w:r w:rsidR="00A572D4">
        <w:t>,</w:t>
      </w:r>
      <w:r w:rsidR="00A572D4" w:rsidRPr="00A572D4">
        <w:t>0</w:t>
      </w:r>
      <w:r w:rsidR="00A572D4">
        <w:t xml:space="preserve">40 bytes. </w:t>
      </w:r>
    </w:p>
    <w:p w14:paraId="7E88B2CC" w14:textId="0A4DBDF5" w:rsidR="00F372C7" w:rsidRPr="00FC189E" w:rsidRDefault="00F372C7" w:rsidP="00FD079F">
      <w:pPr>
        <w:pStyle w:val="AbbildungOhneRahmen"/>
      </w:pPr>
      <w:r>
        <w:t>Overall, the results indicate that LWJGL and FFMA provide the most efficient implementation</w:t>
      </w:r>
      <w:r w:rsidR="008040EB">
        <w:t xml:space="preserve"> when creating small structures among the evaluated libraries achieving both the lowest execution time and the lowest allocation rate on the Java-Heap. In contrast, LUtils and JNA introduce significant performance and memory overhead. Additionally, JNA exhibits </w:t>
      </w:r>
      <w:r w:rsidR="00486A9F">
        <w:t>very</w:t>
      </w:r>
      <w:r w:rsidR="008040EB">
        <w:t xml:space="preserve"> large </w:t>
      </w:r>
      <w:r w:rsidR="00325AE1">
        <w:t>outliers</w:t>
      </w:r>
      <w:r w:rsidR="008040EB">
        <w:t xml:space="preserve"> in execution time </w:t>
      </w:r>
      <w:r w:rsidR="00325AE1">
        <w:t>and</w:t>
      </w:r>
      <w:r w:rsidR="008040EB">
        <w:t xml:space="preserve"> memory allocation.</w:t>
      </w:r>
    </w:p>
    <w:p w14:paraId="445EBD61" w14:textId="6D3D9E27" w:rsidR="008040EB" w:rsidRDefault="008040EB" w:rsidP="00B84F6B">
      <w:pPr>
        <w:pStyle w:val="3Hidden"/>
      </w:pPr>
      <w:bookmarkStart w:id="93" w:name="_Ref220772089"/>
      <w:r>
        <w:t>Benchmark 1 Interpretation</w:t>
      </w:r>
      <w:bookmarkEnd w:id="93"/>
    </w:p>
    <w:p w14:paraId="5647486C" w14:textId="606B4414" w:rsidR="008040EB" w:rsidRDefault="008040EB" w:rsidP="008040EB">
      <w:r>
        <w:t xml:space="preserve">LWJGL’s average execution </w:t>
      </w:r>
      <w:r w:rsidR="009F3293">
        <w:t>time is</w:t>
      </w:r>
      <w:r>
        <w:t xml:space="preserve"> </w:t>
      </w:r>
      <w:r w:rsidR="003113D8">
        <w:t>slightly lower than the average execution time of</w:t>
      </w:r>
      <w:r>
        <w:t xml:space="preserve"> FFMA. This is likely due to the different allocation strategies used by the libraries. LWJGL is allocating using the native malloc</w:t>
      </w:r>
      <w:r w:rsidR="001B4D65">
        <w:t xml:space="preserve"> function from jemalloc</w:t>
      </w:r>
      <w:r>
        <w:t xml:space="preserve">, while FFMA uses its </w:t>
      </w:r>
      <w:r w:rsidRPr="009F3FEC">
        <w:rPr>
          <w:rStyle w:val="BerichtCodeZchn"/>
        </w:rPr>
        <w:t>Arena</w:t>
      </w:r>
      <w:r>
        <w:t xml:space="preserve"> to allocate memory, which provides more safety and correctness guarantees</w:t>
      </w:r>
      <w:r w:rsidR="00FD4043">
        <w:t xml:space="preserve"> as well as zero-initialised memory</w:t>
      </w:r>
      <w:r>
        <w:t>.</w:t>
      </w:r>
    </w:p>
    <w:p w14:paraId="6C2AD549" w14:textId="198E6C6C" w:rsidR="00E82737" w:rsidRDefault="00E82737" w:rsidP="00E82737">
      <w:r>
        <w:t>JNA and LUtils exhibit execution times that are more than six times higher compared to the other evaluated libraries. This behaviour can primarily be attributed to their reliance on reflection and the complex class hierarchies required to generate structure representations dynamically at runtime. In addition, both libraries perform validation steps each time a structure instance is created, introducing further overhead. Furthermore, LUtils encapsulates primitive native types within dedicated wrapper classes. This design increases both execution time and allocation rate, as each primitive value is represented by an object rather than a Java primitive type. In contrast, JNA maps native primitive types directly to their corresponding Java primitive types. This is likely the reason why JNA requires slightly less Java-Heap memory when working with small structures consisting mostly of primitive types.</w:t>
      </w:r>
    </w:p>
    <w:p w14:paraId="4395925B" w14:textId="46EEFE58" w:rsidR="00A15664" w:rsidRPr="009528B8" w:rsidRDefault="00E82737" w:rsidP="008040EB">
      <w:r>
        <w:t xml:space="preserve">Another noteworthy observation is </w:t>
      </w:r>
      <w:r w:rsidR="00FD4043">
        <w:t>that</w:t>
      </w:r>
      <w:r>
        <w:t xml:space="preserve"> </w:t>
      </w:r>
      <w:r w:rsidR="00A572D4">
        <w:t>JNA’s</w:t>
      </w:r>
      <w:r w:rsidR="00A15664">
        <w:t xml:space="preserve"> large variation in execution time</w:t>
      </w:r>
      <w:r w:rsidR="00A572D4">
        <w:t xml:space="preserve"> and the extreme outliers regarding</w:t>
      </w:r>
      <w:r w:rsidR="00A15664">
        <w:t xml:space="preserve"> </w:t>
      </w:r>
      <w:r w:rsidR="00A572D4">
        <w:t>allocation rate</w:t>
      </w:r>
      <w:r w:rsidR="00A15664">
        <w:t xml:space="preserve"> is unexpected</w:t>
      </w:r>
      <w:r w:rsidR="006C2266">
        <w:t xml:space="preserve"> and could be caused by some specific implementation only used by JNA</w:t>
      </w:r>
      <w:r w:rsidR="00A15664">
        <w:t>.</w:t>
      </w:r>
    </w:p>
    <w:p w14:paraId="3490C9A0" w14:textId="5DC53E6D" w:rsidR="008040EB" w:rsidRDefault="008040EB" w:rsidP="00B84F6B">
      <w:pPr>
        <w:pStyle w:val="3Hidden"/>
      </w:pPr>
      <w:r>
        <w:t>Benchmark 2 Results</w:t>
      </w:r>
    </w:p>
    <w:p w14:paraId="29939111" w14:textId="258F6385" w:rsidR="00E72786" w:rsidRDefault="00DD5F21" w:rsidP="00E72786">
      <w:r>
        <w:fldChar w:fldCharType="begin"/>
      </w:r>
      <w:r>
        <w:instrText xml:space="preserve"> REF _Ref221815069 \h </w:instrText>
      </w:r>
      <w:r>
        <w:fldChar w:fldCharType="separate"/>
      </w:r>
      <w:r w:rsidR="008A128C">
        <w:t xml:space="preserve">Fig. </w:t>
      </w:r>
      <w:r w:rsidR="008A128C">
        <w:rPr>
          <w:noProof/>
        </w:rPr>
        <w:t>4</w:t>
      </w:r>
      <w:r>
        <w:fldChar w:fldCharType="end"/>
      </w:r>
      <w:r>
        <w:t xml:space="preserve"> </w:t>
      </w:r>
      <w:r w:rsidR="00E72786">
        <w:t xml:space="preserve">and </w:t>
      </w:r>
      <w:r w:rsidR="00E72786">
        <w:fldChar w:fldCharType="begin"/>
      </w:r>
      <w:r w:rsidR="00E72786">
        <w:instrText xml:space="preserve"> REF _Ref220343005 \h </w:instrText>
      </w:r>
      <w:r w:rsidR="00E72786">
        <w:fldChar w:fldCharType="separate"/>
      </w:r>
      <w:r w:rsidR="008A128C">
        <w:t xml:space="preserve">Tab. </w:t>
      </w:r>
      <w:r w:rsidR="008A128C">
        <w:rPr>
          <w:noProof/>
        </w:rPr>
        <w:t>2</w:t>
      </w:r>
      <w:r w:rsidR="00E72786">
        <w:fldChar w:fldCharType="end"/>
      </w:r>
      <w:r w:rsidR="00E72786">
        <w:t xml:space="preserve"> summari</w:t>
      </w:r>
      <w:r w:rsidR="00D56400">
        <w:t>s</w:t>
      </w:r>
      <w:r w:rsidR="00E72786">
        <w:t>e the performance and memory allocation results of benchmark</w:t>
      </w:r>
      <w:r w:rsidR="00694C79">
        <w:t xml:space="preserve"> 2</w:t>
      </w:r>
      <w:r w:rsidR="00E72786">
        <w:t xml:space="preserve">. They reveal differences between the libraries in </w:t>
      </w:r>
      <w:r w:rsidR="00FD4043">
        <w:t>write</w:t>
      </w:r>
      <w:r w:rsidR="00E72786">
        <w:t xml:space="preserve"> and </w:t>
      </w:r>
      <w:r w:rsidR="00FD4043">
        <w:t>read</w:t>
      </w:r>
      <w:r w:rsidR="00E72786">
        <w:t xml:space="preserve"> operations regarding both execution time and allocation rate.</w:t>
      </w:r>
      <w:r w:rsidR="00C7779F">
        <w:t xml:space="preserve"> As described in</w:t>
      </w:r>
      <w:r w:rsidR="00FD4043">
        <w:t xml:space="preserve"> </w:t>
      </w:r>
      <w:r w:rsidR="00FD4043">
        <w:fldChar w:fldCharType="begin"/>
      </w:r>
      <w:r w:rsidR="00FD4043">
        <w:instrText xml:space="preserve"> REF _Ref222587057 \r \h </w:instrText>
      </w:r>
      <w:r w:rsidR="00FD4043">
        <w:fldChar w:fldCharType="separate"/>
      </w:r>
      <w:r w:rsidR="008A128C">
        <w:t>4.1.2</w:t>
      </w:r>
      <w:r w:rsidR="00FD4043">
        <w:fldChar w:fldCharType="end"/>
      </w:r>
      <w:r w:rsidR="00C7779F">
        <w:t xml:space="preserve">, </w:t>
      </w:r>
      <w:r w:rsidR="00FD4043">
        <w:t>in addition</w:t>
      </w:r>
      <w:r w:rsidR="00C7779F">
        <w:t xml:space="preserve"> to the primary measurements, a reference benchmark is included, which allocates the same structures without executing any </w:t>
      </w:r>
      <w:r w:rsidR="00FD4043">
        <w:t>write/read</w:t>
      </w:r>
      <w:r w:rsidR="00C7779F">
        <w:t xml:space="preserve"> operations.</w:t>
      </w:r>
    </w:p>
    <w:p w14:paraId="32722798" w14:textId="6D1A8A5C" w:rsidR="0027612A" w:rsidRDefault="0027612A" w:rsidP="0027612A">
      <w:pPr>
        <w:keepNext/>
      </w:pPr>
      <w:r>
        <w:rPr>
          <w:noProof/>
        </w:rPr>
        <w:lastRenderedPageBreak/>
        <w:drawing>
          <wp:inline distT="0" distB="0" distL="0" distR="0" wp14:anchorId="7A78350B" wp14:editId="5EC53248">
            <wp:extent cx="2817869" cy="2113402"/>
            <wp:effectExtent l="0" t="0" r="1905" b="1270"/>
            <wp:docPr id="94549427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494275" name="Grafik 2"/>
                    <pic:cNvPicPr>
                      <a:picLocks noChangeAspect="1" noChangeArrowheads="1"/>
                    </pic:cNvPicPr>
                  </pic:nvPicPr>
                  <pic:blipFill>
                    <a:blip r:embed="rId18"/>
                    <a:stretch>
                      <a:fillRect/>
                    </a:stretch>
                  </pic:blipFill>
                  <pic:spPr bwMode="auto">
                    <a:xfrm>
                      <a:off x="0" y="0"/>
                      <a:ext cx="2817869" cy="2113402"/>
                    </a:xfrm>
                    <a:prstGeom prst="rect">
                      <a:avLst/>
                    </a:prstGeom>
                    <a:noFill/>
                    <a:ln>
                      <a:noFill/>
                    </a:ln>
                  </pic:spPr>
                </pic:pic>
              </a:graphicData>
            </a:graphic>
          </wp:inline>
        </w:drawing>
      </w:r>
      <w:r>
        <w:rPr>
          <w:noProof/>
        </w:rPr>
        <w:drawing>
          <wp:inline distT="0" distB="0" distL="0" distR="0" wp14:anchorId="374BE2FB" wp14:editId="1223B31E">
            <wp:extent cx="2843404" cy="2132553"/>
            <wp:effectExtent l="0" t="0" r="0" b="1270"/>
            <wp:docPr id="522656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65602" name="Grafik 1"/>
                    <pic:cNvPicPr>
                      <a:picLocks noChangeAspect="1" noChangeArrowheads="1"/>
                    </pic:cNvPicPr>
                  </pic:nvPicPr>
                  <pic:blipFill>
                    <a:blip r:embed="rId19"/>
                    <a:stretch>
                      <a:fillRect/>
                    </a:stretch>
                  </pic:blipFill>
                  <pic:spPr bwMode="auto">
                    <a:xfrm>
                      <a:off x="0" y="0"/>
                      <a:ext cx="2843404" cy="2132553"/>
                    </a:xfrm>
                    <a:prstGeom prst="rect">
                      <a:avLst/>
                    </a:prstGeom>
                    <a:noFill/>
                    <a:ln>
                      <a:noFill/>
                    </a:ln>
                  </pic:spPr>
                </pic:pic>
              </a:graphicData>
            </a:graphic>
          </wp:inline>
        </w:drawing>
      </w:r>
    </w:p>
    <w:p w14:paraId="6E290C6C" w14:textId="3929BCDA" w:rsidR="009F3293" w:rsidRPr="009F3293" w:rsidRDefault="009E47DF" w:rsidP="009F3293">
      <w:pPr>
        <w:pStyle w:val="Beschriftung"/>
        <w:rPr>
          <w:vanish/>
        </w:rPr>
      </w:pPr>
      <w:bookmarkStart w:id="94" w:name="_Ref221815069"/>
      <w:bookmarkStart w:id="95" w:name="_Ref220342998"/>
      <w:bookmarkStart w:id="96" w:name="_Toc223203735"/>
      <w:r>
        <w:t xml:space="preserve">Fig. </w:t>
      </w:r>
      <w:r>
        <w:fldChar w:fldCharType="begin"/>
      </w:r>
      <w:r>
        <w:instrText xml:space="preserve"> SEQ Fig. \* ARABIC </w:instrText>
      </w:r>
      <w:r>
        <w:fldChar w:fldCharType="separate"/>
      </w:r>
      <w:r w:rsidR="008A128C">
        <w:rPr>
          <w:noProof/>
        </w:rPr>
        <w:t>4</w:t>
      </w:r>
      <w:r>
        <w:fldChar w:fldCharType="end"/>
      </w:r>
      <w:bookmarkEnd w:id="94"/>
      <w:r>
        <w:t>:</w:t>
      </w:r>
      <w:r>
        <w:tab/>
      </w:r>
      <w:r w:rsidRPr="00776D84">
        <w:t xml:space="preserve">Results for benchmark </w:t>
      </w:r>
      <w:r w:rsidR="009F3293">
        <w:t>2</w:t>
      </w:r>
      <w:r w:rsidRPr="00776D84">
        <w:t xml:space="preserve"> of experiment 1</w:t>
      </w:r>
      <w:bookmarkEnd w:id="96"/>
    </w:p>
    <w:p w14:paraId="20962B64" w14:textId="37CE770F" w:rsidR="009E47DF" w:rsidRDefault="009E47DF" w:rsidP="009E47DF">
      <w:pPr>
        <w:pStyle w:val="Beschriftung"/>
      </w:pPr>
      <w:r w:rsidRPr="00776D84">
        <w:t>. Left: Boxplot diagram of the execution times across all four libraries. Right: Bar chart of the</w:t>
      </w:r>
      <w:r w:rsidR="00A572D4">
        <w:t xml:space="preserve"> median</w:t>
      </w:r>
      <w:r w:rsidRPr="00776D84">
        <w:t xml:space="preserve"> allocation rate across all four libraries.</w:t>
      </w:r>
    </w:p>
    <w:tbl>
      <w:tblPr>
        <w:tblStyle w:val="Tabellenraster"/>
        <w:tblW w:w="5000" w:type="pct"/>
        <w:tblLook w:val="04A0" w:firstRow="1" w:lastRow="0" w:firstColumn="1" w:lastColumn="0" w:noHBand="0" w:noVBand="1"/>
      </w:tblPr>
      <w:tblGrid>
        <w:gridCol w:w="1009"/>
        <w:gridCol w:w="1995"/>
        <w:gridCol w:w="1906"/>
        <w:gridCol w:w="1213"/>
        <w:gridCol w:w="1726"/>
        <w:gridCol w:w="1213"/>
      </w:tblGrid>
      <w:tr w:rsidR="00A572D4" w14:paraId="182E4059" w14:textId="77777777" w:rsidTr="006107A6">
        <w:tc>
          <w:tcPr>
            <w:tcW w:w="0" w:type="auto"/>
            <w:shd w:val="clear" w:color="auto" w:fill="D9D9D9" w:themeFill="background1" w:themeFillShade="D9"/>
          </w:tcPr>
          <w:p w14:paraId="7E76E9C5" w14:textId="77777777" w:rsidR="006107A6" w:rsidRPr="006107A6" w:rsidRDefault="006107A6" w:rsidP="006107A6">
            <w:pPr>
              <w:pStyle w:val="AbbildungOhneRahmen"/>
              <w:jc w:val="center"/>
              <w:rPr>
                <w:b/>
                <w:bCs/>
                <w:sz w:val="22"/>
              </w:rPr>
            </w:pPr>
            <w:r w:rsidRPr="006107A6">
              <w:rPr>
                <w:b/>
                <w:bCs/>
                <w:sz w:val="22"/>
              </w:rPr>
              <w:t>Library</w:t>
            </w:r>
          </w:p>
        </w:tc>
        <w:tc>
          <w:tcPr>
            <w:tcW w:w="0" w:type="auto"/>
            <w:shd w:val="clear" w:color="auto" w:fill="D9D9D9" w:themeFill="background1" w:themeFillShade="D9"/>
          </w:tcPr>
          <w:p w14:paraId="32F31484" w14:textId="35AB8CBF" w:rsidR="006107A6" w:rsidRPr="006107A6" w:rsidRDefault="006107A6" w:rsidP="006107A6">
            <w:pPr>
              <w:pStyle w:val="AbbildungOhneRahmen"/>
              <w:jc w:val="center"/>
              <w:rPr>
                <w:b/>
                <w:bCs/>
                <w:sz w:val="22"/>
              </w:rPr>
            </w:pPr>
            <w:r w:rsidRPr="006107A6">
              <w:rPr>
                <w:rFonts w:cs="Times New Roman"/>
                <w:b/>
                <w:bCs/>
                <w:sz w:val="22"/>
              </w:rPr>
              <w:t>Ø</w:t>
            </w:r>
            <w:r w:rsidRPr="006107A6">
              <w:rPr>
                <w:b/>
                <w:bCs/>
                <w:sz w:val="22"/>
              </w:rPr>
              <w:t xml:space="preserve"> Exec. Time (ns)</w:t>
            </w:r>
          </w:p>
        </w:tc>
        <w:tc>
          <w:tcPr>
            <w:tcW w:w="0" w:type="auto"/>
            <w:shd w:val="clear" w:color="auto" w:fill="D9D9D9" w:themeFill="background1" w:themeFillShade="D9"/>
          </w:tcPr>
          <w:p w14:paraId="172D6D23" w14:textId="7012A483" w:rsidR="006107A6" w:rsidRPr="006107A6" w:rsidRDefault="006107A6" w:rsidP="006107A6">
            <w:pPr>
              <w:pStyle w:val="AbbildungOhneRahmen"/>
              <w:jc w:val="center"/>
              <w:rPr>
                <w:b/>
                <w:bCs/>
                <w:sz w:val="22"/>
              </w:rPr>
            </w:pPr>
            <w:r w:rsidRPr="006107A6">
              <w:rPr>
                <w:b/>
                <w:bCs/>
                <w:sz w:val="22"/>
              </w:rPr>
              <w:t>Ratio to LWJGL</w:t>
            </w:r>
          </w:p>
        </w:tc>
        <w:tc>
          <w:tcPr>
            <w:tcW w:w="0" w:type="auto"/>
            <w:shd w:val="clear" w:color="auto" w:fill="D9D9D9" w:themeFill="background1" w:themeFillShade="D9"/>
          </w:tcPr>
          <w:p w14:paraId="3266DFCD" w14:textId="4977E232" w:rsidR="006107A6" w:rsidRPr="006107A6" w:rsidRDefault="006107A6" w:rsidP="006107A6">
            <w:pPr>
              <w:pStyle w:val="AbbildungOhneRahmen"/>
              <w:jc w:val="center"/>
              <w:rPr>
                <w:b/>
                <w:bCs/>
                <w:sz w:val="22"/>
              </w:rPr>
            </w:pPr>
            <w:r w:rsidRPr="006107A6">
              <w:rPr>
                <w:b/>
                <w:bCs/>
                <w:sz w:val="22"/>
              </w:rPr>
              <w:t>Reference</w:t>
            </w:r>
          </w:p>
        </w:tc>
        <w:tc>
          <w:tcPr>
            <w:tcW w:w="0" w:type="auto"/>
            <w:shd w:val="clear" w:color="auto" w:fill="D9D9D9" w:themeFill="background1" w:themeFillShade="D9"/>
          </w:tcPr>
          <w:p w14:paraId="2FA478C4" w14:textId="4E3D03E8" w:rsidR="006107A6" w:rsidRPr="006107A6" w:rsidRDefault="00A572D4" w:rsidP="006107A6">
            <w:pPr>
              <w:pStyle w:val="AbbildungOhneRahmen"/>
              <w:jc w:val="center"/>
              <w:rPr>
                <w:b/>
                <w:bCs/>
                <w:sz w:val="22"/>
              </w:rPr>
            </w:pPr>
            <w:r>
              <w:rPr>
                <w:b/>
                <w:bCs/>
                <w:sz w:val="22"/>
              </w:rPr>
              <w:t>M.</w:t>
            </w:r>
            <w:r w:rsidR="006107A6" w:rsidRPr="006107A6">
              <w:rPr>
                <w:b/>
                <w:bCs/>
                <w:sz w:val="22"/>
              </w:rPr>
              <w:t xml:space="preserve"> Alloc</w:t>
            </w:r>
            <w:r>
              <w:rPr>
                <w:b/>
                <w:bCs/>
                <w:sz w:val="22"/>
              </w:rPr>
              <w:t>.</w:t>
            </w:r>
            <w:r w:rsidR="006107A6" w:rsidRPr="006107A6">
              <w:rPr>
                <w:b/>
                <w:bCs/>
                <w:sz w:val="22"/>
              </w:rPr>
              <w:t xml:space="preserve"> Bytes</w:t>
            </w:r>
          </w:p>
        </w:tc>
        <w:tc>
          <w:tcPr>
            <w:tcW w:w="0" w:type="auto"/>
            <w:shd w:val="clear" w:color="auto" w:fill="D9D9D9" w:themeFill="background1" w:themeFillShade="D9"/>
          </w:tcPr>
          <w:p w14:paraId="53B9C102" w14:textId="77777777" w:rsidR="006107A6" w:rsidRPr="006107A6" w:rsidRDefault="006107A6" w:rsidP="006107A6">
            <w:pPr>
              <w:pStyle w:val="AbbildungOhneRahmen"/>
              <w:jc w:val="center"/>
              <w:rPr>
                <w:b/>
                <w:bCs/>
                <w:sz w:val="22"/>
              </w:rPr>
            </w:pPr>
            <w:r w:rsidRPr="006107A6">
              <w:rPr>
                <w:b/>
                <w:bCs/>
                <w:sz w:val="22"/>
              </w:rPr>
              <w:t>Reference</w:t>
            </w:r>
          </w:p>
        </w:tc>
      </w:tr>
      <w:tr w:rsidR="00A572D4" w14:paraId="19162AC4" w14:textId="77777777" w:rsidTr="006107A6">
        <w:tc>
          <w:tcPr>
            <w:tcW w:w="0" w:type="auto"/>
          </w:tcPr>
          <w:p w14:paraId="416748E9" w14:textId="77777777" w:rsidR="006107A6" w:rsidRPr="006107A6" w:rsidRDefault="006107A6" w:rsidP="006107A6">
            <w:pPr>
              <w:pStyle w:val="AbbildungOhneRahmen"/>
              <w:jc w:val="left"/>
              <w:rPr>
                <w:sz w:val="22"/>
              </w:rPr>
            </w:pPr>
            <w:r w:rsidRPr="006107A6">
              <w:rPr>
                <w:sz w:val="22"/>
              </w:rPr>
              <w:t>LWJGL</w:t>
            </w:r>
          </w:p>
        </w:tc>
        <w:tc>
          <w:tcPr>
            <w:tcW w:w="0" w:type="auto"/>
          </w:tcPr>
          <w:p w14:paraId="3264DD6D" w14:textId="7D1259BF" w:rsidR="006107A6" w:rsidRPr="006107A6" w:rsidRDefault="00A572D4" w:rsidP="006107A6">
            <w:pPr>
              <w:pStyle w:val="AbbildungOhneRahmen"/>
              <w:jc w:val="right"/>
              <w:rPr>
                <w:sz w:val="22"/>
              </w:rPr>
            </w:pPr>
            <w:r w:rsidRPr="00A572D4">
              <w:rPr>
                <w:sz w:val="22"/>
              </w:rPr>
              <w:t>251</w:t>
            </w:r>
          </w:p>
        </w:tc>
        <w:tc>
          <w:tcPr>
            <w:tcW w:w="0" w:type="auto"/>
          </w:tcPr>
          <w:p w14:paraId="298BE9C4" w14:textId="040CDCE3" w:rsidR="006107A6" w:rsidRPr="006107A6" w:rsidRDefault="006107A6" w:rsidP="0024283F">
            <w:pPr>
              <w:pStyle w:val="AbbildungOhneRahmen"/>
              <w:jc w:val="right"/>
              <w:rPr>
                <w:sz w:val="22"/>
              </w:rPr>
            </w:pPr>
            <w:r w:rsidRPr="006107A6">
              <w:rPr>
                <w:sz w:val="22"/>
              </w:rPr>
              <w:t>1.0</w:t>
            </w:r>
            <w:r w:rsidR="00A572D4">
              <w:rPr>
                <w:sz w:val="22"/>
              </w:rPr>
              <w:t>0</w:t>
            </w:r>
          </w:p>
        </w:tc>
        <w:tc>
          <w:tcPr>
            <w:tcW w:w="0" w:type="auto"/>
          </w:tcPr>
          <w:p w14:paraId="628F5CB6" w14:textId="2BBB1DBA" w:rsidR="006107A6" w:rsidRPr="006107A6" w:rsidRDefault="00A572D4" w:rsidP="006107A6">
            <w:pPr>
              <w:pStyle w:val="AbbildungOhneRahmen"/>
              <w:jc w:val="right"/>
              <w:rPr>
                <w:sz w:val="22"/>
              </w:rPr>
            </w:pPr>
            <w:r w:rsidRPr="00A572D4">
              <w:rPr>
                <w:sz w:val="22"/>
              </w:rPr>
              <w:t>150</w:t>
            </w:r>
          </w:p>
        </w:tc>
        <w:tc>
          <w:tcPr>
            <w:tcW w:w="0" w:type="auto"/>
          </w:tcPr>
          <w:p w14:paraId="30E4A236" w14:textId="77777777" w:rsidR="006107A6" w:rsidRPr="006107A6" w:rsidRDefault="006107A6" w:rsidP="006107A6">
            <w:pPr>
              <w:pStyle w:val="AbbildungOhneRahmen"/>
              <w:jc w:val="right"/>
              <w:rPr>
                <w:sz w:val="22"/>
              </w:rPr>
            </w:pPr>
            <w:r w:rsidRPr="006107A6">
              <w:rPr>
                <w:sz w:val="22"/>
              </w:rPr>
              <w:t>448</w:t>
            </w:r>
          </w:p>
        </w:tc>
        <w:tc>
          <w:tcPr>
            <w:tcW w:w="0" w:type="auto"/>
          </w:tcPr>
          <w:p w14:paraId="4E2FC144" w14:textId="77777777" w:rsidR="006107A6" w:rsidRPr="006107A6" w:rsidRDefault="006107A6" w:rsidP="006107A6">
            <w:pPr>
              <w:pStyle w:val="AbbildungOhneRahmen"/>
              <w:jc w:val="right"/>
              <w:rPr>
                <w:sz w:val="22"/>
              </w:rPr>
            </w:pPr>
            <w:r w:rsidRPr="006107A6">
              <w:rPr>
                <w:sz w:val="22"/>
              </w:rPr>
              <w:t>176</w:t>
            </w:r>
          </w:p>
        </w:tc>
      </w:tr>
      <w:tr w:rsidR="00A572D4" w14:paraId="594217E5" w14:textId="77777777" w:rsidTr="006107A6">
        <w:tc>
          <w:tcPr>
            <w:tcW w:w="0" w:type="auto"/>
          </w:tcPr>
          <w:p w14:paraId="02736B9C" w14:textId="77777777" w:rsidR="006107A6" w:rsidRPr="006107A6" w:rsidRDefault="006107A6" w:rsidP="006107A6">
            <w:pPr>
              <w:pStyle w:val="AbbildungOhneRahmen"/>
              <w:jc w:val="left"/>
              <w:rPr>
                <w:sz w:val="22"/>
              </w:rPr>
            </w:pPr>
            <w:r w:rsidRPr="006107A6">
              <w:rPr>
                <w:sz w:val="22"/>
              </w:rPr>
              <w:t>FFMA</w:t>
            </w:r>
          </w:p>
        </w:tc>
        <w:tc>
          <w:tcPr>
            <w:tcW w:w="0" w:type="auto"/>
          </w:tcPr>
          <w:p w14:paraId="20F40150" w14:textId="68AF2D92" w:rsidR="006107A6" w:rsidRPr="006107A6" w:rsidRDefault="00A572D4" w:rsidP="006107A6">
            <w:pPr>
              <w:pStyle w:val="AbbildungOhneRahmen"/>
              <w:jc w:val="right"/>
              <w:rPr>
                <w:sz w:val="22"/>
              </w:rPr>
            </w:pPr>
            <w:r w:rsidRPr="00A572D4">
              <w:rPr>
                <w:sz w:val="22"/>
              </w:rPr>
              <w:t>1</w:t>
            </w:r>
            <w:r>
              <w:rPr>
                <w:sz w:val="22"/>
              </w:rPr>
              <w:t>,</w:t>
            </w:r>
            <w:r w:rsidRPr="00A572D4">
              <w:rPr>
                <w:sz w:val="22"/>
              </w:rPr>
              <w:t>084</w:t>
            </w:r>
          </w:p>
        </w:tc>
        <w:tc>
          <w:tcPr>
            <w:tcW w:w="0" w:type="auto"/>
          </w:tcPr>
          <w:p w14:paraId="7F161987" w14:textId="59828B1B" w:rsidR="006107A6" w:rsidRPr="006107A6" w:rsidRDefault="0024283F" w:rsidP="0024283F">
            <w:pPr>
              <w:pStyle w:val="AbbildungOhneRahmen"/>
              <w:jc w:val="right"/>
              <w:rPr>
                <w:sz w:val="22"/>
              </w:rPr>
            </w:pPr>
            <w:r>
              <w:rPr>
                <w:sz w:val="22"/>
              </w:rPr>
              <w:t>4.3</w:t>
            </w:r>
            <w:r w:rsidR="00A572D4">
              <w:rPr>
                <w:sz w:val="22"/>
              </w:rPr>
              <w:t>1</w:t>
            </w:r>
          </w:p>
        </w:tc>
        <w:tc>
          <w:tcPr>
            <w:tcW w:w="0" w:type="auto"/>
          </w:tcPr>
          <w:p w14:paraId="4BE31209" w14:textId="3A7027D6" w:rsidR="006107A6" w:rsidRPr="006107A6" w:rsidRDefault="00A572D4" w:rsidP="006107A6">
            <w:pPr>
              <w:pStyle w:val="AbbildungOhneRahmen"/>
              <w:jc w:val="right"/>
              <w:rPr>
                <w:sz w:val="22"/>
              </w:rPr>
            </w:pPr>
            <w:r w:rsidRPr="00A572D4">
              <w:rPr>
                <w:sz w:val="22"/>
              </w:rPr>
              <w:t>228</w:t>
            </w:r>
          </w:p>
        </w:tc>
        <w:tc>
          <w:tcPr>
            <w:tcW w:w="0" w:type="auto"/>
          </w:tcPr>
          <w:p w14:paraId="6137C80C" w14:textId="7651949D" w:rsidR="006107A6" w:rsidRPr="006107A6" w:rsidRDefault="006107A6" w:rsidP="006107A6">
            <w:pPr>
              <w:pStyle w:val="AbbildungOhneRahmen"/>
              <w:jc w:val="right"/>
              <w:rPr>
                <w:sz w:val="22"/>
              </w:rPr>
            </w:pPr>
            <w:r w:rsidRPr="006107A6">
              <w:rPr>
                <w:sz w:val="22"/>
              </w:rPr>
              <w:t>1</w:t>
            </w:r>
            <w:r w:rsidR="00A572D4">
              <w:rPr>
                <w:sz w:val="22"/>
              </w:rPr>
              <w:t>,</w:t>
            </w:r>
            <w:r w:rsidRPr="006107A6">
              <w:rPr>
                <w:sz w:val="22"/>
              </w:rPr>
              <w:t>168</w:t>
            </w:r>
          </w:p>
        </w:tc>
        <w:tc>
          <w:tcPr>
            <w:tcW w:w="0" w:type="auto"/>
          </w:tcPr>
          <w:p w14:paraId="340259F7" w14:textId="77777777" w:rsidR="006107A6" w:rsidRPr="006107A6" w:rsidRDefault="006107A6" w:rsidP="006107A6">
            <w:pPr>
              <w:pStyle w:val="AbbildungOhneRahmen"/>
              <w:jc w:val="right"/>
              <w:rPr>
                <w:sz w:val="22"/>
              </w:rPr>
            </w:pPr>
            <w:r w:rsidRPr="006107A6">
              <w:rPr>
                <w:sz w:val="22"/>
              </w:rPr>
              <w:t>224</w:t>
            </w:r>
          </w:p>
        </w:tc>
      </w:tr>
      <w:tr w:rsidR="00A572D4" w14:paraId="215F6185" w14:textId="77777777" w:rsidTr="006107A6">
        <w:tc>
          <w:tcPr>
            <w:tcW w:w="0" w:type="auto"/>
          </w:tcPr>
          <w:p w14:paraId="579B8AC0" w14:textId="77777777" w:rsidR="006107A6" w:rsidRPr="006107A6" w:rsidRDefault="006107A6" w:rsidP="006107A6">
            <w:pPr>
              <w:pStyle w:val="AbbildungOhneRahmen"/>
              <w:jc w:val="left"/>
              <w:rPr>
                <w:sz w:val="22"/>
              </w:rPr>
            </w:pPr>
            <w:r w:rsidRPr="006107A6">
              <w:rPr>
                <w:sz w:val="22"/>
              </w:rPr>
              <w:t>LUtils</w:t>
            </w:r>
          </w:p>
        </w:tc>
        <w:tc>
          <w:tcPr>
            <w:tcW w:w="0" w:type="auto"/>
          </w:tcPr>
          <w:p w14:paraId="0526CA6F" w14:textId="7EBED1DD" w:rsidR="006107A6" w:rsidRPr="006107A6" w:rsidRDefault="00A572D4" w:rsidP="006107A6">
            <w:pPr>
              <w:pStyle w:val="AbbildungOhneRahmen"/>
              <w:jc w:val="right"/>
              <w:rPr>
                <w:sz w:val="22"/>
              </w:rPr>
            </w:pPr>
            <w:r w:rsidRPr="00A572D4">
              <w:rPr>
                <w:sz w:val="22"/>
              </w:rPr>
              <w:t>3</w:t>
            </w:r>
            <w:r>
              <w:rPr>
                <w:sz w:val="22"/>
              </w:rPr>
              <w:t>,</w:t>
            </w:r>
            <w:r w:rsidRPr="00A572D4">
              <w:rPr>
                <w:sz w:val="22"/>
              </w:rPr>
              <w:t>634</w:t>
            </w:r>
          </w:p>
        </w:tc>
        <w:tc>
          <w:tcPr>
            <w:tcW w:w="0" w:type="auto"/>
          </w:tcPr>
          <w:p w14:paraId="2229F01F" w14:textId="30D133AB" w:rsidR="006107A6" w:rsidRPr="006107A6" w:rsidRDefault="00A572D4" w:rsidP="0024283F">
            <w:pPr>
              <w:pStyle w:val="AbbildungOhneRahmen"/>
              <w:jc w:val="right"/>
              <w:rPr>
                <w:sz w:val="22"/>
              </w:rPr>
            </w:pPr>
            <w:r w:rsidRPr="00A572D4">
              <w:rPr>
                <w:sz w:val="22"/>
              </w:rPr>
              <w:t>14.44</w:t>
            </w:r>
          </w:p>
        </w:tc>
        <w:tc>
          <w:tcPr>
            <w:tcW w:w="0" w:type="auto"/>
          </w:tcPr>
          <w:p w14:paraId="3C30C044" w14:textId="40204D23" w:rsidR="006107A6" w:rsidRPr="006107A6" w:rsidRDefault="00A572D4" w:rsidP="006107A6">
            <w:pPr>
              <w:pStyle w:val="AbbildungOhneRahmen"/>
              <w:jc w:val="right"/>
              <w:rPr>
                <w:sz w:val="22"/>
              </w:rPr>
            </w:pPr>
            <w:r w:rsidRPr="00A572D4">
              <w:rPr>
                <w:sz w:val="22"/>
              </w:rPr>
              <w:t>3</w:t>
            </w:r>
            <w:r>
              <w:rPr>
                <w:sz w:val="22"/>
              </w:rPr>
              <w:t>,</w:t>
            </w:r>
            <w:r w:rsidRPr="00A572D4">
              <w:rPr>
                <w:sz w:val="22"/>
              </w:rPr>
              <w:t>084</w:t>
            </w:r>
          </w:p>
        </w:tc>
        <w:tc>
          <w:tcPr>
            <w:tcW w:w="0" w:type="auto"/>
          </w:tcPr>
          <w:p w14:paraId="354CD688" w14:textId="496567F3" w:rsidR="006107A6" w:rsidRPr="006107A6" w:rsidRDefault="006107A6" w:rsidP="006107A6">
            <w:pPr>
              <w:pStyle w:val="AbbildungOhneRahmen"/>
              <w:jc w:val="right"/>
              <w:rPr>
                <w:sz w:val="22"/>
              </w:rPr>
            </w:pPr>
            <w:r w:rsidRPr="006107A6">
              <w:rPr>
                <w:sz w:val="22"/>
              </w:rPr>
              <w:t>2</w:t>
            </w:r>
            <w:r w:rsidR="00A572D4">
              <w:rPr>
                <w:sz w:val="22"/>
              </w:rPr>
              <w:t>,</w:t>
            </w:r>
            <w:r w:rsidRPr="006107A6">
              <w:rPr>
                <w:sz w:val="22"/>
              </w:rPr>
              <w:t>400</w:t>
            </w:r>
          </w:p>
        </w:tc>
        <w:tc>
          <w:tcPr>
            <w:tcW w:w="0" w:type="auto"/>
          </w:tcPr>
          <w:p w14:paraId="5FCEF379" w14:textId="31D76164" w:rsidR="006107A6" w:rsidRPr="006107A6" w:rsidRDefault="006107A6" w:rsidP="006107A6">
            <w:pPr>
              <w:pStyle w:val="AbbildungOhneRahmen"/>
              <w:jc w:val="right"/>
              <w:rPr>
                <w:sz w:val="22"/>
              </w:rPr>
            </w:pPr>
            <w:r w:rsidRPr="006107A6">
              <w:rPr>
                <w:sz w:val="22"/>
              </w:rPr>
              <w:t>1</w:t>
            </w:r>
            <w:r w:rsidR="00A572D4">
              <w:rPr>
                <w:sz w:val="22"/>
              </w:rPr>
              <w:t>,</w:t>
            </w:r>
            <w:r w:rsidRPr="006107A6">
              <w:rPr>
                <w:sz w:val="22"/>
              </w:rPr>
              <w:t>920</w:t>
            </w:r>
          </w:p>
        </w:tc>
      </w:tr>
      <w:tr w:rsidR="00A572D4" w14:paraId="379E0D7F" w14:textId="77777777" w:rsidTr="006107A6">
        <w:tc>
          <w:tcPr>
            <w:tcW w:w="0" w:type="auto"/>
          </w:tcPr>
          <w:p w14:paraId="632CE8C1" w14:textId="77777777" w:rsidR="006107A6" w:rsidRPr="006107A6" w:rsidRDefault="006107A6" w:rsidP="006107A6">
            <w:pPr>
              <w:pStyle w:val="AbbildungOhneRahmen"/>
              <w:jc w:val="left"/>
              <w:rPr>
                <w:sz w:val="22"/>
              </w:rPr>
            </w:pPr>
            <w:r w:rsidRPr="006107A6">
              <w:rPr>
                <w:sz w:val="22"/>
              </w:rPr>
              <w:t>JNA</w:t>
            </w:r>
          </w:p>
        </w:tc>
        <w:tc>
          <w:tcPr>
            <w:tcW w:w="0" w:type="auto"/>
          </w:tcPr>
          <w:p w14:paraId="4CEA3238" w14:textId="082DD865" w:rsidR="006107A6" w:rsidRPr="006107A6" w:rsidRDefault="00A572D4" w:rsidP="006107A6">
            <w:pPr>
              <w:pStyle w:val="AbbildungOhneRahmen"/>
              <w:jc w:val="right"/>
              <w:rPr>
                <w:sz w:val="22"/>
              </w:rPr>
            </w:pPr>
            <w:r w:rsidRPr="00A572D4">
              <w:rPr>
                <w:sz w:val="22"/>
              </w:rPr>
              <w:t>12</w:t>
            </w:r>
            <w:r>
              <w:rPr>
                <w:sz w:val="22"/>
              </w:rPr>
              <w:t>,</w:t>
            </w:r>
            <w:r w:rsidRPr="00A572D4">
              <w:rPr>
                <w:sz w:val="22"/>
              </w:rPr>
              <w:t>330</w:t>
            </w:r>
          </w:p>
        </w:tc>
        <w:tc>
          <w:tcPr>
            <w:tcW w:w="0" w:type="auto"/>
          </w:tcPr>
          <w:p w14:paraId="6072007D" w14:textId="1DE51278" w:rsidR="006107A6" w:rsidRPr="006107A6" w:rsidRDefault="00A572D4" w:rsidP="0024283F">
            <w:pPr>
              <w:pStyle w:val="AbbildungOhneRahmen"/>
              <w:jc w:val="right"/>
              <w:rPr>
                <w:sz w:val="22"/>
              </w:rPr>
            </w:pPr>
            <w:r w:rsidRPr="00A572D4">
              <w:rPr>
                <w:sz w:val="22"/>
              </w:rPr>
              <w:t>48.97</w:t>
            </w:r>
          </w:p>
        </w:tc>
        <w:tc>
          <w:tcPr>
            <w:tcW w:w="0" w:type="auto"/>
          </w:tcPr>
          <w:p w14:paraId="4F955CB8" w14:textId="1C9E8C79" w:rsidR="006107A6" w:rsidRPr="006107A6" w:rsidRDefault="00A572D4" w:rsidP="006107A6">
            <w:pPr>
              <w:pStyle w:val="AbbildungOhneRahmen"/>
              <w:jc w:val="right"/>
              <w:rPr>
                <w:sz w:val="22"/>
              </w:rPr>
            </w:pPr>
            <w:r w:rsidRPr="00A572D4">
              <w:rPr>
                <w:sz w:val="22"/>
              </w:rPr>
              <w:t>4</w:t>
            </w:r>
            <w:r>
              <w:rPr>
                <w:sz w:val="22"/>
              </w:rPr>
              <w:t>,</w:t>
            </w:r>
            <w:r w:rsidRPr="00A572D4">
              <w:rPr>
                <w:sz w:val="22"/>
              </w:rPr>
              <w:t>805</w:t>
            </w:r>
          </w:p>
        </w:tc>
        <w:tc>
          <w:tcPr>
            <w:tcW w:w="0" w:type="auto"/>
          </w:tcPr>
          <w:p w14:paraId="3012D889" w14:textId="44BA679C" w:rsidR="006107A6" w:rsidRPr="006107A6" w:rsidRDefault="00A572D4" w:rsidP="006107A6">
            <w:pPr>
              <w:pStyle w:val="AbbildungOhneRahmen"/>
              <w:jc w:val="right"/>
              <w:rPr>
                <w:sz w:val="22"/>
              </w:rPr>
            </w:pPr>
            <w:r w:rsidRPr="00A572D4">
              <w:rPr>
                <w:sz w:val="22"/>
              </w:rPr>
              <w:t>4</w:t>
            </w:r>
            <w:r>
              <w:rPr>
                <w:sz w:val="22"/>
              </w:rPr>
              <w:t>,</w:t>
            </w:r>
            <w:r w:rsidRPr="00A572D4">
              <w:rPr>
                <w:sz w:val="22"/>
              </w:rPr>
              <w:t>404</w:t>
            </w:r>
          </w:p>
        </w:tc>
        <w:tc>
          <w:tcPr>
            <w:tcW w:w="0" w:type="auto"/>
          </w:tcPr>
          <w:p w14:paraId="5E09C381" w14:textId="6BF0DB77" w:rsidR="006107A6" w:rsidRPr="006107A6" w:rsidRDefault="00A572D4" w:rsidP="006107A6">
            <w:pPr>
              <w:pStyle w:val="AbbildungOhneRahmen"/>
              <w:jc w:val="right"/>
              <w:rPr>
                <w:sz w:val="22"/>
              </w:rPr>
            </w:pPr>
            <w:r w:rsidRPr="00A572D4">
              <w:rPr>
                <w:sz w:val="22"/>
              </w:rPr>
              <w:t>2</w:t>
            </w:r>
            <w:r>
              <w:rPr>
                <w:sz w:val="22"/>
              </w:rPr>
              <w:t>,</w:t>
            </w:r>
            <w:r w:rsidRPr="00A572D4">
              <w:rPr>
                <w:sz w:val="22"/>
              </w:rPr>
              <w:t>137</w:t>
            </w:r>
          </w:p>
        </w:tc>
      </w:tr>
    </w:tbl>
    <w:p w14:paraId="3A714E2D" w14:textId="5A767A39" w:rsidR="009F3293" w:rsidRPr="009F3293" w:rsidRDefault="00DD5F21" w:rsidP="009F3293">
      <w:pPr>
        <w:pStyle w:val="Beschriftung"/>
        <w:rPr>
          <w:vanish/>
        </w:rPr>
      </w:pPr>
      <w:bookmarkStart w:id="97" w:name="_Ref220343005"/>
      <w:bookmarkStart w:id="98" w:name="_Toc223203723"/>
      <w:r>
        <w:t xml:space="preserve">Tab. </w:t>
      </w:r>
      <w:r>
        <w:fldChar w:fldCharType="begin"/>
      </w:r>
      <w:r>
        <w:instrText xml:space="preserve"> SEQ Tab. \* ARABIC </w:instrText>
      </w:r>
      <w:r>
        <w:fldChar w:fldCharType="separate"/>
      </w:r>
      <w:r w:rsidR="008A128C">
        <w:rPr>
          <w:noProof/>
        </w:rPr>
        <w:t>2</w:t>
      </w:r>
      <w:r>
        <w:fldChar w:fldCharType="end"/>
      </w:r>
      <w:bookmarkEnd w:id="97"/>
      <w:r>
        <w:t>:</w:t>
      </w:r>
      <w:r>
        <w:tab/>
      </w:r>
      <w:r w:rsidR="009F3293" w:rsidRPr="00776D84">
        <w:t xml:space="preserve">Results for benchmark </w:t>
      </w:r>
      <w:r w:rsidR="009F3293">
        <w:t>2</w:t>
      </w:r>
      <w:r w:rsidR="009F3293" w:rsidRPr="00776D84">
        <w:t xml:space="preserve"> of experiment 1</w:t>
      </w:r>
      <w:bookmarkEnd w:id="98"/>
    </w:p>
    <w:p w14:paraId="64D884B2" w14:textId="70119395" w:rsidR="00DD5F21" w:rsidRPr="00DD5F21" w:rsidRDefault="009F3293" w:rsidP="009F3293">
      <w:pPr>
        <w:pStyle w:val="Beschriftung"/>
      </w:pPr>
      <w:r w:rsidRPr="00776D84">
        <w:t>.</w:t>
      </w:r>
      <w:r>
        <w:t xml:space="preserve"> </w:t>
      </w:r>
      <w:r w:rsidR="00DD5F21">
        <w:t xml:space="preserve">Average execution time in nanoseconds and </w:t>
      </w:r>
      <w:r w:rsidR="00A572D4">
        <w:t>median</w:t>
      </w:r>
      <w:r w:rsidR="00DD5F21">
        <w:t xml:space="preserve"> allocated bytes of benchmark 2 from experiment 1</w:t>
      </w:r>
      <w:r w:rsidR="00A572D4">
        <w:t xml:space="preserve"> as well as the respective reference benchmark</w:t>
      </w:r>
      <w:r w:rsidR="00DD5F21">
        <w:t>.</w:t>
      </w:r>
    </w:p>
    <w:bookmarkEnd w:id="95"/>
    <w:p w14:paraId="73AACD61" w14:textId="41425CD6" w:rsidR="00C7779F" w:rsidRDefault="00C7779F" w:rsidP="00C7779F">
      <w:pPr>
        <w:pStyle w:val="AbbildungOhneRahmen"/>
      </w:pPr>
      <w:r>
        <w:t>Like the results of benchmark</w:t>
      </w:r>
      <w:r w:rsidR="009E47DF">
        <w:t xml:space="preserve"> 1</w:t>
      </w:r>
      <w:r>
        <w:t xml:space="preserve">, LWJGL achieves the lowest average execution time at </w:t>
      </w:r>
      <w:r w:rsidR="00A572D4" w:rsidRPr="00A572D4">
        <w:t>251</w:t>
      </w:r>
      <w:r w:rsidR="00A572D4">
        <w:t xml:space="preserve"> </w:t>
      </w:r>
      <w:r>
        <w:t xml:space="preserve">ns, followed by FFMA with </w:t>
      </w:r>
      <w:r w:rsidR="00A572D4" w:rsidRPr="00A572D4">
        <w:rPr>
          <w:sz w:val="22"/>
        </w:rPr>
        <w:t>1</w:t>
      </w:r>
      <w:r w:rsidR="00A572D4">
        <w:rPr>
          <w:sz w:val="22"/>
        </w:rPr>
        <w:t>,</w:t>
      </w:r>
      <w:r w:rsidR="00A572D4" w:rsidRPr="00A572D4">
        <w:rPr>
          <w:sz w:val="22"/>
        </w:rPr>
        <w:t>084</w:t>
      </w:r>
      <w:r w:rsidR="00A572D4">
        <w:rPr>
          <w:sz w:val="22"/>
        </w:rPr>
        <w:t xml:space="preserve"> </w:t>
      </w:r>
      <w:r>
        <w:t>ns. Once again outperforming LUtils and JNA, which report average execution time</w:t>
      </w:r>
      <w:r w:rsidR="00A572D4">
        <w:t>s</w:t>
      </w:r>
      <w:r>
        <w:t xml:space="preserve"> of </w:t>
      </w:r>
      <w:r w:rsidR="00A572D4" w:rsidRPr="00A572D4">
        <w:t>3,634</w:t>
      </w:r>
      <w:r w:rsidR="00A572D4">
        <w:t xml:space="preserve"> </w:t>
      </w:r>
      <w:r w:rsidR="00477EE0">
        <w:t>ns</w:t>
      </w:r>
      <w:r>
        <w:t xml:space="preserve"> and </w:t>
      </w:r>
      <w:r w:rsidR="00A572D4" w:rsidRPr="00A572D4">
        <w:rPr>
          <w:sz w:val="22"/>
        </w:rPr>
        <w:t>12</w:t>
      </w:r>
      <w:r w:rsidR="00A572D4">
        <w:rPr>
          <w:sz w:val="22"/>
        </w:rPr>
        <w:t>,</w:t>
      </w:r>
      <w:r w:rsidR="00A572D4" w:rsidRPr="00A572D4">
        <w:rPr>
          <w:sz w:val="22"/>
        </w:rPr>
        <w:t>330</w:t>
      </w:r>
      <w:r w:rsidR="00A572D4">
        <w:rPr>
          <w:sz w:val="22"/>
        </w:rPr>
        <w:t xml:space="preserve"> </w:t>
      </w:r>
      <w:r>
        <w:t>ns respectively. Noteworthy is that</w:t>
      </w:r>
      <w:r w:rsidR="00FE3F65">
        <w:t xml:space="preserve"> the gap between LWJGL and FFMA substantially increased compared to benchmark</w:t>
      </w:r>
      <w:r w:rsidR="009E47DF">
        <w:t xml:space="preserve"> 1</w:t>
      </w:r>
      <w:r w:rsidR="00FE3F65">
        <w:t xml:space="preserve">. </w:t>
      </w:r>
      <w:r>
        <w:t>The</w:t>
      </w:r>
      <w:r w:rsidR="00FE3F65">
        <w:t xml:space="preserve"> variations show a similar trend to benchmark</w:t>
      </w:r>
      <w:r w:rsidR="009E47DF">
        <w:t xml:space="preserve"> 1</w:t>
      </w:r>
      <w:r w:rsidR="00FE3F65">
        <w:t>.</w:t>
      </w:r>
      <w:r w:rsidR="00FE3F65" w:rsidRPr="00C7779F">
        <w:rPr>
          <w:color w:val="FF0000"/>
        </w:rPr>
        <w:t xml:space="preserve"> </w:t>
      </w:r>
      <w:r w:rsidR="00FE3F65" w:rsidRPr="00FE3F65">
        <w:t xml:space="preserve">LWJGL and FFMA </w:t>
      </w:r>
      <w:r w:rsidR="00FD4043">
        <w:t>display</w:t>
      </w:r>
      <w:r w:rsidR="00FE3F65" w:rsidRPr="00FE3F65">
        <w:t xml:space="preserve"> a low variability in execution time, with standard deviation</w:t>
      </w:r>
      <w:r w:rsidR="00FE3F65">
        <w:t>s</w:t>
      </w:r>
      <w:r w:rsidR="00FE3F65" w:rsidRPr="00FE3F65">
        <w:t xml:space="preserve"> less than 3 ns</w:t>
      </w:r>
      <w:r w:rsidR="00FE3F65">
        <w:t xml:space="preserve">. </w:t>
      </w:r>
      <w:r w:rsidR="00FE3F65" w:rsidRPr="00FE3F65">
        <w:t>LUtils</w:t>
      </w:r>
      <w:r w:rsidR="00FD4043">
        <w:t xml:space="preserve"> and JNA</w:t>
      </w:r>
      <w:r w:rsidR="00FE3F65" w:rsidRPr="00FE3F65">
        <w:t xml:space="preserve"> exhibit </w:t>
      </w:r>
      <w:r w:rsidR="00FE3F65">
        <w:t>slightly</w:t>
      </w:r>
      <w:r w:rsidR="00FE3F65" w:rsidRPr="00FE3F65">
        <w:t xml:space="preserve"> higher standard deviation</w:t>
      </w:r>
      <w:r w:rsidR="00FD4043">
        <w:t>s</w:t>
      </w:r>
      <w:r w:rsidR="00FE3F65" w:rsidRPr="00FE3F65">
        <w:t xml:space="preserve"> of </w:t>
      </w:r>
      <w:r w:rsidR="00A572D4" w:rsidRPr="00A572D4">
        <w:t>250</w:t>
      </w:r>
      <w:r w:rsidR="00A572D4">
        <w:t xml:space="preserve"> </w:t>
      </w:r>
      <w:r w:rsidR="00477EE0">
        <w:t>ns</w:t>
      </w:r>
      <w:r w:rsidR="00FE3F65" w:rsidRPr="00FE3F65">
        <w:t xml:space="preserve"> </w:t>
      </w:r>
      <w:r w:rsidR="00FD4043">
        <w:t xml:space="preserve">and </w:t>
      </w:r>
      <w:r w:rsidR="00A572D4" w:rsidRPr="00A572D4">
        <w:t>1</w:t>
      </w:r>
      <w:r w:rsidR="009C110C">
        <w:t>,</w:t>
      </w:r>
      <w:r w:rsidR="00A572D4" w:rsidRPr="00A572D4">
        <w:t>583</w:t>
      </w:r>
      <w:r w:rsidR="00A572D4">
        <w:t xml:space="preserve"> </w:t>
      </w:r>
      <w:r w:rsidR="00FE3F65" w:rsidRPr="00FE3F65">
        <w:t>ns</w:t>
      </w:r>
      <w:r w:rsidR="00FE3F65">
        <w:t>. Compared to benchmark</w:t>
      </w:r>
      <w:r w:rsidR="009E47DF">
        <w:t xml:space="preserve"> 1</w:t>
      </w:r>
      <w:r w:rsidR="00FE3F65">
        <w:t xml:space="preserve"> the standard deviations of JNA have sunken</w:t>
      </w:r>
      <w:r w:rsidR="00EE3DB3">
        <w:t xml:space="preserve"> by a factor </w:t>
      </w:r>
      <w:r w:rsidR="009C110C">
        <w:t>of 30</w:t>
      </w:r>
      <w:r w:rsidR="00EE3DB3">
        <w:t>.</w:t>
      </w:r>
      <w:r w:rsidR="009C110C">
        <w:t xml:space="preserve"> Furthermore, JNA does no longer exhibit outliers.</w:t>
      </w:r>
    </w:p>
    <w:p w14:paraId="6816ACB7" w14:textId="3EAB96C5" w:rsidR="00EE3DB3" w:rsidRDefault="003D6E92" w:rsidP="00C7779F">
      <w:pPr>
        <w:pStyle w:val="AbbildungOhneRahmen"/>
      </w:pPr>
      <w:r>
        <w:t>Comparison with the reference benchmark shows that LWJGL introduces the smallest and FFMA the largest relative</w:t>
      </w:r>
      <w:r w:rsidR="009D7DC0">
        <w:t xml:space="preserve"> write/read</w:t>
      </w:r>
      <w:r>
        <w:t xml:space="preserve"> overhead for writing to and reading from the structures. The execution time of LWJGL increases from </w:t>
      </w:r>
      <w:r w:rsidR="009F6A00" w:rsidRPr="00A572D4">
        <w:rPr>
          <w:sz w:val="22"/>
        </w:rPr>
        <w:t>150</w:t>
      </w:r>
      <w:r w:rsidR="009F6A00">
        <w:rPr>
          <w:sz w:val="22"/>
        </w:rPr>
        <w:t xml:space="preserve"> </w:t>
      </w:r>
      <w:r>
        <w:t xml:space="preserve">ns to </w:t>
      </w:r>
      <w:r w:rsidR="009F6A00" w:rsidRPr="00A572D4">
        <w:rPr>
          <w:sz w:val="22"/>
        </w:rPr>
        <w:t>251</w:t>
      </w:r>
      <w:r w:rsidR="009F6A00">
        <w:rPr>
          <w:sz w:val="22"/>
        </w:rPr>
        <w:t xml:space="preserve"> </w:t>
      </w:r>
      <w:r>
        <w:t>ns (</w:t>
      </w:r>
      <w:r w:rsidR="009F6A00" w:rsidRPr="009F6A00">
        <w:t>101</w:t>
      </w:r>
      <w:r w:rsidR="009F6A00">
        <w:t xml:space="preserve"> </w:t>
      </w:r>
      <w:r>
        <w:t xml:space="preserve">ns </w:t>
      </w:r>
      <w:r w:rsidR="0050724B">
        <w:t>increase</w:t>
      </w:r>
      <w:r w:rsidR="00FD4043">
        <w:t>; 4</w:t>
      </w:r>
      <w:r w:rsidR="009F6A00">
        <w:t>0</w:t>
      </w:r>
      <w:r w:rsidR="00FD4043">
        <w:t>% overhead</w:t>
      </w:r>
      <w:r>
        <w:t>), corresponding to</w:t>
      </w:r>
      <w:r w:rsidR="009D7DC0">
        <w:t xml:space="preserve"> the smallest absolute overhead</w:t>
      </w:r>
      <w:r>
        <w:t xml:space="preserve">. FFMA rises from </w:t>
      </w:r>
      <w:r w:rsidR="009F6A00" w:rsidRPr="009F6A00">
        <w:t>228</w:t>
      </w:r>
      <w:r w:rsidR="009F6A00">
        <w:t xml:space="preserve"> </w:t>
      </w:r>
      <w:r>
        <w:t xml:space="preserve">ns to </w:t>
      </w:r>
      <w:r w:rsidR="009F6A00" w:rsidRPr="009F6A00">
        <w:t>1,084</w:t>
      </w:r>
      <w:r w:rsidR="009F6A00">
        <w:t xml:space="preserve"> </w:t>
      </w:r>
      <w:r>
        <w:t>ns (</w:t>
      </w:r>
      <w:r w:rsidR="009F6A00" w:rsidRPr="009F6A00">
        <w:t>855</w:t>
      </w:r>
      <w:r w:rsidR="009F6A00">
        <w:t xml:space="preserve"> </w:t>
      </w:r>
      <w:r>
        <w:t xml:space="preserve">ns </w:t>
      </w:r>
      <w:r w:rsidR="0050724B">
        <w:t xml:space="preserve">increase; </w:t>
      </w:r>
      <w:r w:rsidR="009F6A00">
        <w:t>79</w:t>
      </w:r>
      <w:r w:rsidR="0050724B">
        <w:t>% overhead</w:t>
      </w:r>
      <w:r>
        <w:t xml:space="preserve">), which is </w:t>
      </w:r>
      <w:r w:rsidR="009D7DC0">
        <w:t>the largest</w:t>
      </w:r>
      <w:r w:rsidR="00F57EA2">
        <w:t xml:space="preserve"> relative</w:t>
      </w:r>
      <w:r>
        <w:t xml:space="preserve"> overhea</w:t>
      </w:r>
      <w:r w:rsidR="0050724B">
        <w:t>d</w:t>
      </w:r>
      <w:r>
        <w:t xml:space="preserve">. LUtils and JNA exhibit </w:t>
      </w:r>
      <w:r>
        <w:lastRenderedPageBreak/>
        <w:t>comparatively smaller proportional increases relative to their already high reference values</w:t>
      </w:r>
      <w:r w:rsidR="009D7DC0">
        <w:t xml:space="preserve">. LUtils increases from </w:t>
      </w:r>
      <w:r w:rsidR="009F6A00" w:rsidRPr="009F6A00">
        <w:t>3,084</w:t>
      </w:r>
      <w:r w:rsidR="009D7DC0">
        <w:t xml:space="preserve"> ns to </w:t>
      </w:r>
      <w:r w:rsidR="009F6A00" w:rsidRPr="009F6A00">
        <w:t>3,634</w:t>
      </w:r>
      <w:r w:rsidR="009F6A00">
        <w:t xml:space="preserve"> </w:t>
      </w:r>
      <w:r w:rsidR="009D7DC0">
        <w:t>ns (</w:t>
      </w:r>
      <w:r w:rsidR="009F6A00" w:rsidRPr="009F6A00">
        <w:t>549</w:t>
      </w:r>
      <w:r w:rsidR="009F6A00">
        <w:t xml:space="preserve"> </w:t>
      </w:r>
      <w:r w:rsidR="009D7DC0">
        <w:t xml:space="preserve">ns </w:t>
      </w:r>
      <w:r w:rsidR="0050724B">
        <w:t>increase; 1</w:t>
      </w:r>
      <w:r w:rsidR="009F6A00">
        <w:t>5</w:t>
      </w:r>
      <w:r w:rsidR="0050724B">
        <w:t>% overhead</w:t>
      </w:r>
      <w:r w:rsidR="009D7DC0">
        <w:t xml:space="preserve">), corresponding to the smallest relative </w:t>
      </w:r>
      <w:r w:rsidR="009D7DC0" w:rsidRPr="009D7DC0">
        <w:t xml:space="preserve">overhead. JNA rises from </w:t>
      </w:r>
      <w:r w:rsidR="009F6A00" w:rsidRPr="00A572D4">
        <w:rPr>
          <w:sz w:val="22"/>
        </w:rPr>
        <w:t>4</w:t>
      </w:r>
      <w:r w:rsidR="009F6A00">
        <w:rPr>
          <w:sz w:val="22"/>
        </w:rPr>
        <w:t>,</w:t>
      </w:r>
      <w:r w:rsidR="009F6A00" w:rsidRPr="00A572D4">
        <w:rPr>
          <w:sz w:val="22"/>
        </w:rPr>
        <w:t>805</w:t>
      </w:r>
      <w:r w:rsidR="009F6A00">
        <w:rPr>
          <w:sz w:val="22"/>
        </w:rPr>
        <w:t xml:space="preserve"> </w:t>
      </w:r>
      <w:r w:rsidR="009D7DC0" w:rsidRPr="009D7DC0">
        <w:t xml:space="preserve">ns to </w:t>
      </w:r>
      <w:r w:rsidR="009F6A00" w:rsidRPr="00A572D4">
        <w:rPr>
          <w:sz w:val="22"/>
        </w:rPr>
        <w:t>12</w:t>
      </w:r>
      <w:r w:rsidR="009F6A00">
        <w:rPr>
          <w:sz w:val="22"/>
        </w:rPr>
        <w:t>,</w:t>
      </w:r>
      <w:r w:rsidR="009F6A00" w:rsidRPr="00A572D4">
        <w:rPr>
          <w:sz w:val="22"/>
        </w:rPr>
        <w:t>330</w:t>
      </w:r>
      <w:r w:rsidR="009F6A00">
        <w:rPr>
          <w:sz w:val="22"/>
        </w:rPr>
        <w:t xml:space="preserve"> </w:t>
      </w:r>
      <w:r w:rsidR="009D7DC0" w:rsidRPr="009D7DC0">
        <w:t>ns (</w:t>
      </w:r>
      <w:r w:rsidR="009F6A00" w:rsidRPr="009F6A00">
        <w:t>752</w:t>
      </w:r>
      <w:r w:rsidR="009F6A00">
        <w:t xml:space="preserve">6 </w:t>
      </w:r>
      <w:r w:rsidR="009D7DC0" w:rsidRPr="009D7DC0">
        <w:t xml:space="preserve">ns </w:t>
      </w:r>
      <w:r w:rsidR="0050724B">
        <w:t xml:space="preserve">increase; </w:t>
      </w:r>
      <w:r w:rsidR="009F6A00">
        <w:t>61</w:t>
      </w:r>
      <w:r w:rsidR="0050724B" w:rsidRPr="009D7DC0">
        <w:t>%</w:t>
      </w:r>
      <w:r w:rsidR="0050724B">
        <w:t xml:space="preserve"> overhead</w:t>
      </w:r>
      <w:r w:rsidR="009D7DC0" w:rsidRPr="009D7DC0">
        <w:t>), resulting in</w:t>
      </w:r>
      <w:r w:rsidR="00F57EA2">
        <w:t xml:space="preserve"> the largest absolute overhead</w:t>
      </w:r>
      <w:r w:rsidR="009D7DC0" w:rsidRPr="009D7DC0">
        <w:t>.</w:t>
      </w:r>
    </w:p>
    <w:p w14:paraId="770BA4E9" w14:textId="63B51E47" w:rsidR="00E72786" w:rsidRDefault="00F57EA2" w:rsidP="00B427CB">
      <w:pPr>
        <w:pStyle w:val="AbbildungOhneRahmen"/>
      </w:pPr>
      <w:r>
        <w:t xml:space="preserve">The Heap allocation results show a similar pattern. LWJGL again demonstrates the lowest allocation footprint </w:t>
      </w:r>
      <w:r w:rsidR="009F6A00">
        <w:t>with a median of</w:t>
      </w:r>
      <w:r>
        <w:t xml:space="preserve"> 448 bytes, followed by FFMA with 1</w:t>
      </w:r>
      <w:r w:rsidR="0050724B">
        <w:t>,</w:t>
      </w:r>
      <w:r>
        <w:t>168 bytes. Thus, once again outperforming LUtils and JNA</w:t>
      </w:r>
      <w:r w:rsidR="00F42441">
        <w:t>, which exhibit allocation measurements of 2</w:t>
      </w:r>
      <w:r w:rsidR="0050724B">
        <w:t>,</w:t>
      </w:r>
      <w:r w:rsidR="00F42441">
        <w:t xml:space="preserve">400 bytes and </w:t>
      </w:r>
      <w:r w:rsidR="009F6A00" w:rsidRPr="009F6A00">
        <w:t>4,404</w:t>
      </w:r>
      <w:r w:rsidR="009F6A00">
        <w:t xml:space="preserve"> </w:t>
      </w:r>
      <w:r w:rsidR="00F42441">
        <w:t xml:space="preserve">bytes respectively. </w:t>
      </w:r>
      <w:r w:rsidR="00F42441" w:rsidRPr="00F42441">
        <w:t>Analogous to the execution time results,</w:t>
      </w:r>
      <w:r w:rsidR="00F42441">
        <w:t xml:space="preserve"> the </w:t>
      </w:r>
      <w:r w:rsidR="00F42441" w:rsidRPr="00F42441">
        <w:t xml:space="preserve">disparity </w:t>
      </w:r>
      <w:r w:rsidR="00F42441">
        <w:t>between LWJGL and FFMA has substantially increased</w:t>
      </w:r>
      <w:r w:rsidR="00B427CB">
        <w:t xml:space="preserve"> compared to benchmark</w:t>
      </w:r>
      <w:r w:rsidR="009E47DF">
        <w:t xml:space="preserve"> 1</w:t>
      </w:r>
      <w:r w:rsidR="00B427CB">
        <w:t>. It increased</w:t>
      </w:r>
      <w:r w:rsidR="00F42441">
        <w:t xml:space="preserve"> from an almost </w:t>
      </w:r>
      <w:r w:rsidR="00F42441" w:rsidRPr="00F42441">
        <w:t xml:space="preserve">equivalent </w:t>
      </w:r>
      <w:r w:rsidR="00F42441">
        <w:t xml:space="preserve">allocation rate to a difference of a factor of 2.6. </w:t>
      </w:r>
      <w:r w:rsidR="00B427CB">
        <w:t>Furthermore</w:t>
      </w:r>
      <w:r w:rsidR="00F42441">
        <w:t xml:space="preserve">, the </w:t>
      </w:r>
      <w:r w:rsidR="00B427CB">
        <w:t>difference</w:t>
      </w:r>
      <w:r w:rsidR="00F42441">
        <w:t xml:space="preserve"> between FFMA and LUtils</w:t>
      </w:r>
      <w:r w:rsidR="00B427CB">
        <w:t xml:space="preserve"> shrinks from a factor of </w:t>
      </w:r>
      <w:r w:rsidR="0050724B">
        <w:t>eight</w:t>
      </w:r>
      <w:r w:rsidR="00B427CB">
        <w:t xml:space="preserve"> to a factor of </w:t>
      </w:r>
      <w:r w:rsidR="0050724B">
        <w:t>two</w:t>
      </w:r>
      <w:r w:rsidR="00B427CB">
        <w:t xml:space="preserve">. Once again, </w:t>
      </w:r>
      <w:r w:rsidR="0050724B">
        <w:t>the</w:t>
      </w:r>
      <w:r w:rsidR="00B427CB">
        <w:t xml:space="preserve"> heap allocation measurements exhibit small variability across all libraries. FFMA, LWJGL and LUtils exhibit standard variations of less than one byte</w:t>
      </w:r>
      <w:r w:rsidR="0050724B">
        <w:t xml:space="preserve"> and</w:t>
      </w:r>
      <w:r w:rsidR="00B427CB">
        <w:t xml:space="preserve"> JNA results in a standard deviation of </w:t>
      </w:r>
      <w:r w:rsidR="009F6A00">
        <w:t>70</w:t>
      </w:r>
      <w:r w:rsidR="00B427CB">
        <w:t xml:space="preserve"> bytes.</w:t>
      </w:r>
      <w:r w:rsidR="00A369BD">
        <w:t xml:space="preserve"> Unlike the previous benchmark the standard deviation from JNA is not caused by outliers.</w:t>
      </w:r>
    </w:p>
    <w:p w14:paraId="3D9F6D7E" w14:textId="0DD9C415" w:rsidR="00A4795D" w:rsidRDefault="00A4795D" w:rsidP="00B427CB">
      <w:pPr>
        <w:pStyle w:val="AbbildungOhneRahmen"/>
        <w:rPr>
          <w:color w:val="FF0000"/>
        </w:rPr>
      </w:pPr>
      <w:r>
        <w:t>Comparison with the reference benchmark shows that</w:t>
      </w:r>
      <w:r w:rsidR="008D7C93">
        <w:rPr>
          <w:color w:val="FF0000"/>
        </w:rPr>
        <w:t xml:space="preserve"> </w:t>
      </w:r>
      <w:r w:rsidR="008D7C93" w:rsidRPr="008D7C93">
        <w:t xml:space="preserve">allocation increases </w:t>
      </w:r>
      <w:r w:rsidR="008D7C93">
        <w:t xml:space="preserve">across all libraries. LWJGL shows the smallest absolute increase rising from 176 bytes to 448 bytes (272 bytes increase; 61% overhead). In Contrast, JNA displays the largest absolute increase rising </w:t>
      </w:r>
      <w:r w:rsidR="008D7C93" w:rsidRPr="008D7C93">
        <w:t xml:space="preserve">from </w:t>
      </w:r>
      <w:r w:rsidR="00A369BD" w:rsidRPr="00A369BD">
        <w:t>2,137</w:t>
      </w:r>
      <w:r w:rsidR="00A369BD">
        <w:t xml:space="preserve"> </w:t>
      </w:r>
      <w:r w:rsidR="008D7C93" w:rsidRPr="008D7C93">
        <w:t>bytes to</w:t>
      </w:r>
      <w:r w:rsidR="008D7C93">
        <w:rPr>
          <w:lang w:val="de-DE"/>
        </w:rPr>
        <w:t xml:space="preserve"> </w:t>
      </w:r>
      <w:r w:rsidR="00A369BD" w:rsidRPr="00A369BD">
        <w:t>4,404</w:t>
      </w:r>
      <w:r w:rsidR="00A369BD">
        <w:t xml:space="preserve"> </w:t>
      </w:r>
      <w:r w:rsidR="008D7C93">
        <w:t>bytes (</w:t>
      </w:r>
      <w:r w:rsidR="00A369BD" w:rsidRPr="00A369BD">
        <w:t>2</w:t>
      </w:r>
      <w:r w:rsidR="00A369BD">
        <w:t>,</w:t>
      </w:r>
      <w:r w:rsidR="00A369BD" w:rsidRPr="00A369BD">
        <w:t>267</w:t>
      </w:r>
      <w:r w:rsidR="00A369BD">
        <w:t xml:space="preserve"> </w:t>
      </w:r>
      <w:r w:rsidR="008D7C93">
        <w:t>bytes increase; 5</w:t>
      </w:r>
      <w:r w:rsidR="00A369BD">
        <w:t>1</w:t>
      </w:r>
      <w:r w:rsidR="008D7C93">
        <w:t>% overhead). The smallest relative overhead exhibits LUtils, which rises from 1</w:t>
      </w:r>
      <w:r w:rsidR="0050724B">
        <w:t>,</w:t>
      </w:r>
      <w:r w:rsidR="008D7C93">
        <w:t>920 bytes to 2</w:t>
      </w:r>
      <w:r w:rsidR="0050724B">
        <w:t>,</w:t>
      </w:r>
      <w:r w:rsidR="008D7C93">
        <w:t xml:space="preserve">400 bytes (480 bytes increase; 20% overhead), On the other hand, FFMA displays the largest relative overhead, rising from </w:t>
      </w:r>
      <w:r w:rsidR="008D7C93" w:rsidRPr="008D7C93">
        <w:t>224</w:t>
      </w:r>
      <w:r w:rsidR="008D7C93">
        <w:t xml:space="preserve"> bytes to </w:t>
      </w:r>
      <w:r w:rsidR="008D7C93" w:rsidRPr="008D7C93">
        <w:t>1</w:t>
      </w:r>
      <w:r w:rsidR="0050724B">
        <w:t>,</w:t>
      </w:r>
      <w:r w:rsidR="008D7C93" w:rsidRPr="008D7C93">
        <w:t>168</w:t>
      </w:r>
      <w:r w:rsidR="008D7C93">
        <w:t xml:space="preserve"> bytes (944 bytes increase; 81% overhead)</w:t>
      </w:r>
    </w:p>
    <w:p w14:paraId="2BF70712" w14:textId="4FF01383" w:rsidR="00927668" w:rsidRDefault="00A4795D" w:rsidP="00B427CB">
      <w:pPr>
        <w:pStyle w:val="AbbildungOhneRahmen"/>
      </w:pPr>
      <w:r w:rsidRPr="00A4795D">
        <w:t xml:space="preserve">Overall, the results indicate </w:t>
      </w:r>
      <w:r w:rsidR="00A369BD">
        <w:t xml:space="preserve">again </w:t>
      </w:r>
      <w:r w:rsidRPr="00A4795D">
        <w:t>that</w:t>
      </w:r>
      <w:r w:rsidR="008D7C93">
        <w:t xml:space="preserve"> LWJGL provides the most efficient implementation for write and read access, both in terms of execution time and memory allocation</w:t>
      </w:r>
      <w:r w:rsidR="0050724B">
        <w:t xml:space="preserve"> rate</w:t>
      </w:r>
      <w:r w:rsidR="008D7C93">
        <w:t>. FFMA still outperforms LUtils and JNA, but displays</w:t>
      </w:r>
      <w:r w:rsidR="0098058A">
        <w:t xml:space="preserve"> the</w:t>
      </w:r>
      <w:r w:rsidR="008D7C93">
        <w:t xml:space="preserve"> large</w:t>
      </w:r>
      <w:r w:rsidR="0098058A">
        <w:t>st</w:t>
      </w:r>
      <w:r w:rsidR="008D7C93">
        <w:t xml:space="preserve"> relative write and read overhead of approximately 80% in both execution time and memory allocation</w:t>
      </w:r>
      <w:r w:rsidR="0098058A">
        <w:t>.</w:t>
      </w:r>
    </w:p>
    <w:p w14:paraId="48295ED5" w14:textId="77777777" w:rsidR="00927668" w:rsidRDefault="00927668">
      <w:pPr>
        <w:spacing w:after="160" w:line="259" w:lineRule="auto"/>
        <w:jc w:val="left"/>
      </w:pPr>
      <w:r>
        <w:br w:type="page"/>
      </w:r>
    </w:p>
    <w:p w14:paraId="080AC694" w14:textId="7F3F1BF0" w:rsidR="00F57EA2" w:rsidRDefault="00F57EA2" w:rsidP="00B84F6B">
      <w:pPr>
        <w:pStyle w:val="3Hidden"/>
      </w:pPr>
      <w:bookmarkStart w:id="99" w:name="_Ref220607889"/>
      <w:r>
        <w:lastRenderedPageBreak/>
        <w:t>Benchmark 2 Interpretation</w:t>
      </w:r>
      <w:bookmarkEnd w:id="99"/>
    </w:p>
    <w:p w14:paraId="724E9515" w14:textId="5411596A" w:rsidR="00594358" w:rsidRDefault="002E3F14" w:rsidP="0098058A">
      <w:r>
        <w:t xml:space="preserve">Comparing the results to the reference benchmark </w:t>
      </w:r>
      <w:r w:rsidR="0050724B">
        <w:t xml:space="preserve">reveals </w:t>
      </w:r>
      <w:r>
        <w:t>some interesting observations. First</w:t>
      </w:r>
      <w:r w:rsidR="009F3FEC">
        <w:t>ly,</w:t>
      </w:r>
      <w:r>
        <w:t xml:space="preserve"> the large relative write</w:t>
      </w:r>
      <w:r w:rsidR="0050724B">
        <w:t>/</w:t>
      </w:r>
      <w:r>
        <w:t xml:space="preserve">read overhead </w:t>
      </w:r>
      <w:r w:rsidR="00C0418C">
        <w:t>of LWJGL</w:t>
      </w:r>
      <w:r>
        <w:t xml:space="preserve"> is unexpected, because the generated LWJGL structure classes translate memory operations directly to </w:t>
      </w:r>
      <w:r w:rsidRPr="002E3F14">
        <w:rPr>
          <w:rStyle w:val="BerichtCodeZchn"/>
        </w:rPr>
        <w:t>Unsafe.put*</w:t>
      </w:r>
      <w:r>
        <w:rPr>
          <w:rStyle w:val="BerichtCodeZchn"/>
        </w:rPr>
        <w:t>()</w:t>
      </w:r>
      <w:r>
        <w:t xml:space="preserve"> methods. </w:t>
      </w:r>
      <w:r w:rsidR="009E47DF">
        <w:t>Looking at the benchmark code,</w:t>
      </w:r>
      <w:r>
        <w:t xml:space="preserve"> this can be reasonably explained</w:t>
      </w:r>
      <w:r w:rsidR="009F3FEC">
        <w:t>. A</w:t>
      </w:r>
      <w:r>
        <w:t xml:space="preserve"> large part of the introduced overhead </w:t>
      </w:r>
      <w:r w:rsidR="0050724B">
        <w:t>stems</w:t>
      </w:r>
      <w:r>
        <w:t xml:space="preserve"> from the benchmark code itself, specifically from </w:t>
      </w:r>
      <w:r w:rsidRPr="002E3F14">
        <w:rPr>
          <w:rStyle w:val="BerichtCodeZchn"/>
        </w:rPr>
        <w:t>Integer</w:t>
      </w:r>
      <w:r>
        <w:t xml:space="preserve">, </w:t>
      </w:r>
      <w:r w:rsidRPr="002E3F14">
        <w:rPr>
          <w:rStyle w:val="BerichtCodeZchn"/>
        </w:rPr>
        <w:t>Long</w:t>
      </w:r>
      <w:r>
        <w:t xml:space="preserve"> and </w:t>
      </w:r>
      <w:r w:rsidRPr="002E3F14">
        <w:rPr>
          <w:rStyle w:val="BerichtCodeZchn"/>
        </w:rPr>
        <w:t>Float</w:t>
      </w:r>
      <w:r>
        <w:t xml:space="preserve"> wrapper classes that are created during the benchmark.</w:t>
      </w:r>
      <w:r w:rsidR="004127A3">
        <w:t xml:space="preserve"> Of course, this overhead is introduced to all libraries equally, but the effect is most visible on LWJGL, due to its </w:t>
      </w:r>
      <w:r w:rsidR="0050724B">
        <w:t>low</w:t>
      </w:r>
      <w:r w:rsidR="004127A3">
        <w:t xml:space="preserve"> reference </w:t>
      </w:r>
      <w:r w:rsidR="0050724B">
        <w:t>execution time</w:t>
      </w:r>
      <w:r w:rsidR="00F74315">
        <w:t xml:space="preserve"> and allocating rate</w:t>
      </w:r>
      <w:r w:rsidR="004127A3">
        <w:t>.</w:t>
      </w:r>
    </w:p>
    <w:p w14:paraId="44D5B703" w14:textId="040EA07E" w:rsidR="002E3F14" w:rsidRDefault="00594358" w:rsidP="0098058A">
      <w:r>
        <w:t xml:space="preserve">Another interesting observation is the large </w:t>
      </w:r>
      <w:r w:rsidR="00F74315">
        <w:t>absolute</w:t>
      </w:r>
      <w:r>
        <w:t xml:space="preserve"> overhead of FFMA introduced by writing and reading from the structures. This</w:t>
      </w:r>
      <w:r w:rsidR="00B92225">
        <w:t xml:space="preserve"> is likely due to the use of </w:t>
      </w:r>
      <w:r w:rsidR="00B92225" w:rsidRPr="00B92225">
        <w:rPr>
          <w:rStyle w:val="BerichtCodeZchn"/>
        </w:rPr>
        <w:t>VarHandle</w:t>
      </w:r>
      <w:r w:rsidR="00B92225">
        <w:t xml:space="preserve"> instead of written or generated functions</w:t>
      </w:r>
      <w:r w:rsidR="0050724B">
        <w:t xml:space="preserve">, which requires </w:t>
      </w:r>
      <w:r w:rsidR="00B92225">
        <w:t xml:space="preserve">additional conversions and checks </w:t>
      </w:r>
      <w:r w:rsidR="0050724B">
        <w:t>to</w:t>
      </w:r>
      <w:r w:rsidR="00B92225">
        <w:t xml:space="preserve"> be executed on every write and read operation</w:t>
      </w:r>
      <w:r w:rsidR="0050724B">
        <w:rPr>
          <w:rStyle w:val="Funotenzeichen"/>
        </w:rPr>
        <w:footnoteReference w:id="27"/>
      </w:r>
      <w:r w:rsidR="00B92225">
        <w:t>.</w:t>
      </w:r>
    </w:p>
    <w:p w14:paraId="14583561" w14:textId="04FC2C21" w:rsidR="00B92225" w:rsidRDefault="00B92225" w:rsidP="0098058A">
      <w:pPr>
        <w:rPr>
          <w:rStyle w:val="AbbildungOhneRahmenZchn"/>
        </w:rPr>
      </w:pPr>
      <w:r>
        <w:t xml:space="preserve">LUtils has the smallest relative overhead, because similar to LWJGL it translates write and read operations directly to </w:t>
      </w:r>
      <w:r w:rsidRPr="00B92225">
        <w:rPr>
          <w:rStyle w:val="BerichtCodeZchn"/>
        </w:rPr>
        <w:t>ByteBuffer.put</w:t>
      </w:r>
      <w:r>
        <w:rPr>
          <w:rStyle w:val="BerichtCodeZchn"/>
        </w:rPr>
        <w:t>()</w:t>
      </w:r>
      <w:r w:rsidR="00C0418C" w:rsidRPr="00C0418C">
        <w:t xml:space="preserve"> and </w:t>
      </w:r>
      <w:r w:rsidR="00C0418C" w:rsidRPr="00C0418C">
        <w:rPr>
          <w:rStyle w:val="BerichtCodeZchn"/>
        </w:rPr>
        <w:t>ByteBuffer.get()</w:t>
      </w:r>
      <w:r>
        <w:t xml:space="preserve"> methods. LWJGL remains faster, because unlike </w:t>
      </w:r>
      <w:r w:rsidRPr="002E3F14">
        <w:rPr>
          <w:rStyle w:val="BerichtCodeZchn"/>
        </w:rPr>
        <w:t>Unsafe</w:t>
      </w:r>
      <w:r>
        <w:rPr>
          <w:rStyle w:val="BerichtCodeZchn"/>
        </w:rPr>
        <w:t>,</w:t>
      </w:r>
      <w:r>
        <w:t xml:space="preserve"> </w:t>
      </w:r>
      <w:r w:rsidRPr="00B92225">
        <w:rPr>
          <w:rStyle w:val="BerichtCodeZchn"/>
        </w:rPr>
        <w:t>ByteBuffer</w:t>
      </w:r>
      <w:r>
        <w:rPr>
          <w:rStyle w:val="BerichtCodeZchn"/>
        </w:rPr>
        <w:t xml:space="preserve"> </w:t>
      </w:r>
      <w:r w:rsidRPr="00B92225">
        <w:rPr>
          <w:rStyle w:val="AbbildungOhneRahmenZchn"/>
        </w:rPr>
        <w:t>executes some checks</w:t>
      </w:r>
      <w:r>
        <w:rPr>
          <w:rStyle w:val="AbbildungOhneRahmenZchn"/>
        </w:rPr>
        <w:t xml:space="preserve"> on every write and read operation.</w:t>
      </w:r>
      <w:r w:rsidR="0050724B">
        <w:rPr>
          <w:rStyle w:val="AbbildungOhneRahmenZchn"/>
        </w:rPr>
        <w:t xml:space="preserve"> This is further discussed in </w:t>
      </w:r>
      <w:r w:rsidR="0050724B">
        <w:rPr>
          <w:rStyle w:val="AbbildungOhneRahmenZchn"/>
        </w:rPr>
        <w:fldChar w:fldCharType="begin"/>
      </w:r>
      <w:r w:rsidR="0050724B">
        <w:rPr>
          <w:rStyle w:val="AbbildungOhneRahmenZchn"/>
        </w:rPr>
        <w:instrText xml:space="preserve"> REF _Ref221295435 \r \h </w:instrText>
      </w:r>
      <w:r w:rsidR="0050724B">
        <w:rPr>
          <w:rStyle w:val="AbbildungOhneRahmenZchn"/>
        </w:rPr>
      </w:r>
      <w:r w:rsidR="0050724B">
        <w:rPr>
          <w:rStyle w:val="AbbildungOhneRahmenZchn"/>
        </w:rPr>
        <w:fldChar w:fldCharType="separate"/>
      </w:r>
      <w:r w:rsidR="008A128C">
        <w:rPr>
          <w:rStyle w:val="AbbildungOhneRahmenZchn"/>
        </w:rPr>
        <w:t>5.2.1</w:t>
      </w:r>
      <w:r w:rsidR="0050724B">
        <w:rPr>
          <w:rStyle w:val="AbbildungOhneRahmenZchn"/>
        </w:rPr>
        <w:fldChar w:fldCharType="end"/>
      </w:r>
      <w:r w:rsidR="0050724B">
        <w:rPr>
          <w:rStyle w:val="AbbildungOhneRahmenZchn"/>
        </w:rPr>
        <w:t xml:space="preserve"> (</w:t>
      </w:r>
      <w:r w:rsidR="00F74315">
        <w:rPr>
          <w:rStyle w:val="AbbildungOhneRahmenZchn"/>
        </w:rPr>
        <w:t>p</w:t>
      </w:r>
      <w:r w:rsidR="0050724B">
        <w:rPr>
          <w:rStyle w:val="AbbildungOhneRahmenZchn"/>
        </w:rPr>
        <w:t xml:space="preserve">aragraph </w:t>
      </w:r>
      <w:r w:rsidR="0050724B">
        <w:rPr>
          <w:rStyle w:val="AbbildungOhneRahmenZchn"/>
        </w:rPr>
        <w:fldChar w:fldCharType="begin"/>
      </w:r>
      <w:r w:rsidR="0050724B">
        <w:rPr>
          <w:rStyle w:val="AbbildungOhneRahmenZchn"/>
        </w:rPr>
        <w:instrText xml:space="preserve"> REF _Ref222588282 \h </w:instrText>
      </w:r>
      <w:r w:rsidR="0050724B">
        <w:rPr>
          <w:rStyle w:val="AbbildungOhneRahmenZchn"/>
        </w:rPr>
      </w:r>
      <w:r w:rsidR="0050724B">
        <w:rPr>
          <w:rStyle w:val="AbbildungOhneRahmenZchn"/>
        </w:rPr>
        <w:fldChar w:fldCharType="separate"/>
      </w:r>
      <w:r w:rsidR="008A128C">
        <w:t>Write and Read Operations</w:t>
      </w:r>
      <w:r w:rsidR="0050724B">
        <w:rPr>
          <w:rStyle w:val="AbbildungOhneRahmenZchn"/>
        </w:rPr>
        <w:fldChar w:fldCharType="end"/>
      </w:r>
      <w:r w:rsidR="0050724B">
        <w:rPr>
          <w:rStyle w:val="AbbildungOhneRahmenZchn"/>
        </w:rPr>
        <w:t>).</w:t>
      </w:r>
    </w:p>
    <w:p w14:paraId="604E2FE0" w14:textId="34F82F9D" w:rsidR="00B92225" w:rsidRDefault="00B92225" w:rsidP="0098058A">
      <w:pPr>
        <w:rPr>
          <w:rStyle w:val="AbbildungOhneRahmenZchn"/>
        </w:rPr>
      </w:pPr>
      <w:r>
        <w:rPr>
          <w:rStyle w:val="AbbildungOhneRahmenZchn"/>
        </w:rPr>
        <w:t>JNA exhibits the largest absolute overhead. This is due to the way the JNA Structures are implemented. The</w:t>
      </w:r>
      <w:r w:rsidR="007D65F4">
        <w:rPr>
          <w:rStyle w:val="AbbildungOhneRahmenZchn"/>
        </w:rPr>
        <w:t xml:space="preserve"> structure fields are represented by normal Java types. Thus, when writing to a structure all values are written to the Java-Heap</w:t>
      </w:r>
      <w:r w:rsidR="009F3FEC">
        <w:rPr>
          <w:rStyle w:val="AbbildungOhneRahmenZchn"/>
        </w:rPr>
        <w:t>. O</w:t>
      </w:r>
      <w:r w:rsidR="007D65F4">
        <w:rPr>
          <w:rStyle w:val="AbbildungOhneRahmenZchn"/>
        </w:rPr>
        <w:t xml:space="preserve">nly after calling the </w:t>
      </w:r>
      <w:r w:rsidR="007D65F4" w:rsidRPr="007D65F4">
        <w:rPr>
          <w:rStyle w:val="BerichtCodeZchn"/>
        </w:rPr>
        <w:t>Structure.write()</w:t>
      </w:r>
      <w:r w:rsidR="007D65F4">
        <w:rPr>
          <w:rStyle w:val="AbbildungOhneRahmenZchn"/>
        </w:rPr>
        <w:t xml:space="preserve"> method, they are read using Java reflection</w:t>
      </w:r>
      <w:r w:rsidR="004127A3">
        <w:rPr>
          <w:rStyle w:val="AbbildungOhneRahmenZchn"/>
        </w:rPr>
        <w:t xml:space="preserve"> </w:t>
      </w:r>
      <w:r w:rsidR="009F3FEC">
        <w:rPr>
          <w:rStyle w:val="AbbildungOhneRahmenZchn"/>
        </w:rPr>
        <w:t xml:space="preserve">and </w:t>
      </w:r>
      <w:r w:rsidR="004127A3">
        <w:rPr>
          <w:rStyle w:val="AbbildungOhneRahmenZchn"/>
        </w:rPr>
        <w:t xml:space="preserve">then converted </w:t>
      </w:r>
      <w:r w:rsidR="007D65F4">
        <w:rPr>
          <w:rStyle w:val="AbbildungOhneRahmenZchn"/>
        </w:rPr>
        <w:t>and written to native memory. Reading from the structure requires a similar pipeline.</w:t>
      </w:r>
    </w:p>
    <w:p w14:paraId="77596F6B" w14:textId="769B5AC2" w:rsidR="00B966A5" w:rsidRPr="0098058A" w:rsidRDefault="007D65F4" w:rsidP="0098058A">
      <w:r>
        <w:rPr>
          <w:rStyle w:val="AbbildungOhneRahmenZchn"/>
        </w:rPr>
        <w:t>Another observation is, that the large variations in execution time from JNA have sunken</w:t>
      </w:r>
      <w:r w:rsidR="00200725">
        <w:rPr>
          <w:rStyle w:val="AbbildungOhneRahmenZchn"/>
        </w:rPr>
        <w:t xml:space="preserve"> from </w:t>
      </w:r>
      <w:r w:rsidR="009E47DF">
        <w:rPr>
          <w:rStyle w:val="AbbildungOhneRahmenZchn"/>
        </w:rPr>
        <w:t>benchmark 1 to benchmark 2</w:t>
      </w:r>
      <w:r w:rsidR="00B966A5">
        <w:rPr>
          <w:rStyle w:val="AbbildungOhneRahmenZchn"/>
        </w:rPr>
        <w:t>.</w:t>
      </w:r>
      <w:r w:rsidR="00200725">
        <w:rPr>
          <w:rStyle w:val="AbbildungOhneRahmenZchn"/>
        </w:rPr>
        <w:t xml:space="preserve"> To provide a better comparison the standard </w:t>
      </w:r>
      <w:r w:rsidR="00A369BD">
        <w:rPr>
          <w:rStyle w:val="AbbildungOhneRahmenZchn"/>
        </w:rPr>
        <w:t>deviation</w:t>
      </w:r>
      <w:r w:rsidR="00200725">
        <w:rPr>
          <w:rStyle w:val="AbbildungOhneRahmenZchn"/>
        </w:rPr>
        <w:t xml:space="preserve"> of each benchmark </w:t>
      </w:r>
      <w:r w:rsidR="00FE075C">
        <w:rPr>
          <w:rStyle w:val="AbbildungOhneRahmenZchn"/>
        </w:rPr>
        <w:t>is</w:t>
      </w:r>
      <w:r w:rsidR="00200725">
        <w:rPr>
          <w:rStyle w:val="AbbildungOhneRahmenZchn"/>
        </w:rPr>
        <w:t xml:space="preserve"> compared </w:t>
      </w:r>
      <w:r w:rsidR="009F3FEC">
        <w:rPr>
          <w:rStyle w:val="AbbildungOhneRahmenZchn"/>
        </w:rPr>
        <w:t>proportional</w:t>
      </w:r>
      <w:r w:rsidR="00200725">
        <w:rPr>
          <w:rStyle w:val="AbbildungOhneRahmenZchn"/>
        </w:rPr>
        <w:t xml:space="preserve"> to the</w:t>
      </w:r>
      <w:r w:rsidR="00A369BD">
        <w:rPr>
          <w:rStyle w:val="AbbildungOhneRahmenZchn"/>
        </w:rPr>
        <w:t xml:space="preserve"> respective</w:t>
      </w:r>
      <w:r w:rsidR="00200725">
        <w:rPr>
          <w:rStyle w:val="AbbildungOhneRahmenZchn"/>
        </w:rPr>
        <w:t xml:space="preserve"> average execution time.</w:t>
      </w:r>
      <w:r w:rsidR="00B966A5">
        <w:rPr>
          <w:rStyle w:val="AbbildungOhneRahmenZchn"/>
        </w:rPr>
        <w:t xml:space="preserve"> For JNA </w:t>
      </w:r>
      <m:oMath>
        <m:f>
          <m:fPr>
            <m:type m:val="lin"/>
            <m:ctrlPr>
              <w:rPr>
                <w:rStyle w:val="AbbildungOhneRahmenZchn"/>
                <w:rFonts w:ascii="Cambria Math" w:hAnsi="Cambria Math"/>
                <w:i/>
              </w:rPr>
            </m:ctrlPr>
          </m:fPr>
          <m:num>
            <m:r>
              <w:rPr>
                <w:rStyle w:val="AbbildungOhneRahmenZchn"/>
                <w:rFonts w:ascii="Cambria Math" w:hAnsi="Cambria Math"/>
              </w:rPr>
              <m:t>std</m:t>
            </m:r>
          </m:num>
          <m:den>
            <m:r>
              <m:rPr>
                <m:nor/>
              </m:rPr>
              <w:rPr>
                <w:rStyle w:val="AbbildungOhneRahmenZchn"/>
                <w:rFonts w:ascii="Cambria Math" w:hAnsi="Cambria Math"/>
              </w:rPr>
              <m:t>avg</m:t>
            </m:r>
          </m:den>
        </m:f>
      </m:oMath>
      <w:r w:rsidR="00B966A5">
        <w:rPr>
          <w:rStyle w:val="AbbildungOhneRahmenZchn"/>
        </w:rPr>
        <w:t xml:space="preserve"> sinks from </w:t>
      </w:r>
      <w:r w:rsidR="00A369BD" w:rsidRPr="00A369BD">
        <w:rPr>
          <w:rStyle w:val="AbbildungOhneRahmenZchn"/>
        </w:rPr>
        <w:t>12</w:t>
      </w:r>
      <w:r w:rsidR="00A369BD">
        <w:rPr>
          <w:rStyle w:val="AbbildungOhneRahmenZchn"/>
        </w:rPr>
        <w:t>5</w:t>
      </w:r>
      <w:r w:rsidR="003116BD">
        <w:rPr>
          <w:rStyle w:val="AbbildungOhneRahmenZchn"/>
        </w:rPr>
        <w:t>%</w:t>
      </w:r>
      <w:r w:rsidR="00B966A5">
        <w:rPr>
          <w:rStyle w:val="AbbildungOhneRahmenZchn"/>
        </w:rPr>
        <w:t xml:space="preserve"> to </w:t>
      </w:r>
      <w:r w:rsidR="00A369BD">
        <w:rPr>
          <w:rStyle w:val="AbbildungOhneRahmenZchn"/>
        </w:rPr>
        <w:t>13</w:t>
      </w:r>
      <w:r w:rsidR="003116BD">
        <w:rPr>
          <w:rStyle w:val="AbbildungOhneRahmenZchn"/>
        </w:rPr>
        <w:t>%</w:t>
      </w:r>
      <w:r w:rsidR="00B966A5">
        <w:rPr>
          <w:rStyle w:val="AbbildungOhneRahmenZchn"/>
        </w:rPr>
        <w:t>.</w:t>
      </w:r>
      <w:r w:rsidR="00200725">
        <w:rPr>
          <w:rStyle w:val="AbbildungOhneRahmenZchn"/>
        </w:rPr>
        <w:t xml:space="preserve"> This suggests that </w:t>
      </w:r>
      <w:r w:rsidR="007E1409">
        <w:rPr>
          <w:rStyle w:val="AbbildungOhneRahmenZchn"/>
        </w:rPr>
        <w:t>outliers in benchmark 1 might be caused by allocating the native memory or initiali</w:t>
      </w:r>
      <w:r w:rsidR="00D56400">
        <w:rPr>
          <w:rStyle w:val="AbbildungOhneRahmenZchn"/>
        </w:rPr>
        <w:t>s</w:t>
      </w:r>
      <w:r w:rsidR="007E1409">
        <w:rPr>
          <w:rStyle w:val="AbbildungOhneRahmenZchn"/>
        </w:rPr>
        <w:t>ing the structure classes, because this benchmark creates less structures.</w:t>
      </w:r>
    </w:p>
    <w:p w14:paraId="43A9CD84" w14:textId="3889D39F" w:rsidR="00F57EA2" w:rsidRDefault="00F57EA2" w:rsidP="00B84F6B">
      <w:pPr>
        <w:pStyle w:val="3Hidden"/>
      </w:pPr>
      <w:r>
        <w:lastRenderedPageBreak/>
        <w:t>Benchmark 3 Results</w:t>
      </w:r>
    </w:p>
    <w:p w14:paraId="3777C9AE" w14:textId="0FA0CDDB" w:rsidR="00971984" w:rsidRPr="00971984" w:rsidRDefault="00DD5F21" w:rsidP="00971984">
      <w:r>
        <w:fldChar w:fldCharType="begin"/>
      </w:r>
      <w:r>
        <w:instrText xml:space="preserve"> REF _Ref221815077 \h </w:instrText>
      </w:r>
      <w:r>
        <w:fldChar w:fldCharType="separate"/>
      </w:r>
      <w:r w:rsidR="008A128C">
        <w:t xml:space="preserve">Fig. </w:t>
      </w:r>
      <w:r w:rsidR="008A128C">
        <w:rPr>
          <w:noProof/>
        </w:rPr>
        <w:t>5</w:t>
      </w:r>
      <w:r>
        <w:fldChar w:fldCharType="end"/>
      </w:r>
      <w:r>
        <w:t xml:space="preserve"> </w:t>
      </w:r>
      <w:r w:rsidR="00971984">
        <w:t xml:space="preserve">and </w:t>
      </w:r>
      <w:r w:rsidR="00971984">
        <w:fldChar w:fldCharType="begin"/>
      </w:r>
      <w:r w:rsidR="00971984">
        <w:instrText xml:space="preserve"> REF _Ref220429153 \h </w:instrText>
      </w:r>
      <w:r w:rsidR="00971984">
        <w:fldChar w:fldCharType="separate"/>
      </w:r>
      <w:r w:rsidR="008A128C">
        <w:t xml:space="preserve">Tab. </w:t>
      </w:r>
      <w:r w:rsidR="008A128C">
        <w:rPr>
          <w:noProof/>
        </w:rPr>
        <w:t>3</w:t>
      </w:r>
      <w:r w:rsidR="00971984">
        <w:fldChar w:fldCharType="end"/>
      </w:r>
      <w:r w:rsidR="00971984">
        <w:t xml:space="preserve"> summari</w:t>
      </w:r>
      <w:r w:rsidR="00D56400">
        <w:t>s</w:t>
      </w:r>
      <w:r w:rsidR="00971984">
        <w:t>e the performance and memory allocation results of benchmark</w:t>
      </w:r>
      <w:r w:rsidR="009E47DF">
        <w:t xml:space="preserve"> 3</w:t>
      </w:r>
      <w:r w:rsidR="00971984">
        <w:t>, which evaluate the startup overhead regarding both execution time and allocation rate</w:t>
      </w:r>
      <w:r w:rsidR="00415A65">
        <w:t xml:space="preserve"> of the examined native access libraries</w:t>
      </w:r>
      <w:r w:rsidR="00971984">
        <w:t>.</w:t>
      </w:r>
      <w:r w:rsidR="00415A65">
        <w:t xml:space="preserve"> As described previously, this benchmark captures one-time initiali</w:t>
      </w:r>
      <w:r w:rsidR="00D56400">
        <w:t>s</w:t>
      </w:r>
      <w:r w:rsidR="00415A65">
        <w:t>ation costs</w:t>
      </w:r>
      <w:r w:rsidR="003D12B6">
        <w:t xml:space="preserve"> and</w:t>
      </w:r>
      <w:r w:rsidR="00DF7EAB">
        <w:t xml:space="preserve"> </w:t>
      </w:r>
      <w:r w:rsidR="00415A65">
        <w:t>per-structure setup costs</w:t>
      </w:r>
      <w:r w:rsidR="00DF7EAB">
        <w:t xml:space="preserve"> </w:t>
      </w:r>
      <w:r w:rsidR="00415A65">
        <w:t>and does not allow a separation of these components. Furthermore</w:t>
      </w:r>
      <w:r w:rsidR="00415A65" w:rsidRPr="00415A65">
        <w:t>, a</w:t>
      </w:r>
      <w:r w:rsidR="00971984" w:rsidRPr="00415A65">
        <w:t xml:space="preserve">s </w:t>
      </w:r>
      <w:r w:rsidR="00DF7EAB">
        <w:t>described</w:t>
      </w:r>
      <w:r w:rsidR="00971984" w:rsidRPr="00415A65">
        <w:t xml:space="preserve"> in </w:t>
      </w:r>
      <w:r w:rsidR="00DF7EAB">
        <w:fldChar w:fldCharType="begin"/>
      </w:r>
      <w:r w:rsidR="00DF7EAB">
        <w:instrText xml:space="preserve"> REF _Ref222587057 \r \h </w:instrText>
      </w:r>
      <w:r w:rsidR="00DF7EAB">
        <w:fldChar w:fldCharType="separate"/>
      </w:r>
      <w:r w:rsidR="008A128C">
        <w:t>4.1.2</w:t>
      </w:r>
      <w:r w:rsidR="00DF7EAB">
        <w:fldChar w:fldCharType="end"/>
      </w:r>
      <w:r w:rsidR="00971984" w:rsidRPr="00415A65">
        <w:t xml:space="preserve">, </w:t>
      </w:r>
      <w:r w:rsidR="00DF7EAB">
        <w:t>in addition</w:t>
      </w:r>
      <w:r w:rsidR="00971984" w:rsidRPr="00415A65">
        <w:t xml:space="preserve"> to the primary measurements, a reference benchmark is included, which allocates the same structures </w:t>
      </w:r>
      <w:r w:rsidR="00415A65" w:rsidRPr="00415A65">
        <w:t>and executes the same</w:t>
      </w:r>
      <w:r w:rsidR="00971984" w:rsidRPr="00415A65">
        <w:t xml:space="preserve"> </w:t>
      </w:r>
      <w:r w:rsidR="00DF7EAB">
        <w:t>write/read</w:t>
      </w:r>
      <w:r w:rsidR="00971984" w:rsidRPr="00415A65">
        <w:t xml:space="preserve"> operations</w:t>
      </w:r>
      <w:r w:rsidR="00215D7E">
        <w:t xml:space="preserve"> after a single warmup invocation</w:t>
      </w:r>
      <w:r w:rsidR="00415A65">
        <w:t xml:space="preserve">, to isolate the </w:t>
      </w:r>
      <w:r w:rsidR="00DF7EAB">
        <w:t>costs mentioned above</w:t>
      </w:r>
      <w:r w:rsidR="006277D1">
        <w:t>.</w:t>
      </w:r>
      <w:r w:rsidR="00415A65">
        <w:t xml:space="preserve"> Due to the substantially smaller measurements of the reference benchmark, all reference lines are so close to the bottom of the plots, that they are almost not visible.</w:t>
      </w:r>
    </w:p>
    <w:p w14:paraId="026C9EEF" w14:textId="77777777" w:rsidR="00FF4511" w:rsidRDefault="005B680D" w:rsidP="00FF4511">
      <w:pPr>
        <w:keepNext/>
      </w:pPr>
      <w:r>
        <w:rPr>
          <w:noProof/>
        </w:rPr>
        <w:drawing>
          <wp:inline distT="0" distB="0" distL="0" distR="0" wp14:anchorId="1B2C51EF" wp14:editId="1AC0351D">
            <wp:extent cx="2811016" cy="2108262"/>
            <wp:effectExtent l="0" t="0" r="8890" b="6350"/>
            <wp:docPr id="63876920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9209" name="Grafik 3"/>
                    <pic:cNvPicPr>
                      <a:picLocks noChangeAspect="1" noChangeArrowheads="1"/>
                    </pic:cNvPicPr>
                  </pic:nvPicPr>
                  <pic:blipFill>
                    <a:blip r:embed="rId20"/>
                    <a:stretch>
                      <a:fillRect/>
                    </a:stretch>
                  </pic:blipFill>
                  <pic:spPr bwMode="auto">
                    <a:xfrm>
                      <a:off x="0" y="0"/>
                      <a:ext cx="2811016" cy="2108262"/>
                    </a:xfrm>
                    <a:prstGeom prst="rect">
                      <a:avLst/>
                    </a:prstGeom>
                    <a:noFill/>
                    <a:ln>
                      <a:noFill/>
                    </a:ln>
                  </pic:spPr>
                </pic:pic>
              </a:graphicData>
            </a:graphic>
          </wp:inline>
        </w:drawing>
      </w:r>
      <w:r>
        <w:rPr>
          <w:noProof/>
        </w:rPr>
        <w:drawing>
          <wp:inline distT="0" distB="0" distL="0" distR="0" wp14:anchorId="386D55F3" wp14:editId="5BC46FAB">
            <wp:extent cx="2841708" cy="2131281"/>
            <wp:effectExtent l="0" t="0" r="0" b="2540"/>
            <wp:docPr id="43783485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834854" name="Grafik 4"/>
                    <pic:cNvPicPr>
                      <a:picLocks noChangeAspect="1" noChangeArrowheads="1"/>
                    </pic:cNvPicPr>
                  </pic:nvPicPr>
                  <pic:blipFill>
                    <a:blip r:embed="rId21"/>
                    <a:stretch>
                      <a:fillRect/>
                    </a:stretch>
                  </pic:blipFill>
                  <pic:spPr bwMode="auto">
                    <a:xfrm>
                      <a:off x="0" y="0"/>
                      <a:ext cx="2841708" cy="2131281"/>
                    </a:xfrm>
                    <a:prstGeom prst="rect">
                      <a:avLst/>
                    </a:prstGeom>
                    <a:noFill/>
                    <a:ln>
                      <a:noFill/>
                    </a:ln>
                  </pic:spPr>
                </pic:pic>
              </a:graphicData>
            </a:graphic>
          </wp:inline>
        </w:drawing>
      </w:r>
    </w:p>
    <w:p w14:paraId="04DD7533" w14:textId="4E536DB6" w:rsidR="009F3293" w:rsidRPr="009F3293" w:rsidRDefault="009E47DF" w:rsidP="009F3293">
      <w:pPr>
        <w:pStyle w:val="Beschriftung"/>
        <w:rPr>
          <w:vanish/>
        </w:rPr>
      </w:pPr>
      <w:bookmarkStart w:id="100" w:name="_Ref221815077"/>
      <w:bookmarkStart w:id="101" w:name="_Ref220429140"/>
      <w:bookmarkStart w:id="102" w:name="_Toc223203736"/>
      <w:r>
        <w:t xml:space="preserve">Fig. </w:t>
      </w:r>
      <w:r>
        <w:fldChar w:fldCharType="begin"/>
      </w:r>
      <w:r>
        <w:instrText xml:space="preserve"> SEQ Fig. \* ARABIC </w:instrText>
      </w:r>
      <w:r>
        <w:fldChar w:fldCharType="separate"/>
      </w:r>
      <w:r w:rsidR="008A128C">
        <w:rPr>
          <w:noProof/>
        </w:rPr>
        <w:t>5</w:t>
      </w:r>
      <w:r>
        <w:fldChar w:fldCharType="end"/>
      </w:r>
      <w:bookmarkEnd w:id="100"/>
      <w:r>
        <w:t>:</w:t>
      </w:r>
      <w:r>
        <w:tab/>
      </w:r>
      <w:r w:rsidRPr="00440A2B">
        <w:t>Results for benchmark 3 of experiment 1</w:t>
      </w:r>
      <w:bookmarkEnd w:id="102"/>
    </w:p>
    <w:p w14:paraId="453DAA7B" w14:textId="3EE5E8F7" w:rsidR="009E47DF" w:rsidRDefault="009E47DF" w:rsidP="009E47DF">
      <w:pPr>
        <w:pStyle w:val="Beschriftung"/>
      </w:pPr>
      <w:r w:rsidRPr="00440A2B">
        <w:t>. Left: Boxplot diagram of the execution times across all four libraries. Right: Bar chart of the</w:t>
      </w:r>
      <w:r w:rsidR="00C9794D">
        <w:t xml:space="preserve"> median</w:t>
      </w:r>
      <w:r w:rsidRPr="00440A2B">
        <w:t xml:space="preserve"> allocation rate across all four libraries.</w:t>
      </w:r>
    </w:p>
    <w:tbl>
      <w:tblPr>
        <w:tblStyle w:val="Tabellenraster"/>
        <w:tblW w:w="5000" w:type="pct"/>
        <w:tblLook w:val="04A0" w:firstRow="1" w:lastRow="0" w:firstColumn="1" w:lastColumn="0" w:noHBand="0" w:noVBand="1"/>
      </w:tblPr>
      <w:tblGrid>
        <w:gridCol w:w="1009"/>
        <w:gridCol w:w="1995"/>
        <w:gridCol w:w="1906"/>
        <w:gridCol w:w="1213"/>
        <w:gridCol w:w="1726"/>
        <w:gridCol w:w="1213"/>
      </w:tblGrid>
      <w:tr w:rsidR="003D12B6" w:rsidRPr="006277D1" w14:paraId="1D28FBBE" w14:textId="77777777" w:rsidTr="006107A6">
        <w:tc>
          <w:tcPr>
            <w:tcW w:w="0" w:type="auto"/>
            <w:shd w:val="clear" w:color="auto" w:fill="D9D9D9" w:themeFill="background1" w:themeFillShade="D9"/>
          </w:tcPr>
          <w:p w14:paraId="6D82D737" w14:textId="77777777" w:rsidR="006107A6" w:rsidRPr="006107A6" w:rsidRDefault="006107A6" w:rsidP="006107A6">
            <w:pPr>
              <w:pStyle w:val="AbbildungOhneRahmen"/>
              <w:jc w:val="center"/>
              <w:rPr>
                <w:b/>
                <w:bCs/>
                <w:sz w:val="22"/>
              </w:rPr>
            </w:pPr>
            <w:r w:rsidRPr="006107A6">
              <w:rPr>
                <w:b/>
                <w:bCs/>
                <w:sz w:val="22"/>
              </w:rPr>
              <w:t>Library</w:t>
            </w:r>
          </w:p>
        </w:tc>
        <w:tc>
          <w:tcPr>
            <w:tcW w:w="0" w:type="auto"/>
            <w:shd w:val="clear" w:color="auto" w:fill="D9D9D9" w:themeFill="background1" w:themeFillShade="D9"/>
          </w:tcPr>
          <w:p w14:paraId="4F8744BA" w14:textId="359FAF3A" w:rsidR="006107A6" w:rsidRPr="006107A6" w:rsidRDefault="006107A6" w:rsidP="006107A6">
            <w:pPr>
              <w:pStyle w:val="AbbildungOhneRahmen"/>
              <w:jc w:val="center"/>
              <w:rPr>
                <w:b/>
                <w:bCs/>
                <w:sz w:val="22"/>
              </w:rPr>
            </w:pPr>
            <w:r w:rsidRPr="006107A6">
              <w:rPr>
                <w:rFonts w:cs="Times New Roman"/>
                <w:b/>
                <w:bCs/>
                <w:sz w:val="22"/>
              </w:rPr>
              <w:t>Ø</w:t>
            </w:r>
            <w:r w:rsidRPr="006107A6">
              <w:rPr>
                <w:b/>
                <w:bCs/>
                <w:sz w:val="22"/>
              </w:rPr>
              <w:t xml:space="preserve"> Exec. Time (ns)</w:t>
            </w:r>
          </w:p>
        </w:tc>
        <w:tc>
          <w:tcPr>
            <w:tcW w:w="0" w:type="auto"/>
            <w:shd w:val="clear" w:color="auto" w:fill="D9D9D9" w:themeFill="background1" w:themeFillShade="D9"/>
          </w:tcPr>
          <w:p w14:paraId="332E6C3C" w14:textId="3739C84F" w:rsidR="006107A6" w:rsidRPr="006107A6" w:rsidRDefault="006107A6" w:rsidP="006107A6">
            <w:pPr>
              <w:pStyle w:val="AbbildungOhneRahmen"/>
              <w:jc w:val="center"/>
              <w:rPr>
                <w:b/>
                <w:bCs/>
                <w:sz w:val="22"/>
              </w:rPr>
            </w:pPr>
            <w:r w:rsidRPr="006107A6">
              <w:rPr>
                <w:b/>
                <w:bCs/>
                <w:sz w:val="22"/>
              </w:rPr>
              <w:t>Ratio to LWJGL</w:t>
            </w:r>
          </w:p>
        </w:tc>
        <w:tc>
          <w:tcPr>
            <w:tcW w:w="0" w:type="auto"/>
            <w:shd w:val="clear" w:color="auto" w:fill="D9D9D9" w:themeFill="background1" w:themeFillShade="D9"/>
          </w:tcPr>
          <w:p w14:paraId="13647534" w14:textId="4228D2DE" w:rsidR="006107A6" w:rsidRPr="006107A6" w:rsidRDefault="006107A6" w:rsidP="006107A6">
            <w:pPr>
              <w:pStyle w:val="AbbildungOhneRahmen"/>
              <w:jc w:val="center"/>
              <w:rPr>
                <w:b/>
                <w:bCs/>
                <w:sz w:val="22"/>
              </w:rPr>
            </w:pPr>
            <w:r w:rsidRPr="006107A6">
              <w:rPr>
                <w:b/>
                <w:bCs/>
                <w:sz w:val="22"/>
              </w:rPr>
              <w:t>Reference</w:t>
            </w:r>
          </w:p>
        </w:tc>
        <w:tc>
          <w:tcPr>
            <w:tcW w:w="0" w:type="auto"/>
            <w:shd w:val="clear" w:color="auto" w:fill="D9D9D9" w:themeFill="background1" w:themeFillShade="D9"/>
          </w:tcPr>
          <w:p w14:paraId="0FF1195F" w14:textId="4C8A9F02" w:rsidR="006107A6" w:rsidRPr="006107A6" w:rsidRDefault="003D12B6" w:rsidP="006107A6">
            <w:pPr>
              <w:pStyle w:val="AbbildungOhneRahmen"/>
              <w:jc w:val="center"/>
              <w:rPr>
                <w:b/>
                <w:bCs/>
                <w:sz w:val="22"/>
              </w:rPr>
            </w:pPr>
            <w:r>
              <w:rPr>
                <w:b/>
                <w:bCs/>
                <w:sz w:val="22"/>
              </w:rPr>
              <w:t>M.</w:t>
            </w:r>
            <w:r w:rsidR="006107A6" w:rsidRPr="006107A6">
              <w:rPr>
                <w:b/>
                <w:bCs/>
                <w:sz w:val="22"/>
              </w:rPr>
              <w:t xml:space="preserve"> Alloc</w:t>
            </w:r>
            <w:r>
              <w:rPr>
                <w:b/>
                <w:bCs/>
                <w:sz w:val="22"/>
              </w:rPr>
              <w:t>.</w:t>
            </w:r>
            <w:r w:rsidR="006107A6" w:rsidRPr="006107A6">
              <w:rPr>
                <w:b/>
                <w:bCs/>
                <w:sz w:val="22"/>
              </w:rPr>
              <w:t xml:space="preserve"> Bytes</w:t>
            </w:r>
          </w:p>
        </w:tc>
        <w:tc>
          <w:tcPr>
            <w:tcW w:w="0" w:type="auto"/>
            <w:shd w:val="clear" w:color="auto" w:fill="D9D9D9" w:themeFill="background1" w:themeFillShade="D9"/>
          </w:tcPr>
          <w:p w14:paraId="2F66FDF2" w14:textId="77777777" w:rsidR="006107A6" w:rsidRPr="006107A6" w:rsidRDefault="006107A6" w:rsidP="006107A6">
            <w:pPr>
              <w:pStyle w:val="AbbildungOhneRahmen"/>
              <w:jc w:val="center"/>
              <w:rPr>
                <w:b/>
                <w:bCs/>
                <w:sz w:val="22"/>
              </w:rPr>
            </w:pPr>
            <w:r w:rsidRPr="006107A6">
              <w:rPr>
                <w:b/>
                <w:bCs/>
                <w:sz w:val="22"/>
              </w:rPr>
              <w:t>Reference</w:t>
            </w:r>
          </w:p>
        </w:tc>
      </w:tr>
      <w:tr w:rsidR="003D12B6" w:rsidRPr="006277D1" w14:paraId="7D6566A5" w14:textId="77777777" w:rsidTr="006107A6">
        <w:tc>
          <w:tcPr>
            <w:tcW w:w="0" w:type="auto"/>
            <w:shd w:val="clear" w:color="auto" w:fill="FFFFFF" w:themeFill="background1"/>
          </w:tcPr>
          <w:p w14:paraId="484E5ECC" w14:textId="77777777" w:rsidR="006107A6" w:rsidRPr="006107A6" w:rsidRDefault="006107A6" w:rsidP="006107A6">
            <w:pPr>
              <w:pStyle w:val="AbbildungOhneRahmen"/>
              <w:jc w:val="left"/>
              <w:rPr>
                <w:b/>
                <w:bCs/>
                <w:sz w:val="22"/>
              </w:rPr>
            </w:pPr>
            <w:r w:rsidRPr="006107A6">
              <w:rPr>
                <w:sz w:val="22"/>
              </w:rPr>
              <w:t>LWJGL</w:t>
            </w:r>
          </w:p>
        </w:tc>
        <w:tc>
          <w:tcPr>
            <w:tcW w:w="0" w:type="auto"/>
            <w:shd w:val="clear" w:color="auto" w:fill="FFFFFF" w:themeFill="background1"/>
          </w:tcPr>
          <w:p w14:paraId="0197897C" w14:textId="19B063EB" w:rsidR="006107A6" w:rsidRPr="006107A6" w:rsidRDefault="003D12B6" w:rsidP="006107A6">
            <w:pPr>
              <w:pStyle w:val="AbbildungOhneRahmen"/>
              <w:jc w:val="right"/>
              <w:rPr>
                <w:rFonts w:cs="Times New Roman"/>
                <w:b/>
                <w:bCs/>
                <w:sz w:val="22"/>
              </w:rPr>
            </w:pPr>
            <w:r w:rsidRPr="003D12B6">
              <w:rPr>
                <w:sz w:val="22"/>
              </w:rPr>
              <w:t>118</w:t>
            </w:r>
            <w:r>
              <w:rPr>
                <w:sz w:val="22"/>
              </w:rPr>
              <w:t>,</w:t>
            </w:r>
            <w:r w:rsidRPr="003D12B6">
              <w:rPr>
                <w:sz w:val="22"/>
              </w:rPr>
              <w:t>980</w:t>
            </w:r>
            <w:r>
              <w:rPr>
                <w:sz w:val="22"/>
              </w:rPr>
              <w:t>,</w:t>
            </w:r>
            <w:r w:rsidRPr="003D12B6">
              <w:rPr>
                <w:sz w:val="22"/>
              </w:rPr>
              <w:t>574</w:t>
            </w:r>
          </w:p>
        </w:tc>
        <w:tc>
          <w:tcPr>
            <w:tcW w:w="0" w:type="auto"/>
            <w:shd w:val="clear" w:color="auto" w:fill="FFFFFF" w:themeFill="background1"/>
          </w:tcPr>
          <w:p w14:paraId="386C8E8D" w14:textId="77C79696" w:rsidR="006107A6" w:rsidRPr="006107A6" w:rsidRDefault="006107A6" w:rsidP="006107A6">
            <w:pPr>
              <w:pStyle w:val="AbbildungOhneRahmen"/>
              <w:jc w:val="right"/>
              <w:rPr>
                <w:sz w:val="22"/>
              </w:rPr>
            </w:pPr>
            <w:r w:rsidRPr="006107A6">
              <w:rPr>
                <w:sz w:val="22"/>
              </w:rPr>
              <w:t>1.</w:t>
            </w:r>
            <w:r w:rsidR="003D12B6">
              <w:rPr>
                <w:sz w:val="22"/>
              </w:rPr>
              <w:t>0</w:t>
            </w:r>
            <w:r w:rsidRPr="006107A6">
              <w:rPr>
                <w:sz w:val="22"/>
              </w:rPr>
              <w:t>0</w:t>
            </w:r>
          </w:p>
        </w:tc>
        <w:tc>
          <w:tcPr>
            <w:tcW w:w="0" w:type="auto"/>
            <w:shd w:val="clear" w:color="auto" w:fill="FFFFFF" w:themeFill="background1"/>
          </w:tcPr>
          <w:p w14:paraId="2D821791" w14:textId="0C40C369" w:rsidR="006107A6" w:rsidRPr="006107A6" w:rsidRDefault="003D12B6" w:rsidP="006107A6">
            <w:pPr>
              <w:pStyle w:val="AbbildungOhneRahmen"/>
              <w:jc w:val="right"/>
              <w:rPr>
                <w:b/>
                <w:bCs/>
                <w:sz w:val="22"/>
              </w:rPr>
            </w:pPr>
            <w:r w:rsidRPr="003D12B6">
              <w:rPr>
                <w:sz w:val="22"/>
              </w:rPr>
              <w:t>285</w:t>
            </w:r>
            <w:r>
              <w:rPr>
                <w:sz w:val="22"/>
              </w:rPr>
              <w:t>,</w:t>
            </w:r>
            <w:r w:rsidRPr="003D12B6">
              <w:rPr>
                <w:sz w:val="22"/>
              </w:rPr>
              <w:t>295</w:t>
            </w:r>
          </w:p>
        </w:tc>
        <w:tc>
          <w:tcPr>
            <w:tcW w:w="0" w:type="auto"/>
            <w:shd w:val="clear" w:color="auto" w:fill="FFFFFF" w:themeFill="background1"/>
          </w:tcPr>
          <w:p w14:paraId="72CECE05" w14:textId="74249930" w:rsidR="006107A6" w:rsidRPr="006107A6" w:rsidRDefault="003D12B6" w:rsidP="006107A6">
            <w:pPr>
              <w:pStyle w:val="AbbildungOhneRahmen"/>
              <w:jc w:val="right"/>
              <w:rPr>
                <w:rFonts w:cs="Times New Roman"/>
                <w:b/>
                <w:bCs/>
                <w:sz w:val="22"/>
              </w:rPr>
            </w:pPr>
            <w:r w:rsidRPr="003D12B6">
              <w:rPr>
                <w:sz w:val="22"/>
              </w:rPr>
              <w:t>1</w:t>
            </w:r>
            <w:r>
              <w:rPr>
                <w:sz w:val="22"/>
              </w:rPr>
              <w:t>,</w:t>
            </w:r>
            <w:r w:rsidRPr="003D12B6">
              <w:rPr>
                <w:sz w:val="22"/>
              </w:rPr>
              <w:t>888</w:t>
            </w:r>
            <w:r>
              <w:rPr>
                <w:sz w:val="22"/>
              </w:rPr>
              <w:t>,</w:t>
            </w:r>
            <w:r w:rsidRPr="003D12B6">
              <w:rPr>
                <w:sz w:val="22"/>
              </w:rPr>
              <w:t>384</w:t>
            </w:r>
          </w:p>
        </w:tc>
        <w:tc>
          <w:tcPr>
            <w:tcW w:w="0" w:type="auto"/>
            <w:shd w:val="clear" w:color="auto" w:fill="FFFFFF" w:themeFill="background1"/>
          </w:tcPr>
          <w:p w14:paraId="02C291F0" w14:textId="3E262110" w:rsidR="006107A6" w:rsidRPr="006107A6" w:rsidRDefault="003D12B6" w:rsidP="006107A6">
            <w:pPr>
              <w:pStyle w:val="AbbildungOhneRahmen"/>
              <w:jc w:val="right"/>
              <w:rPr>
                <w:b/>
                <w:bCs/>
                <w:sz w:val="22"/>
              </w:rPr>
            </w:pPr>
            <w:r w:rsidRPr="003D12B6">
              <w:rPr>
                <w:sz w:val="22"/>
              </w:rPr>
              <w:t>7</w:t>
            </w:r>
            <w:r>
              <w:rPr>
                <w:sz w:val="22"/>
              </w:rPr>
              <w:t>,</w:t>
            </w:r>
            <w:r w:rsidRPr="003D12B6">
              <w:rPr>
                <w:sz w:val="22"/>
              </w:rPr>
              <w:t>784</w:t>
            </w:r>
          </w:p>
        </w:tc>
      </w:tr>
      <w:tr w:rsidR="003D12B6" w:rsidRPr="006277D1" w14:paraId="66FDF463" w14:textId="77777777" w:rsidTr="006107A6">
        <w:tc>
          <w:tcPr>
            <w:tcW w:w="0" w:type="auto"/>
          </w:tcPr>
          <w:p w14:paraId="361FCC91" w14:textId="77777777" w:rsidR="006107A6" w:rsidRPr="006107A6" w:rsidRDefault="006107A6" w:rsidP="006107A6">
            <w:pPr>
              <w:pStyle w:val="AbbildungOhneRahmen"/>
              <w:rPr>
                <w:sz w:val="22"/>
              </w:rPr>
            </w:pPr>
            <w:r w:rsidRPr="006107A6">
              <w:rPr>
                <w:sz w:val="22"/>
              </w:rPr>
              <w:t>FFMA</w:t>
            </w:r>
          </w:p>
        </w:tc>
        <w:tc>
          <w:tcPr>
            <w:tcW w:w="0" w:type="auto"/>
          </w:tcPr>
          <w:p w14:paraId="7CF7B48F" w14:textId="75A033BA" w:rsidR="006107A6" w:rsidRPr="006107A6" w:rsidRDefault="003D12B6" w:rsidP="006107A6">
            <w:pPr>
              <w:pStyle w:val="AbbildungOhneRahmen"/>
              <w:jc w:val="right"/>
              <w:rPr>
                <w:sz w:val="22"/>
              </w:rPr>
            </w:pPr>
            <w:r w:rsidRPr="003D12B6">
              <w:rPr>
                <w:sz w:val="22"/>
              </w:rPr>
              <w:t>95</w:t>
            </w:r>
            <w:r>
              <w:rPr>
                <w:sz w:val="22"/>
              </w:rPr>
              <w:t>,</w:t>
            </w:r>
            <w:r w:rsidRPr="003D12B6">
              <w:rPr>
                <w:sz w:val="22"/>
              </w:rPr>
              <w:t>631</w:t>
            </w:r>
            <w:r>
              <w:rPr>
                <w:sz w:val="22"/>
              </w:rPr>
              <w:t>,</w:t>
            </w:r>
            <w:r w:rsidRPr="003D12B6">
              <w:rPr>
                <w:sz w:val="22"/>
              </w:rPr>
              <w:t>635</w:t>
            </w:r>
          </w:p>
        </w:tc>
        <w:tc>
          <w:tcPr>
            <w:tcW w:w="0" w:type="auto"/>
          </w:tcPr>
          <w:p w14:paraId="66CBF832" w14:textId="06E9F82C" w:rsidR="006107A6" w:rsidRPr="006107A6" w:rsidRDefault="006107A6" w:rsidP="006107A6">
            <w:pPr>
              <w:pStyle w:val="AbbildungOhneRahmen"/>
              <w:jc w:val="right"/>
              <w:rPr>
                <w:sz w:val="22"/>
              </w:rPr>
            </w:pPr>
            <w:r>
              <w:rPr>
                <w:sz w:val="22"/>
              </w:rPr>
              <w:t>0.8</w:t>
            </w:r>
            <w:r w:rsidR="003D12B6">
              <w:rPr>
                <w:sz w:val="22"/>
              </w:rPr>
              <w:t>0</w:t>
            </w:r>
          </w:p>
        </w:tc>
        <w:tc>
          <w:tcPr>
            <w:tcW w:w="0" w:type="auto"/>
          </w:tcPr>
          <w:p w14:paraId="45D6C2A4" w14:textId="24013532" w:rsidR="006107A6" w:rsidRPr="003D12B6" w:rsidRDefault="003D12B6" w:rsidP="003D12B6">
            <w:pPr>
              <w:pStyle w:val="AbbildungOhneRahmen"/>
              <w:jc w:val="right"/>
              <w:rPr>
                <w:sz w:val="22"/>
                <w:lang w:val="de-DE"/>
              </w:rPr>
            </w:pPr>
            <w:r w:rsidRPr="003D12B6">
              <w:rPr>
                <w:sz w:val="22"/>
                <w:lang w:val="de-DE"/>
              </w:rPr>
              <w:t>787</w:t>
            </w:r>
            <w:r>
              <w:rPr>
                <w:sz w:val="22"/>
                <w:lang w:val="de-DE"/>
              </w:rPr>
              <w:t>,</w:t>
            </w:r>
            <w:r w:rsidRPr="003D12B6">
              <w:rPr>
                <w:sz w:val="22"/>
                <w:lang w:val="de-DE"/>
              </w:rPr>
              <w:t>491</w:t>
            </w:r>
          </w:p>
        </w:tc>
        <w:tc>
          <w:tcPr>
            <w:tcW w:w="0" w:type="auto"/>
          </w:tcPr>
          <w:p w14:paraId="5AF5EE9C" w14:textId="77F67656" w:rsidR="006107A6" w:rsidRPr="003D12B6" w:rsidRDefault="003D12B6" w:rsidP="003D12B6">
            <w:pPr>
              <w:pStyle w:val="AbbildungOhneRahmen"/>
              <w:jc w:val="right"/>
              <w:rPr>
                <w:sz w:val="22"/>
                <w:lang w:val="de-DE"/>
              </w:rPr>
            </w:pPr>
            <w:r w:rsidRPr="003D12B6">
              <w:rPr>
                <w:sz w:val="22"/>
                <w:lang w:val="de-DE"/>
              </w:rPr>
              <w:t>2</w:t>
            </w:r>
            <w:r>
              <w:rPr>
                <w:sz w:val="22"/>
                <w:lang w:val="de-DE"/>
              </w:rPr>
              <w:t>,</w:t>
            </w:r>
            <w:r w:rsidRPr="003D12B6">
              <w:rPr>
                <w:sz w:val="22"/>
                <w:lang w:val="de-DE"/>
              </w:rPr>
              <w:t>325</w:t>
            </w:r>
            <w:r>
              <w:rPr>
                <w:sz w:val="22"/>
                <w:lang w:val="de-DE"/>
              </w:rPr>
              <w:t>,</w:t>
            </w:r>
            <w:r w:rsidRPr="003D12B6">
              <w:rPr>
                <w:sz w:val="22"/>
                <w:lang w:val="de-DE"/>
              </w:rPr>
              <w:t>744</w:t>
            </w:r>
          </w:p>
        </w:tc>
        <w:tc>
          <w:tcPr>
            <w:tcW w:w="0" w:type="auto"/>
          </w:tcPr>
          <w:p w14:paraId="27CFB921" w14:textId="0B31DB1B" w:rsidR="006107A6" w:rsidRPr="006107A6" w:rsidRDefault="003D12B6" w:rsidP="006107A6">
            <w:pPr>
              <w:pStyle w:val="AbbildungOhneRahmen"/>
              <w:jc w:val="right"/>
              <w:rPr>
                <w:sz w:val="22"/>
              </w:rPr>
            </w:pPr>
            <w:r w:rsidRPr="003D12B6">
              <w:rPr>
                <w:sz w:val="22"/>
              </w:rPr>
              <w:t>7</w:t>
            </w:r>
            <w:r>
              <w:rPr>
                <w:sz w:val="22"/>
              </w:rPr>
              <w:t>,</w:t>
            </w:r>
            <w:r w:rsidRPr="003D12B6">
              <w:rPr>
                <w:sz w:val="22"/>
              </w:rPr>
              <w:t>952</w:t>
            </w:r>
          </w:p>
        </w:tc>
      </w:tr>
      <w:tr w:rsidR="003D12B6" w:rsidRPr="006277D1" w14:paraId="06899718" w14:textId="77777777" w:rsidTr="006107A6">
        <w:tc>
          <w:tcPr>
            <w:tcW w:w="0" w:type="auto"/>
          </w:tcPr>
          <w:p w14:paraId="37956C28" w14:textId="77777777" w:rsidR="006107A6" w:rsidRPr="006107A6" w:rsidRDefault="006107A6" w:rsidP="006107A6">
            <w:pPr>
              <w:pStyle w:val="AbbildungOhneRahmen"/>
              <w:rPr>
                <w:sz w:val="22"/>
              </w:rPr>
            </w:pPr>
            <w:r w:rsidRPr="006107A6">
              <w:rPr>
                <w:sz w:val="22"/>
              </w:rPr>
              <w:t>LUtils</w:t>
            </w:r>
          </w:p>
        </w:tc>
        <w:tc>
          <w:tcPr>
            <w:tcW w:w="0" w:type="auto"/>
          </w:tcPr>
          <w:p w14:paraId="7A630D79" w14:textId="53E7DD3D" w:rsidR="006107A6" w:rsidRPr="006107A6" w:rsidRDefault="003D12B6" w:rsidP="006107A6">
            <w:pPr>
              <w:pStyle w:val="AbbildungOhneRahmen"/>
              <w:keepNext/>
              <w:jc w:val="right"/>
              <w:rPr>
                <w:sz w:val="22"/>
              </w:rPr>
            </w:pPr>
            <w:r w:rsidRPr="003D12B6">
              <w:rPr>
                <w:sz w:val="22"/>
              </w:rPr>
              <w:t>74</w:t>
            </w:r>
            <w:r>
              <w:rPr>
                <w:sz w:val="22"/>
              </w:rPr>
              <w:t>,</w:t>
            </w:r>
            <w:r w:rsidRPr="003D12B6">
              <w:rPr>
                <w:sz w:val="22"/>
              </w:rPr>
              <w:t>026</w:t>
            </w:r>
            <w:r>
              <w:rPr>
                <w:sz w:val="22"/>
              </w:rPr>
              <w:t>,</w:t>
            </w:r>
            <w:r w:rsidRPr="003D12B6">
              <w:rPr>
                <w:sz w:val="22"/>
              </w:rPr>
              <w:t>697</w:t>
            </w:r>
          </w:p>
        </w:tc>
        <w:tc>
          <w:tcPr>
            <w:tcW w:w="0" w:type="auto"/>
          </w:tcPr>
          <w:p w14:paraId="4F3F542D" w14:textId="36FFFF3C" w:rsidR="006107A6" w:rsidRPr="006107A6" w:rsidRDefault="003D12B6" w:rsidP="006107A6">
            <w:pPr>
              <w:pStyle w:val="AbbildungOhneRahmen"/>
              <w:keepNext/>
              <w:jc w:val="right"/>
              <w:rPr>
                <w:sz w:val="22"/>
              </w:rPr>
            </w:pPr>
            <w:r w:rsidRPr="003D12B6">
              <w:rPr>
                <w:sz w:val="22"/>
              </w:rPr>
              <w:t>0.62</w:t>
            </w:r>
          </w:p>
        </w:tc>
        <w:tc>
          <w:tcPr>
            <w:tcW w:w="0" w:type="auto"/>
          </w:tcPr>
          <w:p w14:paraId="4508DE15" w14:textId="24CD30F4" w:rsidR="006107A6" w:rsidRPr="006107A6" w:rsidRDefault="003D12B6" w:rsidP="006107A6">
            <w:pPr>
              <w:pStyle w:val="AbbildungOhneRahmen"/>
              <w:keepNext/>
              <w:jc w:val="right"/>
              <w:rPr>
                <w:sz w:val="22"/>
              </w:rPr>
            </w:pPr>
            <w:r w:rsidRPr="003D12B6">
              <w:rPr>
                <w:sz w:val="22"/>
              </w:rPr>
              <w:t>860</w:t>
            </w:r>
            <w:r>
              <w:rPr>
                <w:sz w:val="22"/>
              </w:rPr>
              <w:t>,</w:t>
            </w:r>
            <w:r w:rsidRPr="003D12B6">
              <w:rPr>
                <w:sz w:val="22"/>
              </w:rPr>
              <w:t>963</w:t>
            </w:r>
          </w:p>
        </w:tc>
        <w:tc>
          <w:tcPr>
            <w:tcW w:w="0" w:type="auto"/>
          </w:tcPr>
          <w:p w14:paraId="003CA0AD" w14:textId="2A498EEF" w:rsidR="006107A6" w:rsidRPr="006107A6" w:rsidRDefault="003D12B6" w:rsidP="006107A6">
            <w:pPr>
              <w:pStyle w:val="AbbildungOhneRahmen"/>
              <w:keepNext/>
              <w:jc w:val="right"/>
              <w:rPr>
                <w:sz w:val="22"/>
              </w:rPr>
            </w:pPr>
            <w:r w:rsidRPr="003D12B6">
              <w:rPr>
                <w:sz w:val="22"/>
              </w:rPr>
              <w:t>1</w:t>
            </w:r>
            <w:r>
              <w:rPr>
                <w:sz w:val="22"/>
              </w:rPr>
              <w:t>,</w:t>
            </w:r>
            <w:r w:rsidRPr="003D12B6">
              <w:rPr>
                <w:sz w:val="22"/>
              </w:rPr>
              <w:t>657</w:t>
            </w:r>
            <w:r>
              <w:rPr>
                <w:sz w:val="22"/>
              </w:rPr>
              <w:t>,</w:t>
            </w:r>
            <w:r w:rsidRPr="003D12B6">
              <w:rPr>
                <w:sz w:val="22"/>
              </w:rPr>
              <w:t>048</w:t>
            </w:r>
          </w:p>
        </w:tc>
        <w:tc>
          <w:tcPr>
            <w:tcW w:w="0" w:type="auto"/>
          </w:tcPr>
          <w:p w14:paraId="30ECC68B" w14:textId="0DDE2671" w:rsidR="006107A6" w:rsidRPr="006107A6" w:rsidRDefault="003D12B6" w:rsidP="006107A6">
            <w:pPr>
              <w:pStyle w:val="AbbildungOhneRahmen"/>
              <w:keepNext/>
              <w:jc w:val="right"/>
              <w:rPr>
                <w:sz w:val="22"/>
              </w:rPr>
            </w:pPr>
            <w:r w:rsidRPr="003D12B6">
              <w:rPr>
                <w:sz w:val="22"/>
              </w:rPr>
              <w:t>9</w:t>
            </w:r>
            <w:r>
              <w:rPr>
                <w:sz w:val="22"/>
              </w:rPr>
              <w:t>,</w:t>
            </w:r>
            <w:r w:rsidRPr="003D12B6">
              <w:rPr>
                <w:sz w:val="22"/>
              </w:rPr>
              <w:t>176</w:t>
            </w:r>
          </w:p>
        </w:tc>
      </w:tr>
      <w:tr w:rsidR="003D12B6" w:rsidRPr="006277D1" w14:paraId="03FCCFDF" w14:textId="77777777" w:rsidTr="006107A6">
        <w:tc>
          <w:tcPr>
            <w:tcW w:w="0" w:type="auto"/>
          </w:tcPr>
          <w:p w14:paraId="6776385A" w14:textId="77777777" w:rsidR="006107A6" w:rsidRPr="006107A6" w:rsidRDefault="006107A6" w:rsidP="006107A6">
            <w:pPr>
              <w:pStyle w:val="AbbildungOhneRahmen"/>
              <w:rPr>
                <w:sz w:val="22"/>
              </w:rPr>
            </w:pPr>
            <w:r w:rsidRPr="006107A6">
              <w:rPr>
                <w:sz w:val="22"/>
              </w:rPr>
              <w:t>JNA</w:t>
            </w:r>
          </w:p>
        </w:tc>
        <w:tc>
          <w:tcPr>
            <w:tcW w:w="0" w:type="auto"/>
          </w:tcPr>
          <w:p w14:paraId="3D5CBD39" w14:textId="72E47C28" w:rsidR="006107A6" w:rsidRPr="006107A6" w:rsidRDefault="003D12B6" w:rsidP="006107A6">
            <w:pPr>
              <w:pStyle w:val="AbbildungOhneRahmen"/>
              <w:keepNext/>
              <w:jc w:val="right"/>
              <w:rPr>
                <w:sz w:val="22"/>
              </w:rPr>
            </w:pPr>
            <w:r w:rsidRPr="003D12B6">
              <w:rPr>
                <w:sz w:val="22"/>
              </w:rPr>
              <w:t>81</w:t>
            </w:r>
            <w:r>
              <w:rPr>
                <w:sz w:val="22"/>
              </w:rPr>
              <w:t>,</w:t>
            </w:r>
            <w:r w:rsidRPr="003D12B6">
              <w:rPr>
                <w:sz w:val="22"/>
              </w:rPr>
              <w:t>609</w:t>
            </w:r>
            <w:r>
              <w:rPr>
                <w:sz w:val="22"/>
              </w:rPr>
              <w:t>,</w:t>
            </w:r>
            <w:r w:rsidRPr="003D12B6">
              <w:rPr>
                <w:sz w:val="22"/>
              </w:rPr>
              <w:t>535</w:t>
            </w:r>
          </w:p>
        </w:tc>
        <w:tc>
          <w:tcPr>
            <w:tcW w:w="0" w:type="auto"/>
          </w:tcPr>
          <w:p w14:paraId="7EFDD4ED" w14:textId="0766099D" w:rsidR="006107A6" w:rsidRPr="006107A6" w:rsidRDefault="003D12B6" w:rsidP="006107A6">
            <w:pPr>
              <w:pStyle w:val="AbbildungOhneRahmen"/>
              <w:keepNext/>
              <w:jc w:val="right"/>
              <w:rPr>
                <w:sz w:val="22"/>
              </w:rPr>
            </w:pPr>
            <w:r w:rsidRPr="003D12B6">
              <w:rPr>
                <w:sz w:val="22"/>
              </w:rPr>
              <w:t>0.69</w:t>
            </w:r>
          </w:p>
        </w:tc>
        <w:tc>
          <w:tcPr>
            <w:tcW w:w="0" w:type="auto"/>
          </w:tcPr>
          <w:p w14:paraId="29D3F618" w14:textId="3C887225" w:rsidR="006107A6" w:rsidRPr="006107A6" w:rsidRDefault="003D12B6" w:rsidP="006107A6">
            <w:pPr>
              <w:pStyle w:val="AbbildungOhneRahmen"/>
              <w:keepNext/>
              <w:jc w:val="right"/>
              <w:rPr>
                <w:sz w:val="22"/>
              </w:rPr>
            </w:pPr>
            <w:r w:rsidRPr="003D12B6">
              <w:rPr>
                <w:sz w:val="22"/>
              </w:rPr>
              <w:t>2</w:t>
            </w:r>
            <w:r>
              <w:rPr>
                <w:sz w:val="22"/>
              </w:rPr>
              <w:t>,</w:t>
            </w:r>
            <w:r w:rsidRPr="003D12B6">
              <w:rPr>
                <w:sz w:val="22"/>
              </w:rPr>
              <w:t>200</w:t>
            </w:r>
            <w:r>
              <w:rPr>
                <w:sz w:val="22"/>
              </w:rPr>
              <w:t>,</w:t>
            </w:r>
            <w:r w:rsidRPr="003D12B6">
              <w:rPr>
                <w:sz w:val="22"/>
              </w:rPr>
              <w:t>692</w:t>
            </w:r>
          </w:p>
        </w:tc>
        <w:tc>
          <w:tcPr>
            <w:tcW w:w="0" w:type="auto"/>
          </w:tcPr>
          <w:p w14:paraId="4394CE03" w14:textId="183CDD6B" w:rsidR="006107A6" w:rsidRPr="006107A6" w:rsidRDefault="003D12B6" w:rsidP="006107A6">
            <w:pPr>
              <w:pStyle w:val="AbbildungOhneRahmen"/>
              <w:keepNext/>
              <w:jc w:val="right"/>
              <w:rPr>
                <w:sz w:val="22"/>
              </w:rPr>
            </w:pPr>
            <w:r w:rsidRPr="003D12B6">
              <w:rPr>
                <w:sz w:val="22"/>
              </w:rPr>
              <w:t>1</w:t>
            </w:r>
            <w:r>
              <w:rPr>
                <w:sz w:val="22"/>
              </w:rPr>
              <w:t>,</w:t>
            </w:r>
            <w:r w:rsidRPr="003D12B6">
              <w:rPr>
                <w:sz w:val="22"/>
              </w:rPr>
              <w:t>741</w:t>
            </w:r>
            <w:r>
              <w:rPr>
                <w:sz w:val="22"/>
              </w:rPr>
              <w:t>,</w:t>
            </w:r>
            <w:r w:rsidRPr="003D12B6">
              <w:rPr>
                <w:sz w:val="22"/>
              </w:rPr>
              <w:t>968</w:t>
            </w:r>
          </w:p>
        </w:tc>
        <w:tc>
          <w:tcPr>
            <w:tcW w:w="0" w:type="auto"/>
          </w:tcPr>
          <w:p w14:paraId="3EB01405" w14:textId="0230B239" w:rsidR="006107A6" w:rsidRPr="006107A6" w:rsidRDefault="003D12B6" w:rsidP="006107A6">
            <w:pPr>
              <w:pStyle w:val="AbbildungOhneRahmen"/>
              <w:keepNext/>
              <w:jc w:val="right"/>
              <w:rPr>
                <w:sz w:val="22"/>
              </w:rPr>
            </w:pPr>
            <w:r w:rsidRPr="003D12B6">
              <w:rPr>
                <w:sz w:val="22"/>
              </w:rPr>
              <w:t>11</w:t>
            </w:r>
            <w:r>
              <w:rPr>
                <w:sz w:val="22"/>
              </w:rPr>
              <w:t>,</w:t>
            </w:r>
            <w:r w:rsidRPr="003D12B6">
              <w:rPr>
                <w:sz w:val="22"/>
              </w:rPr>
              <w:t>864</w:t>
            </w:r>
          </w:p>
        </w:tc>
      </w:tr>
    </w:tbl>
    <w:p w14:paraId="66E88E2D" w14:textId="55FD1D36" w:rsidR="009F3293" w:rsidRPr="009F3293" w:rsidRDefault="00DD5F21" w:rsidP="009F3293">
      <w:pPr>
        <w:pStyle w:val="Beschriftung"/>
        <w:rPr>
          <w:vanish/>
        </w:rPr>
      </w:pPr>
      <w:bookmarkStart w:id="103" w:name="_Ref220429153"/>
      <w:bookmarkStart w:id="104" w:name="_Toc223203724"/>
      <w:r>
        <w:t xml:space="preserve">Tab. </w:t>
      </w:r>
      <w:r>
        <w:fldChar w:fldCharType="begin"/>
      </w:r>
      <w:r>
        <w:instrText xml:space="preserve"> SEQ Tab. \* ARABIC </w:instrText>
      </w:r>
      <w:r>
        <w:fldChar w:fldCharType="separate"/>
      </w:r>
      <w:r w:rsidR="008A128C">
        <w:rPr>
          <w:noProof/>
        </w:rPr>
        <w:t>3</w:t>
      </w:r>
      <w:r>
        <w:fldChar w:fldCharType="end"/>
      </w:r>
      <w:bookmarkEnd w:id="103"/>
      <w:r>
        <w:t>:</w:t>
      </w:r>
      <w:r>
        <w:tab/>
      </w:r>
      <w:r w:rsidR="009F3293" w:rsidRPr="00440A2B">
        <w:t>Results for benchmark 3 of experiment 1</w:t>
      </w:r>
      <w:bookmarkEnd w:id="104"/>
    </w:p>
    <w:p w14:paraId="3ACD131C" w14:textId="6622B1C2" w:rsidR="00927668" w:rsidRDefault="009F3293" w:rsidP="009F3293">
      <w:pPr>
        <w:pStyle w:val="Beschriftung"/>
      </w:pPr>
      <w:r w:rsidRPr="00440A2B">
        <w:t xml:space="preserve">. </w:t>
      </w:r>
      <w:r w:rsidR="00DD5F21">
        <w:t xml:space="preserve">Average execution time in nanoseconds and </w:t>
      </w:r>
      <w:r w:rsidR="00C9794D">
        <w:t>median</w:t>
      </w:r>
      <w:r w:rsidR="004052CF">
        <w:t xml:space="preserve"> (M.)</w:t>
      </w:r>
      <w:r w:rsidR="00DD5F21">
        <w:t xml:space="preserve"> allocated bytes of benchmark 3</w:t>
      </w:r>
      <w:r w:rsidR="00C9794D">
        <w:t xml:space="preserve"> from </w:t>
      </w:r>
      <w:r w:rsidR="00C9794D" w:rsidRPr="0037604E">
        <w:t>experiment</w:t>
      </w:r>
      <w:r w:rsidR="00C9794D">
        <w:t xml:space="preserve"> 1 as well as the respective reference benchmark</w:t>
      </w:r>
      <w:r w:rsidR="00DD5F21">
        <w:t>.</w:t>
      </w:r>
    </w:p>
    <w:p w14:paraId="5C0A5D0E" w14:textId="77777777" w:rsidR="00927668" w:rsidRDefault="00927668">
      <w:pPr>
        <w:spacing w:after="160" w:line="259" w:lineRule="auto"/>
        <w:jc w:val="left"/>
        <w:rPr>
          <w:iCs/>
          <w:szCs w:val="18"/>
        </w:rPr>
      </w:pPr>
      <w:r>
        <w:br w:type="page"/>
      </w:r>
    </w:p>
    <w:bookmarkEnd w:id="101"/>
    <w:p w14:paraId="3BFEE44D" w14:textId="0AA2CF95" w:rsidR="003D12B6" w:rsidRDefault="006277D1" w:rsidP="003D12B6">
      <w:r w:rsidRPr="006277D1">
        <w:lastRenderedPageBreak/>
        <w:t xml:space="preserve">In terms of execution time, LUtils achieves the lowest average at </w:t>
      </w:r>
      <m:oMath>
        <m:r>
          <w:rPr>
            <w:rFonts w:ascii="Cambria Math" w:hAnsi="Cambria Math"/>
          </w:rPr>
          <m:t>74⋅</m:t>
        </m:r>
        <m:sSup>
          <m:sSupPr>
            <m:ctrlPr>
              <w:rPr>
                <w:rFonts w:ascii="Cambria Math" w:hAnsi="Cambria Math"/>
                <w:i/>
                <w:vertAlign w:val="superscript"/>
              </w:rPr>
            </m:ctrlPr>
          </m:sSupPr>
          <m:e>
            <m:r>
              <w:rPr>
                <w:rFonts w:ascii="Cambria Math" w:hAnsi="Cambria Math"/>
              </w:rPr>
              <m:t>10</m:t>
            </m:r>
            <m:ctrlPr>
              <w:rPr>
                <w:rFonts w:ascii="Cambria Math" w:hAnsi="Cambria Math"/>
                <w:i/>
              </w:rPr>
            </m:ctrlPr>
          </m:e>
          <m:sup>
            <m:r>
              <w:rPr>
                <w:rFonts w:ascii="Cambria Math" w:hAnsi="Cambria Math"/>
                <w:vertAlign w:val="superscript"/>
              </w:rPr>
              <m:t>6</m:t>
            </m:r>
          </m:sup>
        </m:sSup>
      </m:oMath>
      <w:r w:rsidRPr="006277D1">
        <w:t xml:space="preserve"> ns, followed</w:t>
      </w:r>
      <w:r>
        <w:t xml:space="preserve"> by JNA and FFMA with</w:t>
      </w:r>
      <w:r w:rsidR="00E55068" w:rsidRPr="006277D1">
        <w:t xml:space="preserve"> </w:t>
      </w:r>
      <m:oMath>
        <m:r>
          <m:rPr>
            <m:sty m:val="p"/>
          </m:rPr>
          <w:rPr>
            <w:rFonts w:ascii="Cambria Math" w:hAnsi="Cambria Math"/>
          </w:rPr>
          <m:t>82</m:t>
        </m:r>
        <m:r>
          <w:rPr>
            <w:rFonts w:ascii="Cambria Math" w:hAnsi="Cambria Math"/>
          </w:rPr>
          <m:t>⋅</m:t>
        </m:r>
        <m:sSup>
          <m:sSupPr>
            <m:ctrlPr>
              <w:rPr>
                <w:rFonts w:ascii="Cambria Math" w:hAnsi="Cambria Math"/>
              </w:rPr>
            </m:ctrlPr>
          </m:sSupPr>
          <m:e>
            <m:r>
              <m:rPr>
                <m:sty m:val="p"/>
              </m:rPr>
              <w:rPr>
                <w:rFonts w:ascii="Cambria Math" w:hAnsi="Cambria Math"/>
              </w:rPr>
              <m:t>10</m:t>
            </m:r>
            <m:ctrlPr>
              <w:rPr>
                <w:rFonts w:ascii="Cambria Math" w:hAnsi="Cambria Math"/>
                <w:i/>
              </w:rPr>
            </m:ctrlPr>
          </m:e>
          <m:sup>
            <m:r>
              <m:rPr>
                <m:sty m:val="p"/>
              </m:rPr>
              <w:rPr>
                <w:rFonts w:ascii="Cambria Math" w:hAnsi="Cambria Math"/>
                <w:vertAlign w:val="superscript"/>
              </w:rPr>
              <m:t>6</m:t>
            </m:r>
          </m:sup>
        </m:sSup>
      </m:oMath>
      <w:r w:rsidRPr="006277D1">
        <w:t xml:space="preserve"> </w:t>
      </w:r>
      <w:r>
        <w:t xml:space="preserve">ns and </w:t>
      </w:r>
      <m:oMath>
        <m:r>
          <m:rPr>
            <m:sty m:val="p"/>
          </m:rPr>
          <w:rPr>
            <w:rFonts w:ascii="Cambria Math" w:hAnsi="Cambria Math"/>
          </w:rPr>
          <m:t>96</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ns respectively. LWJGL exhibits the highest execution time at </w:t>
      </w:r>
      <m:oMath>
        <m:r>
          <w:rPr>
            <w:rFonts w:ascii="Cambria Math" w:hAnsi="Cambria Math"/>
          </w:rPr>
          <m:t>11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rPr>
          <m:t xml:space="preserve"> </m:t>
        </m:r>
      </m:oMath>
      <w:r>
        <w:t xml:space="preserve">ns. All libraries exhibit relatively large standard deviations. </w:t>
      </w:r>
      <w:r w:rsidR="003D12B6">
        <w:t>JNA</w:t>
      </w:r>
      <w:r>
        <w:t xml:space="preserve"> shows the largest dispersion, with a standard deviation of </w:t>
      </w:r>
      <m:oMath>
        <m:r>
          <w:rPr>
            <w:rFonts w:ascii="Cambria Math" w:hAnsi="Cambria Math"/>
          </w:rPr>
          <m:t>3.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while LUtils exhibits the lowest variability at </w:t>
      </w:r>
      <m:oMath>
        <m:r>
          <w:rPr>
            <w:rFonts w:ascii="Cambria Math" w:hAnsi="Cambria Math"/>
            <w:lang w:val="de-DE"/>
          </w:rPr>
          <m:t>1.4⋅</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t xml:space="preserve"> ns.</w:t>
      </w:r>
    </w:p>
    <w:p w14:paraId="014C48A3" w14:textId="103098AA" w:rsidR="007215A0" w:rsidRDefault="007215A0" w:rsidP="006277D1">
      <w:r>
        <w:t xml:space="preserve">Java-Heap allocation follows a similar pattern. Once again, LUtils demonstrates the lowest </w:t>
      </w:r>
      <w:r w:rsidR="00F74315">
        <w:t>median</w:t>
      </w:r>
      <w:r>
        <w:t xml:space="preserve"> value at </w:t>
      </w:r>
      <m:oMath>
        <m:r>
          <w:rPr>
            <w:rFonts w:ascii="Cambria Math" w:hAnsi="Cambria Math"/>
          </w:rPr>
          <m:t>1.6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again followed by JNA with </w:t>
      </w:r>
      <m:oMath>
        <m:r>
          <w:rPr>
            <w:rFonts w:ascii="Cambria Math" w:hAnsi="Cambria Math"/>
          </w:rPr>
          <m:t>1.7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LWJGL exhibits an allocation rate of </w:t>
      </w:r>
      <m:oMath>
        <m:r>
          <w:rPr>
            <w:rFonts w:ascii="Cambria Math" w:hAnsi="Cambria Math"/>
          </w:rPr>
          <m:t>1.8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Unlike the execution times, FFMA displays the highest allocation rate, allocating </w:t>
      </w:r>
      <m:oMath>
        <m:r>
          <w:rPr>
            <w:rFonts w:ascii="Cambria Math" w:hAnsi="Cambria Math"/>
          </w:rPr>
          <m:t>2.3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w:t>
      </w:r>
      <w:r w:rsidR="005C4EFB">
        <w:t>Consistent with the previous</w:t>
      </w:r>
      <w:r>
        <w:t xml:space="preserve"> benchmarks, </w:t>
      </w:r>
      <w:r w:rsidR="005C4EFB">
        <w:t xml:space="preserve">Java-Heap </w:t>
      </w:r>
      <w:r>
        <w:t xml:space="preserve">allocation variability </w:t>
      </w:r>
      <w:r w:rsidR="005C4EFB">
        <w:t>remains</w:t>
      </w:r>
      <w:r>
        <w:t xml:space="preserve"> low</w:t>
      </w:r>
      <w:r w:rsidR="005C4EFB">
        <w:t xml:space="preserve"> across all evaluated libraries</w:t>
      </w:r>
      <w:r>
        <w:t xml:space="preserve">, with </w:t>
      </w:r>
      <w:r w:rsidR="003D12B6">
        <w:t>FFMA</w:t>
      </w:r>
      <w:r w:rsidR="005C4EFB">
        <w:t xml:space="preserve"> exhibiting </w:t>
      </w:r>
      <w:r>
        <w:t xml:space="preserve">the highest standard deviation </w:t>
      </w:r>
      <w:r w:rsidR="005C4EFB">
        <w:t>at</w:t>
      </w:r>
      <w:r>
        <w:t xml:space="preserve"> </w:t>
      </w:r>
      <w:r w:rsidR="003D12B6">
        <w:t>99</w:t>
      </w:r>
      <w:r>
        <w:t xml:space="preserve"> bytes.</w:t>
      </w:r>
    </w:p>
    <w:p w14:paraId="455371BF" w14:textId="1E695E9E" w:rsidR="00184314" w:rsidRDefault="001B60E5" w:rsidP="00184314">
      <w:pPr>
        <w:pStyle w:val="AbbildungOhneRahmen"/>
      </w:pPr>
      <w:r>
        <w:t xml:space="preserve">When comparing to the reference benchmark, the execution times are </w:t>
      </w:r>
      <w:r w:rsidR="00C9794D">
        <w:t>between 37 and 417 times higher</w:t>
      </w:r>
      <w:r>
        <w:t xml:space="preserve"> for all libraries.</w:t>
      </w:r>
      <w:r w:rsidR="00C9794D">
        <w:t xml:space="preserve"> The smallest relative increase is exhibited by JNA due to its already high reference value.</w:t>
      </w:r>
      <w:r>
        <w:t xml:space="preserve"> The Java-Heap memory allocation results are more than </w:t>
      </w:r>
      <w:r w:rsidR="00C9794D">
        <w:t>146</w:t>
      </w:r>
      <w:r>
        <w:t xml:space="preserve"> times higher across all libraries.</w:t>
      </w:r>
    </w:p>
    <w:p w14:paraId="695C7CF5" w14:textId="70F0E4BB" w:rsidR="00074025" w:rsidRPr="00184314" w:rsidRDefault="00074025" w:rsidP="00184314">
      <w:pPr>
        <w:pStyle w:val="AbbildungOhneRahmen"/>
      </w:pPr>
      <w:r>
        <w:t>Overall, this benchmark shows, that the initiali</w:t>
      </w:r>
      <w:r w:rsidR="00D56400">
        <w:t>s</w:t>
      </w:r>
      <w:r>
        <w:t>ation costs across all libraries are much higher than the costs for creating, writing to and reading from two different structures.</w:t>
      </w:r>
    </w:p>
    <w:p w14:paraId="0C5B6C13" w14:textId="0836E2FE" w:rsidR="00FE3F65" w:rsidRDefault="00FE3F65" w:rsidP="00B84F6B">
      <w:pPr>
        <w:pStyle w:val="3Hidden"/>
      </w:pPr>
      <w:r>
        <w:t xml:space="preserve">Benchmark </w:t>
      </w:r>
      <w:r w:rsidR="00F57EA2">
        <w:t>3</w:t>
      </w:r>
      <w:r>
        <w:t xml:space="preserve"> Interpretation</w:t>
      </w:r>
    </w:p>
    <w:p w14:paraId="4B58DB1A" w14:textId="0A4BA92F" w:rsidR="00F57EA2" w:rsidRDefault="00C9794D" w:rsidP="00F57EA2">
      <w:r>
        <w:t>T</w:t>
      </w:r>
      <w:r w:rsidR="0037604E">
        <w:t xml:space="preserve">he results </w:t>
      </w:r>
      <w:r w:rsidR="00F74315">
        <w:t>demonstrate</w:t>
      </w:r>
      <w:r w:rsidR="0037604E">
        <w:t xml:space="preserve"> that all libraries require considerable startup costs. </w:t>
      </w:r>
      <w:r w:rsidR="00924B32">
        <w:t>Furthermore, i</w:t>
      </w:r>
      <w:r w:rsidR="0037604E">
        <w:t>t is likely that most of the execution time and memory allocation is required for one-time initiali</w:t>
      </w:r>
      <w:r w:rsidR="00D56400">
        <w:t>s</w:t>
      </w:r>
      <w:r w:rsidR="0037604E">
        <w:t>ations like class loading, native library initiali</w:t>
      </w:r>
      <w:r w:rsidR="00D56400">
        <w:t>s</w:t>
      </w:r>
      <w:r w:rsidR="0037604E">
        <w:t>ations and one-time runtime configurations. However, this interpretation must be treated with caution, as it cannot be confirmed by this benchmark.</w:t>
      </w:r>
    </w:p>
    <w:p w14:paraId="5E2E70C8" w14:textId="771709C4" w:rsidR="00927668" w:rsidRDefault="0037604E" w:rsidP="00F57EA2">
      <w:r>
        <w:t xml:space="preserve">One notable observation is that the libraries LUtils and JNA, which perform worse relative to LWJGL and FFMA in </w:t>
      </w:r>
      <w:r w:rsidR="009E47DF">
        <w:t>benchmark 1 and 2</w:t>
      </w:r>
      <w:r>
        <w:t xml:space="preserve">, achieve better results in this benchmark. This suggests, that LWJGL and FFMA </w:t>
      </w:r>
      <w:r w:rsidR="00F74315">
        <w:t xml:space="preserve">might </w:t>
      </w:r>
      <w:r>
        <w:t>perform more one-time initiali</w:t>
      </w:r>
      <w:r w:rsidR="00D56400">
        <w:t>s</w:t>
      </w:r>
      <w:r>
        <w:t>ations and optimi</w:t>
      </w:r>
      <w:r w:rsidR="00D56400">
        <w:t>s</w:t>
      </w:r>
      <w:r>
        <w:t>ation steps during application startup and structure related class loading, which leads to additional upfront overhead but subsequently enables better performance during repeated structure usage</w:t>
      </w:r>
      <w:r w:rsidR="002538C8">
        <w:t>.</w:t>
      </w:r>
    </w:p>
    <w:p w14:paraId="35559C21" w14:textId="77777777" w:rsidR="00927668" w:rsidRDefault="00927668">
      <w:pPr>
        <w:spacing w:after="160" w:line="259" w:lineRule="auto"/>
        <w:jc w:val="left"/>
      </w:pPr>
      <w:r>
        <w:br w:type="page"/>
      </w:r>
    </w:p>
    <w:p w14:paraId="2CF81E4D" w14:textId="53EEB072" w:rsidR="00122D31" w:rsidRDefault="002413BC" w:rsidP="00FD079F">
      <w:pPr>
        <w:pStyle w:val="berschrift2"/>
      </w:pPr>
      <w:bookmarkStart w:id="105" w:name="_Toc223203854"/>
      <w:r>
        <w:lastRenderedPageBreak/>
        <w:t>Experiment 2</w:t>
      </w:r>
      <w:bookmarkEnd w:id="105"/>
    </w:p>
    <w:p w14:paraId="06698809" w14:textId="3F287E08" w:rsidR="002538C8" w:rsidRDefault="009E47DF" w:rsidP="002538C8">
      <w:r>
        <w:t>E</w:t>
      </w:r>
      <w:r w:rsidR="002538C8">
        <w:t xml:space="preserve">xperiment </w:t>
      </w:r>
      <w:r>
        <w:t xml:space="preserve">2 </w:t>
      </w:r>
      <w:r w:rsidR="002538C8">
        <w:t>evaluates medium structures across the four libraries. The structure</w:t>
      </w:r>
      <w:r w:rsidR="00C06DA4">
        <w:t xml:space="preserve">s contain between five and ten different element types and exhibit </w:t>
      </w:r>
      <w:r w:rsidR="002538C8">
        <w:t xml:space="preserve">sizes between </w:t>
      </w:r>
      <w:r w:rsidR="00EB2FC5">
        <w:t>112</w:t>
      </w:r>
      <w:r w:rsidR="002538C8">
        <w:t xml:space="preserve"> </w:t>
      </w:r>
      <w:r w:rsidR="00477EE0">
        <w:t xml:space="preserve">bytes </w:t>
      </w:r>
      <w:r w:rsidR="002538C8">
        <w:t xml:space="preserve">and </w:t>
      </w:r>
      <w:r w:rsidR="00EB2FC5">
        <w:t>424</w:t>
      </w:r>
      <w:r w:rsidR="002538C8">
        <w:t xml:space="preserve"> bytes. Once again, each element can be another structure which may contain more element types. Thus, </w:t>
      </w:r>
      <w:r w:rsidR="00C06DA4">
        <w:t>comparing</w:t>
      </w:r>
      <w:r w:rsidR="002538C8">
        <w:t xml:space="preserve"> structure creation, wri</w:t>
      </w:r>
      <w:r w:rsidR="00C06DA4">
        <w:t>te/read overhead and startup costs</w:t>
      </w:r>
      <w:r w:rsidR="002538C8">
        <w:t xml:space="preserve"> with more complex structures.</w:t>
      </w:r>
    </w:p>
    <w:p w14:paraId="23A2A5F8" w14:textId="537C5593" w:rsidR="002538C8" w:rsidRDefault="009E47DF" w:rsidP="002538C8">
      <w:r>
        <w:t>Benchmark 1</w:t>
      </w:r>
      <w:r w:rsidR="002538C8" w:rsidRPr="002538C8">
        <w:t xml:space="preserve"> allocates five different structures without reading or writing to them. </w:t>
      </w:r>
      <w:r w:rsidR="00C06DA4">
        <w:t xml:space="preserve">Once again, </w:t>
      </w:r>
      <w:r w:rsidR="002538C8" w:rsidRPr="002538C8">
        <w:t>this provides variation in memory layout and reduces the risk of bias caused by library specific optimi</w:t>
      </w:r>
      <w:r w:rsidR="00D56400">
        <w:t>s</w:t>
      </w:r>
      <w:r w:rsidR="002538C8" w:rsidRPr="002538C8">
        <w:t>ations or inefficiencies.</w:t>
      </w:r>
      <w:r w:rsidR="002538C8">
        <w:t xml:space="preserve"> </w:t>
      </w:r>
      <w:r>
        <w:t xml:space="preserve">Benchmark 2 and 3 </w:t>
      </w:r>
      <w:r w:rsidR="002538C8">
        <w:t xml:space="preserve">allocate a single structure </w:t>
      </w:r>
      <w:r w:rsidR="00C06DA4" w:rsidRPr="00C06DA4">
        <w:t>that is subsequently used for write and read operations</w:t>
      </w:r>
      <w:r w:rsidR="002538C8">
        <w:t xml:space="preserve">. </w:t>
      </w:r>
      <w:r w:rsidR="00C06DA4" w:rsidRPr="00C06DA4">
        <w:t xml:space="preserve">Although only one </w:t>
      </w:r>
      <w:r w:rsidR="00C06DA4">
        <w:t>structure</w:t>
      </w:r>
      <w:r w:rsidR="00C06DA4" w:rsidRPr="00C06DA4">
        <w:t xml:space="preserve"> is created, the benchmark still introduces variability due to the structure’s complexity and its large number of fields</w:t>
      </w:r>
      <w:r w:rsidR="00C06DA4">
        <w:t>, which are all used for write/read operations</w:t>
      </w:r>
      <w:r w:rsidR="002538C8">
        <w:t>.</w:t>
      </w:r>
    </w:p>
    <w:p w14:paraId="68AEE1E7" w14:textId="767B1E01" w:rsidR="002538C8" w:rsidRDefault="002538C8" w:rsidP="00B84F6B">
      <w:pPr>
        <w:pStyle w:val="3Hidden"/>
      </w:pPr>
      <w:r>
        <w:t>Benchmark 1 Results</w:t>
      </w:r>
    </w:p>
    <w:p w14:paraId="26F28B90" w14:textId="46BAC1F2" w:rsidR="000C0854" w:rsidRDefault="000C0854" w:rsidP="000C0854">
      <w:r>
        <w:t>The performance results of benchmark</w:t>
      </w:r>
      <w:r w:rsidR="009E47DF">
        <w:t xml:space="preserve"> 1</w:t>
      </w:r>
      <w:r>
        <w:t xml:space="preserve"> of experiment </w:t>
      </w:r>
      <w:r w:rsidR="009E47DF">
        <w:t xml:space="preserve">2 </w:t>
      </w:r>
      <w:r>
        <w:t xml:space="preserve">are presented in </w:t>
      </w:r>
      <w:r w:rsidR="00DD5F21">
        <w:fldChar w:fldCharType="begin"/>
      </w:r>
      <w:r w:rsidR="00DD5F21">
        <w:instrText xml:space="preserve"> REF _Ref221815087 \h </w:instrText>
      </w:r>
      <w:r w:rsidR="00DD5F21">
        <w:fldChar w:fldCharType="separate"/>
      </w:r>
      <w:r w:rsidR="008A128C">
        <w:t xml:space="preserve">Fig. </w:t>
      </w:r>
      <w:r w:rsidR="008A128C">
        <w:rPr>
          <w:noProof/>
        </w:rPr>
        <w:t>6</w:t>
      </w:r>
      <w:r w:rsidR="00DD5F21">
        <w:fldChar w:fldCharType="end"/>
      </w:r>
      <w:r w:rsidR="00DD5F21">
        <w:t xml:space="preserve"> </w:t>
      </w:r>
      <w:r>
        <w:t xml:space="preserve">and </w:t>
      </w:r>
      <w:r>
        <w:fldChar w:fldCharType="begin"/>
      </w:r>
      <w:r>
        <w:instrText xml:space="preserve"> REF _Ref220588447 \h </w:instrText>
      </w:r>
      <w:r>
        <w:fldChar w:fldCharType="separate"/>
      </w:r>
      <w:r w:rsidR="008A128C">
        <w:t xml:space="preserve">Tab. </w:t>
      </w:r>
      <w:r w:rsidR="008A128C">
        <w:rPr>
          <w:noProof/>
        </w:rPr>
        <w:t>4</w:t>
      </w:r>
      <w:r>
        <w:fldChar w:fldCharType="end"/>
      </w:r>
      <w:r>
        <w:t>. To allow all libraries to be displayed within the figures, the y-axis of both the ex</w:t>
      </w:r>
      <w:r w:rsidR="00CD4E99">
        <w:t>ecution time and the allocation</w:t>
      </w:r>
      <w:r w:rsidR="00C06DA4">
        <w:t xml:space="preserve"> rate</w:t>
      </w:r>
      <w:r w:rsidR="00CD4E99">
        <w:t xml:space="preserve"> plot </w:t>
      </w:r>
      <w:r w:rsidR="00C06DA4">
        <w:t>contain</w:t>
      </w:r>
      <w:r w:rsidR="00CD4E99">
        <w:t xml:space="preserve"> a broken axis. </w:t>
      </w:r>
      <w:r w:rsidR="00C06DA4">
        <w:t>Thus, the</w:t>
      </w:r>
      <w:r w:rsidR="00CD4E99">
        <w:t xml:space="preserve"> absolute difference between </w:t>
      </w:r>
      <w:r w:rsidR="00C06DA4">
        <w:t>FFMA and LUtils</w:t>
      </w:r>
      <w:r w:rsidR="00CD4E99">
        <w:t xml:space="preserve"> is substantially larger than what the plot visually suggests.</w:t>
      </w:r>
    </w:p>
    <w:p w14:paraId="3859867B" w14:textId="77777777" w:rsidR="005F66A8" w:rsidRDefault="005F66A8" w:rsidP="005F66A8">
      <w:r w:rsidRPr="005F66A8">
        <w:rPr>
          <w:noProof/>
        </w:rPr>
        <w:drawing>
          <wp:inline distT="0" distB="0" distL="0" distR="0" wp14:anchorId="6974CF36" wp14:editId="6C1DC42D">
            <wp:extent cx="2858237" cy="2143678"/>
            <wp:effectExtent l="0" t="0" r="0" b="9525"/>
            <wp:docPr id="204424755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47554" name="Grafik 1"/>
                    <pic:cNvPicPr>
                      <a:picLocks noChangeAspect="1" noChangeArrowheads="1"/>
                    </pic:cNvPicPr>
                  </pic:nvPicPr>
                  <pic:blipFill>
                    <a:blip r:embed="rId22"/>
                    <a:stretch>
                      <a:fillRect/>
                    </a:stretch>
                  </pic:blipFill>
                  <pic:spPr bwMode="auto">
                    <a:xfrm>
                      <a:off x="0" y="0"/>
                      <a:ext cx="2862254" cy="2146691"/>
                    </a:xfrm>
                    <a:prstGeom prst="rect">
                      <a:avLst/>
                    </a:prstGeom>
                    <a:noFill/>
                    <a:ln>
                      <a:noFill/>
                    </a:ln>
                  </pic:spPr>
                </pic:pic>
              </a:graphicData>
            </a:graphic>
          </wp:inline>
        </w:drawing>
      </w:r>
      <w:r w:rsidRPr="005F66A8">
        <w:rPr>
          <w:noProof/>
        </w:rPr>
        <w:drawing>
          <wp:inline distT="0" distB="0" distL="0" distR="0" wp14:anchorId="0DDA6B30" wp14:editId="6F9464F4">
            <wp:extent cx="2888615" cy="2166461"/>
            <wp:effectExtent l="0" t="0" r="6985" b="5715"/>
            <wp:docPr id="40920477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204777" name="Grafik 2"/>
                    <pic:cNvPicPr>
                      <a:picLocks noChangeAspect="1" noChangeArrowheads="1"/>
                    </pic:cNvPicPr>
                  </pic:nvPicPr>
                  <pic:blipFill>
                    <a:blip r:embed="rId23"/>
                    <a:stretch>
                      <a:fillRect/>
                    </a:stretch>
                  </pic:blipFill>
                  <pic:spPr bwMode="auto">
                    <a:xfrm>
                      <a:off x="0" y="0"/>
                      <a:ext cx="2899711" cy="2174783"/>
                    </a:xfrm>
                    <a:prstGeom prst="rect">
                      <a:avLst/>
                    </a:prstGeom>
                    <a:noFill/>
                    <a:ln>
                      <a:noFill/>
                    </a:ln>
                  </pic:spPr>
                </pic:pic>
              </a:graphicData>
            </a:graphic>
          </wp:inline>
        </w:drawing>
      </w:r>
    </w:p>
    <w:p w14:paraId="2D80C4A8" w14:textId="01F1F51F" w:rsidR="009F3293" w:rsidRPr="009F3293" w:rsidRDefault="009E47DF" w:rsidP="009F3293">
      <w:pPr>
        <w:pStyle w:val="Beschriftung"/>
        <w:rPr>
          <w:vanish/>
        </w:rPr>
      </w:pPr>
      <w:bookmarkStart w:id="106" w:name="_Ref221815087"/>
      <w:bookmarkStart w:id="107" w:name="_Ref220588425"/>
      <w:bookmarkStart w:id="108" w:name="_Toc223203737"/>
      <w:r>
        <w:t xml:space="preserve">Fig. </w:t>
      </w:r>
      <w:r>
        <w:fldChar w:fldCharType="begin"/>
      </w:r>
      <w:r>
        <w:instrText xml:space="preserve"> SEQ Fig. \* ARABIC </w:instrText>
      </w:r>
      <w:r>
        <w:fldChar w:fldCharType="separate"/>
      </w:r>
      <w:r w:rsidR="008A128C">
        <w:rPr>
          <w:noProof/>
        </w:rPr>
        <w:t>6</w:t>
      </w:r>
      <w:r>
        <w:fldChar w:fldCharType="end"/>
      </w:r>
      <w:bookmarkEnd w:id="106"/>
      <w:r>
        <w:t>:</w:t>
      </w:r>
      <w:r>
        <w:tab/>
      </w:r>
      <w:r w:rsidRPr="0026303D">
        <w:t>Results for benchmark 1 of experiment 2</w:t>
      </w:r>
      <w:bookmarkEnd w:id="108"/>
    </w:p>
    <w:p w14:paraId="10D7B045" w14:textId="244AD33D" w:rsidR="00927668" w:rsidRDefault="009E47DF" w:rsidP="009E47DF">
      <w:pPr>
        <w:pStyle w:val="Beschriftung"/>
      </w:pPr>
      <w:r w:rsidRPr="0026303D">
        <w:t xml:space="preserve">. Left: Boxplot diagram of the execution times across all four libraries. Right: Bar chart of the </w:t>
      </w:r>
      <w:r w:rsidR="007E1409">
        <w:t xml:space="preserve">median </w:t>
      </w:r>
      <w:r w:rsidRPr="0026303D">
        <w:t>allocation rate across all four libraries.</w:t>
      </w:r>
    </w:p>
    <w:p w14:paraId="65969D21" w14:textId="77777777" w:rsidR="00927668" w:rsidRDefault="00927668">
      <w:pPr>
        <w:spacing w:after="160" w:line="259" w:lineRule="auto"/>
        <w:jc w:val="left"/>
        <w:rPr>
          <w:iCs/>
          <w:szCs w:val="18"/>
        </w:rPr>
      </w:pPr>
      <w:r>
        <w:br w:type="page"/>
      </w:r>
    </w:p>
    <w:tbl>
      <w:tblPr>
        <w:tblStyle w:val="Tabellenraster"/>
        <w:tblW w:w="5000" w:type="pct"/>
        <w:tblLook w:val="04A0" w:firstRow="1" w:lastRow="0" w:firstColumn="1" w:lastColumn="0" w:noHBand="0" w:noVBand="1"/>
      </w:tblPr>
      <w:tblGrid>
        <w:gridCol w:w="1141"/>
        <w:gridCol w:w="2803"/>
        <w:gridCol w:w="2175"/>
        <w:gridCol w:w="2943"/>
      </w:tblGrid>
      <w:tr w:rsidR="00062BA6" w:rsidRPr="00FC189E" w14:paraId="718D2FE2" w14:textId="77777777" w:rsidTr="00062BA6">
        <w:trPr>
          <w:tblHeader/>
        </w:trPr>
        <w:tc>
          <w:tcPr>
            <w:tcW w:w="0" w:type="auto"/>
            <w:shd w:val="clear" w:color="auto" w:fill="D9D9D9" w:themeFill="background1" w:themeFillShade="D9"/>
          </w:tcPr>
          <w:p w14:paraId="57D627AC" w14:textId="77777777" w:rsidR="00062BA6" w:rsidRPr="00FC189E" w:rsidRDefault="00062BA6" w:rsidP="00062BA6">
            <w:pPr>
              <w:pStyle w:val="AbbildungOhneRahmen"/>
              <w:jc w:val="center"/>
              <w:rPr>
                <w:b/>
                <w:bCs/>
              </w:rPr>
            </w:pPr>
            <w:r w:rsidRPr="00FC189E">
              <w:rPr>
                <w:b/>
                <w:bCs/>
              </w:rPr>
              <w:lastRenderedPageBreak/>
              <w:t>Library</w:t>
            </w:r>
          </w:p>
        </w:tc>
        <w:tc>
          <w:tcPr>
            <w:tcW w:w="0" w:type="auto"/>
            <w:shd w:val="clear" w:color="auto" w:fill="D9D9D9" w:themeFill="background1" w:themeFillShade="D9"/>
          </w:tcPr>
          <w:p w14:paraId="4DBCCE2C" w14:textId="18D43A7C" w:rsidR="00062BA6" w:rsidRPr="00FC189E" w:rsidRDefault="00062BA6" w:rsidP="00062BA6">
            <w:pPr>
              <w:pStyle w:val="AbbildungOhneRahmen"/>
              <w:jc w:val="center"/>
              <w:rPr>
                <w:b/>
                <w:bCs/>
              </w:rPr>
            </w:pPr>
            <w:r w:rsidRPr="008D7C93">
              <w:rPr>
                <w:rFonts w:cs="Times New Roman"/>
                <w:b/>
                <w:bCs/>
              </w:rPr>
              <w:t>Ø</w:t>
            </w:r>
            <w:r w:rsidRPr="00FC189E">
              <w:rPr>
                <w:b/>
                <w:bCs/>
              </w:rPr>
              <w:t xml:space="preserve"> Execution Time (ns)</w:t>
            </w:r>
          </w:p>
        </w:tc>
        <w:tc>
          <w:tcPr>
            <w:tcW w:w="0" w:type="auto"/>
            <w:shd w:val="clear" w:color="auto" w:fill="D9D9D9" w:themeFill="background1" w:themeFillShade="D9"/>
          </w:tcPr>
          <w:p w14:paraId="29893DEA" w14:textId="059EA184" w:rsidR="00062BA6" w:rsidRPr="008D7C93" w:rsidRDefault="00062BA6" w:rsidP="00062BA6">
            <w:pPr>
              <w:pStyle w:val="AbbildungOhneRahmen"/>
              <w:jc w:val="center"/>
              <w:rPr>
                <w:rFonts w:cs="Times New Roman"/>
                <w:b/>
                <w:bCs/>
              </w:rPr>
            </w:pPr>
            <w:r>
              <w:rPr>
                <w:rFonts w:cs="Times New Roman"/>
                <w:b/>
                <w:bCs/>
              </w:rPr>
              <w:t>Ratio to LWJGL</w:t>
            </w:r>
          </w:p>
        </w:tc>
        <w:tc>
          <w:tcPr>
            <w:tcW w:w="0" w:type="auto"/>
            <w:shd w:val="clear" w:color="auto" w:fill="D9D9D9" w:themeFill="background1" w:themeFillShade="D9"/>
          </w:tcPr>
          <w:p w14:paraId="5F3E3BE9" w14:textId="7C9DBB7A" w:rsidR="00062BA6" w:rsidRPr="00FC189E" w:rsidRDefault="007E1409" w:rsidP="00062BA6">
            <w:pPr>
              <w:pStyle w:val="AbbildungOhneRahmen"/>
              <w:jc w:val="center"/>
              <w:rPr>
                <w:b/>
                <w:bCs/>
              </w:rPr>
            </w:pPr>
            <w:r>
              <w:rPr>
                <w:b/>
                <w:bCs/>
              </w:rPr>
              <w:t>Median</w:t>
            </w:r>
            <w:r w:rsidR="00062BA6" w:rsidRPr="00FC189E">
              <w:rPr>
                <w:b/>
                <w:bCs/>
              </w:rPr>
              <w:t xml:space="preserve"> Allocated Bytes</w:t>
            </w:r>
          </w:p>
        </w:tc>
      </w:tr>
      <w:tr w:rsidR="00062BA6" w:rsidRPr="00FC189E" w14:paraId="1036AD01" w14:textId="77777777" w:rsidTr="00062BA6">
        <w:tc>
          <w:tcPr>
            <w:tcW w:w="0" w:type="auto"/>
          </w:tcPr>
          <w:p w14:paraId="5072F3ED" w14:textId="77777777" w:rsidR="00062BA6" w:rsidRPr="00FC189E" w:rsidRDefault="00062BA6" w:rsidP="00062BA6">
            <w:pPr>
              <w:pStyle w:val="AbbildungOhneRahmen"/>
            </w:pPr>
            <w:r w:rsidRPr="00FC189E">
              <w:t>LWJGL</w:t>
            </w:r>
          </w:p>
        </w:tc>
        <w:tc>
          <w:tcPr>
            <w:tcW w:w="0" w:type="auto"/>
          </w:tcPr>
          <w:p w14:paraId="6504AAA1" w14:textId="4DADF4D3" w:rsidR="00062BA6" w:rsidRDefault="007E1409" w:rsidP="00062BA6">
            <w:pPr>
              <w:pStyle w:val="AbbildungOhneRahmen"/>
              <w:jc w:val="right"/>
            </w:pPr>
            <w:r w:rsidRPr="007E1409">
              <w:t>37</w:t>
            </w:r>
            <w:r>
              <w:t>6</w:t>
            </w:r>
          </w:p>
        </w:tc>
        <w:tc>
          <w:tcPr>
            <w:tcW w:w="0" w:type="auto"/>
          </w:tcPr>
          <w:p w14:paraId="05331606" w14:textId="7AA8E41A" w:rsidR="00062BA6" w:rsidRDefault="00062BA6" w:rsidP="00062BA6">
            <w:pPr>
              <w:pStyle w:val="AbbildungOhneRahmen"/>
              <w:jc w:val="right"/>
            </w:pPr>
            <w:r>
              <w:t>1.</w:t>
            </w:r>
            <w:r w:rsidR="007E1409">
              <w:t>0</w:t>
            </w:r>
            <w:r>
              <w:t>0</w:t>
            </w:r>
          </w:p>
        </w:tc>
        <w:tc>
          <w:tcPr>
            <w:tcW w:w="0" w:type="auto"/>
          </w:tcPr>
          <w:p w14:paraId="7F12D307" w14:textId="1118F31B" w:rsidR="00062BA6" w:rsidRDefault="00062BA6" w:rsidP="00062BA6">
            <w:pPr>
              <w:pStyle w:val="AbbildungOhneRahmen"/>
              <w:jc w:val="right"/>
            </w:pPr>
            <w:r>
              <w:t>440</w:t>
            </w:r>
          </w:p>
        </w:tc>
      </w:tr>
      <w:tr w:rsidR="00062BA6" w:rsidRPr="00FC189E" w14:paraId="4D6F7FA0" w14:textId="77777777" w:rsidTr="00062BA6">
        <w:tc>
          <w:tcPr>
            <w:tcW w:w="0" w:type="auto"/>
          </w:tcPr>
          <w:p w14:paraId="1C97C3C6" w14:textId="77777777" w:rsidR="00062BA6" w:rsidRPr="00FC189E" w:rsidRDefault="00062BA6" w:rsidP="00062BA6">
            <w:pPr>
              <w:pStyle w:val="AbbildungOhneRahmen"/>
            </w:pPr>
            <w:r w:rsidRPr="00FC189E">
              <w:t>FFMA</w:t>
            </w:r>
          </w:p>
        </w:tc>
        <w:tc>
          <w:tcPr>
            <w:tcW w:w="0" w:type="auto"/>
          </w:tcPr>
          <w:p w14:paraId="053E568E" w14:textId="5A1205CE" w:rsidR="00062BA6" w:rsidRPr="00FC189E" w:rsidRDefault="007E1409" w:rsidP="00062BA6">
            <w:pPr>
              <w:pStyle w:val="AbbildungOhneRahmen"/>
              <w:jc w:val="right"/>
            </w:pPr>
            <w:r w:rsidRPr="007E1409">
              <w:t>64</w:t>
            </w:r>
            <w:r>
              <w:t>4</w:t>
            </w:r>
          </w:p>
        </w:tc>
        <w:tc>
          <w:tcPr>
            <w:tcW w:w="0" w:type="auto"/>
          </w:tcPr>
          <w:p w14:paraId="29C23E3B" w14:textId="7BFF06C4" w:rsidR="00062BA6" w:rsidRDefault="007E1409" w:rsidP="00062BA6">
            <w:pPr>
              <w:pStyle w:val="AbbildungOhneRahmen"/>
              <w:jc w:val="right"/>
            </w:pPr>
            <w:r w:rsidRPr="007E1409">
              <w:t>1.71</w:t>
            </w:r>
          </w:p>
        </w:tc>
        <w:tc>
          <w:tcPr>
            <w:tcW w:w="0" w:type="auto"/>
          </w:tcPr>
          <w:p w14:paraId="438B2DF9" w14:textId="13E09509" w:rsidR="00062BA6" w:rsidRPr="00FC189E" w:rsidRDefault="00062BA6" w:rsidP="00062BA6">
            <w:pPr>
              <w:pStyle w:val="AbbildungOhneRahmen"/>
              <w:jc w:val="right"/>
            </w:pPr>
            <w:r>
              <w:t>512</w:t>
            </w:r>
          </w:p>
        </w:tc>
      </w:tr>
      <w:tr w:rsidR="00062BA6" w:rsidRPr="00FC189E" w14:paraId="20E8DAAB" w14:textId="77777777" w:rsidTr="00062BA6">
        <w:tc>
          <w:tcPr>
            <w:tcW w:w="0" w:type="auto"/>
          </w:tcPr>
          <w:p w14:paraId="497FF29E" w14:textId="77777777" w:rsidR="00062BA6" w:rsidRPr="00FC189E" w:rsidRDefault="00062BA6" w:rsidP="00062BA6">
            <w:pPr>
              <w:pStyle w:val="AbbildungOhneRahmen"/>
            </w:pPr>
            <w:r w:rsidRPr="00FC189E">
              <w:t>LUtils</w:t>
            </w:r>
          </w:p>
        </w:tc>
        <w:tc>
          <w:tcPr>
            <w:tcW w:w="0" w:type="auto"/>
          </w:tcPr>
          <w:p w14:paraId="4C8B7AE7" w14:textId="142E065F" w:rsidR="00062BA6" w:rsidRPr="00FC189E" w:rsidRDefault="007E1409" w:rsidP="00062BA6">
            <w:pPr>
              <w:pStyle w:val="AbbildungOhneRahmen"/>
              <w:jc w:val="right"/>
            </w:pPr>
            <w:r w:rsidRPr="007E1409">
              <w:t>31</w:t>
            </w:r>
            <w:r>
              <w:t>,</w:t>
            </w:r>
            <w:r w:rsidRPr="007E1409">
              <w:t>322</w:t>
            </w:r>
          </w:p>
        </w:tc>
        <w:tc>
          <w:tcPr>
            <w:tcW w:w="0" w:type="auto"/>
          </w:tcPr>
          <w:p w14:paraId="1C147AC9" w14:textId="6A84FE60" w:rsidR="00062BA6" w:rsidRDefault="007E1409" w:rsidP="00062BA6">
            <w:pPr>
              <w:pStyle w:val="AbbildungOhneRahmen"/>
              <w:jc w:val="right"/>
            </w:pPr>
            <w:r w:rsidRPr="007E1409">
              <w:t>83.37</w:t>
            </w:r>
          </w:p>
        </w:tc>
        <w:tc>
          <w:tcPr>
            <w:tcW w:w="0" w:type="auto"/>
          </w:tcPr>
          <w:p w14:paraId="1DF6D227" w14:textId="2417C41E" w:rsidR="00062BA6" w:rsidRPr="00FC189E" w:rsidRDefault="00062BA6" w:rsidP="00062BA6">
            <w:pPr>
              <w:pStyle w:val="AbbildungOhneRahmen"/>
              <w:jc w:val="right"/>
            </w:pPr>
            <w:r>
              <w:t>23</w:t>
            </w:r>
            <w:r w:rsidR="007E1409">
              <w:t>,</w:t>
            </w:r>
            <w:r>
              <w:t>472</w:t>
            </w:r>
          </w:p>
        </w:tc>
      </w:tr>
      <w:tr w:rsidR="00062BA6" w:rsidRPr="00FC189E" w14:paraId="67987B20" w14:textId="77777777" w:rsidTr="00062BA6">
        <w:tc>
          <w:tcPr>
            <w:tcW w:w="0" w:type="auto"/>
          </w:tcPr>
          <w:p w14:paraId="201983F3" w14:textId="77777777" w:rsidR="00062BA6" w:rsidRPr="00FC189E" w:rsidRDefault="00062BA6" w:rsidP="00062BA6">
            <w:pPr>
              <w:pStyle w:val="AbbildungOhneRahmen"/>
            </w:pPr>
            <w:r w:rsidRPr="00FC189E">
              <w:t>JNA</w:t>
            </w:r>
          </w:p>
        </w:tc>
        <w:tc>
          <w:tcPr>
            <w:tcW w:w="0" w:type="auto"/>
          </w:tcPr>
          <w:p w14:paraId="0DE7D31A" w14:textId="20B71A39" w:rsidR="00062BA6" w:rsidRPr="00FC189E" w:rsidRDefault="007E1409" w:rsidP="00062BA6">
            <w:pPr>
              <w:pStyle w:val="AbbildungOhneRahmen"/>
              <w:jc w:val="right"/>
            </w:pPr>
            <w:r w:rsidRPr="007E1409">
              <w:t>87</w:t>
            </w:r>
            <w:r>
              <w:t>,</w:t>
            </w:r>
            <w:r w:rsidRPr="007E1409">
              <w:t>122</w:t>
            </w:r>
          </w:p>
        </w:tc>
        <w:tc>
          <w:tcPr>
            <w:tcW w:w="0" w:type="auto"/>
          </w:tcPr>
          <w:p w14:paraId="09DC95D0" w14:textId="21CCC9E5" w:rsidR="00062BA6" w:rsidRDefault="007E1409" w:rsidP="00062BA6">
            <w:pPr>
              <w:pStyle w:val="AbbildungOhneRahmen"/>
              <w:jc w:val="right"/>
            </w:pPr>
            <w:r w:rsidRPr="007E1409">
              <w:t>231.90</w:t>
            </w:r>
          </w:p>
        </w:tc>
        <w:tc>
          <w:tcPr>
            <w:tcW w:w="0" w:type="auto"/>
          </w:tcPr>
          <w:p w14:paraId="119A4D69" w14:textId="4EB9BE01" w:rsidR="00062BA6" w:rsidRPr="00FC189E" w:rsidRDefault="007E1409" w:rsidP="00062BA6">
            <w:pPr>
              <w:pStyle w:val="AbbildungOhneRahmen"/>
              <w:jc w:val="right"/>
            </w:pPr>
            <w:r w:rsidRPr="007E1409">
              <w:t>41</w:t>
            </w:r>
            <w:r>
              <w:t>,</w:t>
            </w:r>
            <w:r w:rsidRPr="007E1409">
              <w:t>856</w:t>
            </w:r>
          </w:p>
        </w:tc>
      </w:tr>
    </w:tbl>
    <w:p w14:paraId="69BCEBF4" w14:textId="20EF5173" w:rsidR="009F3293" w:rsidRPr="009F3293" w:rsidRDefault="00DD5F21" w:rsidP="009F3293">
      <w:pPr>
        <w:pStyle w:val="Beschriftung"/>
        <w:rPr>
          <w:vanish/>
        </w:rPr>
      </w:pPr>
      <w:bookmarkStart w:id="109" w:name="_Ref220588447"/>
      <w:bookmarkStart w:id="110" w:name="_Toc223203725"/>
      <w:r>
        <w:t xml:space="preserve">Tab. </w:t>
      </w:r>
      <w:r>
        <w:fldChar w:fldCharType="begin"/>
      </w:r>
      <w:r>
        <w:instrText xml:space="preserve"> SEQ Tab. \* ARABIC </w:instrText>
      </w:r>
      <w:r>
        <w:fldChar w:fldCharType="separate"/>
      </w:r>
      <w:r w:rsidR="008A128C">
        <w:rPr>
          <w:noProof/>
        </w:rPr>
        <w:t>4</w:t>
      </w:r>
      <w:r>
        <w:fldChar w:fldCharType="end"/>
      </w:r>
      <w:bookmarkEnd w:id="109"/>
      <w:r>
        <w:t>:</w:t>
      </w:r>
      <w:r w:rsidR="00351F97">
        <w:tab/>
      </w:r>
      <w:r w:rsidR="009F3293" w:rsidRPr="0026303D">
        <w:t>Results for benchmark 1 of experiment 2</w:t>
      </w:r>
      <w:bookmarkEnd w:id="110"/>
    </w:p>
    <w:p w14:paraId="4960F36B" w14:textId="0FB4CF07" w:rsidR="00DD5F21" w:rsidRPr="00DD5F21" w:rsidRDefault="009F3293" w:rsidP="009F3293">
      <w:pPr>
        <w:pStyle w:val="Beschriftung"/>
      </w:pPr>
      <w:r w:rsidRPr="0026303D">
        <w:t xml:space="preserve">. </w:t>
      </w:r>
      <w:r w:rsidR="00DD5F21" w:rsidRPr="00FC189E">
        <w:t>Average execution time in nanoseconds and average allocated bytes of benchmark</w:t>
      </w:r>
      <w:r w:rsidR="00DD5F21">
        <w:t xml:space="preserve"> 1</w:t>
      </w:r>
      <w:r w:rsidR="00DD5F21" w:rsidRPr="00FC189E">
        <w:t xml:space="preserve"> </w:t>
      </w:r>
      <w:r w:rsidR="00DD5F21">
        <w:t>from</w:t>
      </w:r>
      <w:r w:rsidR="00DD5F21" w:rsidRPr="00FC189E">
        <w:t xml:space="preserve"> experiment </w:t>
      </w:r>
      <w:r w:rsidR="00DD5F21">
        <w:t>2</w:t>
      </w:r>
      <w:r w:rsidR="00DD5F21" w:rsidRPr="00FC189E">
        <w:t>.</w:t>
      </w:r>
      <w:r w:rsidR="00DD5F21" w:rsidRPr="00FC189E">
        <w:tab/>
      </w:r>
    </w:p>
    <w:bookmarkEnd w:id="107"/>
    <w:p w14:paraId="77D2A00D" w14:textId="6FAE2C70" w:rsidR="005F66A8" w:rsidRDefault="005F66A8" w:rsidP="005F66A8">
      <w:pPr>
        <w:pStyle w:val="AbbildungOhneRahmen"/>
      </w:pPr>
      <w:r>
        <w:t>T</w:t>
      </w:r>
      <w:r w:rsidR="00CD4E99">
        <w:t xml:space="preserve">he results show a similar pattern </w:t>
      </w:r>
      <w:r w:rsidR="00C06DA4">
        <w:t>to</w:t>
      </w:r>
      <w:r w:rsidR="00CD4E99">
        <w:t xml:space="preserve"> benchmark</w:t>
      </w:r>
      <w:r w:rsidR="009E47DF">
        <w:t xml:space="preserve"> 1</w:t>
      </w:r>
      <w:r w:rsidR="00CD4E99">
        <w:t xml:space="preserve"> of experiment</w:t>
      </w:r>
      <w:r w:rsidR="009E47DF">
        <w:t xml:space="preserve"> 1</w:t>
      </w:r>
      <w:r w:rsidR="00CD4E99">
        <w:t xml:space="preserve">. In terms of execution time, LWJGL achieves the best performance with an average execution time of </w:t>
      </w:r>
      <w:r w:rsidR="007E1409" w:rsidRPr="007E1409">
        <w:t>376</w:t>
      </w:r>
      <w:r w:rsidR="007E1409">
        <w:t xml:space="preserve"> </w:t>
      </w:r>
      <w:r w:rsidR="00CD4E99">
        <w:t xml:space="preserve">ns, followed by FFMA at </w:t>
      </w:r>
      <w:r w:rsidR="007E1409" w:rsidRPr="007E1409">
        <w:t>644</w:t>
      </w:r>
      <w:r w:rsidR="007E1409">
        <w:t xml:space="preserve"> </w:t>
      </w:r>
      <w:r w:rsidR="00CD4E99">
        <w:t xml:space="preserve">ns. Both libraries outperform LUtils and JNA by </w:t>
      </w:r>
      <w:r w:rsidR="007E1409">
        <w:t>more than</w:t>
      </w:r>
      <w:r w:rsidR="00D22CD0">
        <w:t xml:space="preserve"> </w:t>
      </w:r>
      <w:r w:rsidR="007E1409">
        <w:t>one</w:t>
      </w:r>
      <w:r w:rsidR="00D22CD0">
        <w:t xml:space="preserve"> order of magnitude</w:t>
      </w:r>
      <w:r w:rsidR="007E1409">
        <w:t>.</w:t>
      </w:r>
      <w:r w:rsidR="00CD4E99">
        <w:t xml:space="preserve"> </w:t>
      </w:r>
      <w:r w:rsidR="007E1409">
        <w:t>They</w:t>
      </w:r>
      <w:r w:rsidR="00CD4E99">
        <w:t xml:space="preserve"> report average executions times of </w:t>
      </w:r>
      <w:r w:rsidR="007E1409" w:rsidRPr="007E1409">
        <w:t>31</w:t>
      </w:r>
      <w:r w:rsidR="007E1409">
        <w:t>,</w:t>
      </w:r>
      <w:r w:rsidR="007E1409" w:rsidRPr="007E1409">
        <w:t>322</w:t>
      </w:r>
      <w:r w:rsidR="007E1409">
        <w:t xml:space="preserve"> </w:t>
      </w:r>
      <w:r w:rsidR="00CD4E99">
        <w:t xml:space="preserve">ns and </w:t>
      </w:r>
      <w:r w:rsidR="007E1409" w:rsidRPr="007E1409">
        <w:t>87</w:t>
      </w:r>
      <w:r w:rsidR="007E1409">
        <w:t>,</w:t>
      </w:r>
      <w:r w:rsidR="007E1409" w:rsidRPr="007E1409">
        <w:t>122</w:t>
      </w:r>
      <w:r w:rsidR="007E1409">
        <w:t xml:space="preserve"> </w:t>
      </w:r>
      <w:r w:rsidR="00CD4E99">
        <w:t>ns respectively.</w:t>
      </w:r>
      <w:r w:rsidR="00D22CD0">
        <w:t xml:space="preserve"> LWJGL and FFMA exhibit</w:t>
      </w:r>
      <w:r w:rsidR="007E1409">
        <w:t xml:space="preserve"> negligible variability with</w:t>
      </w:r>
      <w:r w:rsidR="00D22CD0">
        <w:t xml:space="preserve"> standard deviation</w:t>
      </w:r>
      <w:r w:rsidR="007E1409">
        <w:t>s</w:t>
      </w:r>
      <w:r w:rsidR="00D22CD0">
        <w:t xml:space="preserve"> less than</w:t>
      </w:r>
      <w:r w:rsidR="007E1409">
        <w:t xml:space="preserve"> 3</w:t>
      </w:r>
      <w:r w:rsidR="00D22CD0">
        <w:t xml:space="preserve"> ns. </w:t>
      </w:r>
      <w:r w:rsidR="007E1409">
        <w:t xml:space="preserve">In contrast, JNA and </w:t>
      </w:r>
      <w:r w:rsidR="00D22CD0">
        <w:t xml:space="preserve">LUtils demonstrate higher variability with standard deviations of </w:t>
      </w:r>
      <w:r w:rsidR="007E1409" w:rsidRPr="007E1409">
        <w:t>1975</w:t>
      </w:r>
      <w:r w:rsidR="007E1409">
        <w:t xml:space="preserve"> </w:t>
      </w:r>
      <w:r w:rsidR="00D22CD0">
        <w:t xml:space="preserve">ns </w:t>
      </w:r>
      <w:r w:rsidR="007E1409">
        <w:t xml:space="preserve">and </w:t>
      </w:r>
      <w:r w:rsidR="007E1409" w:rsidRPr="007E1409">
        <w:t>2631</w:t>
      </w:r>
      <w:r w:rsidR="007E1409">
        <w:t xml:space="preserve"> ns </w:t>
      </w:r>
      <w:r w:rsidR="00D22CD0">
        <w:t>respectively.</w:t>
      </w:r>
    </w:p>
    <w:p w14:paraId="701CC7BD" w14:textId="022BEF8B" w:rsidR="00CD4E99" w:rsidRDefault="00D22CD0" w:rsidP="005F66A8">
      <w:pPr>
        <w:pStyle w:val="AbbildungOhneRahmen"/>
      </w:pPr>
      <w:r>
        <w:t xml:space="preserve">The Java-Heap memory allocation results display a similar trend. LWJGL and FFMA show the best performance with </w:t>
      </w:r>
      <w:r w:rsidR="00540E7C">
        <w:t>medians</w:t>
      </w:r>
      <w:r>
        <w:t xml:space="preserve"> of 440</w:t>
      </w:r>
      <w:r w:rsidR="00477EE0">
        <w:t xml:space="preserve"> bytes</w:t>
      </w:r>
      <w:r>
        <w:t xml:space="preserve"> and 512 bytes. In contrast, LUtils and JNA allocate significantly more heap memory at 23</w:t>
      </w:r>
      <w:r w:rsidR="00820A36">
        <w:t>,</w:t>
      </w:r>
      <w:r>
        <w:t>472</w:t>
      </w:r>
      <w:r w:rsidR="00477EE0">
        <w:t xml:space="preserve"> bytes</w:t>
      </w:r>
      <w:r>
        <w:t xml:space="preserve"> and </w:t>
      </w:r>
      <w:r w:rsidR="007E1409" w:rsidRPr="007E1409">
        <w:t>41,856</w:t>
      </w:r>
      <w:r>
        <w:t xml:space="preserve"> bytes respectively.</w:t>
      </w:r>
      <w:r w:rsidR="000F3AE5">
        <w:t xml:space="preserve"> Once again, the variability across all four libraries is negligible. LWJGL, FFMA and LUtils exhibit standard deviations close to 0 bytes (&lt; </w:t>
      </w:r>
      <w:r w:rsidR="000F3AE5" w:rsidRPr="000F3AE5">
        <w:rPr>
          <w:lang w:val="de-DE"/>
        </w:rPr>
        <w:t>0.</w:t>
      </w:r>
      <w:r w:rsidR="000F3AE5" w:rsidRPr="000F3AE5">
        <w:t>0</w:t>
      </w:r>
      <w:r w:rsidR="00540E7C">
        <w:t>3</w:t>
      </w:r>
      <w:r w:rsidR="000F3AE5" w:rsidRPr="000F3AE5">
        <w:t xml:space="preserve"> bytes</w:t>
      </w:r>
      <w:r w:rsidR="000F3AE5">
        <w:t xml:space="preserve">). JNA reports a standard deviation of approximately </w:t>
      </w:r>
      <w:r w:rsidR="00540E7C">
        <w:t>90</w:t>
      </w:r>
      <w:r w:rsidR="000F3AE5">
        <w:t xml:space="preserve"> bytes, which is less than 0.</w:t>
      </w:r>
      <w:r w:rsidR="00540E7C">
        <w:t>22</w:t>
      </w:r>
      <w:r w:rsidR="000F3AE5">
        <w:t xml:space="preserve">% relative to the </w:t>
      </w:r>
      <w:r w:rsidR="00540E7C">
        <w:t>median</w:t>
      </w:r>
      <w:r w:rsidR="000F3AE5">
        <w:t>.</w:t>
      </w:r>
    </w:p>
    <w:p w14:paraId="722F3F69" w14:textId="48E02270" w:rsidR="00927668" w:rsidRDefault="000F3AE5" w:rsidP="005F66A8">
      <w:pPr>
        <w:pStyle w:val="AbbildungOhneRahmen"/>
        <w:rPr>
          <w:rStyle w:val="AbbildungOhneRahmenZchn"/>
        </w:rPr>
      </w:pPr>
      <w:r>
        <w:t xml:space="preserve">Compared to benchmark </w:t>
      </w:r>
      <w:r w:rsidR="009E47DF">
        <w:t xml:space="preserve">1 </w:t>
      </w:r>
      <w:r>
        <w:t>of experiment 1</w:t>
      </w:r>
      <w:r w:rsidR="00DE18FD">
        <w:t xml:space="preserve">, the gap between the faster and slower libraries has increased substantially. For example, </w:t>
      </w:r>
      <w:r w:rsidR="00C94170">
        <w:t xml:space="preserve">while </w:t>
      </w:r>
      <w:r w:rsidR="00DE18FD">
        <w:t xml:space="preserve">LUtils </w:t>
      </w:r>
      <w:r w:rsidR="007F364F">
        <w:t>is</w:t>
      </w:r>
      <w:r w:rsidR="00DE18FD">
        <w:t xml:space="preserve"> approximately </w:t>
      </w:r>
      <w:r w:rsidR="00540E7C">
        <w:t>18</w:t>
      </w:r>
      <w:r w:rsidR="00DE18FD">
        <w:t xml:space="preserve"> times slower than LWJGL in experiment</w:t>
      </w:r>
      <w:r w:rsidR="009E47DF">
        <w:t xml:space="preserve"> 1</w:t>
      </w:r>
      <w:r w:rsidR="00DE18FD">
        <w:t xml:space="preserve">, this disparity widens further in </w:t>
      </w:r>
      <w:r w:rsidR="00C94170">
        <w:t xml:space="preserve">the current </w:t>
      </w:r>
      <w:r w:rsidR="00DE18FD">
        <w:t>experiment, where LUtils exhibits an execution time approximately 8</w:t>
      </w:r>
      <w:r w:rsidR="00540E7C">
        <w:t>3</w:t>
      </w:r>
      <w:r w:rsidR="00DE18FD">
        <w:t xml:space="preserve"> times </w:t>
      </w:r>
      <w:r w:rsidR="00C94170">
        <w:t>higher</w:t>
      </w:r>
      <w:r w:rsidR="00DE18FD">
        <w:t xml:space="preserve"> than </w:t>
      </w:r>
      <w:r w:rsidR="00C94170">
        <w:t xml:space="preserve">that of </w:t>
      </w:r>
      <w:r w:rsidR="00DE18FD">
        <w:t xml:space="preserve">LWJGL. A similar trend can be observed for the Java-Heap allocation </w:t>
      </w:r>
      <w:r w:rsidR="007F364F">
        <w:t>measurements</w:t>
      </w:r>
      <w:r w:rsidR="00DE18FD">
        <w:t>. Another noteworthy observation is that</w:t>
      </w:r>
      <w:r w:rsidR="00540E7C">
        <w:t xml:space="preserve"> in experiment 1</w:t>
      </w:r>
      <w:r w:rsidR="00DE18FD">
        <w:t xml:space="preserve"> </w:t>
      </w:r>
      <w:r w:rsidR="00C94170">
        <w:t xml:space="preserve">LUtils and JNA had </w:t>
      </w:r>
      <w:r w:rsidR="00540E7C">
        <w:t xml:space="preserve">similar medians regarding </w:t>
      </w:r>
      <w:r w:rsidR="00C94170">
        <w:t>allocat</w:t>
      </w:r>
      <w:r w:rsidR="00540E7C">
        <w:t>ion rate</w:t>
      </w:r>
      <w:r w:rsidR="00C94170">
        <w:t>, but in this benchmark JNA allocates almost twice as much.</w:t>
      </w:r>
      <w:r w:rsidR="005812B1">
        <w:t xml:space="preserve"> Furthermore, JNA only contains a single execution time outlier and </w:t>
      </w:r>
      <m:oMath>
        <m:f>
          <m:fPr>
            <m:type m:val="lin"/>
            <m:ctrlPr>
              <w:rPr>
                <w:rStyle w:val="AbbildungOhneRahmenZchn"/>
                <w:rFonts w:ascii="Cambria Math" w:hAnsi="Cambria Math"/>
                <w:i/>
              </w:rPr>
            </m:ctrlPr>
          </m:fPr>
          <m:num>
            <m:r>
              <m:rPr>
                <m:nor/>
              </m:rPr>
              <w:rPr>
                <w:rStyle w:val="AbbildungOhneRahmenZchn"/>
                <w:rFonts w:ascii="Cambria Math" w:hAnsi="Cambria Math"/>
              </w:rPr>
              <m:t>std</m:t>
            </m:r>
          </m:num>
          <m:den>
            <m:r>
              <m:rPr>
                <m:nor/>
              </m:rPr>
              <w:rPr>
                <w:rStyle w:val="AbbildungOhneRahmenZchn"/>
                <w:rFonts w:ascii="Cambria Math" w:hAnsi="Cambria Math"/>
              </w:rPr>
              <m:t>avg</m:t>
            </m:r>
          </m:den>
        </m:f>
      </m:oMath>
      <w:r w:rsidR="005812B1">
        <w:rPr>
          <w:rStyle w:val="AbbildungOhneRahmenZchn"/>
        </w:rPr>
        <w:t xml:space="preserve"> sinks from 124% in </w:t>
      </w:r>
      <w:r w:rsidR="00984AB5">
        <w:rPr>
          <w:rStyle w:val="AbbildungOhneRahmenZchn"/>
        </w:rPr>
        <w:t xml:space="preserve">the previous </w:t>
      </w:r>
      <w:r w:rsidR="005812B1">
        <w:rPr>
          <w:rStyle w:val="AbbildungOhneRahmenZchn"/>
        </w:rPr>
        <w:t>experiment to 2.27%</w:t>
      </w:r>
      <w:r w:rsidR="00984AB5">
        <w:rPr>
          <w:rStyle w:val="AbbildungOhneRahmenZchn"/>
        </w:rPr>
        <w:t xml:space="preserve"> in this experiment</w:t>
      </w:r>
      <w:r w:rsidR="005812B1">
        <w:rPr>
          <w:rStyle w:val="AbbildungOhneRahmenZchn"/>
        </w:rPr>
        <w:t>.</w:t>
      </w:r>
    </w:p>
    <w:p w14:paraId="5995EE5D" w14:textId="77777777" w:rsidR="00927668" w:rsidRDefault="00927668">
      <w:pPr>
        <w:spacing w:after="160" w:line="259" w:lineRule="auto"/>
        <w:jc w:val="left"/>
        <w:rPr>
          <w:rStyle w:val="AbbildungOhneRahmenZchn"/>
        </w:rPr>
      </w:pPr>
      <w:r>
        <w:rPr>
          <w:rStyle w:val="AbbildungOhneRahmenZchn"/>
        </w:rPr>
        <w:br w:type="page"/>
      </w:r>
    </w:p>
    <w:p w14:paraId="1509B988" w14:textId="1CC3FC77" w:rsidR="00CD4E99" w:rsidRPr="00540E7C" w:rsidRDefault="00C94170" w:rsidP="00CD4E99">
      <w:pPr>
        <w:pStyle w:val="AbbildungOhneRahmen"/>
      </w:pPr>
      <w:r>
        <w:lastRenderedPageBreak/>
        <w:t xml:space="preserve">Overall, the results indicate </w:t>
      </w:r>
      <w:r w:rsidR="007F364F">
        <w:t xml:space="preserve">again </w:t>
      </w:r>
      <w:r>
        <w:t>that LWJGL and FFMA provide the most efficient implementation when creating and allocating complex structures among the evaluated libraries. Both achieve the lowest average execution time and the lowest average allocation rate. In contrast, LUtils and JNA introduce</w:t>
      </w:r>
      <w:r w:rsidR="00CE6F7D">
        <w:t xml:space="preserve"> </w:t>
      </w:r>
      <w:r w:rsidR="00540E7C">
        <w:t>more than</w:t>
      </w:r>
      <w:r w:rsidR="00CE6F7D">
        <w:t xml:space="preserve"> </w:t>
      </w:r>
      <w:r w:rsidR="00540E7C">
        <w:t>one</w:t>
      </w:r>
      <w:r w:rsidR="00CE6F7D">
        <w:t xml:space="preserve"> order of magnitude longer execution times and Java-Heap memory allocations than LWJGL and FFMA.</w:t>
      </w:r>
    </w:p>
    <w:p w14:paraId="35B8EF6D" w14:textId="1CB0186D" w:rsidR="002538C8" w:rsidRDefault="002538C8" w:rsidP="00B84F6B">
      <w:pPr>
        <w:pStyle w:val="3Hidden"/>
      </w:pPr>
      <w:r>
        <w:t>Benchmark 1 Interpretation</w:t>
      </w:r>
    </w:p>
    <w:p w14:paraId="7704AAD4" w14:textId="71C8CD6C" w:rsidR="003E7EBB" w:rsidRDefault="003E7EBB" w:rsidP="003E7EBB">
      <w:r>
        <w:t xml:space="preserve">Once again, the very low execution times of LWJGL and FFMA are expected, because both libraries do not require any reflective access when the structure is </w:t>
      </w:r>
      <w:r w:rsidR="007F364F">
        <w:t>created</w:t>
      </w:r>
      <w:r>
        <w:t>. What is noteworthy is that FFMA is still slower than LWJGL. This is interesting because FFMA</w:t>
      </w:r>
      <w:r w:rsidR="006044FE">
        <w:t xml:space="preserve"> only allocates the memory without having to initiali</w:t>
      </w:r>
      <w:r w:rsidR="00FD4043">
        <w:t>s</w:t>
      </w:r>
      <w:r w:rsidR="006044FE">
        <w:t>e any custom classes for each structure. Meanwhile LWJGL initiali</w:t>
      </w:r>
      <w:r w:rsidR="00FD4043">
        <w:t>s</w:t>
      </w:r>
      <w:r w:rsidR="006044FE">
        <w:t xml:space="preserve">es the generated classes, which </w:t>
      </w:r>
      <w:r w:rsidR="009F3FEC">
        <w:t>enable</w:t>
      </w:r>
      <w:r w:rsidR="006044FE">
        <w:t xml:space="preserve"> simple read and write access to the structures. This disparity is likely once again due to the different allocators </w:t>
      </w:r>
      <w:r w:rsidR="009F3FEC">
        <w:t xml:space="preserve">employed by the </w:t>
      </w:r>
      <w:r w:rsidR="006044FE">
        <w:t>libraries</w:t>
      </w:r>
      <w:r w:rsidR="007F364F">
        <w:t xml:space="preserve"> and the fact, that LWJGL does not initialise the allocated memory with zeros</w:t>
      </w:r>
      <w:r w:rsidR="006044FE">
        <w:t xml:space="preserve">. A similar observation can be made about the Java-Heap allocation rates of LWJGL and FFMA. </w:t>
      </w:r>
      <w:r w:rsidR="00513781">
        <w:t>Again,</w:t>
      </w:r>
      <w:r w:rsidR="006044FE">
        <w:t xml:space="preserve"> FFMA allocates more bytes on the Java-Heap than LWJGL</w:t>
      </w:r>
      <w:r w:rsidR="00513781">
        <w:t xml:space="preserve">. This suggests, that the allocator FFMA uses requires more Java-Heap </w:t>
      </w:r>
      <w:r w:rsidR="007F364F">
        <w:t xml:space="preserve">memory </w:t>
      </w:r>
      <w:r w:rsidR="00513781">
        <w:t>than LWJGL’s allocator.</w:t>
      </w:r>
    </w:p>
    <w:p w14:paraId="36875D1B" w14:textId="139A489F" w:rsidR="00927668" w:rsidRDefault="00513781" w:rsidP="003E7EBB">
      <w:r>
        <w:t>Like benchmark</w:t>
      </w:r>
      <w:r w:rsidR="009E47DF">
        <w:t xml:space="preserve"> 1</w:t>
      </w:r>
      <w:r>
        <w:t xml:space="preserve"> </w:t>
      </w:r>
      <w:r w:rsidR="009E47DF">
        <w:t>of experiment 1</w:t>
      </w:r>
      <w:r>
        <w:t xml:space="preserve"> JNA and LUtils require </w:t>
      </w:r>
      <w:r w:rsidR="00540E7C">
        <w:t>more than one</w:t>
      </w:r>
      <w:r>
        <w:t xml:space="preserve"> order of magnitude more execution time and allocation rate than LWJGL. Once again, this is not unexpected due to their use of reflection and more complex classes required to dynamically create the structures at runtime. An interesting observation is that unlike experiment</w:t>
      </w:r>
      <w:r w:rsidR="009E47DF">
        <w:t xml:space="preserve"> 1</w:t>
      </w:r>
      <w:r>
        <w:t xml:space="preserve"> JNA now exhibits an almost two times higher allocation rate than LUtils. This </w:t>
      </w:r>
      <w:r w:rsidR="007F364F">
        <w:t>suggests that JNA</w:t>
      </w:r>
      <w:r w:rsidR="00540E7C">
        <w:t xml:space="preserve"> might</w:t>
      </w:r>
      <w:r w:rsidR="007F364F">
        <w:t xml:space="preserve"> perform mor</w:t>
      </w:r>
      <w:r>
        <w:t>e complex runtime validations and initiali</w:t>
      </w:r>
      <w:r w:rsidR="00D56400">
        <w:t>s</w:t>
      </w:r>
      <w:r>
        <w:t>ations</w:t>
      </w:r>
      <w:r w:rsidR="00EF073E">
        <w:t>.</w:t>
      </w:r>
    </w:p>
    <w:p w14:paraId="565D36C2" w14:textId="77777777" w:rsidR="00927668" w:rsidRDefault="00927668">
      <w:pPr>
        <w:spacing w:after="160" w:line="259" w:lineRule="auto"/>
        <w:jc w:val="left"/>
      </w:pPr>
      <w:r>
        <w:br w:type="page"/>
      </w:r>
    </w:p>
    <w:p w14:paraId="66B50AA5" w14:textId="45EE4817" w:rsidR="002538C8" w:rsidRDefault="002538C8" w:rsidP="00B84F6B">
      <w:pPr>
        <w:pStyle w:val="3Hidden"/>
      </w:pPr>
      <w:r>
        <w:lastRenderedPageBreak/>
        <w:t>Benchmark 2 Results</w:t>
      </w:r>
    </w:p>
    <w:p w14:paraId="3BE4D911" w14:textId="3DEA1927" w:rsidR="003E7EBB" w:rsidRDefault="00F350A5" w:rsidP="003E7EBB">
      <w:r>
        <w:t>The results of benchmark</w:t>
      </w:r>
      <w:r w:rsidR="009E47DF">
        <w:t xml:space="preserve"> 2</w:t>
      </w:r>
      <w:r>
        <w:t xml:space="preserve"> are displayed in </w:t>
      </w:r>
      <w:r w:rsidR="00DD5F21">
        <w:fldChar w:fldCharType="begin"/>
      </w:r>
      <w:r w:rsidR="00DD5F21">
        <w:instrText xml:space="preserve"> REF _Ref221815098 \h </w:instrText>
      </w:r>
      <w:r w:rsidR="00DD5F21">
        <w:fldChar w:fldCharType="separate"/>
      </w:r>
      <w:r w:rsidR="008A128C">
        <w:t xml:space="preserve">Fig. </w:t>
      </w:r>
      <w:r w:rsidR="008A128C">
        <w:rPr>
          <w:noProof/>
        </w:rPr>
        <w:t>7</w:t>
      </w:r>
      <w:r w:rsidR="00DD5F21">
        <w:fldChar w:fldCharType="end"/>
      </w:r>
      <w:r w:rsidR="00DD5F21">
        <w:t xml:space="preserve"> </w:t>
      </w:r>
      <w:r>
        <w:t xml:space="preserve">and </w:t>
      </w:r>
      <w:r>
        <w:fldChar w:fldCharType="begin"/>
      </w:r>
      <w:r>
        <w:instrText xml:space="preserve"> REF _Ref220598967 \h </w:instrText>
      </w:r>
      <w:r>
        <w:fldChar w:fldCharType="separate"/>
      </w:r>
      <w:r w:rsidR="008A128C">
        <w:t xml:space="preserve">Tab. </w:t>
      </w:r>
      <w:r w:rsidR="008A128C">
        <w:rPr>
          <w:noProof/>
        </w:rPr>
        <w:t>5</w:t>
      </w:r>
      <w:r>
        <w:fldChar w:fldCharType="end"/>
      </w:r>
      <w:r>
        <w:t>. They allow execution time and Java-Heap memory allocation comparisons of write and read operations across the four libraries. As previ</w:t>
      </w:r>
      <w:r w:rsidRPr="002B2167">
        <w:t xml:space="preserve">ously stated in </w:t>
      </w:r>
      <w:r w:rsidR="007F364F">
        <w:fldChar w:fldCharType="begin"/>
      </w:r>
      <w:r w:rsidR="007F364F">
        <w:instrText xml:space="preserve"> REF _Ref222587057 \r \h </w:instrText>
      </w:r>
      <w:r w:rsidR="007F364F">
        <w:fldChar w:fldCharType="separate"/>
      </w:r>
      <w:r w:rsidR="008A128C">
        <w:t>4.1.2</w:t>
      </w:r>
      <w:r w:rsidR="007F364F">
        <w:fldChar w:fldCharType="end"/>
      </w:r>
      <w:r w:rsidRPr="002B2167">
        <w:t xml:space="preserve">, </w:t>
      </w:r>
      <w:r w:rsidR="007F364F">
        <w:t>in addition</w:t>
      </w:r>
      <w:r w:rsidRPr="002B2167">
        <w:t xml:space="preserve"> to the primary measurements, a reference benchmark</w:t>
      </w:r>
      <w:r w:rsidR="002B2167">
        <w:t xml:space="preserve">, allocating </w:t>
      </w:r>
      <w:r w:rsidR="006900F1">
        <w:t xml:space="preserve">identical </w:t>
      </w:r>
      <w:r w:rsidR="002B2167">
        <w:t>structures without performing any write</w:t>
      </w:r>
      <w:r w:rsidR="007F364F">
        <w:t>/</w:t>
      </w:r>
      <w:r w:rsidR="002B2167">
        <w:t>read operations,</w:t>
      </w:r>
      <w:r w:rsidRPr="002B2167">
        <w:t xml:space="preserve"> is included</w:t>
      </w:r>
      <w:r w:rsidR="002B2167">
        <w:t>.</w:t>
      </w:r>
    </w:p>
    <w:p w14:paraId="653ED24D" w14:textId="4C2D74EF" w:rsidR="005F66A8" w:rsidRDefault="002351BE" w:rsidP="002538C8">
      <w:pPr>
        <w:rPr>
          <w:rFonts w:eastAsia="Times New Roman" w:cs="Times New Roman"/>
          <w:snapToGrid w:val="0"/>
          <w:color w:val="000000"/>
          <w:w w:val="0"/>
          <w:sz w:val="0"/>
          <w:szCs w:val="0"/>
          <w:u w:color="000000"/>
          <w:bdr w:val="none" w:sz="0" w:space="0" w:color="000000"/>
          <w:shd w:val="clear" w:color="000000" w:fill="000000"/>
          <w:lang w:val="x-none" w:eastAsia="x-none" w:bidi="x-none"/>
        </w:rPr>
      </w:pPr>
      <w:r w:rsidRPr="002351BE">
        <w:rPr>
          <w:noProof/>
        </w:rPr>
        <w:drawing>
          <wp:inline distT="0" distB="0" distL="0" distR="0" wp14:anchorId="1FDC420B" wp14:editId="10ECF1AE">
            <wp:extent cx="2855696" cy="2141772"/>
            <wp:effectExtent l="0" t="0" r="1905" b="0"/>
            <wp:docPr id="46810396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03963" name="Grafik 3"/>
                    <pic:cNvPicPr>
                      <a:picLocks noChangeAspect="1" noChangeArrowheads="1"/>
                    </pic:cNvPicPr>
                  </pic:nvPicPr>
                  <pic:blipFill>
                    <a:blip r:embed="rId24"/>
                    <a:stretch>
                      <a:fillRect/>
                    </a:stretch>
                  </pic:blipFill>
                  <pic:spPr bwMode="auto">
                    <a:xfrm>
                      <a:off x="0" y="0"/>
                      <a:ext cx="2859441" cy="2144581"/>
                    </a:xfrm>
                    <a:prstGeom prst="rect">
                      <a:avLst/>
                    </a:prstGeom>
                    <a:noFill/>
                    <a:ln>
                      <a:noFill/>
                    </a:ln>
                  </pic:spPr>
                </pic:pic>
              </a:graphicData>
            </a:graphic>
          </wp:inline>
        </w:drawing>
      </w:r>
      <w:r w:rsidRPr="002351BE">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2351BE">
        <w:rPr>
          <w:noProof/>
        </w:rPr>
        <w:drawing>
          <wp:inline distT="0" distB="0" distL="0" distR="0" wp14:anchorId="187DD53E" wp14:editId="3BED6DF6">
            <wp:extent cx="2858715" cy="2144035"/>
            <wp:effectExtent l="0" t="0" r="0" b="8890"/>
            <wp:docPr id="91881099"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81099" name="Grafik 4"/>
                    <pic:cNvPicPr>
                      <a:picLocks noChangeAspect="1" noChangeArrowheads="1"/>
                    </pic:cNvPicPr>
                  </pic:nvPicPr>
                  <pic:blipFill>
                    <a:blip r:embed="rId25"/>
                    <a:stretch>
                      <a:fillRect/>
                    </a:stretch>
                  </pic:blipFill>
                  <pic:spPr bwMode="auto">
                    <a:xfrm>
                      <a:off x="0" y="0"/>
                      <a:ext cx="2860827" cy="2145619"/>
                    </a:xfrm>
                    <a:prstGeom prst="rect">
                      <a:avLst/>
                    </a:prstGeom>
                    <a:noFill/>
                    <a:ln>
                      <a:noFill/>
                    </a:ln>
                  </pic:spPr>
                </pic:pic>
              </a:graphicData>
            </a:graphic>
          </wp:inline>
        </w:drawing>
      </w:r>
    </w:p>
    <w:p w14:paraId="036E06C9" w14:textId="13949DBA" w:rsidR="009F3293" w:rsidRPr="009F3293" w:rsidRDefault="009E47DF" w:rsidP="009F3293">
      <w:pPr>
        <w:pStyle w:val="Beschriftung"/>
        <w:rPr>
          <w:vanish/>
        </w:rPr>
      </w:pPr>
      <w:bookmarkStart w:id="111" w:name="_Ref220598958"/>
      <w:bookmarkStart w:id="112" w:name="_Ref221815098"/>
      <w:bookmarkStart w:id="113" w:name="_Toc223203738"/>
      <w:r>
        <w:t xml:space="preserve">Fig. </w:t>
      </w:r>
      <w:r>
        <w:fldChar w:fldCharType="begin"/>
      </w:r>
      <w:r>
        <w:instrText xml:space="preserve"> SEQ Fig. \* ARABIC </w:instrText>
      </w:r>
      <w:r>
        <w:fldChar w:fldCharType="separate"/>
      </w:r>
      <w:r w:rsidR="008A128C">
        <w:rPr>
          <w:noProof/>
        </w:rPr>
        <w:t>7</w:t>
      </w:r>
      <w:r>
        <w:fldChar w:fldCharType="end"/>
      </w:r>
      <w:bookmarkEnd w:id="112"/>
      <w:r>
        <w:t>:</w:t>
      </w:r>
      <w:r>
        <w:tab/>
      </w:r>
      <w:r w:rsidRPr="005B63D2">
        <w:t>Results for benchmark 2 of experiment 2</w:t>
      </w:r>
      <w:bookmarkEnd w:id="113"/>
    </w:p>
    <w:p w14:paraId="72853E03" w14:textId="2F070F55" w:rsidR="009E47DF" w:rsidRDefault="009E47DF" w:rsidP="009E47DF">
      <w:pPr>
        <w:pStyle w:val="Beschriftung"/>
      </w:pPr>
      <w:r w:rsidRPr="005B63D2">
        <w:t xml:space="preserve">. Left: Boxplot diagram of the execution times across all four libraries. Right: Bar chart of the </w:t>
      </w:r>
      <w:r w:rsidR="00361D7A">
        <w:t xml:space="preserve">median </w:t>
      </w:r>
      <w:r w:rsidRPr="005B63D2">
        <w:t>allocation rate across all four libraries.</w:t>
      </w:r>
    </w:p>
    <w:tbl>
      <w:tblPr>
        <w:tblStyle w:val="Tabellenraster"/>
        <w:tblW w:w="5000" w:type="pct"/>
        <w:tblLook w:val="04A0" w:firstRow="1" w:lastRow="0" w:firstColumn="1" w:lastColumn="0" w:noHBand="0" w:noVBand="1"/>
      </w:tblPr>
      <w:tblGrid>
        <w:gridCol w:w="998"/>
        <w:gridCol w:w="2070"/>
        <w:gridCol w:w="1886"/>
        <w:gridCol w:w="1200"/>
        <w:gridCol w:w="1708"/>
        <w:gridCol w:w="1200"/>
      </w:tblGrid>
      <w:tr w:rsidR="006107A6" w14:paraId="7BDA70E7" w14:textId="77777777" w:rsidTr="006107A6">
        <w:tc>
          <w:tcPr>
            <w:tcW w:w="0" w:type="auto"/>
            <w:shd w:val="clear" w:color="auto" w:fill="D9D9D9" w:themeFill="background1" w:themeFillShade="D9"/>
          </w:tcPr>
          <w:p w14:paraId="0579FF06" w14:textId="77777777" w:rsidR="006107A6" w:rsidRPr="006107A6" w:rsidRDefault="006107A6" w:rsidP="006107A6">
            <w:pPr>
              <w:pStyle w:val="AbbildungOhneRahmen"/>
              <w:jc w:val="center"/>
              <w:rPr>
                <w:b/>
                <w:bCs/>
                <w:sz w:val="22"/>
              </w:rPr>
            </w:pPr>
            <w:r w:rsidRPr="006107A6">
              <w:rPr>
                <w:b/>
                <w:bCs/>
                <w:sz w:val="22"/>
              </w:rPr>
              <w:t>Library</w:t>
            </w:r>
          </w:p>
        </w:tc>
        <w:tc>
          <w:tcPr>
            <w:tcW w:w="0" w:type="auto"/>
            <w:shd w:val="clear" w:color="auto" w:fill="D9D9D9" w:themeFill="background1" w:themeFillShade="D9"/>
          </w:tcPr>
          <w:p w14:paraId="34394E1D" w14:textId="3AFEE09D" w:rsidR="006107A6" w:rsidRPr="006107A6" w:rsidRDefault="006107A6" w:rsidP="006107A6">
            <w:pPr>
              <w:pStyle w:val="AbbildungOhneRahmen"/>
              <w:jc w:val="center"/>
              <w:rPr>
                <w:b/>
                <w:bCs/>
                <w:sz w:val="22"/>
              </w:rPr>
            </w:pPr>
            <w:r w:rsidRPr="006107A6">
              <w:rPr>
                <w:rFonts w:cs="Times New Roman"/>
                <w:b/>
                <w:bCs/>
                <w:sz w:val="22"/>
              </w:rPr>
              <w:t>Ø</w:t>
            </w:r>
            <w:r w:rsidRPr="006107A6">
              <w:rPr>
                <w:b/>
                <w:bCs/>
                <w:sz w:val="22"/>
              </w:rPr>
              <w:t xml:space="preserve"> Exec</w:t>
            </w:r>
            <w:r>
              <w:rPr>
                <w:b/>
                <w:bCs/>
                <w:sz w:val="22"/>
              </w:rPr>
              <w:t>.</w:t>
            </w:r>
            <w:r w:rsidRPr="006107A6">
              <w:rPr>
                <w:b/>
                <w:bCs/>
                <w:sz w:val="22"/>
              </w:rPr>
              <w:t xml:space="preserve"> Time (ns)</w:t>
            </w:r>
          </w:p>
        </w:tc>
        <w:tc>
          <w:tcPr>
            <w:tcW w:w="0" w:type="auto"/>
            <w:shd w:val="clear" w:color="auto" w:fill="D9D9D9" w:themeFill="background1" w:themeFillShade="D9"/>
          </w:tcPr>
          <w:p w14:paraId="46918E00" w14:textId="2D448932" w:rsidR="006107A6" w:rsidRPr="006107A6" w:rsidRDefault="006107A6" w:rsidP="006107A6">
            <w:pPr>
              <w:pStyle w:val="AbbildungOhneRahmen"/>
              <w:jc w:val="center"/>
              <w:rPr>
                <w:b/>
                <w:bCs/>
                <w:sz w:val="22"/>
              </w:rPr>
            </w:pPr>
            <w:r w:rsidRPr="006107A6">
              <w:rPr>
                <w:b/>
                <w:bCs/>
                <w:sz w:val="22"/>
              </w:rPr>
              <w:t>Ratio to LWJGL</w:t>
            </w:r>
          </w:p>
        </w:tc>
        <w:tc>
          <w:tcPr>
            <w:tcW w:w="0" w:type="auto"/>
            <w:shd w:val="clear" w:color="auto" w:fill="D9D9D9" w:themeFill="background1" w:themeFillShade="D9"/>
          </w:tcPr>
          <w:p w14:paraId="15768C93" w14:textId="202856AA" w:rsidR="006107A6" w:rsidRPr="006107A6" w:rsidRDefault="006107A6" w:rsidP="006107A6">
            <w:pPr>
              <w:pStyle w:val="AbbildungOhneRahmen"/>
              <w:jc w:val="center"/>
              <w:rPr>
                <w:b/>
                <w:bCs/>
                <w:sz w:val="22"/>
              </w:rPr>
            </w:pPr>
            <w:r w:rsidRPr="006107A6">
              <w:rPr>
                <w:b/>
                <w:bCs/>
                <w:sz w:val="22"/>
              </w:rPr>
              <w:t>Reference</w:t>
            </w:r>
          </w:p>
        </w:tc>
        <w:tc>
          <w:tcPr>
            <w:tcW w:w="0" w:type="auto"/>
            <w:shd w:val="clear" w:color="auto" w:fill="D9D9D9" w:themeFill="background1" w:themeFillShade="D9"/>
          </w:tcPr>
          <w:p w14:paraId="7FFB954D" w14:textId="1495D7CF" w:rsidR="006107A6" w:rsidRPr="006107A6" w:rsidRDefault="00361D7A" w:rsidP="006107A6">
            <w:pPr>
              <w:pStyle w:val="AbbildungOhneRahmen"/>
              <w:jc w:val="center"/>
              <w:rPr>
                <w:b/>
                <w:bCs/>
                <w:sz w:val="22"/>
              </w:rPr>
            </w:pPr>
            <w:r>
              <w:rPr>
                <w:b/>
                <w:bCs/>
                <w:sz w:val="22"/>
              </w:rPr>
              <w:t>M.</w:t>
            </w:r>
            <w:r w:rsidR="006107A6" w:rsidRPr="006107A6">
              <w:rPr>
                <w:b/>
                <w:bCs/>
                <w:sz w:val="22"/>
              </w:rPr>
              <w:t xml:space="preserve"> Alloc</w:t>
            </w:r>
            <w:r>
              <w:rPr>
                <w:b/>
                <w:bCs/>
                <w:sz w:val="22"/>
              </w:rPr>
              <w:t>.</w:t>
            </w:r>
            <w:r w:rsidR="006107A6" w:rsidRPr="006107A6">
              <w:rPr>
                <w:b/>
                <w:bCs/>
                <w:sz w:val="22"/>
              </w:rPr>
              <w:t xml:space="preserve"> Bytes</w:t>
            </w:r>
          </w:p>
        </w:tc>
        <w:tc>
          <w:tcPr>
            <w:tcW w:w="0" w:type="auto"/>
            <w:shd w:val="clear" w:color="auto" w:fill="D9D9D9" w:themeFill="background1" w:themeFillShade="D9"/>
          </w:tcPr>
          <w:p w14:paraId="719BAA20" w14:textId="77777777" w:rsidR="006107A6" w:rsidRPr="006107A6" w:rsidRDefault="006107A6" w:rsidP="006107A6">
            <w:pPr>
              <w:pStyle w:val="AbbildungOhneRahmen"/>
              <w:jc w:val="center"/>
              <w:rPr>
                <w:b/>
                <w:bCs/>
                <w:sz w:val="22"/>
              </w:rPr>
            </w:pPr>
            <w:r w:rsidRPr="006107A6">
              <w:rPr>
                <w:b/>
                <w:bCs/>
                <w:sz w:val="22"/>
              </w:rPr>
              <w:t>Reference</w:t>
            </w:r>
          </w:p>
        </w:tc>
      </w:tr>
      <w:tr w:rsidR="006107A6" w14:paraId="3048809B" w14:textId="77777777" w:rsidTr="006107A6">
        <w:tc>
          <w:tcPr>
            <w:tcW w:w="0" w:type="auto"/>
          </w:tcPr>
          <w:p w14:paraId="062A41B0" w14:textId="77777777" w:rsidR="006107A6" w:rsidRPr="006107A6" w:rsidRDefault="006107A6" w:rsidP="006107A6">
            <w:pPr>
              <w:pStyle w:val="AbbildungOhneRahmen"/>
              <w:rPr>
                <w:sz w:val="22"/>
              </w:rPr>
            </w:pPr>
            <w:r w:rsidRPr="006107A6">
              <w:rPr>
                <w:sz w:val="22"/>
              </w:rPr>
              <w:t>LWJGL</w:t>
            </w:r>
          </w:p>
        </w:tc>
        <w:tc>
          <w:tcPr>
            <w:tcW w:w="0" w:type="auto"/>
          </w:tcPr>
          <w:p w14:paraId="1E26A27B" w14:textId="52E65A69" w:rsidR="006107A6" w:rsidRPr="006107A6" w:rsidRDefault="00361D7A" w:rsidP="006107A6">
            <w:pPr>
              <w:pStyle w:val="AbbildungOhneRahmen"/>
              <w:jc w:val="right"/>
              <w:rPr>
                <w:sz w:val="22"/>
              </w:rPr>
            </w:pPr>
            <w:r w:rsidRPr="00361D7A">
              <w:rPr>
                <w:sz w:val="22"/>
              </w:rPr>
              <w:t>31</w:t>
            </w:r>
            <w:r>
              <w:rPr>
                <w:sz w:val="22"/>
              </w:rPr>
              <w:t>8</w:t>
            </w:r>
          </w:p>
        </w:tc>
        <w:tc>
          <w:tcPr>
            <w:tcW w:w="0" w:type="auto"/>
          </w:tcPr>
          <w:p w14:paraId="2790F841" w14:textId="30CD0C68" w:rsidR="006107A6" w:rsidRPr="006107A6" w:rsidRDefault="006107A6" w:rsidP="006107A6">
            <w:pPr>
              <w:pStyle w:val="AbbildungOhneRahmen"/>
              <w:jc w:val="right"/>
              <w:rPr>
                <w:sz w:val="22"/>
              </w:rPr>
            </w:pPr>
            <w:r w:rsidRPr="006107A6">
              <w:rPr>
                <w:sz w:val="22"/>
              </w:rPr>
              <w:t>1.</w:t>
            </w:r>
            <w:r w:rsidR="00361D7A">
              <w:rPr>
                <w:sz w:val="22"/>
              </w:rPr>
              <w:t>0</w:t>
            </w:r>
            <w:r w:rsidRPr="006107A6">
              <w:rPr>
                <w:sz w:val="22"/>
              </w:rPr>
              <w:t>0</w:t>
            </w:r>
          </w:p>
        </w:tc>
        <w:tc>
          <w:tcPr>
            <w:tcW w:w="0" w:type="auto"/>
          </w:tcPr>
          <w:p w14:paraId="4B33FC3C" w14:textId="474A30D2" w:rsidR="006107A6" w:rsidRPr="006107A6" w:rsidRDefault="00361D7A" w:rsidP="006107A6">
            <w:pPr>
              <w:pStyle w:val="AbbildungOhneRahmen"/>
              <w:jc w:val="right"/>
              <w:rPr>
                <w:sz w:val="22"/>
              </w:rPr>
            </w:pPr>
            <w:r w:rsidRPr="00361D7A">
              <w:rPr>
                <w:sz w:val="22"/>
              </w:rPr>
              <w:t>73</w:t>
            </w:r>
          </w:p>
        </w:tc>
        <w:tc>
          <w:tcPr>
            <w:tcW w:w="0" w:type="auto"/>
          </w:tcPr>
          <w:p w14:paraId="24606270" w14:textId="783D73E3" w:rsidR="006107A6" w:rsidRPr="006107A6" w:rsidRDefault="00361D7A" w:rsidP="006107A6">
            <w:pPr>
              <w:pStyle w:val="AbbildungOhneRahmen"/>
              <w:jc w:val="right"/>
              <w:rPr>
                <w:sz w:val="22"/>
              </w:rPr>
            </w:pPr>
            <w:r w:rsidRPr="00361D7A">
              <w:rPr>
                <w:sz w:val="22"/>
              </w:rPr>
              <w:t>576</w:t>
            </w:r>
          </w:p>
        </w:tc>
        <w:tc>
          <w:tcPr>
            <w:tcW w:w="0" w:type="auto"/>
          </w:tcPr>
          <w:p w14:paraId="20AD37F5" w14:textId="77777777" w:rsidR="006107A6" w:rsidRPr="006107A6" w:rsidRDefault="006107A6" w:rsidP="006107A6">
            <w:pPr>
              <w:pStyle w:val="AbbildungOhneRahmen"/>
              <w:jc w:val="right"/>
              <w:rPr>
                <w:sz w:val="22"/>
              </w:rPr>
            </w:pPr>
            <w:r w:rsidRPr="006107A6">
              <w:rPr>
                <w:sz w:val="22"/>
              </w:rPr>
              <w:t>88</w:t>
            </w:r>
          </w:p>
        </w:tc>
      </w:tr>
      <w:tr w:rsidR="006107A6" w14:paraId="7D97992B" w14:textId="77777777" w:rsidTr="006107A6">
        <w:tc>
          <w:tcPr>
            <w:tcW w:w="0" w:type="auto"/>
          </w:tcPr>
          <w:p w14:paraId="687A828A" w14:textId="77777777" w:rsidR="006107A6" w:rsidRPr="006107A6" w:rsidRDefault="006107A6" w:rsidP="006107A6">
            <w:pPr>
              <w:pStyle w:val="AbbildungOhneRahmen"/>
              <w:rPr>
                <w:sz w:val="22"/>
              </w:rPr>
            </w:pPr>
            <w:r w:rsidRPr="006107A6">
              <w:rPr>
                <w:sz w:val="22"/>
              </w:rPr>
              <w:t>FFMA</w:t>
            </w:r>
          </w:p>
        </w:tc>
        <w:tc>
          <w:tcPr>
            <w:tcW w:w="0" w:type="auto"/>
          </w:tcPr>
          <w:p w14:paraId="3EEEC5DE" w14:textId="56C113D8" w:rsidR="006107A6" w:rsidRPr="006107A6" w:rsidRDefault="00361D7A" w:rsidP="00361D7A">
            <w:pPr>
              <w:pStyle w:val="AbbildungOhneRahmen"/>
              <w:tabs>
                <w:tab w:val="center" w:pos="889"/>
                <w:tab w:val="right" w:pos="1779"/>
              </w:tabs>
              <w:jc w:val="right"/>
              <w:rPr>
                <w:sz w:val="22"/>
              </w:rPr>
            </w:pPr>
            <w:r>
              <w:rPr>
                <w:sz w:val="22"/>
              </w:rPr>
              <w:tab/>
            </w:r>
            <w:r>
              <w:rPr>
                <w:sz w:val="22"/>
              </w:rPr>
              <w:tab/>
            </w:r>
            <w:r w:rsidRPr="00361D7A">
              <w:rPr>
                <w:sz w:val="22"/>
              </w:rPr>
              <w:t>2</w:t>
            </w:r>
            <w:r>
              <w:rPr>
                <w:sz w:val="22"/>
              </w:rPr>
              <w:t>,</w:t>
            </w:r>
            <w:r w:rsidRPr="00361D7A">
              <w:rPr>
                <w:sz w:val="22"/>
              </w:rPr>
              <w:t>7</w:t>
            </w:r>
            <w:r>
              <w:rPr>
                <w:sz w:val="22"/>
              </w:rPr>
              <w:t>30</w:t>
            </w:r>
          </w:p>
        </w:tc>
        <w:tc>
          <w:tcPr>
            <w:tcW w:w="0" w:type="auto"/>
          </w:tcPr>
          <w:p w14:paraId="683859E5" w14:textId="35078036" w:rsidR="006107A6" w:rsidRPr="006107A6" w:rsidRDefault="00361D7A" w:rsidP="006107A6">
            <w:pPr>
              <w:pStyle w:val="AbbildungOhneRahmen"/>
              <w:jc w:val="right"/>
              <w:rPr>
                <w:sz w:val="22"/>
              </w:rPr>
            </w:pPr>
            <w:r w:rsidRPr="00361D7A">
              <w:rPr>
                <w:sz w:val="22"/>
              </w:rPr>
              <w:t>8.59</w:t>
            </w:r>
          </w:p>
        </w:tc>
        <w:tc>
          <w:tcPr>
            <w:tcW w:w="0" w:type="auto"/>
          </w:tcPr>
          <w:p w14:paraId="6929B867" w14:textId="53A97CD1" w:rsidR="006107A6" w:rsidRPr="006107A6" w:rsidRDefault="00361D7A" w:rsidP="006107A6">
            <w:pPr>
              <w:pStyle w:val="AbbildungOhneRahmen"/>
              <w:jc w:val="right"/>
              <w:rPr>
                <w:sz w:val="22"/>
              </w:rPr>
            </w:pPr>
            <w:r w:rsidRPr="00361D7A">
              <w:rPr>
                <w:sz w:val="22"/>
              </w:rPr>
              <w:t>124</w:t>
            </w:r>
          </w:p>
        </w:tc>
        <w:tc>
          <w:tcPr>
            <w:tcW w:w="0" w:type="auto"/>
          </w:tcPr>
          <w:p w14:paraId="009430B2" w14:textId="49E248F0" w:rsidR="006107A6" w:rsidRPr="006107A6" w:rsidRDefault="006107A6" w:rsidP="006107A6">
            <w:pPr>
              <w:pStyle w:val="AbbildungOhneRahmen"/>
              <w:jc w:val="right"/>
              <w:rPr>
                <w:sz w:val="22"/>
              </w:rPr>
            </w:pPr>
            <w:r w:rsidRPr="006107A6">
              <w:rPr>
                <w:sz w:val="22"/>
              </w:rPr>
              <w:t>1</w:t>
            </w:r>
            <w:r w:rsidR="00361D7A">
              <w:rPr>
                <w:sz w:val="22"/>
              </w:rPr>
              <w:t>,</w:t>
            </w:r>
            <w:r w:rsidRPr="006107A6">
              <w:rPr>
                <w:sz w:val="22"/>
              </w:rPr>
              <w:t>400</w:t>
            </w:r>
          </w:p>
        </w:tc>
        <w:tc>
          <w:tcPr>
            <w:tcW w:w="0" w:type="auto"/>
          </w:tcPr>
          <w:p w14:paraId="501CD802" w14:textId="77777777" w:rsidR="006107A6" w:rsidRPr="006107A6" w:rsidRDefault="006107A6" w:rsidP="006107A6">
            <w:pPr>
              <w:pStyle w:val="AbbildungOhneRahmen"/>
              <w:jc w:val="right"/>
              <w:rPr>
                <w:sz w:val="22"/>
              </w:rPr>
            </w:pPr>
            <w:r w:rsidRPr="006107A6">
              <w:rPr>
                <w:sz w:val="22"/>
              </w:rPr>
              <w:t>136</w:t>
            </w:r>
          </w:p>
        </w:tc>
      </w:tr>
      <w:tr w:rsidR="006107A6" w14:paraId="3F2795A3" w14:textId="77777777" w:rsidTr="006107A6">
        <w:tc>
          <w:tcPr>
            <w:tcW w:w="0" w:type="auto"/>
          </w:tcPr>
          <w:p w14:paraId="3BDC0720" w14:textId="77777777" w:rsidR="006107A6" w:rsidRPr="006107A6" w:rsidRDefault="006107A6" w:rsidP="006107A6">
            <w:pPr>
              <w:pStyle w:val="AbbildungOhneRahmen"/>
              <w:rPr>
                <w:sz w:val="22"/>
              </w:rPr>
            </w:pPr>
            <w:r w:rsidRPr="006107A6">
              <w:rPr>
                <w:sz w:val="22"/>
              </w:rPr>
              <w:t>LUtils</w:t>
            </w:r>
          </w:p>
        </w:tc>
        <w:tc>
          <w:tcPr>
            <w:tcW w:w="0" w:type="auto"/>
          </w:tcPr>
          <w:p w14:paraId="030A1DE3" w14:textId="021D0F13" w:rsidR="006107A6" w:rsidRPr="006107A6" w:rsidRDefault="00361D7A" w:rsidP="006107A6">
            <w:pPr>
              <w:pStyle w:val="AbbildungOhneRahmen"/>
              <w:jc w:val="right"/>
              <w:rPr>
                <w:sz w:val="22"/>
              </w:rPr>
            </w:pPr>
            <w:r w:rsidRPr="00361D7A">
              <w:rPr>
                <w:sz w:val="22"/>
              </w:rPr>
              <w:t>3</w:t>
            </w:r>
            <w:r>
              <w:rPr>
                <w:sz w:val="22"/>
              </w:rPr>
              <w:t>,</w:t>
            </w:r>
            <w:r w:rsidRPr="00361D7A">
              <w:rPr>
                <w:sz w:val="22"/>
              </w:rPr>
              <w:t>9</w:t>
            </w:r>
            <w:r>
              <w:rPr>
                <w:sz w:val="22"/>
              </w:rPr>
              <w:t>90</w:t>
            </w:r>
          </w:p>
        </w:tc>
        <w:tc>
          <w:tcPr>
            <w:tcW w:w="0" w:type="auto"/>
          </w:tcPr>
          <w:p w14:paraId="52F268A5" w14:textId="253F8B27" w:rsidR="006107A6" w:rsidRPr="006107A6" w:rsidRDefault="00361D7A" w:rsidP="006107A6">
            <w:pPr>
              <w:pStyle w:val="AbbildungOhneRahmen"/>
              <w:jc w:val="right"/>
              <w:rPr>
                <w:sz w:val="22"/>
              </w:rPr>
            </w:pPr>
            <w:r w:rsidRPr="00361D7A">
              <w:rPr>
                <w:sz w:val="22"/>
              </w:rPr>
              <w:t>12.55</w:t>
            </w:r>
          </w:p>
        </w:tc>
        <w:tc>
          <w:tcPr>
            <w:tcW w:w="0" w:type="auto"/>
          </w:tcPr>
          <w:p w14:paraId="362936FA" w14:textId="4AA0AA34" w:rsidR="006107A6" w:rsidRPr="006107A6" w:rsidRDefault="00361D7A" w:rsidP="006107A6">
            <w:pPr>
              <w:pStyle w:val="AbbildungOhneRahmen"/>
              <w:jc w:val="right"/>
              <w:rPr>
                <w:sz w:val="22"/>
              </w:rPr>
            </w:pPr>
            <w:r w:rsidRPr="00361D7A">
              <w:rPr>
                <w:sz w:val="22"/>
              </w:rPr>
              <w:t>2</w:t>
            </w:r>
            <w:r>
              <w:rPr>
                <w:sz w:val="22"/>
              </w:rPr>
              <w:t>,</w:t>
            </w:r>
            <w:r w:rsidRPr="00361D7A">
              <w:rPr>
                <w:sz w:val="22"/>
              </w:rPr>
              <w:t>446</w:t>
            </w:r>
          </w:p>
        </w:tc>
        <w:tc>
          <w:tcPr>
            <w:tcW w:w="0" w:type="auto"/>
          </w:tcPr>
          <w:p w14:paraId="662EE06C" w14:textId="53C8AFED" w:rsidR="006107A6" w:rsidRPr="006107A6" w:rsidRDefault="00361D7A" w:rsidP="006107A6">
            <w:pPr>
              <w:pStyle w:val="AbbildungOhneRahmen"/>
              <w:jc w:val="right"/>
              <w:rPr>
                <w:sz w:val="22"/>
              </w:rPr>
            </w:pPr>
            <w:r w:rsidRPr="00361D7A">
              <w:rPr>
                <w:sz w:val="22"/>
              </w:rPr>
              <w:t>2</w:t>
            </w:r>
            <w:r>
              <w:rPr>
                <w:sz w:val="22"/>
              </w:rPr>
              <w:t>,</w:t>
            </w:r>
            <w:r w:rsidRPr="00361D7A">
              <w:rPr>
                <w:sz w:val="22"/>
              </w:rPr>
              <w:t>496</w:t>
            </w:r>
          </w:p>
        </w:tc>
        <w:tc>
          <w:tcPr>
            <w:tcW w:w="0" w:type="auto"/>
          </w:tcPr>
          <w:p w14:paraId="2F648AA5" w14:textId="1AE20A6F" w:rsidR="006107A6" w:rsidRPr="006107A6" w:rsidRDefault="006107A6" w:rsidP="006107A6">
            <w:pPr>
              <w:pStyle w:val="AbbildungOhneRahmen"/>
              <w:jc w:val="right"/>
              <w:rPr>
                <w:sz w:val="22"/>
              </w:rPr>
            </w:pPr>
            <w:r w:rsidRPr="006107A6">
              <w:rPr>
                <w:sz w:val="22"/>
              </w:rPr>
              <w:t>1</w:t>
            </w:r>
            <w:r w:rsidR="00361D7A">
              <w:rPr>
                <w:sz w:val="22"/>
              </w:rPr>
              <w:t>,</w:t>
            </w:r>
            <w:r w:rsidRPr="006107A6">
              <w:rPr>
                <w:sz w:val="22"/>
              </w:rPr>
              <w:t>920</w:t>
            </w:r>
          </w:p>
        </w:tc>
      </w:tr>
      <w:tr w:rsidR="006107A6" w14:paraId="17CEB08F" w14:textId="77777777" w:rsidTr="006107A6">
        <w:tc>
          <w:tcPr>
            <w:tcW w:w="0" w:type="auto"/>
          </w:tcPr>
          <w:p w14:paraId="6CA462CE" w14:textId="77777777" w:rsidR="006107A6" w:rsidRPr="006107A6" w:rsidRDefault="006107A6" w:rsidP="006107A6">
            <w:pPr>
              <w:pStyle w:val="AbbildungOhneRahmen"/>
              <w:rPr>
                <w:sz w:val="22"/>
              </w:rPr>
            </w:pPr>
            <w:r w:rsidRPr="006107A6">
              <w:rPr>
                <w:sz w:val="22"/>
              </w:rPr>
              <w:t>JNA</w:t>
            </w:r>
          </w:p>
        </w:tc>
        <w:tc>
          <w:tcPr>
            <w:tcW w:w="0" w:type="auto"/>
          </w:tcPr>
          <w:p w14:paraId="796F7BCF" w14:textId="60FD860A" w:rsidR="006107A6" w:rsidRPr="006107A6" w:rsidRDefault="00361D7A" w:rsidP="006107A6">
            <w:pPr>
              <w:pStyle w:val="AbbildungOhneRahmen"/>
              <w:jc w:val="right"/>
              <w:rPr>
                <w:sz w:val="22"/>
              </w:rPr>
            </w:pPr>
            <w:r w:rsidRPr="00361D7A">
              <w:rPr>
                <w:sz w:val="22"/>
              </w:rPr>
              <w:t>16</w:t>
            </w:r>
            <w:r>
              <w:rPr>
                <w:sz w:val="22"/>
              </w:rPr>
              <w:t>,</w:t>
            </w:r>
            <w:r w:rsidRPr="00361D7A">
              <w:rPr>
                <w:sz w:val="22"/>
              </w:rPr>
              <w:t>944</w:t>
            </w:r>
          </w:p>
        </w:tc>
        <w:tc>
          <w:tcPr>
            <w:tcW w:w="0" w:type="auto"/>
          </w:tcPr>
          <w:p w14:paraId="3982A78E" w14:textId="34151B38" w:rsidR="006107A6" w:rsidRPr="006107A6" w:rsidRDefault="00361D7A" w:rsidP="006107A6">
            <w:pPr>
              <w:pStyle w:val="AbbildungOhneRahmen"/>
              <w:jc w:val="right"/>
              <w:rPr>
                <w:sz w:val="22"/>
              </w:rPr>
            </w:pPr>
            <w:r w:rsidRPr="00361D7A">
              <w:rPr>
                <w:sz w:val="22"/>
              </w:rPr>
              <w:t>53.31</w:t>
            </w:r>
          </w:p>
        </w:tc>
        <w:tc>
          <w:tcPr>
            <w:tcW w:w="0" w:type="auto"/>
          </w:tcPr>
          <w:p w14:paraId="44EDA185" w14:textId="2CD4AE21" w:rsidR="006107A6" w:rsidRPr="006107A6" w:rsidRDefault="00361D7A" w:rsidP="006107A6">
            <w:pPr>
              <w:pStyle w:val="AbbildungOhneRahmen"/>
              <w:jc w:val="right"/>
              <w:rPr>
                <w:sz w:val="22"/>
              </w:rPr>
            </w:pPr>
            <w:r w:rsidRPr="00361D7A">
              <w:rPr>
                <w:sz w:val="22"/>
              </w:rPr>
              <w:t>4</w:t>
            </w:r>
            <w:r>
              <w:rPr>
                <w:sz w:val="22"/>
              </w:rPr>
              <w:t>,</w:t>
            </w:r>
            <w:r w:rsidRPr="00361D7A">
              <w:rPr>
                <w:sz w:val="22"/>
              </w:rPr>
              <w:t>505</w:t>
            </w:r>
          </w:p>
        </w:tc>
        <w:tc>
          <w:tcPr>
            <w:tcW w:w="0" w:type="auto"/>
          </w:tcPr>
          <w:p w14:paraId="6B5A45C1" w14:textId="75FFCBD2" w:rsidR="006107A6" w:rsidRPr="006107A6" w:rsidRDefault="00361D7A" w:rsidP="006107A6">
            <w:pPr>
              <w:pStyle w:val="AbbildungOhneRahmen"/>
              <w:jc w:val="right"/>
              <w:rPr>
                <w:sz w:val="22"/>
              </w:rPr>
            </w:pPr>
            <w:r w:rsidRPr="00361D7A">
              <w:rPr>
                <w:sz w:val="22"/>
              </w:rPr>
              <w:t>7</w:t>
            </w:r>
            <w:r>
              <w:rPr>
                <w:sz w:val="22"/>
              </w:rPr>
              <w:t>,</w:t>
            </w:r>
            <w:r w:rsidRPr="00361D7A">
              <w:rPr>
                <w:sz w:val="22"/>
              </w:rPr>
              <w:t>392</w:t>
            </w:r>
          </w:p>
        </w:tc>
        <w:tc>
          <w:tcPr>
            <w:tcW w:w="0" w:type="auto"/>
          </w:tcPr>
          <w:p w14:paraId="0132E02C" w14:textId="568ECA25" w:rsidR="006107A6" w:rsidRPr="006107A6" w:rsidRDefault="00361D7A" w:rsidP="006107A6">
            <w:pPr>
              <w:pStyle w:val="AbbildungOhneRahmen"/>
              <w:jc w:val="right"/>
              <w:rPr>
                <w:sz w:val="22"/>
              </w:rPr>
            </w:pPr>
            <w:r w:rsidRPr="00361D7A">
              <w:rPr>
                <w:sz w:val="22"/>
              </w:rPr>
              <w:t>3</w:t>
            </w:r>
            <w:r>
              <w:rPr>
                <w:sz w:val="22"/>
              </w:rPr>
              <w:t>,</w:t>
            </w:r>
            <w:r w:rsidRPr="00361D7A">
              <w:rPr>
                <w:sz w:val="22"/>
              </w:rPr>
              <w:t>136</w:t>
            </w:r>
          </w:p>
        </w:tc>
      </w:tr>
    </w:tbl>
    <w:p w14:paraId="2DB5C03C" w14:textId="746AF24F" w:rsidR="009F3293" w:rsidRPr="009F3293" w:rsidRDefault="00DD5F21" w:rsidP="009F3293">
      <w:pPr>
        <w:pStyle w:val="Beschriftung"/>
        <w:rPr>
          <w:vanish/>
        </w:rPr>
      </w:pPr>
      <w:bookmarkStart w:id="114" w:name="_Ref220598967"/>
      <w:bookmarkStart w:id="115" w:name="_Toc223203726"/>
      <w:r>
        <w:t xml:space="preserve">Tab. </w:t>
      </w:r>
      <w:r>
        <w:fldChar w:fldCharType="begin"/>
      </w:r>
      <w:r>
        <w:instrText xml:space="preserve"> SEQ Tab. \* ARABIC </w:instrText>
      </w:r>
      <w:r>
        <w:fldChar w:fldCharType="separate"/>
      </w:r>
      <w:r w:rsidR="008A128C">
        <w:rPr>
          <w:noProof/>
        </w:rPr>
        <w:t>5</w:t>
      </w:r>
      <w:r>
        <w:fldChar w:fldCharType="end"/>
      </w:r>
      <w:bookmarkEnd w:id="114"/>
      <w:r>
        <w:t>:</w:t>
      </w:r>
      <w:r>
        <w:tab/>
      </w:r>
      <w:r w:rsidR="009F3293" w:rsidRPr="005B63D2">
        <w:t>Results for benchmark 2 of experiment 2</w:t>
      </w:r>
      <w:bookmarkEnd w:id="115"/>
    </w:p>
    <w:p w14:paraId="0B482ACC" w14:textId="309C8C79" w:rsidR="00DD5F21" w:rsidRPr="00DD5F21" w:rsidRDefault="009F3293" w:rsidP="009F3293">
      <w:pPr>
        <w:pStyle w:val="Beschriftung"/>
      </w:pPr>
      <w:r w:rsidRPr="005B63D2">
        <w:t xml:space="preserve">. </w:t>
      </w:r>
      <w:r w:rsidR="00DD5F21">
        <w:t xml:space="preserve">Average execution time in nanoseconds and </w:t>
      </w:r>
      <w:r w:rsidR="00361D7A">
        <w:t>median</w:t>
      </w:r>
      <w:r w:rsidR="00DD5F21">
        <w:t xml:space="preserve"> allocated bytes of benchmark 2 from experiment 2</w:t>
      </w:r>
      <w:r w:rsidR="00361D7A">
        <w:t xml:space="preserve"> and the respective reference benchmark</w:t>
      </w:r>
      <w:r w:rsidR="00DD5F21">
        <w:t>.</w:t>
      </w:r>
    </w:p>
    <w:bookmarkEnd w:id="111"/>
    <w:p w14:paraId="2074407C" w14:textId="6B4B907C" w:rsidR="00AB6091" w:rsidRDefault="006900F1" w:rsidP="002351BE">
      <w:pPr>
        <w:pStyle w:val="AbbildungOhneRahmen"/>
      </w:pPr>
      <w:r>
        <w:t xml:space="preserve">With respect to execution time, LWJGL achieves the best performance with an average of </w:t>
      </w:r>
      <w:r w:rsidR="00361D7A" w:rsidRPr="00361D7A">
        <w:t>318</w:t>
      </w:r>
      <w:r w:rsidR="00361D7A">
        <w:t xml:space="preserve"> </w:t>
      </w:r>
      <w:r>
        <w:t xml:space="preserve">ns, followed by FFMA and LUtils </w:t>
      </w:r>
      <w:r w:rsidR="00E763BA">
        <w:t>exhibiting</w:t>
      </w:r>
      <w:r>
        <w:t xml:space="preserve"> an approximately one order of magnitude </w:t>
      </w:r>
      <w:r w:rsidR="00361D7A">
        <w:t>higher</w:t>
      </w:r>
      <w:r>
        <w:t xml:space="preserve"> average execution time</w:t>
      </w:r>
      <w:r w:rsidR="00361D7A">
        <w:t>s</w:t>
      </w:r>
      <w:r>
        <w:t xml:space="preserve"> </w:t>
      </w:r>
      <w:r w:rsidR="00361D7A">
        <w:t>at</w:t>
      </w:r>
      <w:r>
        <w:t xml:space="preserve"> </w:t>
      </w:r>
      <w:r w:rsidR="00361D7A" w:rsidRPr="00361D7A">
        <w:t>2,730</w:t>
      </w:r>
      <w:r w:rsidR="00361D7A">
        <w:t xml:space="preserve"> </w:t>
      </w:r>
      <w:r w:rsidR="00477EE0">
        <w:t>ns</w:t>
      </w:r>
      <w:r>
        <w:t xml:space="preserve"> and </w:t>
      </w:r>
      <w:r w:rsidR="00361D7A" w:rsidRPr="00361D7A">
        <w:t>3,990</w:t>
      </w:r>
      <w:r w:rsidR="00361D7A">
        <w:t xml:space="preserve"> </w:t>
      </w:r>
      <w:r>
        <w:t xml:space="preserve">ns respectively. JNA exhibits an even higher execution time at </w:t>
      </w:r>
      <w:r w:rsidR="00361D7A" w:rsidRPr="00361D7A">
        <w:t>16,944</w:t>
      </w:r>
      <w:r w:rsidR="00361D7A">
        <w:t xml:space="preserve"> </w:t>
      </w:r>
      <w:r>
        <w:t>ns.</w:t>
      </w:r>
      <w:r w:rsidR="00AB6091">
        <w:t xml:space="preserve"> LWJGL and FFMA exhibit the lowest absolute standard deviation</w:t>
      </w:r>
      <w:r w:rsidR="00E763BA">
        <w:t>s</w:t>
      </w:r>
      <w:r w:rsidR="00AB6091">
        <w:t xml:space="preserve"> with approximately 1</w:t>
      </w:r>
      <w:r w:rsidR="00477EE0">
        <w:t xml:space="preserve"> ns</w:t>
      </w:r>
      <w:r w:rsidR="00AB6091">
        <w:t xml:space="preserve"> and </w:t>
      </w:r>
      <w:r w:rsidR="00361D7A">
        <w:t>12</w:t>
      </w:r>
      <w:r w:rsidR="00AB6091">
        <w:t xml:space="preserve"> ns respectively. LUtils and JNA demonstrate higher absolute standard deviations at </w:t>
      </w:r>
      <w:r w:rsidR="00361D7A" w:rsidRPr="00361D7A">
        <w:t>406</w:t>
      </w:r>
      <w:r w:rsidR="00361D7A">
        <w:t xml:space="preserve"> </w:t>
      </w:r>
      <w:r w:rsidR="00477EE0">
        <w:t xml:space="preserve">ns </w:t>
      </w:r>
      <w:r w:rsidR="00AB6091">
        <w:t xml:space="preserve">and </w:t>
      </w:r>
      <w:r w:rsidR="00361D7A" w:rsidRPr="00361D7A">
        <w:t>100</w:t>
      </w:r>
      <w:r w:rsidR="00361D7A">
        <w:t xml:space="preserve">6 </w:t>
      </w:r>
      <w:r w:rsidR="00AB6091">
        <w:t>ns.</w:t>
      </w:r>
    </w:p>
    <w:p w14:paraId="168D7A15" w14:textId="7D9E0C30" w:rsidR="00AB6091" w:rsidRDefault="00AB6091" w:rsidP="00AB6091">
      <w:pPr>
        <w:pStyle w:val="AbbildungOhneRahmen"/>
      </w:pPr>
      <w:r>
        <w:t>Compari</w:t>
      </w:r>
      <w:r w:rsidR="00A0646A">
        <w:t>ng with the reference benchmark shows that</w:t>
      </w:r>
      <w:r w:rsidR="00BE6275">
        <w:t xml:space="preserve"> LWJGL introduces the smallest absolute overhead associated with write and read operations. Its execution time increases from </w:t>
      </w:r>
      <w:r w:rsidR="000A3F02" w:rsidRPr="00361D7A">
        <w:rPr>
          <w:sz w:val="22"/>
        </w:rPr>
        <w:t>73</w:t>
      </w:r>
      <w:r w:rsidR="000A3F02">
        <w:rPr>
          <w:sz w:val="22"/>
        </w:rPr>
        <w:t xml:space="preserve"> </w:t>
      </w:r>
      <w:r w:rsidR="00BE6275">
        <w:t xml:space="preserve">ns on </w:t>
      </w:r>
      <w:r w:rsidR="00BE6275">
        <w:lastRenderedPageBreak/>
        <w:t xml:space="preserve">average to </w:t>
      </w:r>
      <w:r w:rsidR="000A3F02" w:rsidRPr="00361D7A">
        <w:rPr>
          <w:sz w:val="22"/>
        </w:rPr>
        <w:t>31</w:t>
      </w:r>
      <w:r w:rsidR="000A3F02">
        <w:rPr>
          <w:sz w:val="22"/>
        </w:rPr>
        <w:t xml:space="preserve">8 </w:t>
      </w:r>
      <w:r w:rsidR="00BE6275">
        <w:t>ns (</w:t>
      </w:r>
      <w:r w:rsidR="000A3F02" w:rsidRPr="000A3F02">
        <w:t>244</w:t>
      </w:r>
      <w:r w:rsidR="000A3F02">
        <w:t xml:space="preserve"> </w:t>
      </w:r>
      <w:r w:rsidR="00BE6275">
        <w:t>ns increase; 7</w:t>
      </w:r>
      <w:r w:rsidR="000A3F02">
        <w:t>7</w:t>
      </w:r>
      <w:r w:rsidR="00BE6275">
        <w:t xml:space="preserve">% overhead). FFMA introduces a substantially larger absolute overhead and the largest relative overhead, with execution time rising from </w:t>
      </w:r>
      <w:r w:rsidR="000A3F02" w:rsidRPr="000A3F02">
        <w:t>124</w:t>
      </w:r>
      <w:r w:rsidR="000A3F02">
        <w:t xml:space="preserve"> </w:t>
      </w:r>
      <w:r w:rsidR="00BE6275">
        <w:t xml:space="preserve">ns to </w:t>
      </w:r>
      <w:r w:rsidR="000A3F02" w:rsidRPr="00361D7A">
        <w:rPr>
          <w:sz w:val="22"/>
        </w:rPr>
        <w:t>2</w:t>
      </w:r>
      <w:r w:rsidR="000A3F02">
        <w:rPr>
          <w:sz w:val="22"/>
        </w:rPr>
        <w:t>,</w:t>
      </w:r>
      <w:r w:rsidR="000A3F02" w:rsidRPr="00361D7A">
        <w:rPr>
          <w:sz w:val="22"/>
        </w:rPr>
        <w:t>7</w:t>
      </w:r>
      <w:r w:rsidR="000A3F02">
        <w:rPr>
          <w:sz w:val="22"/>
        </w:rPr>
        <w:t xml:space="preserve">30 </w:t>
      </w:r>
      <w:r w:rsidR="00BE6275">
        <w:t>ns (</w:t>
      </w:r>
      <w:r w:rsidR="000A3F02" w:rsidRPr="000A3F02">
        <w:t>2</w:t>
      </w:r>
      <w:r w:rsidR="000A3F02">
        <w:t>,</w:t>
      </w:r>
      <w:r w:rsidR="000A3F02" w:rsidRPr="000A3F02">
        <w:t>60</w:t>
      </w:r>
      <w:r w:rsidR="000A3F02">
        <w:t xml:space="preserve">6 </w:t>
      </w:r>
      <w:r w:rsidR="00BE6275">
        <w:t xml:space="preserve">ns increase; 95% overhead). LUtils and JNA show smaller proportional increases compared to their already high reference values. LUtils exhibits the smallest relative overhead, rising from </w:t>
      </w:r>
      <w:r w:rsidR="000A3F02" w:rsidRPr="000A3F02">
        <w:t>2,446</w:t>
      </w:r>
      <w:r w:rsidR="00BE6275">
        <w:t xml:space="preserve"> ns in the reference benchmark to </w:t>
      </w:r>
      <w:r w:rsidR="000A3F02" w:rsidRPr="000A3F02">
        <w:t>3,990</w:t>
      </w:r>
      <w:r w:rsidR="000A3F02">
        <w:t xml:space="preserve"> </w:t>
      </w:r>
      <w:r w:rsidR="00BE6275">
        <w:t>ns (</w:t>
      </w:r>
      <w:r w:rsidR="000A3F02" w:rsidRPr="000A3F02">
        <w:t>1</w:t>
      </w:r>
      <w:r w:rsidR="005A03FD">
        <w:t>,</w:t>
      </w:r>
      <w:r w:rsidR="000A3F02" w:rsidRPr="000A3F02">
        <w:t>543</w:t>
      </w:r>
      <w:r w:rsidR="000A3F02">
        <w:t xml:space="preserve"> </w:t>
      </w:r>
      <w:r w:rsidR="00BE6275">
        <w:t xml:space="preserve">ns increase; </w:t>
      </w:r>
      <w:r w:rsidR="000A3F02">
        <w:t>39</w:t>
      </w:r>
      <w:r w:rsidR="00BE6275">
        <w:t xml:space="preserve">% overhead). JNA exhibits by far the largest absolute increase with </w:t>
      </w:r>
      <w:r w:rsidR="005A03FD" w:rsidRPr="005A03FD">
        <w:t>4,505</w:t>
      </w:r>
      <w:r w:rsidR="005A03FD">
        <w:t xml:space="preserve"> </w:t>
      </w:r>
      <w:r w:rsidR="00BE6275">
        <w:t xml:space="preserve">ns in the reference case to </w:t>
      </w:r>
      <w:r w:rsidR="000A3F02" w:rsidRPr="000A3F02">
        <w:t>16,944</w:t>
      </w:r>
      <w:r w:rsidR="000A3F02">
        <w:t xml:space="preserve"> </w:t>
      </w:r>
      <w:r w:rsidR="00BE6275">
        <w:t>ns in the full benchmark (</w:t>
      </w:r>
      <w:r w:rsidR="005A03FD" w:rsidRPr="005A03FD">
        <w:t>12</w:t>
      </w:r>
      <w:r w:rsidR="005A03FD">
        <w:t>,</w:t>
      </w:r>
      <w:r w:rsidR="005A03FD" w:rsidRPr="005A03FD">
        <w:t>438</w:t>
      </w:r>
      <w:r w:rsidR="005A03FD">
        <w:t xml:space="preserve"> </w:t>
      </w:r>
      <w:r w:rsidR="00BE6275">
        <w:t>ns increase; 7</w:t>
      </w:r>
      <w:r w:rsidR="000A3F02">
        <w:t>3</w:t>
      </w:r>
      <w:r w:rsidR="00BE6275">
        <w:t>% overhead).</w:t>
      </w:r>
    </w:p>
    <w:p w14:paraId="6A77D90D" w14:textId="0EBA9F23" w:rsidR="00763DEA" w:rsidRDefault="00763DEA" w:rsidP="00AB6091">
      <w:pPr>
        <w:pStyle w:val="AbbildungOhneRahmen"/>
      </w:pPr>
      <w:r>
        <w:t xml:space="preserve">A similar pattern is observed for heap allocation behaviour. LWJGL displays the lowest allocation rate </w:t>
      </w:r>
      <w:r w:rsidR="000A3F02">
        <w:t>with a median of</w:t>
      </w:r>
      <w:r>
        <w:t xml:space="preserve"> </w:t>
      </w:r>
      <w:r w:rsidR="000A3F02" w:rsidRPr="00361D7A">
        <w:rPr>
          <w:sz w:val="22"/>
        </w:rPr>
        <w:t>576</w:t>
      </w:r>
      <w:r w:rsidR="000A3F02">
        <w:rPr>
          <w:sz w:val="22"/>
        </w:rPr>
        <w:t xml:space="preserve"> </w:t>
      </w:r>
      <w:r>
        <w:t>bytes, followed by FFMA and LUtils with 1</w:t>
      </w:r>
      <w:r w:rsidR="00930780">
        <w:t>,</w:t>
      </w:r>
      <w:r>
        <w:t>400</w:t>
      </w:r>
      <w:r w:rsidR="00477EE0">
        <w:t xml:space="preserve"> bytes</w:t>
      </w:r>
      <w:r>
        <w:t xml:space="preserve"> and </w:t>
      </w:r>
      <w:r w:rsidR="000A3F02" w:rsidRPr="000A3F02">
        <w:t>2,496</w:t>
      </w:r>
      <w:r w:rsidR="000A3F02">
        <w:t xml:space="preserve"> </w:t>
      </w:r>
      <w:r>
        <w:t xml:space="preserve">bytes respectively. The highest number of allocated bytes is again displayed by JNA </w:t>
      </w:r>
      <w:r w:rsidR="000A3F02">
        <w:t>with a median of</w:t>
      </w:r>
      <w:r>
        <w:t xml:space="preserve"> </w:t>
      </w:r>
      <w:r w:rsidR="000A3F02" w:rsidRPr="000A3F02">
        <w:t>7,392</w:t>
      </w:r>
      <w:r w:rsidR="000A3F02">
        <w:t xml:space="preserve"> </w:t>
      </w:r>
      <w:r>
        <w:t xml:space="preserve">bytes. Like the previous benchmarks, the variability across all four libraries is negligible. LWJGL, FFMA and LUtils exhibit standard deviations close to </w:t>
      </w:r>
      <w:r w:rsidR="00930780">
        <w:t>zero</w:t>
      </w:r>
      <w:r>
        <w:t xml:space="preserve"> bytes (&lt; </w:t>
      </w:r>
      <w:r w:rsidRPr="000F3AE5">
        <w:rPr>
          <w:lang w:val="de-DE"/>
        </w:rPr>
        <w:t>0.</w:t>
      </w:r>
      <w:r w:rsidRPr="000F3AE5">
        <w:t>00</w:t>
      </w:r>
      <w:r w:rsidR="000A3F02">
        <w:t>5</w:t>
      </w:r>
      <w:r w:rsidRPr="000F3AE5">
        <w:t xml:space="preserve"> bytes</w:t>
      </w:r>
      <w:r>
        <w:t xml:space="preserve">). JNA reports a standard deviation of approximately </w:t>
      </w:r>
      <w:r w:rsidR="000A3F02">
        <w:t>4</w:t>
      </w:r>
      <w:r>
        <w:t>2 bytes, which is less than 0.</w:t>
      </w:r>
      <w:r w:rsidR="000A3F02">
        <w:t>6</w:t>
      </w:r>
      <w:r>
        <w:t xml:space="preserve">% </w:t>
      </w:r>
      <w:r w:rsidR="003F1230">
        <w:t>proportional</w:t>
      </w:r>
      <w:r>
        <w:t xml:space="preserve"> to the </w:t>
      </w:r>
      <w:r w:rsidR="000A3F02">
        <w:t>median</w:t>
      </w:r>
      <w:r>
        <w:t>.</w:t>
      </w:r>
    </w:p>
    <w:p w14:paraId="37F39857" w14:textId="3F1FA711" w:rsidR="00225B3F" w:rsidRDefault="00225B3F" w:rsidP="006E2A83">
      <w:pPr>
        <w:pStyle w:val="AbbildungOhneRahmen"/>
      </w:pPr>
      <w:r>
        <w:t xml:space="preserve">Relative to the reference benchmark LWJGL displays the smallest absolute increase, rising from 88 bytes to </w:t>
      </w:r>
      <w:r w:rsidR="000A3F02" w:rsidRPr="00361D7A">
        <w:rPr>
          <w:sz w:val="22"/>
        </w:rPr>
        <w:t>576</w:t>
      </w:r>
      <w:r w:rsidR="000A3F02">
        <w:rPr>
          <w:sz w:val="22"/>
        </w:rPr>
        <w:t xml:space="preserve"> </w:t>
      </w:r>
      <w:r>
        <w:t>bytes (</w:t>
      </w:r>
      <w:r w:rsidR="000A3F02" w:rsidRPr="000A3F02">
        <w:t>488</w:t>
      </w:r>
      <w:r w:rsidR="000A3F02">
        <w:t xml:space="preserve"> </w:t>
      </w:r>
      <w:r>
        <w:t>bytes increase; 8</w:t>
      </w:r>
      <w:r w:rsidR="000A3F02">
        <w:t>5</w:t>
      </w:r>
      <w:r>
        <w:t>% overhead), followed by LUtils with the smallest relative overhead, increasing from 1</w:t>
      </w:r>
      <w:r w:rsidR="00930780">
        <w:t>,</w:t>
      </w:r>
      <w:r>
        <w:t>920 bytes to 2</w:t>
      </w:r>
      <w:r w:rsidR="00930780">
        <w:t>,</w:t>
      </w:r>
      <w:r>
        <w:t>4</w:t>
      </w:r>
      <w:r w:rsidR="000A3F02">
        <w:t>96</w:t>
      </w:r>
      <w:r>
        <w:t xml:space="preserve"> bytes (</w:t>
      </w:r>
      <w:r w:rsidR="000A3F02" w:rsidRPr="000A3F02">
        <w:t>576</w:t>
      </w:r>
      <w:r w:rsidR="000A3F02">
        <w:t xml:space="preserve"> </w:t>
      </w:r>
      <w:r>
        <w:t>bytes increase; 2</w:t>
      </w:r>
      <w:r w:rsidR="000A3F02">
        <w:t>3</w:t>
      </w:r>
      <w:r>
        <w:t>% overhead).</w:t>
      </w:r>
      <w:r w:rsidR="00E079FA">
        <w:t xml:space="preserve"> FFMA exhibits the largest relative write/read overhead, rising from 136 bytes to 1</w:t>
      </w:r>
      <w:r w:rsidR="00930780">
        <w:t>,</w:t>
      </w:r>
      <w:r w:rsidR="00E079FA">
        <w:t>400 bytes (1</w:t>
      </w:r>
      <w:r w:rsidR="00930780">
        <w:t>,</w:t>
      </w:r>
      <w:r w:rsidR="00E079FA">
        <w:t xml:space="preserve">264 bytes increase; 90% overhead). The library with the largest absolute increase is JNA, which rises from </w:t>
      </w:r>
      <w:r w:rsidR="000A3F02" w:rsidRPr="000A3F02">
        <w:t>3,136</w:t>
      </w:r>
      <w:r w:rsidR="000A3F02">
        <w:t xml:space="preserve"> </w:t>
      </w:r>
      <w:r w:rsidR="00E079FA">
        <w:t xml:space="preserve">bytes to </w:t>
      </w:r>
      <w:r w:rsidR="000A3F02" w:rsidRPr="000A3F02">
        <w:t>7,392</w:t>
      </w:r>
      <w:r w:rsidR="000A3F02">
        <w:t xml:space="preserve"> </w:t>
      </w:r>
      <w:r w:rsidR="00E079FA">
        <w:t>bytes (</w:t>
      </w:r>
      <w:r w:rsidR="000A3F02" w:rsidRPr="000A3F02">
        <w:t>4</w:t>
      </w:r>
      <w:r w:rsidR="000A3F02">
        <w:t>,</w:t>
      </w:r>
      <w:r w:rsidR="000A3F02" w:rsidRPr="000A3F02">
        <w:t>256</w:t>
      </w:r>
      <w:r w:rsidR="00E079FA">
        <w:t xml:space="preserve"> bytes increase; 5</w:t>
      </w:r>
      <w:r w:rsidR="000A3F02">
        <w:t>8</w:t>
      </w:r>
      <w:r w:rsidR="00E079FA">
        <w:t>% overhead).</w:t>
      </w:r>
    </w:p>
    <w:p w14:paraId="1FCC777B" w14:textId="7F778BBA" w:rsidR="00E079FA" w:rsidRDefault="00E079FA" w:rsidP="00225B3F">
      <w:pPr>
        <w:pStyle w:val="AbbildungOhneRahmen"/>
      </w:pPr>
      <w:r>
        <w:t xml:space="preserve">Compared to benchmark </w:t>
      </w:r>
      <w:r w:rsidR="009E47DF">
        <w:t xml:space="preserve">2 </w:t>
      </w:r>
      <w:r>
        <w:t>of experiment 1, the results of this benchmark show a similar trend. The gaps between the different libraries have not drastically changed. Furthermore, while the absolute overhead in both execution time and allocated bytes has increased across all libraries, the relative overhead displays only minimal changes.</w:t>
      </w:r>
    </w:p>
    <w:p w14:paraId="30754D7C" w14:textId="1C059BDC" w:rsidR="00927668" w:rsidRDefault="00AB6091" w:rsidP="002351BE">
      <w:pPr>
        <w:pStyle w:val="AbbildungOhneRahmen"/>
      </w:pPr>
      <w:r w:rsidRPr="00467929">
        <w:t xml:space="preserve">Overall, the results indicate that LWJGL again provides the most efficient implementation for write and read access, both in terms of execution time and memory allocation overhead. FFMA still outperforms LUtils and JNA, but displays the largest relative write and read overhead of approximately </w:t>
      </w:r>
      <w:r w:rsidR="00467929">
        <w:t>9</w:t>
      </w:r>
      <w:r w:rsidRPr="00467929">
        <w:t>0% in both execution time and memory allocation.</w:t>
      </w:r>
    </w:p>
    <w:p w14:paraId="1E38FAD9" w14:textId="77777777" w:rsidR="00927668" w:rsidRDefault="00927668">
      <w:pPr>
        <w:spacing w:after="160" w:line="259" w:lineRule="auto"/>
        <w:jc w:val="left"/>
      </w:pPr>
      <w:r>
        <w:br w:type="page"/>
      </w:r>
    </w:p>
    <w:p w14:paraId="5BDC02D5" w14:textId="2F2A4183" w:rsidR="002538C8" w:rsidRDefault="002538C8" w:rsidP="00B84F6B">
      <w:pPr>
        <w:pStyle w:val="3Hidden"/>
      </w:pPr>
      <w:r>
        <w:lastRenderedPageBreak/>
        <w:t>Benchmark 2 Interpretation</w:t>
      </w:r>
    </w:p>
    <w:p w14:paraId="11627AE1" w14:textId="46F74EB4" w:rsidR="00467929" w:rsidRDefault="00467929" w:rsidP="00C0418C">
      <w:r>
        <w:t>The results of benchmark</w:t>
      </w:r>
      <w:r w:rsidR="009E47DF">
        <w:t xml:space="preserve"> 2</w:t>
      </w:r>
      <w:r>
        <w:t xml:space="preserve"> of this experiment are very similar to the results of benchmark </w:t>
      </w:r>
      <w:r w:rsidR="009E47DF">
        <w:t>2 from</w:t>
      </w:r>
      <w:r>
        <w:t xml:space="preserve"> experiment</w:t>
      </w:r>
      <w:r w:rsidR="009E47DF">
        <w:t xml:space="preserve"> 1</w:t>
      </w:r>
      <w:r>
        <w:t>. Hence, these results can be interpreted similarly</w:t>
      </w:r>
      <w:r w:rsidR="00C0418C">
        <w:t xml:space="preserve">. That is why only the main points </w:t>
      </w:r>
      <w:r w:rsidR="00FE075C">
        <w:t>are</w:t>
      </w:r>
      <w:r w:rsidR="00C0418C">
        <w:t xml:space="preserve"> listed shortly, and the interpretation can be assumed analogue to </w:t>
      </w:r>
      <w:r w:rsidR="00C0418C">
        <w:fldChar w:fldCharType="begin"/>
      </w:r>
      <w:r w:rsidR="00C0418C">
        <w:instrText xml:space="preserve"> REF _Ref220607889 \r \h </w:instrText>
      </w:r>
      <w:r w:rsidR="00C0418C">
        <w:fldChar w:fldCharType="separate"/>
      </w:r>
      <w:r w:rsidR="008A128C">
        <w:t>4.2.4</w:t>
      </w:r>
      <w:r w:rsidR="00C0418C">
        <w:fldChar w:fldCharType="end"/>
      </w:r>
      <w:r w:rsidR="00C0418C">
        <w:t>:</w:t>
      </w:r>
    </w:p>
    <w:p w14:paraId="6B7E8D32" w14:textId="2EFCA618" w:rsidR="00C0418C" w:rsidRDefault="00C0418C" w:rsidP="00C0418C">
      <w:pPr>
        <w:pStyle w:val="Listenabsatz"/>
        <w:numPr>
          <w:ilvl w:val="0"/>
          <w:numId w:val="70"/>
        </w:numPr>
      </w:pPr>
      <w:r>
        <w:t>The large relative write</w:t>
      </w:r>
      <w:r w:rsidR="00F63AAB">
        <w:t>/</w:t>
      </w:r>
      <w:r>
        <w:t>read overhead of LWJGL is unexpected but can be reasonably explained due to the benchmark code.</w:t>
      </w:r>
    </w:p>
    <w:p w14:paraId="4510AEB2" w14:textId="611438E0" w:rsidR="00C0418C" w:rsidRDefault="00C0418C" w:rsidP="00C0418C">
      <w:pPr>
        <w:pStyle w:val="Listenabsatz"/>
        <w:numPr>
          <w:ilvl w:val="0"/>
          <w:numId w:val="70"/>
        </w:numPr>
      </w:pPr>
      <w:r>
        <w:t xml:space="preserve">The large relative overhead of FFMA can likely be explained by the use of </w:t>
      </w:r>
      <w:r w:rsidRPr="00C0418C">
        <w:rPr>
          <w:rStyle w:val="BerichtCodeZchn"/>
        </w:rPr>
        <w:t>VarHandle</w:t>
      </w:r>
      <w:r>
        <w:t xml:space="preserve"> instead of written or generated functions.</w:t>
      </w:r>
    </w:p>
    <w:p w14:paraId="5B9D0CCB" w14:textId="721C3B03" w:rsidR="00C0418C" w:rsidRDefault="00C0418C" w:rsidP="00C0418C">
      <w:pPr>
        <w:pStyle w:val="Listenabsatz"/>
        <w:numPr>
          <w:ilvl w:val="0"/>
          <w:numId w:val="70"/>
        </w:numPr>
      </w:pPr>
      <w:r>
        <w:t xml:space="preserve">LUtils has the smallest relative overhead, because it translates write and read directly to </w:t>
      </w:r>
      <w:r w:rsidRPr="00C0418C">
        <w:rPr>
          <w:rStyle w:val="BerichtCodeZchn"/>
        </w:rPr>
        <w:t>ByteBuffer.put()</w:t>
      </w:r>
      <w:r>
        <w:t xml:space="preserve"> and </w:t>
      </w:r>
      <w:r w:rsidRPr="00C0418C">
        <w:rPr>
          <w:rStyle w:val="BerichtCodeZchn"/>
        </w:rPr>
        <w:t>ByteBuffer.get()</w:t>
      </w:r>
      <w:r>
        <w:t xml:space="preserve"> methods.</w:t>
      </w:r>
    </w:p>
    <w:p w14:paraId="676286F0" w14:textId="12887B4E" w:rsidR="004127A3" w:rsidRDefault="00C0418C" w:rsidP="004127A3">
      <w:pPr>
        <w:pStyle w:val="Listenabsatz"/>
        <w:numPr>
          <w:ilvl w:val="0"/>
          <w:numId w:val="70"/>
        </w:numPr>
      </w:pPr>
      <w:r>
        <w:t xml:space="preserve">JNA exhibits the largest absolute overhead, </w:t>
      </w:r>
      <w:r w:rsidR="004127A3">
        <w:t>this suggests, that the conversion of the values from the Java-Heap and then writing the converted values to the native memory</w:t>
      </w:r>
      <w:r w:rsidR="00F63AAB">
        <w:t xml:space="preserve"> as well as the reverse process for reading</w:t>
      </w:r>
      <w:r w:rsidR="004127A3">
        <w:t xml:space="preserve"> is very expensive.</w:t>
      </w:r>
    </w:p>
    <w:p w14:paraId="738E46D1" w14:textId="62F49355" w:rsidR="00565DAE" w:rsidRDefault="00C0418C" w:rsidP="00C0418C">
      <w:r>
        <w:t>Only the last observation</w:t>
      </w:r>
      <w:r w:rsidR="009F3FEC">
        <w:t xml:space="preserve"> from </w:t>
      </w:r>
      <w:r w:rsidR="009F3FEC">
        <w:fldChar w:fldCharType="begin"/>
      </w:r>
      <w:r w:rsidR="009F3FEC">
        <w:instrText xml:space="preserve"> REF _Ref220607889 \r \h </w:instrText>
      </w:r>
      <w:r w:rsidR="009F3FEC">
        <w:fldChar w:fldCharType="separate"/>
      </w:r>
      <w:r w:rsidR="008A128C">
        <w:t>4.2.4</w:t>
      </w:r>
      <w:r w:rsidR="009F3FEC">
        <w:fldChar w:fldCharType="end"/>
      </w:r>
      <w:r w:rsidR="009F3FEC">
        <w:t xml:space="preserve"> -</w:t>
      </w:r>
      <w:r w:rsidR="0061104C">
        <w:t xml:space="preserve"> the </w:t>
      </w:r>
      <w:r w:rsidR="00984AB5">
        <w:t xml:space="preserve">large </w:t>
      </w:r>
      <w:r w:rsidR="0061104C">
        <w:t xml:space="preserve">reduction in execution time variability for JNA from </w:t>
      </w:r>
      <w:r w:rsidR="009E47DF">
        <w:t>benchmark 1 to benchmark 2</w:t>
      </w:r>
      <w:r w:rsidR="009F3FEC">
        <w:t xml:space="preserve"> -</w:t>
      </w:r>
      <w:r w:rsidR="0061104C">
        <w:t xml:space="preserve"> cannot be confirmed in </w:t>
      </w:r>
      <w:r w:rsidR="009F3FEC">
        <w:t xml:space="preserve">this </w:t>
      </w:r>
      <w:r w:rsidR="0061104C">
        <w:t>experiment. Specifically,</w:t>
      </w:r>
      <w:r w:rsidR="00F63AAB">
        <w:rPr>
          <w:rStyle w:val="AbbildungOhneRahmenZchn"/>
        </w:rPr>
        <w:t xml:space="preserve"> </w:t>
      </w:r>
      <m:oMath>
        <m:f>
          <m:fPr>
            <m:type m:val="lin"/>
            <m:ctrlPr>
              <w:rPr>
                <w:rStyle w:val="AbbildungOhneRahmenZchn"/>
                <w:rFonts w:ascii="Cambria Math" w:hAnsi="Cambria Math"/>
                <w:i/>
              </w:rPr>
            </m:ctrlPr>
          </m:fPr>
          <m:num>
            <m:r>
              <m:rPr>
                <m:nor/>
              </m:rPr>
              <w:rPr>
                <w:rStyle w:val="AbbildungOhneRahmenZchn"/>
                <w:rFonts w:ascii="Cambria Math" w:hAnsi="Cambria Math"/>
              </w:rPr>
              <m:t>std</m:t>
            </m:r>
          </m:num>
          <m:den>
            <m:r>
              <m:rPr>
                <m:nor/>
              </m:rPr>
              <w:rPr>
                <w:rStyle w:val="AbbildungOhneRahmenZchn"/>
                <w:rFonts w:ascii="Cambria Math" w:hAnsi="Cambria Math"/>
              </w:rPr>
              <m:t>avg</m:t>
            </m:r>
          </m:den>
        </m:f>
      </m:oMath>
      <w:r w:rsidR="0061104C">
        <w:rPr>
          <w:rStyle w:val="AbbildungOhneRahmenZchn"/>
        </w:rPr>
        <w:t xml:space="preserve"> rises</w:t>
      </w:r>
      <w:r w:rsidR="00565DAE">
        <w:rPr>
          <w:rStyle w:val="AbbildungOhneRahmenZchn"/>
        </w:rPr>
        <w:t xml:space="preserve"> from </w:t>
      </w:r>
      <w:r w:rsidR="00984AB5">
        <w:rPr>
          <w:rStyle w:val="AbbildungOhneRahmenZchn"/>
        </w:rPr>
        <w:t>2</w:t>
      </w:r>
      <w:r w:rsidR="00565DAE">
        <w:rPr>
          <w:rStyle w:val="AbbildungOhneRahmenZchn"/>
        </w:rPr>
        <w:t>.</w:t>
      </w:r>
      <w:r w:rsidR="00984AB5">
        <w:rPr>
          <w:rStyle w:val="AbbildungOhneRahmenZchn"/>
        </w:rPr>
        <w:t>27</w:t>
      </w:r>
      <w:r w:rsidR="003116BD">
        <w:rPr>
          <w:rStyle w:val="AbbildungOhneRahmenZchn"/>
        </w:rPr>
        <w:t>%</w:t>
      </w:r>
      <w:r w:rsidR="00565DAE">
        <w:rPr>
          <w:rStyle w:val="AbbildungOhneRahmenZchn"/>
        </w:rPr>
        <w:t xml:space="preserve"> to </w:t>
      </w:r>
      <w:r w:rsidR="00984AB5">
        <w:rPr>
          <w:rStyle w:val="AbbildungOhneRahmenZchn"/>
        </w:rPr>
        <w:t>5</w:t>
      </w:r>
      <w:r w:rsidR="00565DAE">
        <w:rPr>
          <w:rStyle w:val="AbbildungOhneRahmenZchn"/>
        </w:rPr>
        <w:t>.</w:t>
      </w:r>
      <w:r w:rsidR="00984AB5">
        <w:rPr>
          <w:rStyle w:val="AbbildungOhneRahmenZchn"/>
        </w:rPr>
        <w:t>93</w:t>
      </w:r>
      <w:r w:rsidR="003116BD">
        <w:rPr>
          <w:rStyle w:val="AbbildungOhneRahmenZchn"/>
        </w:rPr>
        <w:t>%</w:t>
      </w:r>
      <w:r w:rsidR="00565DAE">
        <w:rPr>
          <w:rStyle w:val="AbbildungOhneRahmenZchn"/>
        </w:rPr>
        <w:t xml:space="preserve">. This </w:t>
      </w:r>
      <w:r w:rsidR="0061104C">
        <w:rPr>
          <w:rStyle w:val="AbbildungOhneRahmenZchn"/>
        </w:rPr>
        <w:t>weakens</w:t>
      </w:r>
      <w:r w:rsidR="00565DAE">
        <w:rPr>
          <w:rStyle w:val="AbbildungOhneRahmenZchn"/>
        </w:rPr>
        <w:t xml:space="preserve"> the</w:t>
      </w:r>
      <w:r w:rsidR="0061104C">
        <w:rPr>
          <w:rStyle w:val="AbbildungOhneRahmenZchn"/>
        </w:rPr>
        <w:t xml:space="preserve"> earlier</w:t>
      </w:r>
      <w:r w:rsidR="00565DAE">
        <w:rPr>
          <w:rStyle w:val="AbbildungOhneRahmenZchn"/>
        </w:rPr>
        <w:t xml:space="preserve"> suggestion that the large variations may stem from allocating the native memory </w:t>
      </w:r>
      <w:r w:rsidR="00565DAE" w:rsidRPr="00565DAE">
        <w:rPr>
          <w:rStyle w:val="AbbildungOhneRahmenZchn"/>
        </w:rPr>
        <w:t>or initiali</w:t>
      </w:r>
      <w:r w:rsidR="00D56400">
        <w:rPr>
          <w:rStyle w:val="AbbildungOhneRahmenZchn"/>
        </w:rPr>
        <w:t>s</w:t>
      </w:r>
      <w:r w:rsidR="00565DAE" w:rsidRPr="00565DAE">
        <w:rPr>
          <w:rStyle w:val="AbbildungOhneRahmenZchn"/>
        </w:rPr>
        <w:t>ing the structure classes</w:t>
      </w:r>
      <w:r w:rsidR="00565DAE">
        <w:rPr>
          <w:rStyle w:val="AbbildungOhneRahmenZchn"/>
        </w:rPr>
        <w:t>.</w:t>
      </w:r>
    </w:p>
    <w:p w14:paraId="64C30546" w14:textId="11414949" w:rsidR="002538C8" w:rsidRDefault="002538C8" w:rsidP="00B84F6B">
      <w:pPr>
        <w:pStyle w:val="3Hidden"/>
      </w:pPr>
      <w:r>
        <w:t>Benchmark 3 Results</w:t>
      </w:r>
    </w:p>
    <w:p w14:paraId="3CD4B73B" w14:textId="72401CF9" w:rsidR="009E19BF" w:rsidRPr="006427B3" w:rsidRDefault="00DD5F21" w:rsidP="009E19BF">
      <w:r>
        <w:fldChar w:fldCharType="begin"/>
      </w:r>
      <w:r>
        <w:instrText xml:space="preserve"> REF _Ref221815107 \h </w:instrText>
      </w:r>
      <w:r>
        <w:fldChar w:fldCharType="separate"/>
      </w:r>
      <w:r w:rsidR="008A128C">
        <w:t xml:space="preserve">Fig. </w:t>
      </w:r>
      <w:r w:rsidR="008A128C">
        <w:rPr>
          <w:noProof/>
        </w:rPr>
        <w:t>8</w:t>
      </w:r>
      <w:r>
        <w:fldChar w:fldCharType="end"/>
      </w:r>
      <w:r>
        <w:t xml:space="preserve"> </w:t>
      </w:r>
      <w:r w:rsidR="004D0F92">
        <w:t xml:space="preserve">and </w:t>
      </w:r>
      <w:r w:rsidR="004D0F92">
        <w:fldChar w:fldCharType="begin"/>
      </w:r>
      <w:r w:rsidR="004D0F92">
        <w:instrText xml:space="preserve"> REF _Ref220610403 \h </w:instrText>
      </w:r>
      <w:r w:rsidR="004D0F92">
        <w:fldChar w:fldCharType="separate"/>
      </w:r>
      <w:r w:rsidR="008A128C">
        <w:t xml:space="preserve">Tab. </w:t>
      </w:r>
      <w:r w:rsidR="008A128C">
        <w:rPr>
          <w:noProof/>
        </w:rPr>
        <w:t>6</w:t>
      </w:r>
      <w:r w:rsidR="004D0F92">
        <w:fldChar w:fldCharType="end"/>
      </w:r>
      <w:r w:rsidR="004D0F92">
        <w:t xml:space="preserve"> summari</w:t>
      </w:r>
      <w:r w:rsidR="00D56400">
        <w:t>s</w:t>
      </w:r>
      <w:r w:rsidR="004D0F92">
        <w:t>e the performance and memory allocation results of benchmark</w:t>
      </w:r>
      <w:r w:rsidR="009E47DF">
        <w:t xml:space="preserve"> 3</w:t>
      </w:r>
      <w:r w:rsidR="004D0F92">
        <w:t xml:space="preserve">. This benchmark evaluates the startup overhead </w:t>
      </w:r>
      <w:r w:rsidR="006665C6">
        <w:t xml:space="preserve">without warmup </w:t>
      </w:r>
      <w:r w:rsidR="00C66EA1">
        <w:t>iterations</w:t>
      </w:r>
      <w:r w:rsidR="004D0F92">
        <w:t xml:space="preserve">. As mentioned before, this benchmark captures </w:t>
      </w:r>
      <w:r w:rsidR="00C66EA1">
        <w:t>one-time initiali</w:t>
      </w:r>
      <w:r w:rsidR="00D56400">
        <w:t>s</w:t>
      </w:r>
      <w:r w:rsidR="00C66EA1">
        <w:t>ation costs</w:t>
      </w:r>
      <w:r w:rsidR="00215D7E">
        <w:t xml:space="preserve"> as well as</w:t>
      </w:r>
      <w:r w:rsidR="00C66EA1">
        <w:t xml:space="preserve"> per-structure setup costs and does not allow a separation of these components. T</w:t>
      </w:r>
      <w:r w:rsidR="004D0F92">
        <w:t>herefore</w:t>
      </w:r>
      <w:r w:rsidR="00C66EA1">
        <w:t>, the results</w:t>
      </w:r>
      <w:r w:rsidR="004D0F92">
        <w:t xml:space="preserve"> must be interpreted with care.</w:t>
      </w:r>
      <w:r w:rsidR="006427B3">
        <w:t xml:space="preserve"> </w:t>
      </w:r>
      <w:r w:rsidR="006665C6">
        <w:t>Furthermore</w:t>
      </w:r>
      <w:r w:rsidR="009E19BF" w:rsidRPr="006427B3">
        <w:t xml:space="preserve">, as discussed in </w:t>
      </w:r>
      <w:r w:rsidR="00C66EA1">
        <w:fldChar w:fldCharType="begin"/>
      </w:r>
      <w:r w:rsidR="00C66EA1">
        <w:instrText xml:space="preserve"> REF _Ref222587057 \r \h </w:instrText>
      </w:r>
      <w:r w:rsidR="00C66EA1">
        <w:fldChar w:fldCharType="separate"/>
      </w:r>
      <w:r w:rsidR="008A128C">
        <w:t>4.1.2</w:t>
      </w:r>
      <w:r w:rsidR="00C66EA1">
        <w:fldChar w:fldCharType="end"/>
      </w:r>
      <w:r w:rsidR="009E19BF" w:rsidRPr="006427B3">
        <w:t xml:space="preserve">, </w:t>
      </w:r>
      <w:r w:rsidR="00C66EA1">
        <w:t>in addition</w:t>
      </w:r>
      <w:r w:rsidR="009E19BF" w:rsidRPr="006427B3">
        <w:t xml:space="preserve"> to the primary measurements, a reference benchmark is included, which allocates the same structures and executes the same read or write operations</w:t>
      </w:r>
      <w:r w:rsidR="006665C6">
        <w:t xml:space="preserve"> with</w:t>
      </w:r>
      <w:r w:rsidR="00215D7E">
        <w:t xml:space="preserve"> a single </w:t>
      </w:r>
      <w:r w:rsidR="006665C6">
        <w:t>warmup</w:t>
      </w:r>
      <w:r w:rsidR="00215D7E">
        <w:t xml:space="preserve"> invocation</w:t>
      </w:r>
      <w:r w:rsidR="009E19BF" w:rsidRPr="006427B3">
        <w:t xml:space="preserve">, to isolate the </w:t>
      </w:r>
      <w:r w:rsidR="00C66EA1">
        <w:t>costs mentioned above</w:t>
      </w:r>
      <w:r w:rsidR="009E19BF" w:rsidRPr="006427B3">
        <w:t>. Due to the substantially smaller measurements of the reference benchmark, all reference lines are so close to the bottom of the plots, that they are almost not visible.</w:t>
      </w:r>
    </w:p>
    <w:p w14:paraId="5C00B0B6" w14:textId="78810B91" w:rsidR="00F04645" w:rsidRDefault="00F04645" w:rsidP="002538C8">
      <w:r w:rsidRPr="00F04645">
        <w:rPr>
          <w:noProof/>
        </w:rPr>
        <w:lastRenderedPageBreak/>
        <w:drawing>
          <wp:inline distT="0" distB="0" distL="0" distR="0" wp14:anchorId="45EFDFF2" wp14:editId="700B2DD6">
            <wp:extent cx="2869806" cy="2152354"/>
            <wp:effectExtent l="0" t="0" r="6985" b="635"/>
            <wp:docPr id="84793581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935812" name="Grafik 5"/>
                    <pic:cNvPicPr>
                      <a:picLocks noChangeAspect="1" noChangeArrowheads="1"/>
                    </pic:cNvPicPr>
                  </pic:nvPicPr>
                  <pic:blipFill>
                    <a:blip r:embed="rId26"/>
                    <a:stretch>
                      <a:fillRect/>
                    </a:stretch>
                  </pic:blipFill>
                  <pic:spPr bwMode="auto">
                    <a:xfrm>
                      <a:off x="0" y="0"/>
                      <a:ext cx="2869806" cy="2152354"/>
                    </a:xfrm>
                    <a:prstGeom prst="rect">
                      <a:avLst/>
                    </a:prstGeom>
                    <a:noFill/>
                    <a:ln>
                      <a:noFill/>
                    </a:ln>
                  </pic:spPr>
                </pic:pic>
              </a:graphicData>
            </a:graphic>
          </wp:inline>
        </w:drawing>
      </w:r>
      <w:r>
        <w:rPr>
          <w:noProof/>
        </w:rPr>
        <w:drawing>
          <wp:inline distT="0" distB="0" distL="0" distR="0" wp14:anchorId="2835762A" wp14:editId="330355D3">
            <wp:extent cx="2867720" cy="2150790"/>
            <wp:effectExtent l="0" t="0" r="8890" b="1905"/>
            <wp:docPr id="150505800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058006" name="Grafik 6"/>
                    <pic:cNvPicPr>
                      <a:picLocks noChangeAspect="1" noChangeArrowheads="1"/>
                    </pic:cNvPicPr>
                  </pic:nvPicPr>
                  <pic:blipFill>
                    <a:blip r:embed="rId27"/>
                    <a:stretch>
                      <a:fillRect/>
                    </a:stretch>
                  </pic:blipFill>
                  <pic:spPr bwMode="auto">
                    <a:xfrm>
                      <a:off x="0" y="0"/>
                      <a:ext cx="2867720" cy="2150790"/>
                    </a:xfrm>
                    <a:prstGeom prst="rect">
                      <a:avLst/>
                    </a:prstGeom>
                    <a:noFill/>
                    <a:ln>
                      <a:noFill/>
                    </a:ln>
                  </pic:spPr>
                </pic:pic>
              </a:graphicData>
            </a:graphic>
          </wp:inline>
        </w:drawing>
      </w:r>
    </w:p>
    <w:p w14:paraId="656AA5B3" w14:textId="3BAA8E42" w:rsidR="002D2505" w:rsidRPr="009F3293" w:rsidRDefault="009E47DF" w:rsidP="002D2505">
      <w:pPr>
        <w:pStyle w:val="Beschriftung"/>
        <w:rPr>
          <w:vanish/>
        </w:rPr>
      </w:pPr>
      <w:bookmarkStart w:id="116" w:name="_Ref220610397"/>
      <w:bookmarkStart w:id="117" w:name="_Ref221815107"/>
      <w:bookmarkStart w:id="118" w:name="_Toc223203739"/>
      <w:r>
        <w:t xml:space="preserve">Fig. </w:t>
      </w:r>
      <w:r>
        <w:fldChar w:fldCharType="begin"/>
      </w:r>
      <w:r>
        <w:instrText xml:space="preserve"> SEQ Fig. \* ARABIC </w:instrText>
      </w:r>
      <w:r>
        <w:fldChar w:fldCharType="separate"/>
      </w:r>
      <w:r w:rsidR="008A128C">
        <w:rPr>
          <w:noProof/>
        </w:rPr>
        <w:t>8</w:t>
      </w:r>
      <w:r>
        <w:fldChar w:fldCharType="end"/>
      </w:r>
      <w:bookmarkEnd w:id="117"/>
      <w:r>
        <w:t>:</w:t>
      </w:r>
      <w:r>
        <w:tab/>
      </w:r>
      <w:r w:rsidRPr="00E21C34">
        <w:t>Results for benchmark 3 of experiment 2</w:t>
      </w:r>
      <w:bookmarkEnd w:id="118"/>
    </w:p>
    <w:p w14:paraId="39EB0730" w14:textId="4763A1D6" w:rsidR="009E47DF" w:rsidRDefault="009E47DF" w:rsidP="009E47DF">
      <w:pPr>
        <w:pStyle w:val="Beschriftung"/>
      </w:pPr>
      <w:r w:rsidRPr="00E21C34">
        <w:t xml:space="preserve">. Left: Boxplot diagram of the execution times across all four libraries. Right: Bar chart of the </w:t>
      </w:r>
      <w:r w:rsidR="00C9794D">
        <w:t xml:space="preserve">median </w:t>
      </w:r>
      <w:r w:rsidRPr="00E21C34">
        <w:t>allocation rate across all four libraries.</w:t>
      </w:r>
    </w:p>
    <w:tbl>
      <w:tblPr>
        <w:tblStyle w:val="Tabellenraster"/>
        <w:tblW w:w="5000" w:type="pct"/>
        <w:tblLook w:val="04A0" w:firstRow="1" w:lastRow="0" w:firstColumn="1" w:lastColumn="0" w:noHBand="0" w:noVBand="1"/>
      </w:tblPr>
      <w:tblGrid>
        <w:gridCol w:w="1009"/>
        <w:gridCol w:w="1995"/>
        <w:gridCol w:w="1906"/>
        <w:gridCol w:w="1213"/>
        <w:gridCol w:w="1726"/>
        <w:gridCol w:w="1213"/>
      </w:tblGrid>
      <w:tr w:rsidR="00C9794D" w14:paraId="65C2CC19" w14:textId="77777777" w:rsidTr="006606D2">
        <w:tc>
          <w:tcPr>
            <w:tcW w:w="0" w:type="auto"/>
            <w:shd w:val="clear" w:color="auto" w:fill="D9D9D9" w:themeFill="background1" w:themeFillShade="D9"/>
          </w:tcPr>
          <w:p w14:paraId="7BA0AA20" w14:textId="77777777" w:rsidR="006606D2" w:rsidRPr="006606D2" w:rsidRDefault="006606D2" w:rsidP="006606D2">
            <w:pPr>
              <w:pStyle w:val="AbbildungOhneRahmen"/>
              <w:jc w:val="center"/>
              <w:rPr>
                <w:b/>
                <w:bCs/>
                <w:sz w:val="22"/>
              </w:rPr>
            </w:pPr>
            <w:r w:rsidRPr="006606D2">
              <w:rPr>
                <w:b/>
                <w:bCs/>
                <w:sz w:val="22"/>
              </w:rPr>
              <w:t>Library</w:t>
            </w:r>
          </w:p>
        </w:tc>
        <w:tc>
          <w:tcPr>
            <w:tcW w:w="0" w:type="auto"/>
            <w:shd w:val="clear" w:color="auto" w:fill="D9D9D9" w:themeFill="background1" w:themeFillShade="D9"/>
          </w:tcPr>
          <w:p w14:paraId="5DAB8A28" w14:textId="25E230CC" w:rsidR="006606D2" w:rsidRPr="006606D2" w:rsidRDefault="006606D2" w:rsidP="006606D2">
            <w:pPr>
              <w:pStyle w:val="AbbildungOhneRahmen"/>
              <w:jc w:val="center"/>
              <w:rPr>
                <w:b/>
                <w:bCs/>
                <w:sz w:val="22"/>
              </w:rPr>
            </w:pPr>
            <w:r w:rsidRPr="006606D2">
              <w:rPr>
                <w:rFonts w:cs="Times New Roman"/>
                <w:b/>
                <w:bCs/>
                <w:sz w:val="22"/>
              </w:rPr>
              <w:t>Ø</w:t>
            </w:r>
            <w:r w:rsidRPr="006606D2">
              <w:rPr>
                <w:b/>
                <w:bCs/>
                <w:sz w:val="22"/>
              </w:rPr>
              <w:t xml:space="preserve"> Exec. Time (ns)</w:t>
            </w:r>
          </w:p>
        </w:tc>
        <w:tc>
          <w:tcPr>
            <w:tcW w:w="0" w:type="auto"/>
            <w:shd w:val="clear" w:color="auto" w:fill="D9D9D9" w:themeFill="background1" w:themeFillShade="D9"/>
          </w:tcPr>
          <w:p w14:paraId="48A1DF3A" w14:textId="1DD3FBC3" w:rsidR="006606D2" w:rsidRPr="006606D2" w:rsidRDefault="006606D2" w:rsidP="006606D2">
            <w:pPr>
              <w:pStyle w:val="AbbildungOhneRahmen"/>
              <w:jc w:val="center"/>
              <w:rPr>
                <w:b/>
                <w:bCs/>
                <w:sz w:val="22"/>
              </w:rPr>
            </w:pPr>
            <w:r w:rsidRPr="006606D2">
              <w:rPr>
                <w:b/>
                <w:bCs/>
                <w:sz w:val="22"/>
              </w:rPr>
              <w:t>Ratio to LWJGL</w:t>
            </w:r>
          </w:p>
        </w:tc>
        <w:tc>
          <w:tcPr>
            <w:tcW w:w="0" w:type="auto"/>
            <w:shd w:val="clear" w:color="auto" w:fill="D9D9D9" w:themeFill="background1" w:themeFillShade="D9"/>
          </w:tcPr>
          <w:p w14:paraId="18DFF62D" w14:textId="2C5B60EB" w:rsidR="006606D2" w:rsidRPr="006606D2" w:rsidRDefault="006606D2" w:rsidP="006606D2">
            <w:pPr>
              <w:pStyle w:val="AbbildungOhneRahmen"/>
              <w:jc w:val="center"/>
              <w:rPr>
                <w:b/>
                <w:bCs/>
                <w:sz w:val="22"/>
              </w:rPr>
            </w:pPr>
            <w:r w:rsidRPr="006606D2">
              <w:rPr>
                <w:b/>
                <w:bCs/>
                <w:sz w:val="22"/>
              </w:rPr>
              <w:t>Reference</w:t>
            </w:r>
          </w:p>
        </w:tc>
        <w:tc>
          <w:tcPr>
            <w:tcW w:w="0" w:type="auto"/>
            <w:shd w:val="clear" w:color="auto" w:fill="D9D9D9" w:themeFill="background1" w:themeFillShade="D9"/>
          </w:tcPr>
          <w:p w14:paraId="62F3E76D" w14:textId="12D25A0F" w:rsidR="006606D2" w:rsidRPr="006606D2" w:rsidRDefault="00C9794D" w:rsidP="006606D2">
            <w:pPr>
              <w:pStyle w:val="AbbildungOhneRahmen"/>
              <w:jc w:val="center"/>
              <w:rPr>
                <w:b/>
                <w:bCs/>
                <w:sz w:val="22"/>
              </w:rPr>
            </w:pPr>
            <w:r>
              <w:rPr>
                <w:b/>
                <w:bCs/>
                <w:sz w:val="22"/>
              </w:rPr>
              <w:t xml:space="preserve">M. </w:t>
            </w:r>
            <w:r w:rsidR="006606D2" w:rsidRPr="006606D2">
              <w:rPr>
                <w:b/>
                <w:bCs/>
                <w:sz w:val="22"/>
              </w:rPr>
              <w:t>Alloc</w:t>
            </w:r>
            <w:r>
              <w:rPr>
                <w:b/>
                <w:bCs/>
                <w:sz w:val="22"/>
              </w:rPr>
              <w:t>.</w:t>
            </w:r>
            <w:r w:rsidR="006606D2" w:rsidRPr="006606D2">
              <w:rPr>
                <w:b/>
                <w:bCs/>
                <w:sz w:val="22"/>
              </w:rPr>
              <w:t xml:space="preserve"> Bytes</w:t>
            </w:r>
          </w:p>
        </w:tc>
        <w:tc>
          <w:tcPr>
            <w:tcW w:w="0" w:type="auto"/>
            <w:shd w:val="clear" w:color="auto" w:fill="D9D9D9" w:themeFill="background1" w:themeFillShade="D9"/>
          </w:tcPr>
          <w:p w14:paraId="42021A96" w14:textId="77777777" w:rsidR="006606D2" w:rsidRPr="006606D2" w:rsidRDefault="006606D2" w:rsidP="006606D2">
            <w:pPr>
              <w:pStyle w:val="AbbildungOhneRahmen"/>
              <w:jc w:val="center"/>
              <w:rPr>
                <w:b/>
                <w:bCs/>
                <w:sz w:val="22"/>
              </w:rPr>
            </w:pPr>
            <w:r w:rsidRPr="006606D2">
              <w:rPr>
                <w:b/>
                <w:bCs/>
                <w:sz w:val="22"/>
              </w:rPr>
              <w:t>Reference</w:t>
            </w:r>
          </w:p>
        </w:tc>
      </w:tr>
      <w:tr w:rsidR="00C9794D" w14:paraId="2F02A2AA" w14:textId="77777777" w:rsidTr="006606D2">
        <w:tc>
          <w:tcPr>
            <w:tcW w:w="0" w:type="auto"/>
          </w:tcPr>
          <w:p w14:paraId="7D1CD297" w14:textId="77777777" w:rsidR="006606D2" w:rsidRPr="006606D2" w:rsidRDefault="006606D2" w:rsidP="006606D2">
            <w:pPr>
              <w:pStyle w:val="AbbildungOhneRahmen"/>
              <w:rPr>
                <w:sz w:val="22"/>
              </w:rPr>
            </w:pPr>
            <w:r w:rsidRPr="006606D2">
              <w:rPr>
                <w:sz w:val="22"/>
              </w:rPr>
              <w:t>LWJGL</w:t>
            </w:r>
          </w:p>
        </w:tc>
        <w:tc>
          <w:tcPr>
            <w:tcW w:w="0" w:type="auto"/>
          </w:tcPr>
          <w:p w14:paraId="55C7E031" w14:textId="1D698B96" w:rsidR="006606D2" w:rsidRPr="006606D2" w:rsidRDefault="00C9794D" w:rsidP="006606D2">
            <w:pPr>
              <w:pStyle w:val="AbbildungOhneRahmen"/>
              <w:jc w:val="right"/>
              <w:rPr>
                <w:sz w:val="22"/>
              </w:rPr>
            </w:pPr>
            <w:r w:rsidRPr="00C9794D">
              <w:rPr>
                <w:sz w:val="22"/>
              </w:rPr>
              <w:t>117</w:t>
            </w:r>
            <w:r>
              <w:rPr>
                <w:sz w:val="22"/>
              </w:rPr>
              <w:t>,</w:t>
            </w:r>
            <w:r w:rsidRPr="00C9794D">
              <w:rPr>
                <w:sz w:val="22"/>
              </w:rPr>
              <w:t>929</w:t>
            </w:r>
            <w:r>
              <w:rPr>
                <w:sz w:val="22"/>
              </w:rPr>
              <w:t>,</w:t>
            </w:r>
            <w:r w:rsidRPr="00C9794D">
              <w:rPr>
                <w:sz w:val="22"/>
              </w:rPr>
              <w:t>805</w:t>
            </w:r>
          </w:p>
        </w:tc>
        <w:tc>
          <w:tcPr>
            <w:tcW w:w="0" w:type="auto"/>
          </w:tcPr>
          <w:p w14:paraId="0F568884" w14:textId="0B9458E3" w:rsidR="006606D2" w:rsidRPr="006606D2" w:rsidRDefault="006606D2" w:rsidP="006107A6">
            <w:pPr>
              <w:pStyle w:val="AbbildungOhneRahmen"/>
              <w:jc w:val="right"/>
              <w:rPr>
                <w:sz w:val="22"/>
              </w:rPr>
            </w:pPr>
            <w:r w:rsidRPr="006606D2">
              <w:rPr>
                <w:sz w:val="22"/>
              </w:rPr>
              <w:t>1.</w:t>
            </w:r>
            <w:r w:rsidR="00C9794D">
              <w:rPr>
                <w:sz w:val="22"/>
              </w:rPr>
              <w:t>0</w:t>
            </w:r>
            <w:r w:rsidRPr="006606D2">
              <w:rPr>
                <w:sz w:val="22"/>
              </w:rPr>
              <w:t>0</w:t>
            </w:r>
          </w:p>
        </w:tc>
        <w:tc>
          <w:tcPr>
            <w:tcW w:w="0" w:type="auto"/>
          </w:tcPr>
          <w:p w14:paraId="6FF0A305" w14:textId="2D66FBBA" w:rsidR="006606D2" w:rsidRPr="006606D2" w:rsidRDefault="00C9794D" w:rsidP="006606D2">
            <w:pPr>
              <w:pStyle w:val="AbbildungOhneRahmen"/>
              <w:jc w:val="right"/>
              <w:rPr>
                <w:sz w:val="22"/>
              </w:rPr>
            </w:pPr>
            <w:r w:rsidRPr="00C9794D">
              <w:rPr>
                <w:sz w:val="22"/>
              </w:rPr>
              <w:t>295</w:t>
            </w:r>
            <w:r>
              <w:rPr>
                <w:sz w:val="22"/>
              </w:rPr>
              <w:t>,</w:t>
            </w:r>
            <w:r w:rsidRPr="00C9794D">
              <w:rPr>
                <w:sz w:val="22"/>
              </w:rPr>
              <w:t>185</w:t>
            </w:r>
          </w:p>
        </w:tc>
        <w:tc>
          <w:tcPr>
            <w:tcW w:w="0" w:type="auto"/>
          </w:tcPr>
          <w:p w14:paraId="7DAAF43E" w14:textId="2561023B" w:rsidR="006606D2" w:rsidRPr="006606D2" w:rsidRDefault="00C9794D" w:rsidP="006606D2">
            <w:pPr>
              <w:pStyle w:val="AbbildungOhneRahmen"/>
              <w:jc w:val="right"/>
              <w:rPr>
                <w:sz w:val="22"/>
              </w:rPr>
            </w:pPr>
            <w:r w:rsidRPr="00C9794D">
              <w:rPr>
                <w:sz w:val="22"/>
                <w:lang w:val="de-DE"/>
              </w:rPr>
              <w:t>1</w:t>
            </w:r>
            <w:r>
              <w:rPr>
                <w:sz w:val="22"/>
                <w:lang w:val="de-DE"/>
              </w:rPr>
              <w:t>,</w:t>
            </w:r>
            <w:r w:rsidRPr="00C9794D">
              <w:rPr>
                <w:sz w:val="22"/>
                <w:lang w:val="de-DE"/>
              </w:rPr>
              <w:t>876</w:t>
            </w:r>
            <w:r>
              <w:rPr>
                <w:sz w:val="22"/>
                <w:lang w:val="de-DE"/>
              </w:rPr>
              <w:t>,</w:t>
            </w:r>
            <w:r w:rsidRPr="00C9794D">
              <w:rPr>
                <w:sz w:val="22"/>
                <w:lang w:val="de-DE"/>
              </w:rPr>
              <w:t>496</w:t>
            </w:r>
          </w:p>
        </w:tc>
        <w:tc>
          <w:tcPr>
            <w:tcW w:w="0" w:type="auto"/>
          </w:tcPr>
          <w:p w14:paraId="2268F16D" w14:textId="13291DDD" w:rsidR="006606D2" w:rsidRPr="006606D2" w:rsidRDefault="00C9794D" w:rsidP="006606D2">
            <w:pPr>
              <w:pStyle w:val="AbbildungOhneRahmen"/>
              <w:jc w:val="right"/>
              <w:rPr>
                <w:sz w:val="22"/>
              </w:rPr>
            </w:pPr>
            <w:r w:rsidRPr="00C9794D">
              <w:rPr>
                <w:sz w:val="22"/>
              </w:rPr>
              <w:t>7</w:t>
            </w:r>
            <w:r>
              <w:rPr>
                <w:sz w:val="22"/>
              </w:rPr>
              <w:t>,</w:t>
            </w:r>
            <w:r w:rsidRPr="00C9794D">
              <w:rPr>
                <w:sz w:val="22"/>
              </w:rPr>
              <w:t>864</w:t>
            </w:r>
          </w:p>
        </w:tc>
      </w:tr>
      <w:tr w:rsidR="00C9794D" w14:paraId="3E803A33" w14:textId="77777777" w:rsidTr="006606D2">
        <w:tc>
          <w:tcPr>
            <w:tcW w:w="0" w:type="auto"/>
          </w:tcPr>
          <w:p w14:paraId="132712DA" w14:textId="77777777" w:rsidR="006606D2" w:rsidRPr="006606D2" w:rsidRDefault="006606D2" w:rsidP="006606D2">
            <w:pPr>
              <w:pStyle w:val="AbbildungOhneRahmen"/>
              <w:rPr>
                <w:sz w:val="22"/>
              </w:rPr>
            </w:pPr>
            <w:r w:rsidRPr="006606D2">
              <w:rPr>
                <w:sz w:val="22"/>
              </w:rPr>
              <w:t>FFMA</w:t>
            </w:r>
          </w:p>
        </w:tc>
        <w:tc>
          <w:tcPr>
            <w:tcW w:w="0" w:type="auto"/>
          </w:tcPr>
          <w:p w14:paraId="5D0AE66C" w14:textId="7A04ECCA" w:rsidR="006606D2" w:rsidRPr="006606D2" w:rsidRDefault="00C9794D" w:rsidP="006606D2">
            <w:pPr>
              <w:pStyle w:val="AbbildungOhneRahmen"/>
              <w:jc w:val="right"/>
              <w:rPr>
                <w:sz w:val="22"/>
              </w:rPr>
            </w:pPr>
            <w:r w:rsidRPr="00C9794D">
              <w:rPr>
                <w:sz w:val="22"/>
              </w:rPr>
              <w:t>99</w:t>
            </w:r>
            <w:r>
              <w:rPr>
                <w:sz w:val="22"/>
              </w:rPr>
              <w:t>,</w:t>
            </w:r>
            <w:r w:rsidRPr="00C9794D">
              <w:rPr>
                <w:sz w:val="22"/>
              </w:rPr>
              <w:t>102</w:t>
            </w:r>
            <w:r>
              <w:rPr>
                <w:sz w:val="22"/>
              </w:rPr>
              <w:t>,</w:t>
            </w:r>
            <w:r w:rsidRPr="00C9794D">
              <w:rPr>
                <w:sz w:val="22"/>
              </w:rPr>
              <w:t>727</w:t>
            </w:r>
          </w:p>
        </w:tc>
        <w:tc>
          <w:tcPr>
            <w:tcW w:w="0" w:type="auto"/>
          </w:tcPr>
          <w:p w14:paraId="2F8D0D3A" w14:textId="3E484451" w:rsidR="006606D2" w:rsidRPr="006606D2" w:rsidRDefault="00C9794D" w:rsidP="006107A6">
            <w:pPr>
              <w:pStyle w:val="AbbildungOhneRahmen"/>
              <w:jc w:val="right"/>
              <w:rPr>
                <w:sz w:val="22"/>
              </w:rPr>
            </w:pPr>
            <w:r w:rsidRPr="00C9794D">
              <w:rPr>
                <w:sz w:val="22"/>
              </w:rPr>
              <w:t>0.84</w:t>
            </w:r>
          </w:p>
        </w:tc>
        <w:tc>
          <w:tcPr>
            <w:tcW w:w="0" w:type="auto"/>
          </w:tcPr>
          <w:p w14:paraId="0636A40A" w14:textId="23E3FA9D" w:rsidR="006606D2" w:rsidRPr="006606D2" w:rsidRDefault="00C9794D" w:rsidP="006606D2">
            <w:pPr>
              <w:pStyle w:val="AbbildungOhneRahmen"/>
              <w:jc w:val="right"/>
              <w:rPr>
                <w:sz w:val="22"/>
              </w:rPr>
            </w:pPr>
            <w:r w:rsidRPr="00C9794D">
              <w:rPr>
                <w:sz w:val="22"/>
              </w:rPr>
              <w:t>1</w:t>
            </w:r>
            <w:r>
              <w:rPr>
                <w:sz w:val="22"/>
              </w:rPr>
              <w:t>,</w:t>
            </w:r>
            <w:r w:rsidRPr="00C9794D">
              <w:rPr>
                <w:sz w:val="22"/>
              </w:rPr>
              <w:t>320</w:t>
            </w:r>
            <w:r>
              <w:rPr>
                <w:sz w:val="22"/>
              </w:rPr>
              <w:t>,</w:t>
            </w:r>
            <w:r w:rsidRPr="00C9794D">
              <w:rPr>
                <w:sz w:val="22"/>
              </w:rPr>
              <w:t>737</w:t>
            </w:r>
          </w:p>
        </w:tc>
        <w:tc>
          <w:tcPr>
            <w:tcW w:w="0" w:type="auto"/>
          </w:tcPr>
          <w:p w14:paraId="793FCF33" w14:textId="25BF2446" w:rsidR="006606D2" w:rsidRPr="006606D2" w:rsidRDefault="00C9794D" w:rsidP="006606D2">
            <w:pPr>
              <w:pStyle w:val="AbbildungOhneRahmen"/>
              <w:jc w:val="right"/>
              <w:rPr>
                <w:sz w:val="22"/>
              </w:rPr>
            </w:pPr>
            <w:r w:rsidRPr="00C9794D">
              <w:rPr>
                <w:sz w:val="22"/>
              </w:rPr>
              <w:t>2</w:t>
            </w:r>
            <w:r>
              <w:rPr>
                <w:sz w:val="22"/>
              </w:rPr>
              <w:t>,</w:t>
            </w:r>
            <w:r w:rsidRPr="00C9794D">
              <w:rPr>
                <w:sz w:val="22"/>
              </w:rPr>
              <w:t>371</w:t>
            </w:r>
            <w:r>
              <w:rPr>
                <w:sz w:val="22"/>
              </w:rPr>
              <w:t>,</w:t>
            </w:r>
            <w:r w:rsidRPr="00C9794D">
              <w:rPr>
                <w:sz w:val="22"/>
              </w:rPr>
              <w:t>496</w:t>
            </w:r>
          </w:p>
        </w:tc>
        <w:tc>
          <w:tcPr>
            <w:tcW w:w="0" w:type="auto"/>
          </w:tcPr>
          <w:p w14:paraId="1FFCC0E1" w14:textId="3E068194" w:rsidR="006606D2" w:rsidRPr="006606D2" w:rsidRDefault="00C9794D" w:rsidP="006606D2">
            <w:pPr>
              <w:pStyle w:val="AbbildungOhneRahmen"/>
              <w:jc w:val="right"/>
              <w:rPr>
                <w:sz w:val="22"/>
              </w:rPr>
            </w:pPr>
            <w:r w:rsidRPr="00C9794D">
              <w:rPr>
                <w:sz w:val="22"/>
              </w:rPr>
              <w:t>8</w:t>
            </w:r>
            <w:r>
              <w:rPr>
                <w:sz w:val="22"/>
              </w:rPr>
              <w:t>,</w:t>
            </w:r>
            <w:r w:rsidRPr="00C9794D">
              <w:rPr>
                <w:sz w:val="22"/>
              </w:rPr>
              <w:t>272</w:t>
            </w:r>
          </w:p>
        </w:tc>
      </w:tr>
      <w:tr w:rsidR="00C9794D" w14:paraId="5B67D68C" w14:textId="77777777" w:rsidTr="006606D2">
        <w:tc>
          <w:tcPr>
            <w:tcW w:w="0" w:type="auto"/>
          </w:tcPr>
          <w:p w14:paraId="584594C9" w14:textId="77777777" w:rsidR="006606D2" w:rsidRPr="006606D2" w:rsidRDefault="006606D2" w:rsidP="006606D2">
            <w:pPr>
              <w:pStyle w:val="AbbildungOhneRahmen"/>
              <w:rPr>
                <w:sz w:val="22"/>
              </w:rPr>
            </w:pPr>
            <w:r w:rsidRPr="006606D2">
              <w:rPr>
                <w:sz w:val="22"/>
              </w:rPr>
              <w:t>LUtils</w:t>
            </w:r>
          </w:p>
        </w:tc>
        <w:tc>
          <w:tcPr>
            <w:tcW w:w="0" w:type="auto"/>
          </w:tcPr>
          <w:p w14:paraId="0069D032" w14:textId="4EF60233" w:rsidR="006606D2" w:rsidRPr="006606D2" w:rsidRDefault="00C9794D" w:rsidP="006606D2">
            <w:pPr>
              <w:pStyle w:val="AbbildungOhneRahmen"/>
              <w:jc w:val="right"/>
              <w:rPr>
                <w:sz w:val="22"/>
              </w:rPr>
            </w:pPr>
            <w:r w:rsidRPr="00C9794D">
              <w:rPr>
                <w:sz w:val="22"/>
              </w:rPr>
              <w:t>81</w:t>
            </w:r>
            <w:r>
              <w:rPr>
                <w:sz w:val="22"/>
              </w:rPr>
              <w:t>,</w:t>
            </w:r>
            <w:r w:rsidRPr="00C9794D">
              <w:rPr>
                <w:sz w:val="22"/>
              </w:rPr>
              <w:t>917</w:t>
            </w:r>
            <w:r>
              <w:rPr>
                <w:sz w:val="22"/>
              </w:rPr>
              <w:t>,</w:t>
            </w:r>
            <w:r w:rsidRPr="00C9794D">
              <w:rPr>
                <w:sz w:val="22"/>
              </w:rPr>
              <w:t>281</w:t>
            </w:r>
          </w:p>
        </w:tc>
        <w:tc>
          <w:tcPr>
            <w:tcW w:w="0" w:type="auto"/>
          </w:tcPr>
          <w:p w14:paraId="4D395173" w14:textId="716C0FE3" w:rsidR="006606D2" w:rsidRPr="006606D2" w:rsidRDefault="00C9794D" w:rsidP="006107A6">
            <w:pPr>
              <w:pStyle w:val="AbbildungOhneRahmen"/>
              <w:jc w:val="right"/>
              <w:rPr>
                <w:sz w:val="22"/>
              </w:rPr>
            </w:pPr>
            <w:r w:rsidRPr="00C9794D">
              <w:rPr>
                <w:sz w:val="22"/>
              </w:rPr>
              <w:t>0.69</w:t>
            </w:r>
          </w:p>
        </w:tc>
        <w:tc>
          <w:tcPr>
            <w:tcW w:w="0" w:type="auto"/>
          </w:tcPr>
          <w:p w14:paraId="7664B43A" w14:textId="42B04D88" w:rsidR="006606D2" w:rsidRPr="006606D2" w:rsidRDefault="00C9794D" w:rsidP="006606D2">
            <w:pPr>
              <w:pStyle w:val="AbbildungOhneRahmen"/>
              <w:jc w:val="right"/>
              <w:rPr>
                <w:sz w:val="22"/>
              </w:rPr>
            </w:pPr>
            <w:r w:rsidRPr="00C9794D">
              <w:rPr>
                <w:sz w:val="22"/>
              </w:rPr>
              <w:t>825</w:t>
            </w:r>
            <w:r>
              <w:rPr>
                <w:sz w:val="22"/>
              </w:rPr>
              <w:t>,</w:t>
            </w:r>
            <w:r w:rsidRPr="00C9794D">
              <w:rPr>
                <w:sz w:val="22"/>
              </w:rPr>
              <w:t>172</w:t>
            </w:r>
          </w:p>
        </w:tc>
        <w:tc>
          <w:tcPr>
            <w:tcW w:w="0" w:type="auto"/>
          </w:tcPr>
          <w:p w14:paraId="1062F967" w14:textId="5DF7C8A8" w:rsidR="006606D2" w:rsidRPr="006606D2" w:rsidRDefault="00C9794D" w:rsidP="006606D2">
            <w:pPr>
              <w:pStyle w:val="AbbildungOhneRahmen"/>
              <w:jc w:val="right"/>
              <w:rPr>
                <w:sz w:val="22"/>
                <w:lang w:val="de-DE"/>
              </w:rPr>
            </w:pPr>
            <w:r w:rsidRPr="00C9794D">
              <w:rPr>
                <w:sz w:val="22"/>
              </w:rPr>
              <w:t>1</w:t>
            </w:r>
            <w:r>
              <w:rPr>
                <w:sz w:val="22"/>
              </w:rPr>
              <w:t>,</w:t>
            </w:r>
            <w:r w:rsidRPr="00C9794D">
              <w:rPr>
                <w:sz w:val="22"/>
              </w:rPr>
              <w:t>823</w:t>
            </w:r>
            <w:r>
              <w:rPr>
                <w:sz w:val="22"/>
              </w:rPr>
              <w:t>,</w:t>
            </w:r>
            <w:r w:rsidRPr="00C9794D">
              <w:rPr>
                <w:sz w:val="22"/>
              </w:rPr>
              <w:t>784</w:t>
            </w:r>
          </w:p>
        </w:tc>
        <w:tc>
          <w:tcPr>
            <w:tcW w:w="0" w:type="auto"/>
          </w:tcPr>
          <w:p w14:paraId="4006AEAC" w14:textId="49A50FDC" w:rsidR="006606D2" w:rsidRPr="00C9794D" w:rsidRDefault="00C9794D" w:rsidP="00C9794D">
            <w:pPr>
              <w:pStyle w:val="AbbildungOhneRahmen"/>
              <w:jc w:val="right"/>
              <w:rPr>
                <w:sz w:val="22"/>
                <w:lang w:val="de-DE"/>
              </w:rPr>
            </w:pPr>
            <w:r w:rsidRPr="00C9794D">
              <w:rPr>
                <w:sz w:val="22"/>
                <w:lang w:val="de-DE"/>
              </w:rPr>
              <w:t>9</w:t>
            </w:r>
            <w:r>
              <w:rPr>
                <w:sz w:val="22"/>
                <w:lang w:val="de-DE"/>
              </w:rPr>
              <w:t>,</w:t>
            </w:r>
            <w:r w:rsidRPr="00C9794D">
              <w:rPr>
                <w:sz w:val="22"/>
                <w:lang w:val="de-DE"/>
              </w:rPr>
              <w:t>256</w:t>
            </w:r>
          </w:p>
        </w:tc>
      </w:tr>
      <w:tr w:rsidR="00C9794D" w14:paraId="6577A6D0" w14:textId="77777777" w:rsidTr="006606D2">
        <w:tc>
          <w:tcPr>
            <w:tcW w:w="0" w:type="auto"/>
          </w:tcPr>
          <w:p w14:paraId="399E9F70" w14:textId="77777777" w:rsidR="006606D2" w:rsidRPr="006606D2" w:rsidRDefault="006606D2" w:rsidP="006606D2">
            <w:pPr>
              <w:pStyle w:val="AbbildungOhneRahmen"/>
              <w:rPr>
                <w:sz w:val="22"/>
              </w:rPr>
            </w:pPr>
            <w:r w:rsidRPr="006606D2">
              <w:rPr>
                <w:sz w:val="22"/>
              </w:rPr>
              <w:t>JNA</w:t>
            </w:r>
          </w:p>
        </w:tc>
        <w:tc>
          <w:tcPr>
            <w:tcW w:w="0" w:type="auto"/>
          </w:tcPr>
          <w:p w14:paraId="155758B7" w14:textId="60709259" w:rsidR="006606D2" w:rsidRPr="006606D2" w:rsidRDefault="00C9794D" w:rsidP="006606D2">
            <w:pPr>
              <w:pStyle w:val="AbbildungOhneRahmen"/>
              <w:jc w:val="right"/>
              <w:rPr>
                <w:sz w:val="22"/>
              </w:rPr>
            </w:pPr>
            <w:r w:rsidRPr="00C9794D">
              <w:rPr>
                <w:sz w:val="22"/>
              </w:rPr>
              <w:t>83</w:t>
            </w:r>
            <w:r>
              <w:rPr>
                <w:sz w:val="22"/>
              </w:rPr>
              <w:t>,</w:t>
            </w:r>
            <w:r w:rsidRPr="00C9794D">
              <w:rPr>
                <w:sz w:val="22"/>
              </w:rPr>
              <w:t>351</w:t>
            </w:r>
            <w:r>
              <w:rPr>
                <w:sz w:val="22"/>
              </w:rPr>
              <w:t>,</w:t>
            </w:r>
            <w:r w:rsidRPr="00C9794D">
              <w:rPr>
                <w:sz w:val="22"/>
              </w:rPr>
              <w:t>354</w:t>
            </w:r>
          </w:p>
        </w:tc>
        <w:tc>
          <w:tcPr>
            <w:tcW w:w="0" w:type="auto"/>
          </w:tcPr>
          <w:p w14:paraId="4E1797E8" w14:textId="2FB4DFF2" w:rsidR="006606D2" w:rsidRPr="006606D2" w:rsidRDefault="00C9794D" w:rsidP="006107A6">
            <w:pPr>
              <w:pStyle w:val="AbbildungOhneRahmen"/>
              <w:jc w:val="right"/>
              <w:rPr>
                <w:sz w:val="22"/>
              </w:rPr>
            </w:pPr>
            <w:r w:rsidRPr="00C9794D">
              <w:rPr>
                <w:sz w:val="22"/>
              </w:rPr>
              <w:t>0.71</w:t>
            </w:r>
          </w:p>
        </w:tc>
        <w:tc>
          <w:tcPr>
            <w:tcW w:w="0" w:type="auto"/>
          </w:tcPr>
          <w:p w14:paraId="52F333D4" w14:textId="22FD064D" w:rsidR="006606D2" w:rsidRPr="006606D2" w:rsidRDefault="00C9794D" w:rsidP="006606D2">
            <w:pPr>
              <w:pStyle w:val="AbbildungOhneRahmen"/>
              <w:jc w:val="right"/>
              <w:rPr>
                <w:sz w:val="22"/>
              </w:rPr>
            </w:pPr>
            <w:r w:rsidRPr="00C9794D">
              <w:rPr>
                <w:sz w:val="22"/>
              </w:rPr>
              <w:t>3</w:t>
            </w:r>
            <w:r>
              <w:rPr>
                <w:sz w:val="22"/>
              </w:rPr>
              <w:t>,</w:t>
            </w:r>
            <w:r w:rsidRPr="00C9794D">
              <w:rPr>
                <w:sz w:val="22"/>
              </w:rPr>
              <w:t>099</w:t>
            </w:r>
            <w:r>
              <w:rPr>
                <w:sz w:val="22"/>
              </w:rPr>
              <w:t>,</w:t>
            </w:r>
            <w:r w:rsidRPr="00C9794D">
              <w:rPr>
                <w:sz w:val="22"/>
              </w:rPr>
              <w:t>412</w:t>
            </w:r>
          </w:p>
        </w:tc>
        <w:tc>
          <w:tcPr>
            <w:tcW w:w="0" w:type="auto"/>
          </w:tcPr>
          <w:p w14:paraId="57183391" w14:textId="0872280F" w:rsidR="006606D2" w:rsidRPr="006606D2" w:rsidRDefault="00C9794D" w:rsidP="006606D2">
            <w:pPr>
              <w:pStyle w:val="AbbildungOhneRahmen"/>
              <w:jc w:val="right"/>
              <w:rPr>
                <w:sz w:val="22"/>
              </w:rPr>
            </w:pPr>
            <w:r w:rsidRPr="00C9794D">
              <w:rPr>
                <w:sz w:val="22"/>
              </w:rPr>
              <w:t>1</w:t>
            </w:r>
            <w:r>
              <w:rPr>
                <w:sz w:val="22"/>
              </w:rPr>
              <w:t>,</w:t>
            </w:r>
            <w:r w:rsidRPr="00C9794D">
              <w:rPr>
                <w:sz w:val="22"/>
              </w:rPr>
              <w:t>756</w:t>
            </w:r>
            <w:r>
              <w:rPr>
                <w:sz w:val="22"/>
              </w:rPr>
              <w:t>,</w:t>
            </w:r>
            <w:r w:rsidRPr="00C9794D">
              <w:rPr>
                <w:sz w:val="22"/>
              </w:rPr>
              <w:t>368</w:t>
            </w:r>
          </w:p>
        </w:tc>
        <w:tc>
          <w:tcPr>
            <w:tcW w:w="0" w:type="auto"/>
          </w:tcPr>
          <w:p w14:paraId="567F1C90" w14:textId="0826BD64" w:rsidR="006606D2" w:rsidRPr="006606D2" w:rsidRDefault="00C9794D" w:rsidP="006606D2">
            <w:pPr>
              <w:pStyle w:val="AbbildungOhneRahmen"/>
              <w:jc w:val="right"/>
              <w:rPr>
                <w:sz w:val="22"/>
              </w:rPr>
            </w:pPr>
            <w:r w:rsidRPr="00C9794D">
              <w:rPr>
                <w:sz w:val="22"/>
              </w:rPr>
              <w:t>15</w:t>
            </w:r>
            <w:r>
              <w:rPr>
                <w:sz w:val="22"/>
              </w:rPr>
              <w:t>,</w:t>
            </w:r>
            <w:r w:rsidRPr="00C9794D">
              <w:rPr>
                <w:sz w:val="22"/>
              </w:rPr>
              <w:t>144</w:t>
            </w:r>
          </w:p>
        </w:tc>
      </w:tr>
    </w:tbl>
    <w:p w14:paraId="2AC74D83" w14:textId="3042AFEB" w:rsidR="002D2505" w:rsidRPr="009F3293" w:rsidRDefault="00DD5F21" w:rsidP="002D2505">
      <w:pPr>
        <w:pStyle w:val="Beschriftung"/>
        <w:rPr>
          <w:vanish/>
        </w:rPr>
      </w:pPr>
      <w:bookmarkStart w:id="119" w:name="_Ref220610403"/>
      <w:bookmarkStart w:id="120" w:name="_Toc223203727"/>
      <w:r>
        <w:t xml:space="preserve">Tab. </w:t>
      </w:r>
      <w:r>
        <w:fldChar w:fldCharType="begin"/>
      </w:r>
      <w:r>
        <w:instrText xml:space="preserve"> SEQ Tab. \* ARABIC </w:instrText>
      </w:r>
      <w:r>
        <w:fldChar w:fldCharType="separate"/>
      </w:r>
      <w:r w:rsidR="008A128C">
        <w:rPr>
          <w:noProof/>
        </w:rPr>
        <w:t>6</w:t>
      </w:r>
      <w:r>
        <w:fldChar w:fldCharType="end"/>
      </w:r>
      <w:bookmarkEnd w:id="119"/>
      <w:r>
        <w:t>:</w:t>
      </w:r>
      <w:r>
        <w:tab/>
      </w:r>
      <w:r w:rsidR="002D2505" w:rsidRPr="00E21C34">
        <w:t>Results for benchmark 3 of experiment 2</w:t>
      </w:r>
      <w:bookmarkEnd w:id="120"/>
    </w:p>
    <w:p w14:paraId="6234B16F" w14:textId="3AF55569" w:rsidR="00DD5F21" w:rsidRPr="00DD5F21" w:rsidRDefault="002D2505" w:rsidP="002D2505">
      <w:pPr>
        <w:pStyle w:val="Beschriftung"/>
      </w:pPr>
      <w:r w:rsidRPr="00E21C34">
        <w:t xml:space="preserve">. </w:t>
      </w:r>
      <w:r w:rsidR="00DD5F21">
        <w:t xml:space="preserve">Average execution time in nanoseconds and </w:t>
      </w:r>
      <w:r w:rsidR="004052CF">
        <w:t xml:space="preserve">median (M.) </w:t>
      </w:r>
      <w:r w:rsidR="00DD5F21">
        <w:t>allocated bytes of benchmark 3 from experiment 2</w:t>
      </w:r>
      <w:r w:rsidR="004052CF">
        <w:t xml:space="preserve"> as well as the respective reference benchmark</w:t>
      </w:r>
      <w:r w:rsidR="00DD5F21">
        <w:t>.</w:t>
      </w:r>
    </w:p>
    <w:bookmarkEnd w:id="116"/>
    <w:p w14:paraId="31632EED" w14:textId="75EB4405" w:rsidR="00910CA1" w:rsidRPr="008939D8" w:rsidRDefault="00910CA1" w:rsidP="008939D8">
      <w:pPr>
        <w:rPr>
          <w:lang w:val="de-DE"/>
        </w:rPr>
      </w:pPr>
      <w:r>
        <w:t xml:space="preserve">With respect to execution time, LUtils achieves the lowest average startup time at </w:t>
      </w:r>
      <m:oMath>
        <m:r>
          <w:rPr>
            <w:rFonts w:ascii="Cambria Math" w:hAnsi="Cambria Math"/>
          </w:rPr>
          <m:t>82⋅</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followed closely by JNA with </w:t>
      </w:r>
      <m:oMath>
        <m:r>
          <w:rPr>
            <w:rFonts w:ascii="Cambria Math" w:hAnsi="Cambria Math"/>
          </w:rPr>
          <m:t>83⋅</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ns. FFMA and LWJGL display noticeably higher execution times with an average of </w:t>
      </w:r>
      <m:oMath>
        <m:r>
          <w:rPr>
            <w:rFonts w:ascii="Cambria Math" w:hAnsi="Cambria Math"/>
          </w:rPr>
          <m:t>9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and </w:t>
      </w:r>
      <m:oMath>
        <m:r>
          <w:rPr>
            <w:rFonts w:ascii="Cambria Math" w:hAnsi="Cambria Math"/>
          </w:rPr>
          <m:t>118⋅</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respectively.</w:t>
      </w:r>
      <w:r w:rsidR="008939D8">
        <w:t xml:space="preserve"> All libraries exhibit relatively large standard deviations. </w:t>
      </w:r>
      <w:r w:rsidR="00215D7E">
        <w:t>JNA</w:t>
      </w:r>
      <w:r w:rsidR="008939D8" w:rsidRPr="008939D8">
        <w:t xml:space="preserve"> shows the largest dispersion, with a standard deviation of </w:t>
      </w:r>
      <m:oMath>
        <m:r>
          <w:rPr>
            <w:rFonts w:ascii="Cambria Math" w:hAnsi="Cambria Math"/>
            <w:lang w:val="de-DE"/>
          </w:rPr>
          <m:t>2.6⋅</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rsidR="008939D8" w:rsidRPr="008939D8">
        <w:t xml:space="preserve"> ns, while LUtils exhibits the lowest variability at </w:t>
      </w:r>
      <m:oMath>
        <m:r>
          <w:rPr>
            <w:rFonts w:ascii="Cambria Math" w:hAnsi="Cambria Math"/>
            <w:lang w:val="de-DE"/>
          </w:rPr>
          <m:t>1.5⋅</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rsidR="008939D8" w:rsidRPr="008939D8">
        <w:t xml:space="preserve"> ns.</w:t>
      </w:r>
      <w:r w:rsidR="008939D8">
        <w:t xml:space="preserve"> </w:t>
      </w:r>
    </w:p>
    <w:p w14:paraId="245740EA" w14:textId="5C1CFCB5" w:rsidR="008939D8" w:rsidRDefault="008939D8" w:rsidP="008939D8">
      <w:pPr>
        <w:pStyle w:val="AbbildungOhneRahmen"/>
      </w:pPr>
      <w:r>
        <w:t xml:space="preserve">The Java-Heap allocations show a slightly different trend. JNA and LUtils demonstrate the lowest </w:t>
      </w:r>
      <w:r w:rsidR="00F31D98">
        <w:t>median</w:t>
      </w:r>
      <w:r>
        <w:t xml:space="preserve"> allocation rate at </w:t>
      </w:r>
      <m:oMath>
        <m:r>
          <w:rPr>
            <w:rFonts w:ascii="Cambria Math" w:hAnsi="Cambria Math"/>
          </w:rPr>
          <m:t>1.7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w:t>
      </w:r>
      <w:r w:rsidR="00215D7E">
        <w:t xml:space="preserve"> and </w:t>
      </w:r>
      <m:oMath>
        <m:r>
          <w:rPr>
            <w:rFonts w:ascii="Cambria Math" w:hAnsi="Cambria Math"/>
            <w:lang w:val="de-DE"/>
          </w:rPr>
          <m:t>1.82⋅</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rsidR="00215D7E">
        <w:t xml:space="preserve"> ns respectively</w:t>
      </w:r>
      <w:r>
        <w:t xml:space="preserve">, closely followed by LWJGL with </w:t>
      </w:r>
      <m:oMath>
        <m:r>
          <w:rPr>
            <w:rFonts w:ascii="Cambria Math" w:hAnsi="Cambria Math"/>
            <w:lang w:val="de-DE"/>
          </w:rPr>
          <m:t>1.88⋅</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t xml:space="preserve"> ns. FFMA exhibits the highest allocation rate with </w:t>
      </w:r>
      <m:oMath>
        <m:r>
          <w:rPr>
            <w:rFonts w:ascii="Cambria Math" w:hAnsi="Cambria Math"/>
          </w:rPr>
          <m:t>2.37⋅</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w:t>
      </w:r>
      <w:r w:rsidR="00531751">
        <w:t xml:space="preserve"> Once again, Java-Heap allocation variability remains low across all evaluated libraries proportional to their high </w:t>
      </w:r>
      <w:r w:rsidR="00215D7E">
        <w:t>median</w:t>
      </w:r>
      <w:r w:rsidR="00531751">
        <w:t xml:space="preserve"> values. </w:t>
      </w:r>
      <w:r w:rsidR="00215D7E">
        <w:t>FFMA</w:t>
      </w:r>
      <w:r w:rsidR="00531751">
        <w:t xml:space="preserve"> exhibits the highest standard deviation at approximately </w:t>
      </w:r>
      <w:r w:rsidR="00215D7E">
        <w:t>284</w:t>
      </w:r>
      <w:r w:rsidR="00531751">
        <w:t xml:space="preserve"> bytes.</w:t>
      </w:r>
    </w:p>
    <w:p w14:paraId="61255B2A" w14:textId="2EF396EF" w:rsidR="001B60E5" w:rsidRDefault="008939D8" w:rsidP="001B60E5">
      <w:pPr>
        <w:pStyle w:val="AbbildungOhneRahmen"/>
      </w:pPr>
      <w:r>
        <w:lastRenderedPageBreak/>
        <w:t xml:space="preserve">Compared to the reference benchmark, the execution times </w:t>
      </w:r>
      <w:r w:rsidR="00215D7E">
        <w:t xml:space="preserve">are again between 26 and 400 times higher for all libraries. The smallest relative increase is exhibited by JNA due to its already high reference value and the largest relative increase is displayed by LWJGL. </w:t>
      </w:r>
      <w:r>
        <w:t xml:space="preserve">The Java-Heap memory allocation results are more than </w:t>
      </w:r>
      <w:r w:rsidR="00215D7E">
        <w:t>115</w:t>
      </w:r>
      <w:r>
        <w:t xml:space="preserve"> times higher across all libraries.</w:t>
      </w:r>
    </w:p>
    <w:p w14:paraId="70B65D51" w14:textId="37C2365A" w:rsidR="001B60E5" w:rsidRPr="008C5E96" w:rsidRDefault="001B60E5" w:rsidP="001B60E5">
      <w:pPr>
        <w:pStyle w:val="AbbildungOhneRahmen"/>
        <w:rPr>
          <w:lang w:val="de-DE"/>
        </w:rPr>
      </w:pPr>
      <w:r>
        <w:t xml:space="preserve">When comparing this benchmark to benchmark </w:t>
      </w:r>
      <w:r w:rsidR="009E47DF">
        <w:t xml:space="preserve">3 </w:t>
      </w:r>
      <w:r>
        <w:t xml:space="preserve">of experiment </w:t>
      </w:r>
      <w:r w:rsidR="00E55068">
        <w:t xml:space="preserve">1, the execution times across all libraries </w:t>
      </w:r>
      <w:r w:rsidR="008C5E96">
        <w:t xml:space="preserve">except LWJGL </w:t>
      </w:r>
      <w:r w:rsidR="00E55068">
        <w:t>increased while the allocation rate remained almost constant. The largest increase in execution</w:t>
      </w:r>
      <w:r w:rsidR="00C66EA1">
        <w:t xml:space="preserve"> time</w:t>
      </w:r>
      <w:r w:rsidR="00E55068">
        <w:t xml:space="preserve"> displayed LUtils with an absolute increase of </w:t>
      </w:r>
      <m:oMath>
        <m:r>
          <w:rPr>
            <w:rFonts w:ascii="Cambria Math" w:hAnsi="Cambria Math"/>
          </w:rPr>
          <m:t>7.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8C5E96">
        <w:t xml:space="preserve"> ns, which is a relative increase of about 11% proportional to the results of experiment 1. In Contrast LWJGL decreased its execution time by </w:t>
      </w:r>
      <m:oMath>
        <m:r>
          <w:rPr>
            <w:rFonts w:ascii="Cambria Math" w:hAnsi="Cambria Math"/>
          </w:rPr>
          <m:t>1.0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8C5E96">
        <w:t xml:space="preserve"> ns, which is a relative decrease of only </w:t>
      </w:r>
      <w:r w:rsidR="00A7722F">
        <w:t>0</w:t>
      </w:r>
      <w:r w:rsidR="008C5E96">
        <w:t>.</w:t>
      </w:r>
      <w:r w:rsidR="00A7722F">
        <w:t>88</w:t>
      </w:r>
      <w:r w:rsidR="008C5E96">
        <w:t>% proportional to the results of experiment 1.</w:t>
      </w:r>
      <w:r w:rsidR="00895EA8">
        <w:t xml:space="preserve"> </w:t>
      </w:r>
      <w:r w:rsidR="00F31D98">
        <w:t>In terms of allocation rate, o</w:t>
      </w:r>
      <w:r w:rsidR="00A7722F">
        <w:t xml:space="preserve">nly </w:t>
      </w:r>
      <w:r w:rsidR="00895EA8">
        <w:t xml:space="preserve">LUtils showed a noticeable increase, rising by approximately </w:t>
      </w:r>
      <m:oMath>
        <m:r>
          <w:rPr>
            <w:rFonts w:ascii="Cambria Math" w:hAnsi="Cambria Math"/>
          </w:rPr>
          <m:t xml:space="preserve">166,736 </m:t>
        </m:r>
      </m:oMath>
      <w:r w:rsidR="00895EA8">
        <w:t xml:space="preserve">bytes which </w:t>
      </w:r>
      <w:r w:rsidR="00A7722F">
        <w:t>is a</w:t>
      </w:r>
      <w:r w:rsidR="00895EA8">
        <w:t xml:space="preserve"> relative increase of 10% proportional to the results of experiment 1.</w:t>
      </w:r>
    </w:p>
    <w:p w14:paraId="6B3C10A7" w14:textId="391EA61A" w:rsidR="00B6660D" w:rsidRPr="001B60E5" w:rsidRDefault="00B6660D" w:rsidP="00F04645">
      <w:pPr>
        <w:pStyle w:val="AbbildungOhneRahmen"/>
      </w:pPr>
      <w:r w:rsidRPr="001B60E5">
        <w:t>Overall, this benchmark shows</w:t>
      </w:r>
      <w:r w:rsidR="00895EA8">
        <w:t xml:space="preserve"> like benchmark</w:t>
      </w:r>
      <w:r w:rsidR="009E47DF">
        <w:t xml:space="preserve"> 3</w:t>
      </w:r>
      <w:r w:rsidR="00895EA8">
        <w:t xml:space="preserve"> of experiment 1</w:t>
      </w:r>
      <w:r w:rsidRPr="001B60E5">
        <w:t>, that the initiali</w:t>
      </w:r>
      <w:r w:rsidR="00D56400">
        <w:t>s</w:t>
      </w:r>
      <w:r w:rsidRPr="001B60E5">
        <w:t>ation costs across all libraries are much higher than the costs for creating, writing to and reading from structures.</w:t>
      </w:r>
    </w:p>
    <w:p w14:paraId="5F432573" w14:textId="62E231B0" w:rsidR="002538C8" w:rsidRDefault="002538C8" w:rsidP="00B84F6B">
      <w:pPr>
        <w:pStyle w:val="3Hidden"/>
      </w:pPr>
      <w:r>
        <w:t>Benchmark 3 Interpretation</w:t>
      </w:r>
    </w:p>
    <w:p w14:paraId="491DC1DF" w14:textId="6DFB5BF6" w:rsidR="007A3697" w:rsidRDefault="007A3697" w:rsidP="002538C8">
      <w:r>
        <w:t>Although the structures in this benchmark are more complex, the observed execution times increase</w:t>
      </w:r>
      <w:r w:rsidR="005331E9">
        <w:t>s</w:t>
      </w:r>
      <w:r>
        <w:t xml:space="preserve"> only marginally. This suggests that the additional per-structure initiali</w:t>
      </w:r>
      <w:r w:rsidR="00D56400">
        <w:t>s</w:t>
      </w:r>
      <w:r>
        <w:t>ation cost is relatively small compared to the dominant one-time initiali</w:t>
      </w:r>
      <w:r w:rsidR="00D56400">
        <w:t>s</w:t>
      </w:r>
      <w:r>
        <w:t>ation overhead, thereby supporting the interpretation made in benchmark</w:t>
      </w:r>
      <w:r w:rsidR="009E47DF">
        <w:t xml:space="preserve"> 3</w:t>
      </w:r>
      <w:r>
        <w:t xml:space="preserve"> of experiment</w:t>
      </w:r>
      <w:r w:rsidR="009E47DF">
        <w:t xml:space="preserve"> 1</w:t>
      </w:r>
      <w:r>
        <w:t>.</w:t>
      </w:r>
      <w:r w:rsidR="00C66EA1">
        <w:t xml:space="preserve"> This interpretation is expected to be further validated or challenged by benchmark 3</w:t>
      </w:r>
      <w:r w:rsidR="009E47DF">
        <w:t xml:space="preserve"> </w:t>
      </w:r>
      <w:r>
        <w:t>of the subsequent experiment</w:t>
      </w:r>
      <w:r w:rsidR="00404B02">
        <w:t>, as it employs a much more complex structure.</w:t>
      </w:r>
    </w:p>
    <w:p w14:paraId="040C6A12" w14:textId="6AD6B47F" w:rsidR="00895EA8" w:rsidRPr="00325FAD" w:rsidRDefault="00404B02" w:rsidP="002538C8">
      <w:r>
        <w:t>Another noteworthy observation is that only LUtils displayed a large increase in both execution time and Java-Heap memory allocation of approximately 10% compared to benchmark</w:t>
      </w:r>
      <w:r w:rsidR="009E47DF">
        <w:t xml:space="preserve"> 3</w:t>
      </w:r>
      <w:r>
        <w:t xml:space="preserve"> in experiment</w:t>
      </w:r>
      <w:r w:rsidR="009E47DF">
        <w:t xml:space="preserve"> 1</w:t>
      </w:r>
      <w:r>
        <w:t xml:space="preserve">. </w:t>
      </w:r>
      <w:r w:rsidR="00325FAD">
        <w:t>This suggests that LUtils requires more initiali</w:t>
      </w:r>
      <w:r w:rsidR="00D56400">
        <w:t>s</w:t>
      </w:r>
      <w:r w:rsidR="00325FAD">
        <w:t>ation logic for the complex structure compared to the other libraries.</w:t>
      </w:r>
    </w:p>
    <w:p w14:paraId="3CFA7411" w14:textId="317FAC82" w:rsidR="002413BC" w:rsidRDefault="002413BC" w:rsidP="002413BC">
      <w:pPr>
        <w:pStyle w:val="berschrift2"/>
      </w:pPr>
      <w:bookmarkStart w:id="121" w:name="_Toc223203855"/>
      <w:r>
        <w:t>Experiment 3</w:t>
      </w:r>
      <w:bookmarkEnd w:id="121"/>
    </w:p>
    <w:p w14:paraId="26AE00FB" w14:textId="1A15850C" w:rsidR="002538C8" w:rsidRDefault="009E47DF" w:rsidP="002538C8">
      <w:r>
        <w:t>E</w:t>
      </w:r>
      <w:r w:rsidR="002538C8">
        <w:t xml:space="preserve">xperiment </w:t>
      </w:r>
      <w:r>
        <w:t xml:space="preserve">3 </w:t>
      </w:r>
      <w:r w:rsidR="002538C8">
        <w:t xml:space="preserve">evaluates large structures across all four libraries. The structures size </w:t>
      </w:r>
      <w:r w:rsidR="00EB2FC5">
        <w:t>of these structures is between 496,000</w:t>
      </w:r>
      <w:r w:rsidR="00477EE0">
        <w:t xml:space="preserve"> bytes</w:t>
      </w:r>
      <w:r w:rsidR="00EB2FC5">
        <w:t xml:space="preserve"> and 1,184,000 bytes</w:t>
      </w:r>
      <w:r w:rsidR="005F66A8">
        <w:t xml:space="preserve">. The structures mostly contain arrays of primitive types or arrays of </w:t>
      </w:r>
      <w:r w:rsidR="00E227D9">
        <w:t xml:space="preserve">small or complex </w:t>
      </w:r>
      <w:r w:rsidR="005F66A8">
        <w:t xml:space="preserve">structures. Thus, this experiment’s goal is to compare structure creation, writing and reading </w:t>
      </w:r>
      <w:r w:rsidR="00E227D9">
        <w:t>of</w:t>
      </w:r>
      <w:r w:rsidR="005F66A8">
        <w:t xml:space="preserve"> very large</w:t>
      </w:r>
      <w:r w:rsidR="00E227D9">
        <w:t xml:space="preserve"> and complex</w:t>
      </w:r>
      <w:r w:rsidR="005F66A8">
        <w:t xml:space="preserve"> structures with a lot of arrays.</w:t>
      </w:r>
      <w:r w:rsidR="00E227D9">
        <w:t xml:space="preserve"> </w:t>
      </w:r>
    </w:p>
    <w:p w14:paraId="7195E3DB" w14:textId="77D0F567" w:rsidR="005F66A8" w:rsidRPr="002538C8" w:rsidRDefault="005F66A8" w:rsidP="002538C8">
      <w:r>
        <w:lastRenderedPageBreak/>
        <w:t>Once again, benchmark</w:t>
      </w:r>
      <w:r w:rsidR="009E47DF">
        <w:t xml:space="preserve"> 1</w:t>
      </w:r>
      <w:r>
        <w:t xml:space="preserve"> allocates five different structures without reading or writing to them. Five structures are used to provide variation in memory layout and reduce the risk of bias caused by library specific optimi</w:t>
      </w:r>
      <w:r w:rsidR="00D56400">
        <w:t>s</w:t>
      </w:r>
      <w:r>
        <w:t xml:space="preserve">ations or inefficiencies. </w:t>
      </w:r>
      <w:r w:rsidR="009E47DF">
        <w:t>B</w:t>
      </w:r>
      <w:r>
        <w:t xml:space="preserve">enchmark </w:t>
      </w:r>
      <w:r w:rsidR="009E47DF">
        <w:t xml:space="preserve">2 and 3 </w:t>
      </w:r>
      <w:r>
        <w:t xml:space="preserve">allocate a single structure to write to and read from. The structure used is complex and provides a large variety of </w:t>
      </w:r>
      <w:r w:rsidR="00014DE7">
        <w:t>write</w:t>
      </w:r>
      <w:r>
        <w:t xml:space="preserve"> and </w:t>
      </w:r>
      <w:r w:rsidR="00014DE7">
        <w:t>read</w:t>
      </w:r>
      <w:r>
        <w:t xml:space="preserve"> operations.</w:t>
      </w:r>
    </w:p>
    <w:p w14:paraId="209999C7" w14:textId="77777777" w:rsidR="002538C8" w:rsidRDefault="002538C8" w:rsidP="00B84F6B">
      <w:pPr>
        <w:pStyle w:val="3Hidden"/>
      </w:pPr>
      <w:r>
        <w:t>Benchmark 1 Results</w:t>
      </w:r>
    </w:p>
    <w:p w14:paraId="298CD4F2" w14:textId="4ABC71A5" w:rsidR="005F66A8" w:rsidRDefault="00DD5F21" w:rsidP="002538C8">
      <w:r>
        <w:fldChar w:fldCharType="begin"/>
      </w:r>
      <w:r>
        <w:instrText xml:space="preserve"> REF _Ref221815114 \h </w:instrText>
      </w:r>
      <w:r>
        <w:fldChar w:fldCharType="separate"/>
      </w:r>
      <w:r w:rsidR="008A128C">
        <w:t xml:space="preserve">Fig. </w:t>
      </w:r>
      <w:r w:rsidR="008A128C">
        <w:rPr>
          <w:noProof/>
        </w:rPr>
        <w:t>9</w:t>
      </w:r>
      <w:r>
        <w:fldChar w:fldCharType="end"/>
      </w:r>
      <w:r>
        <w:t xml:space="preserve"> </w:t>
      </w:r>
      <w:r w:rsidR="009D0FB1">
        <w:t xml:space="preserve">and </w:t>
      </w:r>
      <w:r w:rsidR="009D0FB1">
        <w:fldChar w:fldCharType="begin"/>
      </w:r>
      <w:r w:rsidR="009D0FB1">
        <w:instrText xml:space="preserve"> REF _Ref220675312 \h </w:instrText>
      </w:r>
      <w:r w:rsidR="009D0FB1">
        <w:fldChar w:fldCharType="separate"/>
      </w:r>
      <w:r w:rsidR="008A128C">
        <w:t xml:space="preserve">Tab. </w:t>
      </w:r>
      <w:r w:rsidR="008A128C">
        <w:rPr>
          <w:noProof/>
        </w:rPr>
        <w:t>7</w:t>
      </w:r>
      <w:r w:rsidR="009D0FB1">
        <w:fldChar w:fldCharType="end"/>
      </w:r>
      <w:r w:rsidR="009D0FB1">
        <w:t xml:space="preserve"> present the results of benchmark</w:t>
      </w:r>
      <w:r w:rsidR="009E47DF">
        <w:t xml:space="preserve"> 1</w:t>
      </w:r>
      <w:r w:rsidR="009D0FB1">
        <w:t xml:space="preserve"> </w:t>
      </w:r>
      <w:r w:rsidR="009E47DF">
        <w:t>from</w:t>
      </w:r>
      <w:r w:rsidR="009D0FB1">
        <w:t xml:space="preserve"> experiment 3, which creates and allocates very large and complex structures without performing any </w:t>
      </w:r>
      <w:r w:rsidR="00014DE7">
        <w:t>write/read</w:t>
      </w:r>
      <w:r w:rsidR="009D0FB1">
        <w:t xml:space="preserve"> operations. Due to the large disparity between the evaluated libraries, the y-axis of both plots is once again broken, to improve visual readability. It should be noted that the relative difference between JNA and the other libraries are substantially larger than what is visually suggested.</w:t>
      </w:r>
    </w:p>
    <w:p w14:paraId="54952588" w14:textId="0F6FEEEE" w:rsidR="0026230A" w:rsidRDefault="0026230A" w:rsidP="002538C8">
      <w:r w:rsidRPr="0026230A">
        <w:rPr>
          <w:noProof/>
        </w:rPr>
        <w:drawing>
          <wp:inline distT="0" distB="0" distL="0" distR="0" wp14:anchorId="71F4F6FD" wp14:editId="30F79A30">
            <wp:extent cx="2842672" cy="2132004"/>
            <wp:effectExtent l="0" t="0" r="0" b="1905"/>
            <wp:docPr id="2050539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53912" name="Grafik 1"/>
                    <pic:cNvPicPr>
                      <a:picLocks noChangeAspect="1" noChangeArrowheads="1"/>
                    </pic:cNvPicPr>
                  </pic:nvPicPr>
                  <pic:blipFill>
                    <a:blip r:embed="rId28"/>
                    <a:stretch>
                      <a:fillRect/>
                    </a:stretch>
                  </pic:blipFill>
                  <pic:spPr bwMode="auto">
                    <a:xfrm>
                      <a:off x="0" y="0"/>
                      <a:ext cx="2842672" cy="2132004"/>
                    </a:xfrm>
                    <a:prstGeom prst="rect">
                      <a:avLst/>
                    </a:prstGeom>
                    <a:noFill/>
                    <a:ln>
                      <a:noFill/>
                    </a:ln>
                  </pic:spPr>
                </pic:pic>
              </a:graphicData>
            </a:graphic>
          </wp:inline>
        </w:drawing>
      </w:r>
      <w:r w:rsidRPr="0026230A">
        <w:rPr>
          <w:noProof/>
        </w:rPr>
        <w:drawing>
          <wp:inline distT="0" distB="0" distL="0" distR="0" wp14:anchorId="140A94C1" wp14:editId="2505EEA6">
            <wp:extent cx="2877013" cy="2157760"/>
            <wp:effectExtent l="0" t="0" r="0" b="0"/>
            <wp:docPr id="213638854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388541" name="Grafik 2"/>
                    <pic:cNvPicPr>
                      <a:picLocks noChangeAspect="1" noChangeArrowheads="1"/>
                    </pic:cNvPicPr>
                  </pic:nvPicPr>
                  <pic:blipFill>
                    <a:blip r:embed="rId29"/>
                    <a:stretch>
                      <a:fillRect/>
                    </a:stretch>
                  </pic:blipFill>
                  <pic:spPr bwMode="auto">
                    <a:xfrm>
                      <a:off x="0" y="0"/>
                      <a:ext cx="2877013" cy="2157760"/>
                    </a:xfrm>
                    <a:prstGeom prst="rect">
                      <a:avLst/>
                    </a:prstGeom>
                    <a:noFill/>
                    <a:ln>
                      <a:noFill/>
                    </a:ln>
                  </pic:spPr>
                </pic:pic>
              </a:graphicData>
            </a:graphic>
          </wp:inline>
        </w:drawing>
      </w:r>
    </w:p>
    <w:p w14:paraId="2655EDD5" w14:textId="07A571C9" w:rsidR="002D2505" w:rsidRPr="009F3293" w:rsidRDefault="00DD5F21" w:rsidP="002D2505">
      <w:pPr>
        <w:pStyle w:val="Beschriftung"/>
        <w:rPr>
          <w:vanish/>
        </w:rPr>
      </w:pPr>
      <w:bookmarkStart w:id="122" w:name="_Ref221815114"/>
      <w:bookmarkStart w:id="123" w:name="_Toc223203740"/>
      <w:r>
        <w:t xml:space="preserve">Fig. </w:t>
      </w:r>
      <w:r>
        <w:fldChar w:fldCharType="begin"/>
      </w:r>
      <w:r>
        <w:instrText xml:space="preserve"> SEQ Fig. \* ARABIC </w:instrText>
      </w:r>
      <w:r>
        <w:fldChar w:fldCharType="separate"/>
      </w:r>
      <w:r w:rsidR="008A128C">
        <w:rPr>
          <w:noProof/>
        </w:rPr>
        <w:t>9</w:t>
      </w:r>
      <w:r>
        <w:fldChar w:fldCharType="end"/>
      </w:r>
      <w:bookmarkEnd w:id="122"/>
      <w:r>
        <w:t>:</w:t>
      </w:r>
      <w:r>
        <w:tab/>
      </w:r>
      <w:r w:rsidRPr="00EC607B">
        <w:t xml:space="preserve">Results for benchmark </w:t>
      </w:r>
      <w:r w:rsidR="00A919F6">
        <w:t>1</w:t>
      </w:r>
      <w:r w:rsidRPr="00EC607B">
        <w:t xml:space="preserve"> of experiment 3</w:t>
      </w:r>
      <w:bookmarkEnd w:id="123"/>
    </w:p>
    <w:p w14:paraId="32EB1FF8" w14:textId="4991DB5F" w:rsidR="00DD5F21" w:rsidRDefault="00DD5F21" w:rsidP="00DD5F21">
      <w:pPr>
        <w:pStyle w:val="Beschriftung"/>
      </w:pPr>
      <w:r w:rsidRPr="00EC607B">
        <w:t xml:space="preserve">. Left: Boxplot diagram of the execution times across all four libraries. Right: Bar chart of the </w:t>
      </w:r>
      <w:r w:rsidR="00984AB5">
        <w:t xml:space="preserve">median </w:t>
      </w:r>
      <w:r w:rsidRPr="00EC607B">
        <w:t>allocation rate across all four libraries.</w:t>
      </w:r>
    </w:p>
    <w:tbl>
      <w:tblPr>
        <w:tblStyle w:val="Tabellenraster"/>
        <w:tblW w:w="5000" w:type="pct"/>
        <w:tblLook w:val="04A0" w:firstRow="1" w:lastRow="0" w:firstColumn="1" w:lastColumn="0" w:noHBand="0" w:noVBand="1"/>
      </w:tblPr>
      <w:tblGrid>
        <w:gridCol w:w="1232"/>
        <w:gridCol w:w="3025"/>
        <w:gridCol w:w="2347"/>
        <w:gridCol w:w="2458"/>
      </w:tblGrid>
      <w:tr w:rsidR="009B76CD" w:rsidRPr="00FC189E" w14:paraId="36240FF3" w14:textId="77777777" w:rsidTr="009B76CD">
        <w:trPr>
          <w:tblHeader/>
        </w:trPr>
        <w:tc>
          <w:tcPr>
            <w:tcW w:w="0" w:type="auto"/>
            <w:shd w:val="clear" w:color="auto" w:fill="D9D9D9" w:themeFill="background1" w:themeFillShade="D9"/>
          </w:tcPr>
          <w:p w14:paraId="09E61A72" w14:textId="77777777" w:rsidR="009B76CD" w:rsidRPr="00FC189E" w:rsidRDefault="009B76CD" w:rsidP="009B76CD">
            <w:pPr>
              <w:pStyle w:val="AbbildungOhneRahmen"/>
              <w:jc w:val="center"/>
              <w:rPr>
                <w:b/>
                <w:bCs/>
              </w:rPr>
            </w:pPr>
            <w:r w:rsidRPr="00FC189E">
              <w:rPr>
                <w:b/>
                <w:bCs/>
              </w:rPr>
              <w:t>Library</w:t>
            </w:r>
          </w:p>
        </w:tc>
        <w:tc>
          <w:tcPr>
            <w:tcW w:w="0" w:type="auto"/>
            <w:shd w:val="clear" w:color="auto" w:fill="D9D9D9" w:themeFill="background1" w:themeFillShade="D9"/>
          </w:tcPr>
          <w:p w14:paraId="5B9133FF" w14:textId="73498E20" w:rsidR="009B76CD" w:rsidRPr="00FC189E" w:rsidRDefault="009B76CD" w:rsidP="009B76CD">
            <w:pPr>
              <w:pStyle w:val="AbbildungOhneRahmen"/>
              <w:jc w:val="center"/>
              <w:rPr>
                <w:b/>
                <w:bCs/>
              </w:rPr>
            </w:pPr>
            <w:r w:rsidRPr="008D7C93">
              <w:rPr>
                <w:rFonts w:cs="Times New Roman"/>
                <w:b/>
                <w:bCs/>
              </w:rPr>
              <w:t>Ø</w:t>
            </w:r>
            <w:r w:rsidRPr="00FC189E">
              <w:rPr>
                <w:b/>
                <w:bCs/>
              </w:rPr>
              <w:t xml:space="preserve"> Execution Time (ns)</w:t>
            </w:r>
          </w:p>
        </w:tc>
        <w:tc>
          <w:tcPr>
            <w:tcW w:w="0" w:type="auto"/>
            <w:shd w:val="clear" w:color="auto" w:fill="D9D9D9" w:themeFill="background1" w:themeFillShade="D9"/>
          </w:tcPr>
          <w:p w14:paraId="242DE938" w14:textId="44AEEAA9" w:rsidR="009B76CD" w:rsidRPr="008D7C93" w:rsidRDefault="009B76CD" w:rsidP="009B76CD">
            <w:pPr>
              <w:pStyle w:val="AbbildungOhneRahmen"/>
              <w:jc w:val="center"/>
              <w:rPr>
                <w:rFonts w:cs="Times New Roman"/>
                <w:b/>
                <w:bCs/>
              </w:rPr>
            </w:pPr>
            <w:r>
              <w:rPr>
                <w:rFonts w:cs="Times New Roman"/>
                <w:b/>
                <w:bCs/>
              </w:rPr>
              <w:t>Ratio to LWJGL</w:t>
            </w:r>
          </w:p>
        </w:tc>
        <w:tc>
          <w:tcPr>
            <w:tcW w:w="0" w:type="auto"/>
            <w:shd w:val="clear" w:color="auto" w:fill="D9D9D9" w:themeFill="background1" w:themeFillShade="D9"/>
          </w:tcPr>
          <w:p w14:paraId="6C849A65" w14:textId="1CB9EFB6" w:rsidR="009B76CD" w:rsidRPr="00FC189E" w:rsidRDefault="009B76CD" w:rsidP="009B76CD">
            <w:pPr>
              <w:pStyle w:val="AbbildungOhneRahmen"/>
              <w:jc w:val="center"/>
              <w:rPr>
                <w:b/>
                <w:bCs/>
              </w:rPr>
            </w:pPr>
            <w:r w:rsidRPr="008D7C93">
              <w:rPr>
                <w:rFonts w:cs="Times New Roman"/>
                <w:b/>
                <w:bCs/>
              </w:rPr>
              <w:t>Ø</w:t>
            </w:r>
            <w:r w:rsidRPr="00FC189E">
              <w:rPr>
                <w:b/>
                <w:bCs/>
              </w:rPr>
              <w:t xml:space="preserve"> Allocated Bytes</w:t>
            </w:r>
          </w:p>
        </w:tc>
      </w:tr>
      <w:tr w:rsidR="009B76CD" w:rsidRPr="00FC189E" w14:paraId="2D264A81" w14:textId="77777777" w:rsidTr="009B76CD">
        <w:tc>
          <w:tcPr>
            <w:tcW w:w="0" w:type="auto"/>
          </w:tcPr>
          <w:p w14:paraId="2084AF7A" w14:textId="77777777" w:rsidR="009B76CD" w:rsidRPr="00FC189E" w:rsidRDefault="009B76CD" w:rsidP="009B76CD">
            <w:pPr>
              <w:pStyle w:val="AbbildungOhneRahmen"/>
            </w:pPr>
            <w:r w:rsidRPr="00FC189E">
              <w:t>LWJGL</w:t>
            </w:r>
          </w:p>
        </w:tc>
        <w:tc>
          <w:tcPr>
            <w:tcW w:w="0" w:type="auto"/>
          </w:tcPr>
          <w:p w14:paraId="1D4C98C4" w14:textId="089254CD" w:rsidR="009B76CD" w:rsidRPr="00707559" w:rsidRDefault="00984AB5" w:rsidP="009B76CD">
            <w:pPr>
              <w:pStyle w:val="AbbildungOhneRahmen"/>
              <w:jc w:val="right"/>
            </w:pPr>
            <w:r w:rsidRPr="00984AB5">
              <w:t>16</w:t>
            </w:r>
            <w:r>
              <w:t>,</w:t>
            </w:r>
            <w:r w:rsidRPr="00984AB5">
              <w:t>513</w:t>
            </w:r>
          </w:p>
        </w:tc>
        <w:tc>
          <w:tcPr>
            <w:tcW w:w="0" w:type="auto"/>
          </w:tcPr>
          <w:p w14:paraId="38506A74" w14:textId="0690DC0A" w:rsidR="009B76CD" w:rsidRPr="00707559" w:rsidRDefault="009B76CD" w:rsidP="009B76CD">
            <w:pPr>
              <w:pStyle w:val="AbbildungOhneRahmen"/>
              <w:jc w:val="right"/>
            </w:pPr>
            <w:r>
              <w:t>1.0</w:t>
            </w:r>
            <w:r w:rsidR="00984AB5">
              <w:t>0</w:t>
            </w:r>
          </w:p>
        </w:tc>
        <w:tc>
          <w:tcPr>
            <w:tcW w:w="0" w:type="auto"/>
          </w:tcPr>
          <w:p w14:paraId="1E8D4895" w14:textId="1058C37E" w:rsidR="009B76CD" w:rsidRPr="00707559" w:rsidRDefault="009B76CD" w:rsidP="009B76CD">
            <w:pPr>
              <w:pStyle w:val="AbbildungOhneRahmen"/>
              <w:jc w:val="right"/>
            </w:pPr>
            <w:r w:rsidRPr="00707559">
              <w:t>440</w:t>
            </w:r>
          </w:p>
        </w:tc>
      </w:tr>
      <w:tr w:rsidR="009B76CD" w:rsidRPr="00FC189E" w14:paraId="6E168EB5" w14:textId="77777777" w:rsidTr="009B76CD">
        <w:tc>
          <w:tcPr>
            <w:tcW w:w="0" w:type="auto"/>
          </w:tcPr>
          <w:p w14:paraId="3105108E" w14:textId="77777777" w:rsidR="009B76CD" w:rsidRPr="00FC189E" w:rsidRDefault="009B76CD" w:rsidP="009B76CD">
            <w:pPr>
              <w:pStyle w:val="AbbildungOhneRahmen"/>
            </w:pPr>
            <w:r w:rsidRPr="00FC189E">
              <w:t>FFMA</w:t>
            </w:r>
          </w:p>
        </w:tc>
        <w:tc>
          <w:tcPr>
            <w:tcW w:w="0" w:type="auto"/>
          </w:tcPr>
          <w:p w14:paraId="2A58DB53" w14:textId="2827DEB8" w:rsidR="009B76CD" w:rsidRPr="00FC189E" w:rsidRDefault="00984AB5" w:rsidP="009B76CD">
            <w:pPr>
              <w:pStyle w:val="AbbildungOhneRahmen"/>
              <w:jc w:val="right"/>
            </w:pPr>
            <w:r w:rsidRPr="00984AB5">
              <w:t>1</w:t>
            </w:r>
            <w:r>
              <w:t>,</w:t>
            </w:r>
            <w:r w:rsidRPr="00984AB5">
              <w:t>960</w:t>
            </w:r>
            <w:r>
              <w:t>,</w:t>
            </w:r>
            <w:r w:rsidRPr="00984AB5">
              <w:t>479</w:t>
            </w:r>
          </w:p>
        </w:tc>
        <w:tc>
          <w:tcPr>
            <w:tcW w:w="0" w:type="auto"/>
          </w:tcPr>
          <w:p w14:paraId="1A0ADDC0" w14:textId="09438090" w:rsidR="009B76CD" w:rsidRPr="00707559" w:rsidRDefault="00984AB5" w:rsidP="009B76CD">
            <w:pPr>
              <w:pStyle w:val="AbbildungOhneRahmen"/>
              <w:jc w:val="right"/>
            </w:pPr>
            <w:r w:rsidRPr="00984AB5">
              <w:t>118.72</w:t>
            </w:r>
          </w:p>
        </w:tc>
        <w:tc>
          <w:tcPr>
            <w:tcW w:w="0" w:type="auto"/>
          </w:tcPr>
          <w:p w14:paraId="2DE2BA6C" w14:textId="2EF02820" w:rsidR="009B76CD" w:rsidRPr="00FC189E" w:rsidRDefault="00984AB5" w:rsidP="009B76CD">
            <w:pPr>
              <w:pStyle w:val="AbbildungOhneRahmen"/>
              <w:jc w:val="right"/>
            </w:pPr>
            <w:r w:rsidRPr="00984AB5">
              <w:t>525</w:t>
            </w:r>
          </w:p>
        </w:tc>
      </w:tr>
      <w:tr w:rsidR="009B76CD" w:rsidRPr="00FC189E" w14:paraId="75AC0829" w14:textId="77777777" w:rsidTr="009B76CD">
        <w:tc>
          <w:tcPr>
            <w:tcW w:w="0" w:type="auto"/>
          </w:tcPr>
          <w:p w14:paraId="726DAEE9" w14:textId="77777777" w:rsidR="009B76CD" w:rsidRPr="00FC189E" w:rsidRDefault="009B76CD" w:rsidP="009B76CD">
            <w:pPr>
              <w:pStyle w:val="AbbildungOhneRahmen"/>
            </w:pPr>
            <w:r w:rsidRPr="00FC189E">
              <w:t>LUtils</w:t>
            </w:r>
          </w:p>
        </w:tc>
        <w:tc>
          <w:tcPr>
            <w:tcW w:w="0" w:type="auto"/>
          </w:tcPr>
          <w:p w14:paraId="74DC15E8" w14:textId="0D9686FB" w:rsidR="009B76CD" w:rsidRPr="00FC189E" w:rsidRDefault="00984AB5" w:rsidP="009B76CD">
            <w:pPr>
              <w:pStyle w:val="AbbildungOhneRahmen"/>
              <w:jc w:val="right"/>
            </w:pPr>
            <w:r w:rsidRPr="00984AB5">
              <w:t>489</w:t>
            </w:r>
            <w:r>
              <w:t>,</w:t>
            </w:r>
            <w:r w:rsidRPr="00984AB5">
              <w:t>899</w:t>
            </w:r>
          </w:p>
        </w:tc>
        <w:tc>
          <w:tcPr>
            <w:tcW w:w="0" w:type="auto"/>
          </w:tcPr>
          <w:p w14:paraId="7E764BBE" w14:textId="46F51DC9" w:rsidR="009B76CD" w:rsidRPr="00707559" w:rsidRDefault="00984AB5" w:rsidP="009B76CD">
            <w:pPr>
              <w:pStyle w:val="AbbildungOhneRahmen"/>
              <w:jc w:val="right"/>
            </w:pPr>
            <w:r w:rsidRPr="00984AB5">
              <w:t>29.67</w:t>
            </w:r>
          </w:p>
        </w:tc>
        <w:tc>
          <w:tcPr>
            <w:tcW w:w="0" w:type="auto"/>
          </w:tcPr>
          <w:p w14:paraId="3A414976" w14:textId="578DDA8B" w:rsidR="009B76CD" w:rsidRPr="00FC189E" w:rsidRDefault="00984AB5" w:rsidP="009B76CD">
            <w:pPr>
              <w:pStyle w:val="AbbildungOhneRahmen"/>
              <w:jc w:val="right"/>
            </w:pPr>
            <w:r w:rsidRPr="00984AB5">
              <w:t>58</w:t>
            </w:r>
            <w:r>
              <w:t>,</w:t>
            </w:r>
            <w:r w:rsidRPr="00984AB5">
              <w:t>363</w:t>
            </w:r>
          </w:p>
        </w:tc>
      </w:tr>
      <w:tr w:rsidR="009B76CD" w:rsidRPr="00FC189E" w14:paraId="09F1112A" w14:textId="77777777" w:rsidTr="009B76CD">
        <w:tc>
          <w:tcPr>
            <w:tcW w:w="0" w:type="auto"/>
          </w:tcPr>
          <w:p w14:paraId="63C1F3FE" w14:textId="77777777" w:rsidR="009B76CD" w:rsidRPr="00FC189E" w:rsidRDefault="009B76CD" w:rsidP="009B76CD">
            <w:pPr>
              <w:pStyle w:val="AbbildungOhneRahmen"/>
            </w:pPr>
            <w:r w:rsidRPr="00FC189E">
              <w:t>JNA</w:t>
            </w:r>
          </w:p>
        </w:tc>
        <w:tc>
          <w:tcPr>
            <w:tcW w:w="0" w:type="auto"/>
          </w:tcPr>
          <w:p w14:paraId="22BA5515" w14:textId="066452C2" w:rsidR="009B76CD" w:rsidRPr="00FC189E" w:rsidRDefault="00984AB5" w:rsidP="009B76CD">
            <w:pPr>
              <w:pStyle w:val="AbbildungOhneRahmen"/>
              <w:jc w:val="right"/>
            </w:pPr>
            <w:r w:rsidRPr="00984AB5">
              <w:t>301</w:t>
            </w:r>
            <w:r>
              <w:t>,</w:t>
            </w:r>
            <w:r w:rsidRPr="00984AB5">
              <w:t>014</w:t>
            </w:r>
            <w:r>
              <w:t>,</w:t>
            </w:r>
            <w:r w:rsidRPr="00984AB5">
              <w:t>709</w:t>
            </w:r>
          </w:p>
        </w:tc>
        <w:tc>
          <w:tcPr>
            <w:tcW w:w="0" w:type="auto"/>
          </w:tcPr>
          <w:p w14:paraId="388FC178" w14:textId="15BD4044" w:rsidR="009B76CD" w:rsidRDefault="00984AB5" w:rsidP="009B76CD">
            <w:pPr>
              <w:pStyle w:val="AbbildungOhneRahmen"/>
              <w:tabs>
                <w:tab w:val="left" w:pos="1263"/>
              </w:tabs>
              <w:jc w:val="right"/>
            </w:pPr>
            <w:r w:rsidRPr="00984AB5">
              <w:t>18</w:t>
            </w:r>
            <w:r>
              <w:t>,</w:t>
            </w:r>
            <w:r w:rsidRPr="00984AB5">
              <w:t>228</w:t>
            </w:r>
            <w:r>
              <w:t>.94</w:t>
            </w:r>
          </w:p>
        </w:tc>
        <w:tc>
          <w:tcPr>
            <w:tcW w:w="0" w:type="auto"/>
          </w:tcPr>
          <w:p w14:paraId="615EB921" w14:textId="3571D4CA" w:rsidR="009B76CD" w:rsidRPr="00FC189E" w:rsidRDefault="00984AB5" w:rsidP="009B76CD">
            <w:pPr>
              <w:pStyle w:val="AbbildungOhneRahmen"/>
              <w:tabs>
                <w:tab w:val="left" w:pos="1263"/>
              </w:tabs>
              <w:jc w:val="right"/>
            </w:pPr>
            <w:r w:rsidRPr="00984AB5">
              <w:t>110</w:t>
            </w:r>
            <w:r>
              <w:t>,</w:t>
            </w:r>
            <w:r w:rsidRPr="00984AB5">
              <w:t>294</w:t>
            </w:r>
            <w:r>
              <w:t>,</w:t>
            </w:r>
            <w:r w:rsidRPr="00984AB5">
              <w:t>524</w:t>
            </w:r>
          </w:p>
        </w:tc>
      </w:tr>
    </w:tbl>
    <w:p w14:paraId="2051F4DA" w14:textId="104EC26D" w:rsidR="002D2505" w:rsidRPr="009F3293" w:rsidRDefault="00DD5F21" w:rsidP="002D2505">
      <w:pPr>
        <w:pStyle w:val="Beschriftung"/>
        <w:rPr>
          <w:vanish/>
        </w:rPr>
      </w:pPr>
      <w:bookmarkStart w:id="124" w:name="_Ref220675312"/>
      <w:bookmarkStart w:id="125" w:name="_Toc223203728"/>
      <w:r>
        <w:t xml:space="preserve">Tab. </w:t>
      </w:r>
      <w:r>
        <w:fldChar w:fldCharType="begin"/>
      </w:r>
      <w:r>
        <w:instrText xml:space="preserve"> SEQ Tab. \* ARABIC </w:instrText>
      </w:r>
      <w:r>
        <w:fldChar w:fldCharType="separate"/>
      </w:r>
      <w:r w:rsidR="008A128C">
        <w:rPr>
          <w:noProof/>
        </w:rPr>
        <w:t>7</w:t>
      </w:r>
      <w:r>
        <w:fldChar w:fldCharType="end"/>
      </w:r>
      <w:bookmarkEnd w:id="124"/>
      <w:r>
        <w:t>:</w:t>
      </w:r>
      <w:r>
        <w:tab/>
      </w:r>
      <w:r w:rsidR="002D2505" w:rsidRPr="00EC607B">
        <w:t>Results for benchmark 3 of experiment 3</w:t>
      </w:r>
      <w:bookmarkEnd w:id="125"/>
    </w:p>
    <w:p w14:paraId="2FB911D8" w14:textId="77777777" w:rsidR="00927668" w:rsidRDefault="002D2505" w:rsidP="002D2505">
      <w:pPr>
        <w:pStyle w:val="Beschriftung"/>
      </w:pPr>
      <w:r w:rsidRPr="00EC607B">
        <w:t xml:space="preserve">. </w:t>
      </w:r>
      <w:r w:rsidR="00DD5F21" w:rsidRPr="00FC189E">
        <w:t xml:space="preserve">Average execution time in nanoseconds and </w:t>
      </w:r>
      <w:r w:rsidR="00984AB5">
        <w:t>median</w:t>
      </w:r>
      <w:r w:rsidR="00DD5F21" w:rsidRPr="00FC189E">
        <w:t xml:space="preserve"> allocated bytes of benchmark</w:t>
      </w:r>
      <w:r w:rsidR="00DD5F21">
        <w:t xml:space="preserve"> 1</w:t>
      </w:r>
      <w:r w:rsidR="00DD5F21" w:rsidRPr="00FC189E">
        <w:t xml:space="preserve"> f</w:t>
      </w:r>
      <w:r w:rsidR="00DD5F21">
        <w:t>rom</w:t>
      </w:r>
      <w:r w:rsidR="00DD5F21" w:rsidRPr="00FC189E">
        <w:t xml:space="preserve"> experiment </w:t>
      </w:r>
      <w:r w:rsidR="00DD5F21">
        <w:t>3</w:t>
      </w:r>
      <w:r w:rsidR="00DD5F21" w:rsidRPr="00FC189E">
        <w:t>.</w:t>
      </w:r>
    </w:p>
    <w:p w14:paraId="786F67DA" w14:textId="77777777" w:rsidR="00927668" w:rsidRDefault="00927668">
      <w:pPr>
        <w:spacing w:after="160" w:line="259" w:lineRule="auto"/>
        <w:jc w:val="left"/>
        <w:rPr>
          <w:iCs/>
          <w:szCs w:val="18"/>
        </w:rPr>
      </w:pPr>
      <w:r>
        <w:br w:type="page"/>
      </w:r>
    </w:p>
    <w:p w14:paraId="52942062" w14:textId="47F4F988" w:rsidR="0026230A" w:rsidRDefault="009D0FB1" w:rsidP="0026230A">
      <w:pPr>
        <w:pStyle w:val="AbbildungOhneRahmen"/>
      </w:pPr>
      <w:r>
        <w:lastRenderedPageBreak/>
        <w:t xml:space="preserve">Once again LWJGL outperforms all other libraries, achieving an average execution time of </w:t>
      </w:r>
      <w:r w:rsidR="00984AB5" w:rsidRPr="00984AB5">
        <w:t>16,513</w:t>
      </w:r>
      <w:r w:rsidR="00984AB5">
        <w:t xml:space="preserve"> </w:t>
      </w:r>
      <w:r>
        <w:t>ns.</w:t>
      </w:r>
      <w:r w:rsidR="00DF7770">
        <w:t xml:space="preserve"> FFMA and LUtils exhibit </w:t>
      </w:r>
      <w:r w:rsidR="007B0653">
        <w:t>more than one</w:t>
      </w:r>
      <w:r w:rsidR="00DF7770">
        <w:t xml:space="preserve"> order of magnitude higher execution times with </w:t>
      </w:r>
      <w:r w:rsidR="007B0653" w:rsidRPr="007B0653">
        <w:t>1,960,479</w:t>
      </w:r>
      <w:r w:rsidR="007B0653">
        <w:t xml:space="preserve"> </w:t>
      </w:r>
      <w:r w:rsidR="003323C3">
        <w:t xml:space="preserve">ns and </w:t>
      </w:r>
      <w:r w:rsidR="007B0653" w:rsidRPr="007B0653">
        <w:t>489,899</w:t>
      </w:r>
      <w:r w:rsidR="007B0653">
        <w:t xml:space="preserve"> </w:t>
      </w:r>
      <w:r w:rsidR="003323C3">
        <w:t>ns respectively</w:t>
      </w:r>
      <w:r w:rsidR="00DF7770">
        <w:t>.</w:t>
      </w:r>
      <w:r w:rsidR="003323C3">
        <w:t xml:space="preserve"> This means, f</w:t>
      </w:r>
      <w:r w:rsidR="00DF7770">
        <w:t xml:space="preserve">or the first time LUtils outperforms FFMA </w:t>
      </w:r>
      <w:r w:rsidR="003323C3">
        <w:t xml:space="preserve">in terms of execution time. JNA demonstrates by far the worst performance with an average execution time of </w:t>
      </w:r>
      <m:oMath>
        <m:r>
          <w:rPr>
            <w:rFonts w:ascii="Cambria Math" w:hAnsi="Cambria Math"/>
          </w:rPr>
          <m:t>301⋅</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3323C3">
        <w:t xml:space="preserve"> ns. </w:t>
      </w:r>
      <w:r w:rsidR="00014DE7">
        <w:t xml:space="preserve">Thereby requiring </w:t>
      </w:r>
      <w:r w:rsidR="003323C3">
        <w:t>1</w:t>
      </w:r>
      <w:r w:rsidR="007B0653">
        <w:t>54</w:t>
      </w:r>
      <w:r w:rsidR="003323C3">
        <w:t xml:space="preserve"> times more execution time than the second slowest library FFMA. All libraries report a low variability proportional to their average execution time with </w:t>
      </w:r>
      <m:oMath>
        <m:f>
          <m:fPr>
            <m:type m:val="lin"/>
            <m:ctrlPr>
              <w:rPr>
                <w:rFonts w:ascii="Cambria Math" w:hAnsi="Cambria Math"/>
                <w:i/>
              </w:rPr>
            </m:ctrlPr>
          </m:fPr>
          <m:num>
            <m:r>
              <m:rPr>
                <m:nor/>
              </m:rPr>
              <w:rPr>
                <w:rFonts w:ascii="Cambria Math" w:hAnsi="Cambria Math"/>
              </w:rPr>
              <m:t>std</m:t>
            </m:r>
          </m:num>
          <m:den>
            <m:r>
              <m:rPr>
                <m:nor/>
              </m:rPr>
              <w:rPr>
                <w:rFonts w:ascii="Cambria Math" w:hAnsi="Cambria Math"/>
              </w:rPr>
              <m:t>avg</m:t>
            </m:r>
          </m:den>
        </m:f>
        <m:r>
          <w:rPr>
            <w:rFonts w:ascii="Cambria Math" w:hAnsi="Cambria Math"/>
          </w:rPr>
          <m:t>≤5%</m:t>
        </m:r>
      </m:oMath>
      <w:r w:rsidR="00CE0293">
        <w:t xml:space="preserve"> </w:t>
      </w:r>
      <w:r w:rsidR="003323C3">
        <w:t xml:space="preserve">. LWJGL exhibits the smallest variability with only </w:t>
      </w:r>
      <w:r w:rsidR="007B0653">
        <w:t>81</w:t>
      </w:r>
      <w:r w:rsidR="003323C3">
        <w:t xml:space="preserve"> ns. FFMA and LUtils display higher absolute variability at </w:t>
      </w:r>
      <w:r w:rsidR="007B0653" w:rsidRPr="007B0653">
        <w:t>92</w:t>
      </w:r>
      <w:r w:rsidR="007B0653">
        <w:t>,</w:t>
      </w:r>
      <w:r w:rsidR="007B0653" w:rsidRPr="007B0653">
        <w:t>392</w:t>
      </w:r>
      <w:r w:rsidR="00477EE0">
        <w:t xml:space="preserve"> ns</w:t>
      </w:r>
      <w:r w:rsidR="003323C3">
        <w:t xml:space="preserve"> and </w:t>
      </w:r>
      <w:r w:rsidR="007B0653" w:rsidRPr="007B0653">
        <w:t>3</w:t>
      </w:r>
      <w:r w:rsidR="007B0653">
        <w:t>,</w:t>
      </w:r>
      <w:r w:rsidR="007B0653" w:rsidRPr="007B0653">
        <w:t>015</w:t>
      </w:r>
      <w:r w:rsidR="007B0653">
        <w:t xml:space="preserve"> </w:t>
      </w:r>
      <w:r w:rsidR="003323C3">
        <w:t xml:space="preserve">ns respectively. JNA demonstrates the highest variability with </w:t>
      </w:r>
      <m:oMath>
        <m:r>
          <w:rPr>
            <w:rFonts w:ascii="Cambria Math" w:hAnsi="Cambria Math"/>
          </w:rPr>
          <m:t>4.2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3323C3">
        <w:t xml:space="preserve"> ns. </w:t>
      </w:r>
    </w:p>
    <w:p w14:paraId="54B2AB40" w14:textId="1800B4B3" w:rsidR="003323C3" w:rsidRDefault="00CE0293" w:rsidP="0026230A">
      <w:pPr>
        <w:pStyle w:val="AbbildungOhneRahmen"/>
      </w:pPr>
      <w:r>
        <w:t xml:space="preserve">The Java-Heap allocation results show a slightly different trend. LWJGL and FFMA allocate minimal heap memory, with </w:t>
      </w:r>
      <w:r w:rsidR="00E227D9">
        <w:t>medians</w:t>
      </w:r>
      <w:r>
        <w:t xml:space="preserve"> of 440</w:t>
      </w:r>
      <w:r w:rsidR="00477EE0">
        <w:t xml:space="preserve"> bytes</w:t>
      </w:r>
      <w:r>
        <w:t xml:space="preserve"> and </w:t>
      </w:r>
      <w:r w:rsidR="007B0653">
        <w:t>525</w:t>
      </w:r>
      <w:r>
        <w:t xml:space="preserve"> bytes </w:t>
      </w:r>
      <w:r w:rsidR="004847D3">
        <w:t xml:space="preserve">respectively. In contrast, LUtils and especially JNA exhibit substantially higher memory allocations at </w:t>
      </w:r>
      <w:r w:rsidR="007B0653" w:rsidRPr="00984AB5">
        <w:t>58</w:t>
      </w:r>
      <w:r w:rsidR="007B0653">
        <w:t>,</w:t>
      </w:r>
      <w:r w:rsidR="007B0653" w:rsidRPr="00984AB5">
        <w:t>363</w:t>
      </w:r>
      <w:r w:rsidR="007B0653">
        <w:t xml:space="preserve"> </w:t>
      </w:r>
      <w:r w:rsidR="004847D3">
        <w:t xml:space="preserve">bytes and </w:t>
      </w:r>
      <m:oMath>
        <m:r>
          <w:rPr>
            <w:rFonts w:ascii="Cambria Math" w:hAnsi="Cambria Math"/>
          </w:rPr>
          <m:t>11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4847D3">
        <w:t xml:space="preserve"> bytes respectively. Once again LWJGL, FFMA and LUtils exhibit minimal </w:t>
      </w:r>
      <w:r w:rsidR="00A96BDB" w:rsidRPr="00A96BDB">
        <w:t>variability</w:t>
      </w:r>
      <w:r w:rsidR="00A96BDB">
        <w:t xml:space="preserve"> </w:t>
      </w:r>
      <w:r w:rsidR="004847D3">
        <w:t xml:space="preserve">with standard deviations less than </w:t>
      </w:r>
      <w:r w:rsidR="007B0653">
        <w:t>2</w:t>
      </w:r>
      <w:r w:rsidR="004847D3">
        <w:t xml:space="preserve"> bytes</w:t>
      </w:r>
      <w:r w:rsidR="00A96BDB">
        <w:t xml:space="preserve">. In Contrast, JNA demonstrates a higher absolute standard deviation at </w:t>
      </w:r>
      <w:r w:rsidR="007B0653" w:rsidRPr="007B0653">
        <w:t>146</w:t>
      </w:r>
      <w:r w:rsidR="007B0653">
        <w:t>,</w:t>
      </w:r>
      <w:r w:rsidR="007B0653" w:rsidRPr="007B0653">
        <w:t>937</w:t>
      </w:r>
      <w:r w:rsidR="007B0653">
        <w:t xml:space="preserve"> </w:t>
      </w:r>
      <w:r w:rsidR="00A96BDB">
        <w:t>bytes. However, proportional to the high allocation rate</w:t>
      </w:r>
      <w:r w:rsidR="007B0653">
        <w:t xml:space="preserve"> median</w:t>
      </w:r>
      <w:r w:rsidR="00A96BDB">
        <w:t>, this corresponds to a relative variation of less than 0.</w:t>
      </w:r>
      <w:r w:rsidR="007B0653">
        <w:t>2</w:t>
      </w:r>
      <w:r w:rsidR="00A96BDB">
        <w:t>%.</w:t>
      </w:r>
    </w:p>
    <w:p w14:paraId="686F2D5C" w14:textId="44E0C75E" w:rsidR="00A96BDB" w:rsidRDefault="00A96BDB" w:rsidP="0026230A">
      <w:pPr>
        <w:pStyle w:val="AbbildungOhneRahmen"/>
      </w:pPr>
      <w:r>
        <w:t>Compared to benchmark</w:t>
      </w:r>
      <w:r w:rsidR="009E47DF">
        <w:t xml:space="preserve"> 1</w:t>
      </w:r>
      <w:r>
        <w:t xml:space="preserve"> of experiment</w:t>
      </w:r>
      <w:r w:rsidR="009E47DF">
        <w:t xml:space="preserve"> 2</w:t>
      </w:r>
      <w:r w:rsidR="00FE28BF">
        <w:t>, FFMA is now for the first time slower than LUtils. Furthermore, the performance gap between LWJGL and FFMA has increased substantially from an approximate factor of 1.7</w:t>
      </w:r>
      <w:r w:rsidR="007B0653">
        <w:t>1</w:t>
      </w:r>
      <w:r w:rsidR="00FE28BF">
        <w:t xml:space="preserve"> to a factor of </w:t>
      </w:r>
      <w:r w:rsidR="007B0653">
        <w:t>118.72</w:t>
      </w:r>
      <w:r w:rsidR="00FE28BF">
        <w:t>. On the other hand, the Java Heap allocation results remain similar to benchmark</w:t>
      </w:r>
      <w:r w:rsidR="009E47DF">
        <w:t xml:space="preserve"> 1</w:t>
      </w:r>
      <w:r w:rsidR="00FE28BF">
        <w:t xml:space="preserve"> of experiment</w:t>
      </w:r>
      <w:r w:rsidR="009E47DF">
        <w:t xml:space="preserve"> 2</w:t>
      </w:r>
      <w:r w:rsidR="00FE28BF">
        <w:t>.</w:t>
      </w:r>
      <w:r w:rsidR="00E640C9">
        <w:t xml:space="preserve"> </w:t>
      </w:r>
      <w:r w:rsidR="007B0653">
        <w:t xml:space="preserve">However, </w:t>
      </w:r>
      <w:r w:rsidR="00E227D9">
        <w:t>the</w:t>
      </w:r>
      <w:r w:rsidR="00E640C9">
        <w:t xml:space="preserve"> gap between JNA and the second worst library has increased substantially for both execution time and allocation rate. In benchmark</w:t>
      </w:r>
      <w:r w:rsidR="009E47DF">
        <w:t xml:space="preserve"> 1</w:t>
      </w:r>
      <w:r w:rsidR="00E640C9">
        <w:t xml:space="preserve"> of experiment 2, JNA require</w:t>
      </w:r>
      <w:r w:rsidR="007B0653">
        <w:t>s</w:t>
      </w:r>
      <w:r w:rsidR="00E640C9">
        <w:t xml:space="preserve"> 2.</w:t>
      </w:r>
      <w:r w:rsidR="007B0653">
        <w:t>8</w:t>
      </w:r>
      <w:r w:rsidR="00E640C9">
        <w:t xml:space="preserve"> times more execution and 1.8 times more allocated bytes. In Contrast, in this </w:t>
      </w:r>
      <w:r w:rsidR="00964840">
        <w:t>experiment</w:t>
      </w:r>
      <w:r w:rsidR="00E640C9">
        <w:t xml:space="preserve"> it requires </w:t>
      </w:r>
      <w:r w:rsidR="007B0653">
        <w:t>153</w:t>
      </w:r>
      <w:r w:rsidR="00E640C9">
        <w:t xml:space="preserve"> times more execution time and 1</w:t>
      </w:r>
      <w:r w:rsidR="003116BD">
        <w:t>,</w:t>
      </w:r>
      <w:r w:rsidR="00E640C9">
        <w:t>8</w:t>
      </w:r>
      <w:r w:rsidR="007B0653">
        <w:t>90</w:t>
      </w:r>
      <w:r w:rsidR="00E640C9">
        <w:t xml:space="preserve"> times more allocated bytes than the second worst library.</w:t>
      </w:r>
    </w:p>
    <w:p w14:paraId="3AFC2E6C" w14:textId="106E6B8D" w:rsidR="00A96BDB" w:rsidRPr="003323C3" w:rsidRDefault="00E640C9" w:rsidP="0026230A">
      <w:pPr>
        <w:pStyle w:val="AbbildungOhneRahmen"/>
      </w:pPr>
      <w:r>
        <w:t xml:space="preserve">Overall, the results indicate that LWJGL provides the most efficient implementation when creating and allocating large complex structures. In contrast FFMA, LUtils and especially JNA struggle with the allocation </w:t>
      </w:r>
      <w:r w:rsidR="00964840">
        <w:t xml:space="preserve">and creation </w:t>
      </w:r>
      <w:r>
        <w:t xml:space="preserve">of these structures. They require at least </w:t>
      </w:r>
      <w:r w:rsidR="00964840">
        <w:t>30</w:t>
      </w:r>
      <w:r>
        <w:t xml:space="preserve"> times more execution time than LWJGL.</w:t>
      </w:r>
    </w:p>
    <w:p w14:paraId="6EC64ACA" w14:textId="77777777" w:rsidR="002538C8" w:rsidRDefault="002538C8" w:rsidP="00B84F6B">
      <w:pPr>
        <w:pStyle w:val="3Hidden"/>
      </w:pPr>
      <w:r>
        <w:t>Benchmark 1 Interpretation</w:t>
      </w:r>
    </w:p>
    <w:p w14:paraId="0130D828" w14:textId="3C4AC4AB" w:rsidR="00C41DF8" w:rsidRDefault="00226799" w:rsidP="00226799">
      <w:r>
        <w:t>The very low execution time of LWJGL is again expected for multiple reasons. Firstly, it does not require any reflective access when the structure is created, and secondly it does not fill the allocated memory with zeros.</w:t>
      </w:r>
      <w:r w:rsidR="006D390A">
        <w:t xml:space="preserve"> However, noteworthy is the fact that LWJGL requires less allocated bytes than FFMA. This is interesting because LWJGL creates classes to easily perform </w:t>
      </w:r>
      <w:r w:rsidR="006D390A">
        <w:lastRenderedPageBreak/>
        <w:t xml:space="preserve">write and read operations on the structures while FFMA does not. These classes should </w:t>
      </w:r>
      <w:r w:rsidR="002E6852">
        <w:t xml:space="preserve">require a </w:t>
      </w:r>
      <w:r w:rsidR="007D5DA6">
        <w:t xml:space="preserve">large </w:t>
      </w:r>
      <w:r w:rsidR="002E6852">
        <w:t>number of allocated bytes due to the high complexity of the nested structures. This disparity can be explained by the fact that the large structures mostly consist of arrays of other structures and arrays of primitive types. LWJGL does not initially create the</w:t>
      </w:r>
      <w:r w:rsidR="003116BD">
        <w:t xml:space="preserve"> structure</w:t>
      </w:r>
      <w:r w:rsidR="002E6852">
        <w:t xml:space="preserve"> classes for each array element. Instead, the classes are only created when required. This means that a large increase in allocated bytes is expected when write and read operations are performed in the next benchmark.</w:t>
      </w:r>
    </w:p>
    <w:p w14:paraId="46E2E920" w14:textId="01FE811E" w:rsidR="00921DCF" w:rsidRDefault="00921DCF" w:rsidP="002538C8">
      <w:r>
        <w:t xml:space="preserve">The fact that JNA requires </w:t>
      </w:r>
      <w:r w:rsidR="00964840" w:rsidRPr="00964840">
        <w:t xml:space="preserve">1,890 </w:t>
      </w:r>
      <w:r>
        <w:t xml:space="preserve">times more Java-Heap memory allocation than LUtils might be explained by two reasons. </w:t>
      </w:r>
      <w:r w:rsidR="00473997">
        <w:t xml:space="preserve">The first reason is </w:t>
      </w:r>
      <w:r w:rsidR="00EF073E">
        <w:t>that</w:t>
      </w:r>
      <w:r w:rsidR="00473997">
        <w:t xml:space="preserve"> JNA is the only library, that stores the content of each structure on the Java-Heap before writing it to native memory.</w:t>
      </w:r>
      <w:r w:rsidR="00EF073E">
        <w:t xml:space="preserve"> This might sound contradicting to the claim mentioned in the interpretation of benchmark 1 from experiment</w:t>
      </w:r>
      <w:r w:rsidR="009E47DF">
        <w:t xml:space="preserve"> 1</w:t>
      </w:r>
      <w:r w:rsidR="00EF073E">
        <w:t xml:space="preserve"> (</w:t>
      </w:r>
      <w:r w:rsidR="00EF073E">
        <w:fldChar w:fldCharType="begin"/>
      </w:r>
      <w:r w:rsidR="00EF073E">
        <w:instrText xml:space="preserve"> REF _Ref220772089 \r \h </w:instrText>
      </w:r>
      <w:r w:rsidR="00EF073E">
        <w:fldChar w:fldCharType="separate"/>
      </w:r>
      <w:r w:rsidR="008A128C">
        <w:t>4.2.2</w:t>
      </w:r>
      <w:r w:rsidR="00EF073E">
        <w:fldChar w:fldCharType="end"/>
      </w:r>
      <w:r w:rsidR="00EF073E">
        <w:t>), that LUtils</w:t>
      </w:r>
      <w:r w:rsidR="003116BD">
        <w:t>’</w:t>
      </w:r>
      <w:r w:rsidR="00EF073E">
        <w:t xml:space="preserve"> wrapper classes for primitive types result in more required Java-Heap space than the actual Java primitive type itself, which JNA uses. </w:t>
      </w:r>
      <w:r w:rsidR="00477EE0">
        <w:t>However,</w:t>
      </w:r>
      <w:r w:rsidR="00EF073E">
        <w:t xml:space="preserve"> in this benchmark arrays of primitive types are used</w:t>
      </w:r>
      <w:r w:rsidR="00725655">
        <w:t xml:space="preserve"> repeatedly</w:t>
      </w:r>
      <w:r w:rsidR="00EF073E">
        <w:t>. LUtils provides wrapper classes for these arrays, which require a similar amount of Java-Heap</w:t>
      </w:r>
      <w:r w:rsidR="00E227D9">
        <w:t xml:space="preserve"> memory</w:t>
      </w:r>
      <w:r w:rsidR="00EF073E">
        <w:t xml:space="preserve"> </w:t>
      </w:r>
      <w:r w:rsidR="00E227D9">
        <w:t>as</w:t>
      </w:r>
      <w:r w:rsidR="00EF073E">
        <w:t xml:space="preserve"> the structure wrapper classes for primitive types. In Contrast, JNA uses Java primitive type arrays to represent </w:t>
      </w:r>
      <w:r w:rsidR="00725655">
        <w:t xml:space="preserve">native primitive type arrays. These require more bytes on the Java-Heap based on the length of the array. Thus, an array of 100,000 integers requires 400,000 bytes while LUtils requires </w:t>
      </w:r>
      <w:r w:rsidR="001C5907">
        <w:t>less than 416 bytes</w:t>
      </w:r>
      <w:r w:rsidR="00F07889">
        <w:t xml:space="preserve"> (measured with JMH; contains overhead required for allocating memory)</w:t>
      </w:r>
      <w:r w:rsidR="00725655">
        <w:t>.</w:t>
      </w:r>
      <w:r w:rsidR="00477EE0">
        <w:t xml:space="preserve"> </w:t>
      </w:r>
      <w:r w:rsidR="00473997">
        <w:t>The second reason is that</w:t>
      </w:r>
      <w:r w:rsidR="00477EE0">
        <w:t xml:space="preserve"> while</w:t>
      </w:r>
      <w:r w:rsidR="00473997">
        <w:t xml:space="preserve"> LUtils does create a Java-Array for each structure array, like LWJGL it only initiali</w:t>
      </w:r>
      <w:r w:rsidR="00FD4043">
        <w:t>s</w:t>
      </w:r>
      <w:r w:rsidR="00473997">
        <w:t>es the elements of the array with structure specific classes when they are required for writing or reading. JNA on the other hand initiali</w:t>
      </w:r>
      <w:r w:rsidR="00FD4043">
        <w:t>s</w:t>
      </w:r>
      <w:r w:rsidR="00473997">
        <w:t>es every array element when the parent structure is created.</w:t>
      </w:r>
    </w:p>
    <w:p w14:paraId="7643E716" w14:textId="77777777" w:rsidR="002538C8" w:rsidRDefault="002538C8" w:rsidP="00B84F6B">
      <w:pPr>
        <w:pStyle w:val="3Hidden"/>
      </w:pPr>
      <w:r>
        <w:t>Benchmark 2 Results</w:t>
      </w:r>
    </w:p>
    <w:p w14:paraId="2F6559A1" w14:textId="62945D65" w:rsidR="00325FAD" w:rsidRDefault="00325FAD" w:rsidP="002538C8">
      <w:r>
        <w:t xml:space="preserve">The execution time and memory allocation results of benchmark </w:t>
      </w:r>
      <w:r w:rsidR="009E47DF">
        <w:t xml:space="preserve">2 </w:t>
      </w:r>
      <w:r>
        <w:t xml:space="preserve">are presented in </w:t>
      </w:r>
      <w:r w:rsidR="00DD5F21">
        <w:fldChar w:fldCharType="begin"/>
      </w:r>
      <w:r w:rsidR="00DD5F21">
        <w:instrText xml:space="preserve"> REF _Ref221815128 \h </w:instrText>
      </w:r>
      <w:r w:rsidR="00DD5F21">
        <w:fldChar w:fldCharType="separate"/>
      </w:r>
      <w:r w:rsidR="008A128C">
        <w:t xml:space="preserve">Fig. </w:t>
      </w:r>
      <w:r w:rsidR="008A128C">
        <w:rPr>
          <w:noProof/>
        </w:rPr>
        <w:t>10</w:t>
      </w:r>
      <w:r w:rsidR="00DD5F21">
        <w:fldChar w:fldCharType="end"/>
      </w:r>
      <w:r w:rsidR="00DD5F21">
        <w:t xml:space="preserve"> </w:t>
      </w:r>
      <w:r>
        <w:t xml:space="preserve">and </w:t>
      </w:r>
      <w:r>
        <w:fldChar w:fldCharType="begin"/>
      </w:r>
      <w:r>
        <w:instrText xml:space="preserve"> REF _Ref220699128 \h </w:instrText>
      </w:r>
      <w:r>
        <w:fldChar w:fldCharType="separate"/>
      </w:r>
      <w:r w:rsidR="008A128C">
        <w:t xml:space="preserve">Tab. </w:t>
      </w:r>
      <w:r w:rsidR="008A128C">
        <w:rPr>
          <w:noProof/>
        </w:rPr>
        <w:t>8</w:t>
      </w:r>
      <w:r>
        <w:fldChar w:fldCharType="end"/>
      </w:r>
      <w:r>
        <w:t>. Once again, an additional reference benchmark is included, which allocates the same structure without performing any write or read operations.</w:t>
      </w:r>
    </w:p>
    <w:p w14:paraId="1178A966" w14:textId="77777777" w:rsidR="00C41DF8" w:rsidRDefault="00C41DF8" w:rsidP="00C41DF8">
      <w:pPr>
        <w:rPr>
          <w:rFonts w:eastAsia="Times New Roman" w:cs="Times New Roman"/>
          <w:snapToGrid w:val="0"/>
          <w:color w:val="000000"/>
          <w:w w:val="0"/>
          <w:sz w:val="0"/>
          <w:szCs w:val="0"/>
          <w:u w:color="000000"/>
          <w:bdr w:val="none" w:sz="0" w:space="0" w:color="000000"/>
          <w:shd w:val="clear" w:color="000000" w:fill="000000"/>
          <w:lang w:val="x-none" w:eastAsia="x-none" w:bidi="x-none"/>
        </w:rPr>
      </w:pPr>
      <w:r w:rsidRPr="00C41DF8">
        <w:rPr>
          <w:noProof/>
        </w:rPr>
        <w:lastRenderedPageBreak/>
        <w:drawing>
          <wp:inline distT="0" distB="0" distL="0" distR="0" wp14:anchorId="5D075F95" wp14:editId="4ADE50EC">
            <wp:extent cx="2853449" cy="2140087"/>
            <wp:effectExtent l="0" t="0" r="4445" b="0"/>
            <wp:docPr id="124790793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907938" name="Grafik 3"/>
                    <pic:cNvPicPr>
                      <a:picLocks noChangeAspect="1" noChangeArrowheads="1"/>
                    </pic:cNvPicPr>
                  </pic:nvPicPr>
                  <pic:blipFill>
                    <a:blip r:embed="rId30"/>
                    <a:stretch>
                      <a:fillRect/>
                    </a:stretch>
                  </pic:blipFill>
                  <pic:spPr bwMode="auto">
                    <a:xfrm>
                      <a:off x="0" y="0"/>
                      <a:ext cx="2853449" cy="2140087"/>
                    </a:xfrm>
                    <a:prstGeom prst="rect">
                      <a:avLst/>
                    </a:prstGeom>
                    <a:noFill/>
                    <a:ln>
                      <a:noFill/>
                    </a:ln>
                  </pic:spPr>
                </pic:pic>
              </a:graphicData>
            </a:graphic>
          </wp:inline>
        </w:drawing>
      </w:r>
      <w:r w:rsidRPr="00C41DF8">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C41DF8">
        <w:rPr>
          <w:noProof/>
        </w:rPr>
        <w:drawing>
          <wp:inline distT="0" distB="0" distL="0" distR="0" wp14:anchorId="0CF2C780" wp14:editId="1F71F7DF">
            <wp:extent cx="2888112" cy="2166084"/>
            <wp:effectExtent l="0" t="0" r="7620" b="5715"/>
            <wp:docPr id="78419211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92112" name="Grafik 4"/>
                    <pic:cNvPicPr>
                      <a:picLocks noChangeAspect="1" noChangeArrowheads="1"/>
                    </pic:cNvPicPr>
                  </pic:nvPicPr>
                  <pic:blipFill>
                    <a:blip r:embed="rId31"/>
                    <a:stretch>
                      <a:fillRect/>
                    </a:stretch>
                  </pic:blipFill>
                  <pic:spPr bwMode="auto">
                    <a:xfrm>
                      <a:off x="0" y="0"/>
                      <a:ext cx="2888112" cy="2166084"/>
                    </a:xfrm>
                    <a:prstGeom prst="rect">
                      <a:avLst/>
                    </a:prstGeom>
                    <a:noFill/>
                    <a:ln>
                      <a:noFill/>
                    </a:ln>
                  </pic:spPr>
                </pic:pic>
              </a:graphicData>
            </a:graphic>
          </wp:inline>
        </w:drawing>
      </w:r>
    </w:p>
    <w:p w14:paraId="203DB437" w14:textId="1A6E0A82" w:rsidR="002D2505" w:rsidRPr="009F3293" w:rsidRDefault="00DD5F21" w:rsidP="002D2505">
      <w:pPr>
        <w:pStyle w:val="Beschriftung"/>
        <w:rPr>
          <w:vanish/>
        </w:rPr>
      </w:pPr>
      <w:bookmarkStart w:id="126" w:name="_Ref221815128"/>
      <w:bookmarkStart w:id="127" w:name="_Ref220699101"/>
      <w:bookmarkStart w:id="128" w:name="_Toc223203741"/>
      <w:r>
        <w:t xml:space="preserve">Fig. </w:t>
      </w:r>
      <w:r>
        <w:fldChar w:fldCharType="begin"/>
      </w:r>
      <w:r>
        <w:instrText xml:space="preserve"> SEQ Fig. \* ARABIC </w:instrText>
      </w:r>
      <w:r>
        <w:fldChar w:fldCharType="separate"/>
      </w:r>
      <w:r w:rsidR="008A128C">
        <w:rPr>
          <w:noProof/>
        </w:rPr>
        <w:t>10</w:t>
      </w:r>
      <w:r>
        <w:fldChar w:fldCharType="end"/>
      </w:r>
      <w:bookmarkEnd w:id="126"/>
      <w:r>
        <w:t>:</w:t>
      </w:r>
      <w:r>
        <w:tab/>
      </w:r>
      <w:r w:rsidRPr="00034071">
        <w:t>Results for benchmark 2 of experiment 3</w:t>
      </w:r>
      <w:bookmarkEnd w:id="128"/>
    </w:p>
    <w:p w14:paraId="47CCB256" w14:textId="7A37559A" w:rsidR="00DD5F21" w:rsidRDefault="00DD5F21" w:rsidP="00DD5F21">
      <w:pPr>
        <w:pStyle w:val="Beschriftung"/>
      </w:pPr>
      <w:r w:rsidRPr="00034071">
        <w:t xml:space="preserve">. Left: Boxplot diagram of the execution times across all four libraries. Right: Bar chart of the </w:t>
      </w:r>
      <w:r w:rsidR="00964840">
        <w:t xml:space="preserve">median </w:t>
      </w:r>
      <w:r w:rsidRPr="00034071">
        <w:t>allocation rate across all four libraries.</w:t>
      </w:r>
    </w:p>
    <w:tbl>
      <w:tblPr>
        <w:tblStyle w:val="Tabellenraster"/>
        <w:tblW w:w="5000" w:type="pct"/>
        <w:tblLook w:val="04A0" w:firstRow="1" w:lastRow="0" w:firstColumn="1" w:lastColumn="0" w:noHBand="0" w:noVBand="1"/>
      </w:tblPr>
      <w:tblGrid>
        <w:gridCol w:w="979"/>
        <w:gridCol w:w="1938"/>
        <w:gridCol w:w="1851"/>
        <w:gridCol w:w="1178"/>
        <w:gridCol w:w="1938"/>
        <w:gridCol w:w="1178"/>
      </w:tblGrid>
      <w:tr w:rsidR="006606D2" w14:paraId="4EA9E28D" w14:textId="77777777" w:rsidTr="006606D2">
        <w:tc>
          <w:tcPr>
            <w:tcW w:w="0" w:type="auto"/>
            <w:shd w:val="clear" w:color="auto" w:fill="D9D9D9" w:themeFill="background1" w:themeFillShade="D9"/>
          </w:tcPr>
          <w:p w14:paraId="457743E6" w14:textId="77777777" w:rsidR="006606D2" w:rsidRPr="006606D2" w:rsidRDefault="006606D2" w:rsidP="006606D2">
            <w:pPr>
              <w:pStyle w:val="AbbildungOhneRahmen"/>
              <w:jc w:val="center"/>
              <w:rPr>
                <w:b/>
                <w:bCs/>
                <w:sz w:val="22"/>
              </w:rPr>
            </w:pPr>
            <w:r w:rsidRPr="006606D2">
              <w:rPr>
                <w:b/>
                <w:bCs/>
                <w:sz w:val="22"/>
              </w:rPr>
              <w:t>Library</w:t>
            </w:r>
          </w:p>
        </w:tc>
        <w:tc>
          <w:tcPr>
            <w:tcW w:w="0" w:type="auto"/>
            <w:shd w:val="clear" w:color="auto" w:fill="D9D9D9" w:themeFill="background1" w:themeFillShade="D9"/>
          </w:tcPr>
          <w:p w14:paraId="0B74B309" w14:textId="15971840" w:rsidR="006606D2" w:rsidRPr="006606D2" w:rsidRDefault="006606D2" w:rsidP="006606D2">
            <w:pPr>
              <w:pStyle w:val="AbbildungOhneRahmen"/>
              <w:jc w:val="center"/>
              <w:rPr>
                <w:b/>
                <w:bCs/>
                <w:sz w:val="22"/>
              </w:rPr>
            </w:pPr>
            <w:r w:rsidRPr="006606D2">
              <w:rPr>
                <w:rFonts w:cs="Times New Roman"/>
                <w:b/>
                <w:bCs/>
                <w:sz w:val="22"/>
              </w:rPr>
              <w:t>Ø</w:t>
            </w:r>
            <w:r w:rsidRPr="006606D2">
              <w:rPr>
                <w:b/>
                <w:bCs/>
                <w:sz w:val="22"/>
              </w:rPr>
              <w:t xml:space="preserve"> Exec. Time (ns)</w:t>
            </w:r>
          </w:p>
        </w:tc>
        <w:tc>
          <w:tcPr>
            <w:tcW w:w="0" w:type="auto"/>
            <w:shd w:val="clear" w:color="auto" w:fill="D9D9D9" w:themeFill="background1" w:themeFillShade="D9"/>
          </w:tcPr>
          <w:p w14:paraId="3CF4A22B" w14:textId="6B6EB2C7" w:rsidR="006606D2" w:rsidRPr="006606D2" w:rsidRDefault="006606D2" w:rsidP="006606D2">
            <w:pPr>
              <w:pStyle w:val="AbbildungOhneRahmen"/>
              <w:jc w:val="center"/>
              <w:rPr>
                <w:b/>
                <w:bCs/>
                <w:sz w:val="22"/>
              </w:rPr>
            </w:pPr>
            <w:r w:rsidRPr="006606D2">
              <w:rPr>
                <w:b/>
                <w:bCs/>
                <w:sz w:val="22"/>
              </w:rPr>
              <w:t xml:space="preserve">Ratio </w:t>
            </w:r>
            <w:r>
              <w:rPr>
                <w:b/>
                <w:bCs/>
                <w:sz w:val="22"/>
              </w:rPr>
              <w:t xml:space="preserve">to </w:t>
            </w:r>
            <w:r w:rsidRPr="006606D2">
              <w:rPr>
                <w:b/>
                <w:bCs/>
                <w:sz w:val="22"/>
              </w:rPr>
              <w:t>LWJG</w:t>
            </w:r>
            <w:r>
              <w:rPr>
                <w:b/>
                <w:bCs/>
                <w:sz w:val="22"/>
              </w:rPr>
              <w:t>L</w:t>
            </w:r>
          </w:p>
        </w:tc>
        <w:tc>
          <w:tcPr>
            <w:tcW w:w="0" w:type="auto"/>
            <w:shd w:val="clear" w:color="auto" w:fill="D9D9D9" w:themeFill="background1" w:themeFillShade="D9"/>
          </w:tcPr>
          <w:p w14:paraId="17052A00" w14:textId="3F766B06" w:rsidR="006606D2" w:rsidRPr="006606D2" w:rsidRDefault="006606D2" w:rsidP="006606D2">
            <w:pPr>
              <w:pStyle w:val="AbbildungOhneRahmen"/>
              <w:jc w:val="center"/>
              <w:rPr>
                <w:b/>
                <w:bCs/>
                <w:sz w:val="22"/>
              </w:rPr>
            </w:pPr>
            <w:r w:rsidRPr="006606D2">
              <w:rPr>
                <w:b/>
                <w:bCs/>
                <w:sz w:val="22"/>
              </w:rPr>
              <w:t>Reference</w:t>
            </w:r>
          </w:p>
        </w:tc>
        <w:tc>
          <w:tcPr>
            <w:tcW w:w="0" w:type="auto"/>
            <w:shd w:val="clear" w:color="auto" w:fill="D9D9D9" w:themeFill="background1" w:themeFillShade="D9"/>
          </w:tcPr>
          <w:p w14:paraId="3C2911A6" w14:textId="6834EBEE" w:rsidR="006606D2" w:rsidRPr="006606D2" w:rsidRDefault="006606D2" w:rsidP="006606D2">
            <w:pPr>
              <w:pStyle w:val="AbbildungOhneRahmen"/>
              <w:jc w:val="center"/>
              <w:rPr>
                <w:b/>
                <w:bCs/>
                <w:sz w:val="22"/>
              </w:rPr>
            </w:pPr>
            <w:r w:rsidRPr="006606D2">
              <w:rPr>
                <w:rFonts w:cs="Times New Roman"/>
                <w:b/>
                <w:bCs/>
                <w:sz w:val="22"/>
              </w:rPr>
              <w:t>Ø</w:t>
            </w:r>
            <w:r w:rsidRPr="006606D2">
              <w:rPr>
                <w:b/>
                <w:bCs/>
                <w:sz w:val="22"/>
              </w:rPr>
              <w:t xml:space="preserve"> Alloc</w:t>
            </w:r>
            <w:r w:rsidR="006107A6">
              <w:rPr>
                <w:b/>
                <w:bCs/>
                <w:sz w:val="22"/>
              </w:rPr>
              <w:t>ated</w:t>
            </w:r>
            <w:r w:rsidRPr="006606D2">
              <w:rPr>
                <w:b/>
                <w:bCs/>
                <w:sz w:val="22"/>
              </w:rPr>
              <w:t xml:space="preserve"> Bytes</w:t>
            </w:r>
          </w:p>
        </w:tc>
        <w:tc>
          <w:tcPr>
            <w:tcW w:w="0" w:type="auto"/>
            <w:shd w:val="clear" w:color="auto" w:fill="D9D9D9" w:themeFill="background1" w:themeFillShade="D9"/>
          </w:tcPr>
          <w:p w14:paraId="0E96EA5E" w14:textId="77777777" w:rsidR="006606D2" w:rsidRPr="006606D2" w:rsidRDefault="006606D2" w:rsidP="006606D2">
            <w:pPr>
              <w:pStyle w:val="AbbildungOhneRahmen"/>
              <w:jc w:val="center"/>
              <w:rPr>
                <w:b/>
                <w:bCs/>
                <w:sz w:val="22"/>
              </w:rPr>
            </w:pPr>
            <w:r w:rsidRPr="006606D2">
              <w:rPr>
                <w:b/>
                <w:bCs/>
                <w:sz w:val="22"/>
              </w:rPr>
              <w:t>Reference</w:t>
            </w:r>
          </w:p>
        </w:tc>
      </w:tr>
      <w:tr w:rsidR="006606D2" w14:paraId="38C79A23" w14:textId="77777777" w:rsidTr="006606D2">
        <w:tc>
          <w:tcPr>
            <w:tcW w:w="0" w:type="auto"/>
          </w:tcPr>
          <w:p w14:paraId="66652339" w14:textId="77777777" w:rsidR="006606D2" w:rsidRPr="006606D2" w:rsidRDefault="006606D2" w:rsidP="006606D2">
            <w:pPr>
              <w:pStyle w:val="AbbildungOhneRahmen"/>
              <w:rPr>
                <w:sz w:val="22"/>
              </w:rPr>
            </w:pPr>
            <w:r w:rsidRPr="006606D2">
              <w:rPr>
                <w:sz w:val="22"/>
              </w:rPr>
              <w:t>LWJGL</w:t>
            </w:r>
          </w:p>
        </w:tc>
        <w:tc>
          <w:tcPr>
            <w:tcW w:w="0" w:type="auto"/>
          </w:tcPr>
          <w:p w14:paraId="5105200B" w14:textId="4B6D2586" w:rsidR="006606D2" w:rsidRPr="006606D2" w:rsidRDefault="00964840" w:rsidP="006606D2">
            <w:pPr>
              <w:pStyle w:val="AbbildungOhneRahmen"/>
              <w:jc w:val="right"/>
              <w:rPr>
                <w:sz w:val="22"/>
              </w:rPr>
            </w:pPr>
            <w:r w:rsidRPr="00964840">
              <w:rPr>
                <w:sz w:val="22"/>
              </w:rPr>
              <w:t>3</w:t>
            </w:r>
            <w:r>
              <w:rPr>
                <w:sz w:val="22"/>
              </w:rPr>
              <w:t>,</w:t>
            </w:r>
            <w:r w:rsidRPr="00964840">
              <w:rPr>
                <w:sz w:val="22"/>
              </w:rPr>
              <w:t>304</w:t>
            </w:r>
            <w:r>
              <w:rPr>
                <w:sz w:val="22"/>
              </w:rPr>
              <w:t>,</w:t>
            </w:r>
            <w:r w:rsidRPr="00964840">
              <w:rPr>
                <w:sz w:val="22"/>
              </w:rPr>
              <w:t>87</w:t>
            </w:r>
            <w:r>
              <w:rPr>
                <w:sz w:val="22"/>
              </w:rPr>
              <w:t>4</w:t>
            </w:r>
          </w:p>
        </w:tc>
        <w:tc>
          <w:tcPr>
            <w:tcW w:w="0" w:type="auto"/>
          </w:tcPr>
          <w:p w14:paraId="20947836" w14:textId="728BF306" w:rsidR="006606D2" w:rsidRPr="006606D2" w:rsidRDefault="006606D2" w:rsidP="006606D2">
            <w:pPr>
              <w:pStyle w:val="AbbildungOhneRahmen"/>
              <w:jc w:val="right"/>
              <w:rPr>
                <w:sz w:val="22"/>
              </w:rPr>
            </w:pPr>
            <w:r w:rsidRPr="006606D2">
              <w:rPr>
                <w:sz w:val="22"/>
              </w:rPr>
              <w:t>1.0</w:t>
            </w:r>
            <w:r w:rsidR="00964840">
              <w:rPr>
                <w:sz w:val="22"/>
              </w:rPr>
              <w:t>0</w:t>
            </w:r>
          </w:p>
        </w:tc>
        <w:tc>
          <w:tcPr>
            <w:tcW w:w="0" w:type="auto"/>
          </w:tcPr>
          <w:p w14:paraId="4CAB13C5" w14:textId="737541B7" w:rsidR="006606D2" w:rsidRPr="006606D2" w:rsidRDefault="00964840" w:rsidP="006606D2">
            <w:pPr>
              <w:pStyle w:val="AbbildungOhneRahmen"/>
              <w:jc w:val="right"/>
              <w:rPr>
                <w:sz w:val="22"/>
              </w:rPr>
            </w:pPr>
            <w:r w:rsidRPr="00964840">
              <w:rPr>
                <w:sz w:val="22"/>
              </w:rPr>
              <w:t>158</w:t>
            </w:r>
          </w:p>
        </w:tc>
        <w:tc>
          <w:tcPr>
            <w:tcW w:w="0" w:type="auto"/>
          </w:tcPr>
          <w:p w14:paraId="5A225B3C" w14:textId="52B9B78F" w:rsidR="006606D2" w:rsidRPr="006606D2" w:rsidRDefault="00964840" w:rsidP="006606D2">
            <w:pPr>
              <w:pStyle w:val="AbbildungOhneRahmen"/>
              <w:jc w:val="right"/>
              <w:rPr>
                <w:sz w:val="22"/>
              </w:rPr>
            </w:pPr>
            <w:r w:rsidRPr="00964840">
              <w:rPr>
                <w:sz w:val="22"/>
              </w:rPr>
              <w:t>3</w:t>
            </w:r>
            <w:r>
              <w:rPr>
                <w:sz w:val="22"/>
              </w:rPr>
              <w:t>,</w:t>
            </w:r>
            <w:r w:rsidRPr="00964840">
              <w:rPr>
                <w:sz w:val="22"/>
              </w:rPr>
              <w:t>728</w:t>
            </w:r>
            <w:r>
              <w:rPr>
                <w:sz w:val="22"/>
              </w:rPr>
              <w:t>,</w:t>
            </w:r>
            <w:r w:rsidRPr="00964840">
              <w:rPr>
                <w:sz w:val="22"/>
              </w:rPr>
              <w:t>03</w:t>
            </w:r>
            <w:r>
              <w:rPr>
                <w:sz w:val="22"/>
              </w:rPr>
              <w:t>9</w:t>
            </w:r>
          </w:p>
        </w:tc>
        <w:tc>
          <w:tcPr>
            <w:tcW w:w="0" w:type="auto"/>
          </w:tcPr>
          <w:p w14:paraId="7312F17F" w14:textId="77777777" w:rsidR="006606D2" w:rsidRPr="006606D2" w:rsidRDefault="006606D2" w:rsidP="006606D2">
            <w:pPr>
              <w:pStyle w:val="AbbildungOhneRahmen"/>
              <w:jc w:val="right"/>
              <w:rPr>
                <w:sz w:val="22"/>
              </w:rPr>
            </w:pPr>
            <w:r w:rsidRPr="006606D2">
              <w:rPr>
                <w:sz w:val="22"/>
              </w:rPr>
              <w:t>88</w:t>
            </w:r>
          </w:p>
        </w:tc>
      </w:tr>
      <w:tr w:rsidR="006606D2" w14:paraId="46B7046D" w14:textId="77777777" w:rsidTr="006606D2">
        <w:tc>
          <w:tcPr>
            <w:tcW w:w="0" w:type="auto"/>
          </w:tcPr>
          <w:p w14:paraId="5C70F413" w14:textId="77777777" w:rsidR="006606D2" w:rsidRPr="006606D2" w:rsidRDefault="006606D2" w:rsidP="006606D2">
            <w:pPr>
              <w:pStyle w:val="AbbildungOhneRahmen"/>
              <w:rPr>
                <w:sz w:val="22"/>
              </w:rPr>
            </w:pPr>
            <w:r w:rsidRPr="006606D2">
              <w:rPr>
                <w:sz w:val="22"/>
              </w:rPr>
              <w:t>FFMA</w:t>
            </w:r>
          </w:p>
        </w:tc>
        <w:tc>
          <w:tcPr>
            <w:tcW w:w="0" w:type="auto"/>
          </w:tcPr>
          <w:p w14:paraId="7450620D" w14:textId="3E702C6D" w:rsidR="006606D2" w:rsidRPr="006606D2" w:rsidRDefault="00964840" w:rsidP="006606D2">
            <w:pPr>
              <w:pStyle w:val="AbbildungOhneRahmen"/>
              <w:jc w:val="right"/>
              <w:rPr>
                <w:sz w:val="22"/>
              </w:rPr>
            </w:pPr>
            <w:r w:rsidRPr="00964840">
              <w:rPr>
                <w:sz w:val="22"/>
              </w:rPr>
              <w:t>6</w:t>
            </w:r>
            <w:r>
              <w:rPr>
                <w:sz w:val="22"/>
              </w:rPr>
              <w:t>,</w:t>
            </w:r>
            <w:r w:rsidRPr="00964840">
              <w:rPr>
                <w:sz w:val="22"/>
              </w:rPr>
              <w:t>996</w:t>
            </w:r>
            <w:r>
              <w:rPr>
                <w:sz w:val="22"/>
              </w:rPr>
              <w:t>,</w:t>
            </w:r>
            <w:r w:rsidRPr="00964840">
              <w:rPr>
                <w:sz w:val="22"/>
              </w:rPr>
              <w:t>741</w:t>
            </w:r>
          </w:p>
        </w:tc>
        <w:tc>
          <w:tcPr>
            <w:tcW w:w="0" w:type="auto"/>
          </w:tcPr>
          <w:p w14:paraId="41887A47" w14:textId="58DF510B" w:rsidR="006606D2" w:rsidRPr="006606D2" w:rsidRDefault="00964840" w:rsidP="006606D2">
            <w:pPr>
              <w:pStyle w:val="AbbildungOhneRahmen"/>
              <w:jc w:val="right"/>
              <w:rPr>
                <w:sz w:val="22"/>
              </w:rPr>
            </w:pPr>
            <w:r w:rsidRPr="00964840">
              <w:rPr>
                <w:sz w:val="22"/>
              </w:rPr>
              <w:t>2.12</w:t>
            </w:r>
          </w:p>
        </w:tc>
        <w:tc>
          <w:tcPr>
            <w:tcW w:w="0" w:type="auto"/>
          </w:tcPr>
          <w:p w14:paraId="4ACE952B" w14:textId="65EA2100" w:rsidR="006606D2" w:rsidRPr="006606D2" w:rsidRDefault="00964840" w:rsidP="006606D2">
            <w:pPr>
              <w:pStyle w:val="AbbildungOhneRahmen"/>
              <w:jc w:val="right"/>
              <w:rPr>
                <w:sz w:val="22"/>
              </w:rPr>
            </w:pPr>
            <w:r w:rsidRPr="00964840">
              <w:rPr>
                <w:sz w:val="22"/>
              </w:rPr>
              <w:t>49</w:t>
            </w:r>
            <w:r>
              <w:rPr>
                <w:sz w:val="22"/>
              </w:rPr>
              <w:t>,</w:t>
            </w:r>
            <w:r w:rsidRPr="00964840">
              <w:rPr>
                <w:sz w:val="22"/>
              </w:rPr>
              <w:t>061</w:t>
            </w:r>
          </w:p>
        </w:tc>
        <w:tc>
          <w:tcPr>
            <w:tcW w:w="0" w:type="auto"/>
          </w:tcPr>
          <w:p w14:paraId="723D639E" w14:textId="3763B7BF" w:rsidR="006606D2" w:rsidRPr="006606D2" w:rsidRDefault="00964840" w:rsidP="006606D2">
            <w:pPr>
              <w:pStyle w:val="AbbildungOhneRahmen"/>
              <w:jc w:val="right"/>
              <w:rPr>
                <w:sz w:val="22"/>
              </w:rPr>
            </w:pPr>
            <w:r w:rsidRPr="00964840">
              <w:rPr>
                <w:sz w:val="22"/>
              </w:rPr>
              <w:t>5</w:t>
            </w:r>
            <w:r>
              <w:rPr>
                <w:sz w:val="22"/>
              </w:rPr>
              <w:t>,</w:t>
            </w:r>
            <w:r w:rsidRPr="00964840">
              <w:rPr>
                <w:sz w:val="22"/>
              </w:rPr>
              <w:t>369</w:t>
            </w:r>
            <w:r>
              <w:rPr>
                <w:sz w:val="22"/>
              </w:rPr>
              <w:t>,</w:t>
            </w:r>
            <w:r w:rsidRPr="00964840">
              <w:rPr>
                <w:sz w:val="22"/>
              </w:rPr>
              <w:t>712</w:t>
            </w:r>
          </w:p>
        </w:tc>
        <w:tc>
          <w:tcPr>
            <w:tcW w:w="0" w:type="auto"/>
          </w:tcPr>
          <w:p w14:paraId="38238BCD" w14:textId="77777777" w:rsidR="006606D2" w:rsidRPr="006606D2" w:rsidRDefault="006606D2" w:rsidP="006606D2">
            <w:pPr>
              <w:pStyle w:val="AbbildungOhneRahmen"/>
              <w:jc w:val="right"/>
              <w:rPr>
                <w:sz w:val="22"/>
              </w:rPr>
            </w:pPr>
            <w:r w:rsidRPr="006606D2">
              <w:rPr>
                <w:sz w:val="22"/>
              </w:rPr>
              <w:t>136</w:t>
            </w:r>
          </w:p>
        </w:tc>
      </w:tr>
      <w:tr w:rsidR="006606D2" w14:paraId="61AFEEB1" w14:textId="77777777" w:rsidTr="006606D2">
        <w:tc>
          <w:tcPr>
            <w:tcW w:w="0" w:type="auto"/>
          </w:tcPr>
          <w:p w14:paraId="763191FA" w14:textId="77777777" w:rsidR="006606D2" w:rsidRPr="006606D2" w:rsidRDefault="006606D2" w:rsidP="006606D2">
            <w:pPr>
              <w:pStyle w:val="AbbildungOhneRahmen"/>
              <w:rPr>
                <w:sz w:val="22"/>
              </w:rPr>
            </w:pPr>
            <w:r w:rsidRPr="006606D2">
              <w:rPr>
                <w:sz w:val="22"/>
              </w:rPr>
              <w:t>LUtils</w:t>
            </w:r>
          </w:p>
        </w:tc>
        <w:tc>
          <w:tcPr>
            <w:tcW w:w="0" w:type="auto"/>
          </w:tcPr>
          <w:p w14:paraId="66BA0F7E" w14:textId="09214E4A" w:rsidR="006606D2" w:rsidRPr="006606D2" w:rsidRDefault="00964840" w:rsidP="006606D2">
            <w:pPr>
              <w:pStyle w:val="AbbildungOhneRahmen"/>
              <w:jc w:val="right"/>
              <w:rPr>
                <w:sz w:val="22"/>
              </w:rPr>
            </w:pPr>
            <w:r w:rsidRPr="00964840">
              <w:rPr>
                <w:sz w:val="22"/>
              </w:rPr>
              <w:t>5</w:t>
            </w:r>
            <w:r>
              <w:rPr>
                <w:sz w:val="22"/>
              </w:rPr>
              <w:t>,</w:t>
            </w:r>
            <w:r w:rsidRPr="00964840">
              <w:rPr>
                <w:sz w:val="22"/>
              </w:rPr>
              <w:t>454</w:t>
            </w:r>
            <w:r>
              <w:rPr>
                <w:sz w:val="22"/>
              </w:rPr>
              <w:t>,</w:t>
            </w:r>
            <w:r w:rsidRPr="00964840">
              <w:rPr>
                <w:sz w:val="22"/>
              </w:rPr>
              <w:t>467</w:t>
            </w:r>
          </w:p>
        </w:tc>
        <w:tc>
          <w:tcPr>
            <w:tcW w:w="0" w:type="auto"/>
          </w:tcPr>
          <w:p w14:paraId="2BEE0618" w14:textId="4E4AE9A1" w:rsidR="006606D2" w:rsidRPr="006606D2" w:rsidRDefault="00964840" w:rsidP="006606D2">
            <w:pPr>
              <w:pStyle w:val="AbbildungOhneRahmen"/>
              <w:jc w:val="right"/>
              <w:rPr>
                <w:sz w:val="22"/>
              </w:rPr>
            </w:pPr>
            <w:r w:rsidRPr="00964840">
              <w:rPr>
                <w:sz w:val="22"/>
              </w:rPr>
              <w:t>1.65</w:t>
            </w:r>
          </w:p>
        </w:tc>
        <w:tc>
          <w:tcPr>
            <w:tcW w:w="0" w:type="auto"/>
          </w:tcPr>
          <w:p w14:paraId="0AF12F5E" w14:textId="0B669600" w:rsidR="006606D2" w:rsidRPr="006606D2" w:rsidRDefault="00964840" w:rsidP="006606D2">
            <w:pPr>
              <w:pStyle w:val="AbbildungOhneRahmen"/>
              <w:jc w:val="right"/>
              <w:rPr>
                <w:sz w:val="22"/>
              </w:rPr>
            </w:pPr>
            <w:r w:rsidRPr="00964840">
              <w:rPr>
                <w:sz w:val="22"/>
              </w:rPr>
              <w:t>67</w:t>
            </w:r>
            <w:r>
              <w:rPr>
                <w:sz w:val="22"/>
              </w:rPr>
              <w:t>,</w:t>
            </w:r>
            <w:r w:rsidRPr="00964840">
              <w:rPr>
                <w:sz w:val="22"/>
              </w:rPr>
              <w:t>130</w:t>
            </w:r>
          </w:p>
        </w:tc>
        <w:tc>
          <w:tcPr>
            <w:tcW w:w="0" w:type="auto"/>
          </w:tcPr>
          <w:p w14:paraId="61B2CD69" w14:textId="218A40CE" w:rsidR="006606D2" w:rsidRPr="006606D2" w:rsidRDefault="00964840" w:rsidP="006606D2">
            <w:pPr>
              <w:pStyle w:val="AbbildungOhneRahmen"/>
              <w:jc w:val="right"/>
              <w:rPr>
                <w:sz w:val="22"/>
              </w:rPr>
            </w:pPr>
            <w:r w:rsidRPr="00964840">
              <w:rPr>
                <w:sz w:val="22"/>
              </w:rPr>
              <w:t>5</w:t>
            </w:r>
            <w:r>
              <w:rPr>
                <w:sz w:val="22"/>
              </w:rPr>
              <w:t>,</w:t>
            </w:r>
            <w:r w:rsidRPr="00964840">
              <w:rPr>
                <w:sz w:val="22"/>
              </w:rPr>
              <w:t>348</w:t>
            </w:r>
            <w:r>
              <w:rPr>
                <w:sz w:val="22"/>
              </w:rPr>
              <w:t>,</w:t>
            </w:r>
            <w:r w:rsidRPr="00964840">
              <w:rPr>
                <w:sz w:val="22"/>
              </w:rPr>
              <w:t>52</w:t>
            </w:r>
            <w:r>
              <w:rPr>
                <w:sz w:val="22"/>
              </w:rPr>
              <w:t>6</w:t>
            </w:r>
          </w:p>
        </w:tc>
        <w:tc>
          <w:tcPr>
            <w:tcW w:w="0" w:type="auto"/>
          </w:tcPr>
          <w:p w14:paraId="237F320D" w14:textId="77777777" w:rsidR="006606D2" w:rsidRPr="006606D2" w:rsidRDefault="006606D2" w:rsidP="006606D2">
            <w:pPr>
              <w:pStyle w:val="AbbildungOhneRahmen"/>
              <w:jc w:val="right"/>
              <w:rPr>
                <w:sz w:val="22"/>
              </w:rPr>
            </w:pPr>
            <w:r w:rsidRPr="006606D2">
              <w:rPr>
                <w:sz w:val="22"/>
              </w:rPr>
              <w:t>7,912</w:t>
            </w:r>
          </w:p>
        </w:tc>
      </w:tr>
      <w:tr w:rsidR="006606D2" w14:paraId="79EAB5FA" w14:textId="77777777" w:rsidTr="006606D2">
        <w:tc>
          <w:tcPr>
            <w:tcW w:w="0" w:type="auto"/>
          </w:tcPr>
          <w:p w14:paraId="3564F191" w14:textId="77777777" w:rsidR="006606D2" w:rsidRPr="006606D2" w:rsidRDefault="006606D2" w:rsidP="006606D2">
            <w:pPr>
              <w:pStyle w:val="AbbildungOhneRahmen"/>
              <w:rPr>
                <w:sz w:val="22"/>
              </w:rPr>
            </w:pPr>
            <w:r w:rsidRPr="006606D2">
              <w:rPr>
                <w:sz w:val="22"/>
              </w:rPr>
              <w:t>JNA</w:t>
            </w:r>
          </w:p>
        </w:tc>
        <w:tc>
          <w:tcPr>
            <w:tcW w:w="0" w:type="auto"/>
          </w:tcPr>
          <w:p w14:paraId="7C94056A" w14:textId="5D7C397B" w:rsidR="006606D2" w:rsidRPr="006606D2" w:rsidRDefault="00964840" w:rsidP="006606D2">
            <w:pPr>
              <w:pStyle w:val="AbbildungOhneRahmen"/>
              <w:jc w:val="right"/>
              <w:rPr>
                <w:sz w:val="22"/>
              </w:rPr>
            </w:pPr>
            <w:r w:rsidRPr="00964840">
              <w:rPr>
                <w:sz w:val="22"/>
              </w:rPr>
              <w:t>35</w:t>
            </w:r>
            <w:r>
              <w:rPr>
                <w:sz w:val="22"/>
              </w:rPr>
              <w:t>,</w:t>
            </w:r>
            <w:r w:rsidRPr="00964840">
              <w:rPr>
                <w:sz w:val="22"/>
              </w:rPr>
              <w:t>086</w:t>
            </w:r>
            <w:r>
              <w:rPr>
                <w:sz w:val="22"/>
              </w:rPr>
              <w:t>,</w:t>
            </w:r>
            <w:r w:rsidRPr="00964840">
              <w:rPr>
                <w:sz w:val="22"/>
              </w:rPr>
              <w:t>296</w:t>
            </w:r>
          </w:p>
        </w:tc>
        <w:tc>
          <w:tcPr>
            <w:tcW w:w="0" w:type="auto"/>
          </w:tcPr>
          <w:p w14:paraId="10560249" w14:textId="40C0BD7A" w:rsidR="006606D2" w:rsidRPr="006606D2" w:rsidRDefault="00964840" w:rsidP="006606D2">
            <w:pPr>
              <w:pStyle w:val="AbbildungOhneRahmen"/>
              <w:jc w:val="right"/>
              <w:rPr>
                <w:sz w:val="22"/>
              </w:rPr>
            </w:pPr>
            <w:r w:rsidRPr="00964840">
              <w:rPr>
                <w:sz w:val="22"/>
              </w:rPr>
              <w:t>10.62</w:t>
            </w:r>
          </w:p>
        </w:tc>
        <w:tc>
          <w:tcPr>
            <w:tcW w:w="0" w:type="auto"/>
          </w:tcPr>
          <w:p w14:paraId="55A0A71F" w14:textId="6423608C" w:rsidR="006606D2" w:rsidRPr="006606D2" w:rsidRDefault="00964840" w:rsidP="006606D2">
            <w:pPr>
              <w:pStyle w:val="AbbildungOhneRahmen"/>
              <w:jc w:val="right"/>
              <w:rPr>
                <w:sz w:val="22"/>
              </w:rPr>
            </w:pPr>
            <w:r w:rsidRPr="00964840">
              <w:rPr>
                <w:sz w:val="22"/>
              </w:rPr>
              <w:t>9</w:t>
            </w:r>
            <w:r>
              <w:rPr>
                <w:sz w:val="22"/>
              </w:rPr>
              <w:t>,</w:t>
            </w:r>
            <w:r w:rsidRPr="00964840">
              <w:rPr>
                <w:sz w:val="22"/>
              </w:rPr>
              <w:t>609</w:t>
            </w:r>
            <w:r>
              <w:rPr>
                <w:sz w:val="22"/>
              </w:rPr>
              <w:t>,</w:t>
            </w:r>
            <w:r w:rsidRPr="00964840">
              <w:rPr>
                <w:sz w:val="22"/>
              </w:rPr>
              <w:t>907</w:t>
            </w:r>
          </w:p>
        </w:tc>
        <w:tc>
          <w:tcPr>
            <w:tcW w:w="0" w:type="auto"/>
          </w:tcPr>
          <w:p w14:paraId="0F383498" w14:textId="4D44005C" w:rsidR="006606D2" w:rsidRPr="006606D2" w:rsidRDefault="00964840" w:rsidP="006606D2">
            <w:pPr>
              <w:pStyle w:val="AbbildungOhneRahmen"/>
              <w:jc w:val="right"/>
              <w:rPr>
                <w:sz w:val="22"/>
              </w:rPr>
            </w:pPr>
            <w:r w:rsidRPr="00964840">
              <w:rPr>
                <w:sz w:val="22"/>
              </w:rPr>
              <w:t>18</w:t>
            </w:r>
            <w:r>
              <w:rPr>
                <w:sz w:val="22"/>
              </w:rPr>
              <w:t>,</w:t>
            </w:r>
            <w:r w:rsidRPr="00964840">
              <w:rPr>
                <w:sz w:val="22"/>
              </w:rPr>
              <w:t>205</w:t>
            </w:r>
            <w:r>
              <w:rPr>
                <w:sz w:val="22"/>
              </w:rPr>
              <w:t>,</w:t>
            </w:r>
            <w:r w:rsidRPr="00964840">
              <w:rPr>
                <w:sz w:val="22"/>
              </w:rPr>
              <w:t>002</w:t>
            </w:r>
          </w:p>
        </w:tc>
        <w:tc>
          <w:tcPr>
            <w:tcW w:w="0" w:type="auto"/>
          </w:tcPr>
          <w:p w14:paraId="7A466702" w14:textId="5EBB943A" w:rsidR="006606D2" w:rsidRPr="006606D2" w:rsidRDefault="00964840" w:rsidP="006606D2">
            <w:pPr>
              <w:pStyle w:val="AbbildungOhneRahmen"/>
              <w:jc w:val="right"/>
              <w:rPr>
                <w:sz w:val="22"/>
              </w:rPr>
            </w:pPr>
            <w:r w:rsidRPr="00964840">
              <w:rPr>
                <w:sz w:val="22"/>
              </w:rPr>
              <w:t>4</w:t>
            </w:r>
            <w:r>
              <w:rPr>
                <w:sz w:val="22"/>
              </w:rPr>
              <w:t>,</w:t>
            </w:r>
            <w:r w:rsidRPr="00964840">
              <w:rPr>
                <w:sz w:val="22"/>
              </w:rPr>
              <w:t>843</w:t>
            </w:r>
            <w:r>
              <w:rPr>
                <w:sz w:val="22"/>
              </w:rPr>
              <w:t>,</w:t>
            </w:r>
            <w:r w:rsidRPr="00964840">
              <w:rPr>
                <w:sz w:val="22"/>
              </w:rPr>
              <w:t>384</w:t>
            </w:r>
          </w:p>
        </w:tc>
      </w:tr>
    </w:tbl>
    <w:p w14:paraId="58A90F12" w14:textId="6F04E5F3" w:rsidR="002D2505" w:rsidRPr="009F3293" w:rsidRDefault="00DD5F21" w:rsidP="002D2505">
      <w:pPr>
        <w:pStyle w:val="Beschriftung"/>
        <w:rPr>
          <w:vanish/>
        </w:rPr>
      </w:pPr>
      <w:bookmarkStart w:id="129" w:name="_Ref220699128"/>
      <w:bookmarkStart w:id="130" w:name="_Toc223203729"/>
      <w:r>
        <w:t xml:space="preserve">Tab. </w:t>
      </w:r>
      <w:r>
        <w:fldChar w:fldCharType="begin"/>
      </w:r>
      <w:r>
        <w:instrText xml:space="preserve"> SEQ Tab. \* ARABIC </w:instrText>
      </w:r>
      <w:r>
        <w:fldChar w:fldCharType="separate"/>
      </w:r>
      <w:r w:rsidR="008A128C">
        <w:rPr>
          <w:noProof/>
        </w:rPr>
        <w:t>8</w:t>
      </w:r>
      <w:r>
        <w:fldChar w:fldCharType="end"/>
      </w:r>
      <w:bookmarkEnd w:id="129"/>
      <w:r>
        <w:t>:</w:t>
      </w:r>
      <w:r>
        <w:tab/>
      </w:r>
      <w:r w:rsidR="002D2505" w:rsidRPr="00034071">
        <w:t>Results for benchmark 2 of experiment 3</w:t>
      </w:r>
      <w:bookmarkEnd w:id="130"/>
    </w:p>
    <w:p w14:paraId="7AA70F79" w14:textId="68B3F9AE" w:rsidR="00DD5F21" w:rsidRPr="00DD5F21" w:rsidRDefault="002D2505" w:rsidP="002D2505">
      <w:pPr>
        <w:pStyle w:val="Beschriftung"/>
      </w:pPr>
      <w:r w:rsidRPr="00034071">
        <w:t xml:space="preserve">. </w:t>
      </w:r>
      <w:r w:rsidR="00DD5F21">
        <w:t xml:space="preserve">Average execution time in nanoseconds and </w:t>
      </w:r>
      <w:r w:rsidR="00964840">
        <w:t>median</w:t>
      </w:r>
      <w:r w:rsidR="00DD5F21">
        <w:t xml:space="preserve"> allocated bytes of benchmark 2 from experiment 2</w:t>
      </w:r>
      <w:r w:rsidR="00964840">
        <w:t xml:space="preserve"> as well as the respective reference benchmark</w:t>
      </w:r>
      <w:r w:rsidR="00DD5F21">
        <w:t>.</w:t>
      </w:r>
    </w:p>
    <w:bookmarkEnd w:id="127"/>
    <w:p w14:paraId="54432475" w14:textId="253E160C" w:rsidR="00927668" w:rsidRDefault="00D95E8C" w:rsidP="00C41DF8">
      <w:pPr>
        <w:pStyle w:val="AbbildungOhneRahmen"/>
      </w:pPr>
      <w:r>
        <w:t xml:space="preserve">In terms of execution time, LWJGL is once again the fastest library with an average of </w:t>
      </w:r>
      <m:oMath>
        <m:r>
          <w:rPr>
            <w:rFonts w:ascii="Cambria Math" w:hAnsi="Cambria Math"/>
          </w:rPr>
          <m:t>3.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rPr>
          <m:t xml:space="preserve"> </m:t>
        </m:r>
      </m:oMath>
      <w:r>
        <w:t>ns, followed by LUtils and FFMA at</w:t>
      </w:r>
      <w:r w:rsidR="005D3427">
        <w:t xml:space="preserve"> </w:t>
      </w:r>
      <m:oMath>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and </w:t>
      </w:r>
      <m:oMath>
        <m:r>
          <w:rPr>
            <w:rFonts w:ascii="Cambria Math" w:hAnsi="Cambria Math"/>
          </w:rPr>
          <m:t>6.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respectively. JNA demonstrates a substantially higher execution time than the other libraries, with an average of </w:t>
      </w:r>
      <m:oMath>
        <m:r>
          <w:rPr>
            <w:rFonts w:ascii="Cambria Math" w:hAnsi="Cambria Math"/>
          </w:rPr>
          <m:t>35.1⋅</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which is approximately one order of magnitude more execution time than the best performing library LWJGL. The absolute execution time variability across all four libraries is higher compared to previous benchmarks.</w:t>
      </w:r>
      <w:r w:rsidR="006D1B57">
        <w:t xml:space="preserve"> </w:t>
      </w:r>
      <w:r w:rsidR="005D3427">
        <w:t>LWJGL</w:t>
      </w:r>
      <w:r w:rsidR="006D1B57">
        <w:t xml:space="preserve"> exhibits the smallest standard deviation with </w:t>
      </w:r>
      <w:r w:rsidR="005D3427" w:rsidRPr="005D3427">
        <w:t>12</w:t>
      </w:r>
      <w:r w:rsidR="005D3427">
        <w:t>,</w:t>
      </w:r>
      <w:r w:rsidR="005D3427" w:rsidRPr="005D3427">
        <w:t>842</w:t>
      </w:r>
      <w:r w:rsidR="005D3427">
        <w:t xml:space="preserve"> </w:t>
      </w:r>
      <w:r w:rsidR="006D1B57">
        <w:t xml:space="preserve">ns, followed by </w:t>
      </w:r>
      <w:r w:rsidR="005D3427">
        <w:t>LUtils</w:t>
      </w:r>
      <w:r w:rsidR="006D1B57">
        <w:t xml:space="preserve"> and </w:t>
      </w:r>
      <w:r w:rsidR="005D3427">
        <w:t>FFMA</w:t>
      </w:r>
      <w:r w:rsidR="006D1B57">
        <w:t xml:space="preserve"> with an absolute variability of </w:t>
      </w:r>
      <w:r w:rsidR="005D3427" w:rsidRPr="005D3427">
        <w:t>23</w:t>
      </w:r>
      <w:r w:rsidR="005D3427">
        <w:t>,</w:t>
      </w:r>
      <w:r w:rsidR="005D3427" w:rsidRPr="005D3427">
        <w:t>240</w:t>
      </w:r>
      <w:r w:rsidR="005D3427">
        <w:t xml:space="preserve"> </w:t>
      </w:r>
      <w:r w:rsidR="00477EE0">
        <w:t>ns</w:t>
      </w:r>
      <w:r w:rsidR="006D1B57">
        <w:t xml:space="preserve"> and </w:t>
      </w:r>
      <w:r w:rsidR="005D3427" w:rsidRPr="005D3427">
        <w:t>33</w:t>
      </w:r>
      <w:r w:rsidR="005D3427">
        <w:t>,</w:t>
      </w:r>
      <w:r w:rsidR="005D3427" w:rsidRPr="005D3427">
        <w:t>845</w:t>
      </w:r>
      <w:r w:rsidR="005D3427">
        <w:t xml:space="preserve"> </w:t>
      </w:r>
      <w:r w:rsidR="006D1B57" w:rsidRPr="006D1B57">
        <w:t xml:space="preserve">ns respectively. The highest absolute standard deviation is displayed by </w:t>
      </w:r>
      <w:r w:rsidR="005D3427">
        <w:t>JNA</w:t>
      </w:r>
      <w:r w:rsidR="006D1B57" w:rsidRPr="006D1B57">
        <w:t xml:space="preserve"> with </w:t>
      </w:r>
      <w:r w:rsidR="005D3427" w:rsidRPr="005D3427">
        <w:t>133</w:t>
      </w:r>
      <w:r w:rsidR="005D3427">
        <w:t>,</w:t>
      </w:r>
      <w:r w:rsidR="005D3427" w:rsidRPr="005D3427">
        <w:t>688</w:t>
      </w:r>
      <w:r w:rsidR="005D3427">
        <w:t xml:space="preserve"> </w:t>
      </w:r>
      <w:r w:rsidR="006D1B57" w:rsidRPr="006D1B57">
        <w:t>ns</w:t>
      </w:r>
      <w:r w:rsidR="005D3427">
        <w:t xml:space="preserve">. </w:t>
      </w:r>
      <w:r w:rsidR="005D3427" w:rsidRPr="005D3427">
        <w:t>When expressed as a proportion of the respective average execution times, all standard deviations are below 0.5%.</w:t>
      </w:r>
    </w:p>
    <w:p w14:paraId="59E08FBE" w14:textId="77777777" w:rsidR="00927668" w:rsidRDefault="00927668">
      <w:pPr>
        <w:spacing w:after="160" w:line="259" w:lineRule="auto"/>
        <w:jc w:val="left"/>
      </w:pPr>
      <w:r>
        <w:br w:type="page"/>
      </w:r>
    </w:p>
    <w:p w14:paraId="70E51D1B" w14:textId="54C48831" w:rsidR="006D1B57" w:rsidRDefault="006D1B57" w:rsidP="00C41DF8">
      <w:pPr>
        <w:pStyle w:val="AbbildungOhneRahmen"/>
      </w:pPr>
      <w:r>
        <w:lastRenderedPageBreak/>
        <w:t>Comparing the results to the reference benchmark shows that</w:t>
      </w:r>
      <w:r w:rsidR="00CC39BF">
        <w:t xml:space="preserve"> all libraries exhibit a large write/read overhead. LWJGL, LUtils and FFMA increase their execution time by </w:t>
      </w:r>
      <m:oMath>
        <m:r>
          <w:rPr>
            <w:rFonts w:ascii="Cambria Math" w:hAnsi="Cambria Math"/>
          </w:rPr>
          <m:t>3.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 </w:t>
      </w:r>
      <m:oMath>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 and </w:t>
      </w:r>
      <m:oMath>
        <m:r>
          <w:rPr>
            <w:rFonts w:ascii="Cambria Math" w:hAnsi="Cambria Math"/>
          </w:rPr>
          <m:t>6.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 respectively, which is a relative overhead of more than 9</w:t>
      </w:r>
      <w:r w:rsidR="005D3427">
        <w:t>8</w:t>
      </w:r>
      <w:r w:rsidR="00CC39BF">
        <w:t xml:space="preserve">% for all three libraries. JNA displays a substantially higher increase inexecution with an absolute increase of </w:t>
      </w:r>
      <m:oMath>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w:t>
      </w:r>
      <w:r w:rsidR="002E37F9">
        <w:t>, which is, due to its already very high reference value, the smallest write/read overhead at 7</w:t>
      </w:r>
      <w:r w:rsidR="005D3427">
        <w:t>3</w:t>
      </w:r>
      <w:r w:rsidR="002E37F9">
        <w:t>%.</w:t>
      </w:r>
    </w:p>
    <w:p w14:paraId="79553704" w14:textId="4F83935D" w:rsidR="002C649A" w:rsidRDefault="002C649A" w:rsidP="00C41DF8">
      <w:pPr>
        <w:pStyle w:val="AbbildungOhneRahmen"/>
      </w:pPr>
      <w:r>
        <w:t xml:space="preserve">A similar pattern is displayed for the Java-Heap memory allocations. Once again LWJGL demonstrates the lowest </w:t>
      </w:r>
      <w:r w:rsidR="00340EE3">
        <w:t>median</w:t>
      </w:r>
      <w:r>
        <w:t xml:space="preserve"> allocation rate at </w:t>
      </w:r>
      <m:oMath>
        <m:r>
          <w:rPr>
            <w:rFonts w:ascii="Cambria Math" w:hAnsi="Cambria Math"/>
          </w:rPr>
          <m:t>3.7⋅</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followed by LUtils and FFMA with approximately </w:t>
      </w:r>
      <m:oMath>
        <m:r>
          <w:rPr>
            <w:rFonts w:ascii="Cambria Math" w:hAnsi="Cambria Math"/>
          </w:rPr>
          <m:t>5.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w:t>
      </w:r>
      <w:r w:rsidR="005D3427">
        <w:t xml:space="preserve">and </w:t>
      </w:r>
      <m:oMath>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5D3427">
        <w:t xml:space="preserve"> </w:t>
      </w:r>
      <w:r>
        <w:t xml:space="preserve">bytes. In contrast, JNA exhibits a substantially higher allocation rate at </w:t>
      </w:r>
      <m:oMath>
        <m:r>
          <w:rPr>
            <w:rFonts w:ascii="Cambria Math" w:hAnsi="Cambria Math"/>
          </w:rPr>
          <m:t>18.2⋅</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w:t>
      </w:r>
      <w:r w:rsidR="002E26BD">
        <w:t xml:space="preserve">. Once again, the variability across all evaluated libraries is negligible. </w:t>
      </w:r>
      <w:r w:rsidR="005D3427">
        <w:t>JNA</w:t>
      </w:r>
      <w:r w:rsidR="002E26BD">
        <w:t xml:space="preserve"> exhibits the highest absolute variability, with a standard deviation of approximately </w:t>
      </w:r>
      <w:r w:rsidR="005D3427">
        <w:t>37</w:t>
      </w:r>
      <w:r w:rsidR="002E26BD">
        <w:t xml:space="preserve"> bytes.</w:t>
      </w:r>
    </w:p>
    <w:p w14:paraId="00E6D49E" w14:textId="2C0C33FB" w:rsidR="008F3711" w:rsidRDefault="00990628" w:rsidP="00C41DF8">
      <w:pPr>
        <w:pStyle w:val="AbbildungOhneRahmen"/>
      </w:pPr>
      <w:r>
        <w:t>Comparing the allocation rate</w:t>
      </w:r>
      <w:r w:rsidR="008F3711">
        <w:t xml:space="preserve"> to the reference </w:t>
      </w:r>
      <w:r>
        <w:t xml:space="preserve">benchmark shows that </w:t>
      </w:r>
      <w:r w:rsidR="008F3711">
        <w:t xml:space="preserve">all libraries again demonstrate a large write/read overhead. For LWJGL, LUtils and FFMA </w:t>
      </w:r>
      <w:r>
        <w:t>this</w:t>
      </w:r>
      <w:r w:rsidR="008F3711">
        <w:t xml:space="preserve"> overhead </w:t>
      </w:r>
      <w:r>
        <w:t>exceeds</w:t>
      </w:r>
      <w:r w:rsidR="008F3711">
        <w:t xml:space="preserve"> 99%. Only JNA displays a smaller relative overhead with 73% due to its already </w:t>
      </w:r>
      <w:r>
        <w:t>high</w:t>
      </w:r>
      <w:r w:rsidR="008F3711">
        <w:t xml:space="preserve"> reference value. Nevertheless, JNA displays the largest absolute increase with </w:t>
      </w:r>
      <m:oMath>
        <m:r>
          <w:rPr>
            <w:rFonts w:ascii="Cambria Math" w:hAnsi="Cambria Math"/>
          </w:rPr>
          <m:t>13.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8F3711">
        <w:t xml:space="preserve"> bytes.</w:t>
      </w:r>
    </w:p>
    <w:p w14:paraId="0B1148DB" w14:textId="59CB3D38" w:rsidR="008F3711" w:rsidRDefault="006B7EC9" w:rsidP="00325FAD">
      <w:pPr>
        <w:pStyle w:val="AbbildungOhneRahmen"/>
      </w:pPr>
      <w:r>
        <w:t>C</w:t>
      </w:r>
      <w:r w:rsidR="008F3711">
        <w:t>omparing these results to benchmark</w:t>
      </w:r>
      <w:r w:rsidR="009E47DF">
        <w:t xml:space="preserve"> 2</w:t>
      </w:r>
      <w:r w:rsidR="008F3711">
        <w:t xml:space="preserve"> of experiment</w:t>
      </w:r>
      <w:r w:rsidR="009E47DF">
        <w:t xml:space="preserve"> 2</w:t>
      </w:r>
      <w:r>
        <w:t xml:space="preserve"> </w:t>
      </w:r>
      <w:r w:rsidR="00990628">
        <w:t>shows that</w:t>
      </w:r>
      <w:r>
        <w:t xml:space="preserve"> </w:t>
      </w:r>
      <w:r w:rsidR="00990628">
        <w:t>t</w:t>
      </w:r>
      <w:r>
        <w:t xml:space="preserve">he </w:t>
      </w:r>
      <w:r w:rsidR="00990628">
        <w:t xml:space="preserve">relative </w:t>
      </w:r>
      <w:r>
        <w:t xml:space="preserve">gaps between LWJGL, FFMA and LUtils have generally decreased. </w:t>
      </w:r>
      <w:r w:rsidR="00990628">
        <w:t xml:space="preserve">In Experiment 2 </w:t>
      </w:r>
      <w:r>
        <w:t xml:space="preserve">LWJGL </w:t>
      </w:r>
      <w:r w:rsidR="00990628">
        <w:t>is</w:t>
      </w:r>
      <w:r>
        <w:t xml:space="preserve"> about nine times faster than the second fastest library, which has now decreased to a factor of approximately 1.7. Noteworthy is also that</w:t>
      </w:r>
      <w:r w:rsidR="00990628">
        <w:t xml:space="preserve"> unlike before</w:t>
      </w:r>
      <w:r>
        <w:t xml:space="preserve"> LUtils is </w:t>
      </w:r>
      <w:r w:rsidR="00990628">
        <w:t xml:space="preserve">now </w:t>
      </w:r>
      <w:r>
        <w:t xml:space="preserve">slightly faster than FFMA. </w:t>
      </w:r>
      <w:r w:rsidR="00990628">
        <w:t>Additionally</w:t>
      </w:r>
      <w:r>
        <w:t xml:space="preserve">, the absolute and relative write/read overhead in both execution time and allocated bytes has increased for all libraries. Especially for LUtils the relative execution time overhead has increased from </w:t>
      </w:r>
      <w:r w:rsidR="00FF5292">
        <w:t>39</w:t>
      </w:r>
      <w:r>
        <w:t>% to more than 9</w:t>
      </w:r>
      <w:r w:rsidR="00FF5292">
        <w:t>8</w:t>
      </w:r>
      <w:r>
        <w:t>%.</w:t>
      </w:r>
    </w:p>
    <w:p w14:paraId="04D1759C" w14:textId="513BC53B" w:rsidR="00325FAD" w:rsidRPr="006B7EC9" w:rsidRDefault="006B7EC9" w:rsidP="00325FAD">
      <w:pPr>
        <w:pStyle w:val="AbbildungOhneRahmen"/>
      </w:pPr>
      <w:r>
        <w:t xml:space="preserve">Overall, the results confirm again that LWJGL provides the most efficient implementation even when writing to a very large and complex structure, but the performance gap to the other libraries is smaller compared to earlier write/read benchmarks. JNA once again performs the worst </w:t>
      </w:r>
      <w:r w:rsidR="00FF5292">
        <w:t xml:space="preserve">out </w:t>
      </w:r>
      <w:r>
        <w:t>of all four evaluated libraries.</w:t>
      </w:r>
    </w:p>
    <w:p w14:paraId="30A7B066" w14:textId="77777777" w:rsidR="002538C8" w:rsidRDefault="002538C8" w:rsidP="00B84F6B">
      <w:pPr>
        <w:pStyle w:val="3Hidden"/>
      </w:pPr>
      <w:r>
        <w:t>Benchmark 2 Interpretation</w:t>
      </w:r>
    </w:p>
    <w:p w14:paraId="2C2703D6" w14:textId="47F76FBA" w:rsidR="002538C8" w:rsidRDefault="003767BC" w:rsidP="002538C8">
      <w:r>
        <w:t xml:space="preserve">In this benchmark the large write and read overhead of LWJGL is not as unexpected as in the earlier write/read benchmarks. The reasoning for that is that LWJGL creates the custom structure classes for each element of all arrays whose component type is not a primitive type. These classes are required to write and read from the elements of the arrays. In fact, this reason also applies to FFMA and LUtils as well. FFMA creates a </w:t>
      </w:r>
      <w:r w:rsidRPr="003767BC">
        <w:rPr>
          <w:rStyle w:val="BerichtCodeZchn"/>
        </w:rPr>
        <w:t>MemorySegment</w:t>
      </w:r>
      <w:r>
        <w:t xml:space="preserve"> for each element</w:t>
      </w:r>
      <w:r w:rsidR="00990628">
        <w:t xml:space="preserve"> and</w:t>
      </w:r>
      <w:r>
        <w:t xml:space="preserve"> </w:t>
      </w:r>
      <w:r>
        <w:lastRenderedPageBreak/>
        <w:t>LUtils creates its custom classes</w:t>
      </w:r>
      <w:r w:rsidR="00990628">
        <w:t xml:space="preserve"> extending </w:t>
      </w:r>
      <w:r w:rsidR="00990628" w:rsidRPr="00990628">
        <w:rPr>
          <w:rStyle w:val="BerichtCodeZchn"/>
        </w:rPr>
        <w:t>ComplexStructure</w:t>
      </w:r>
      <w:r>
        <w:t xml:space="preserve">. Only JNA </w:t>
      </w:r>
      <w:r w:rsidR="00990628">
        <w:t>initialises</w:t>
      </w:r>
      <w:r>
        <w:t xml:space="preserve"> all</w:t>
      </w:r>
      <w:r w:rsidR="00990628">
        <w:t xml:space="preserve"> array elements with</w:t>
      </w:r>
      <w:r>
        <w:t xml:space="preserve"> its custom structure classes</w:t>
      </w:r>
      <w:r w:rsidR="007D5DA6">
        <w:t xml:space="preserve"> in advance</w:t>
      </w:r>
      <w:r>
        <w:t xml:space="preserve"> wh</w:t>
      </w:r>
      <w:r w:rsidR="007D5DA6">
        <w:t>ile</w:t>
      </w:r>
      <w:r>
        <w:t xml:space="preserve"> </w:t>
      </w:r>
      <w:r w:rsidR="00990628">
        <w:t>creating</w:t>
      </w:r>
      <w:r>
        <w:t xml:space="preserve"> the </w:t>
      </w:r>
      <w:r w:rsidR="00990628">
        <w:t xml:space="preserve">parent </w:t>
      </w:r>
      <w:r>
        <w:t>structure, as mentioned in the interpretation of benchmark 1.</w:t>
      </w:r>
    </w:p>
    <w:p w14:paraId="6D0AFE1E" w14:textId="0804C0FB" w:rsidR="003767BC" w:rsidRDefault="00990628" w:rsidP="002538C8">
      <w:r>
        <w:t xml:space="preserve">Furthermore, </w:t>
      </w:r>
      <w:r w:rsidR="00D2089F">
        <w:t>the</w:t>
      </w:r>
      <w:r w:rsidR="003767BC">
        <w:t xml:space="preserve"> following interpretations made in benchmark</w:t>
      </w:r>
      <w:r w:rsidR="009E47DF">
        <w:t xml:space="preserve"> 2</w:t>
      </w:r>
      <w:r w:rsidR="003767BC">
        <w:t xml:space="preserve"> of experiment 1 and 2 still hold:</w:t>
      </w:r>
    </w:p>
    <w:p w14:paraId="030E2660" w14:textId="6054DCA5" w:rsidR="003767BC" w:rsidRDefault="003767BC" w:rsidP="003767BC">
      <w:pPr>
        <w:pStyle w:val="Listenabsatz"/>
        <w:numPr>
          <w:ilvl w:val="0"/>
          <w:numId w:val="71"/>
        </w:numPr>
      </w:pPr>
      <w:r>
        <w:t>A part of the large relative write</w:t>
      </w:r>
      <w:r w:rsidR="00990628">
        <w:t>/</w:t>
      </w:r>
      <w:r>
        <w:t xml:space="preserve">read overhead of LWJGL is due to the benchmark code itself, specifically </w:t>
      </w:r>
      <w:r w:rsidR="004127A3">
        <w:t xml:space="preserve">primitive type wrapper classes. This </w:t>
      </w:r>
      <w:r w:rsidR="00990628">
        <w:t>affects</w:t>
      </w:r>
      <w:r w:rsidR="004127A3">
        <w:t xml:space="preserve"> the absolute overhead equally for all libraries.</w:t>
      </w:r>
    </w:p>
    <w:p w14:paraId="726B90A7" w14:textId="49563E75" w:rsidR="004127A3" w:rsidRPr="004127A3" w:rsidRDefault="004127A3" w:rsidP="004127A3">
      <w:pPr>
        <w:pStyle w:val="Listenabsatz"/>
        <w:numPr>
          <w:ilvl w:val="0"/>
          <w:numId w:val="70"/>
        </w:numPr>
      </w:pPr>
      <w:r w:rsidRPr="004127A3">
        <w:t xml:space="preserve">A part of the large relative overhead of FFMA can likely be explained by the use of </w:t>
      </w:r>
      <w:r w:rsidRPr="004127A3">
        <w:rPr>
          <w:rStyle w:val="BerichtCodeZchn"/>
        </w:rPr>
        <w:t>VarHandle</w:t>
      </w:r>
      <w:r w:rsidRPr="004127A3">
        <w:t xml:space="preserve"> instead of written or generated functions</w:t>
      </w:r>
      <w:r>
        <w:t xml:space="preserve"> for </w:t>
      </w:r>
      <w:r w:rsidR="00D2089F">
        <w:t>write</w:t>
      </w:r>
      <w:r>
        <w:t>/</w:t>
      </w:r>
      <w:r w:rsidR="00D2089F">
        <w:t>read</w:t>
      </w:r>
      <w:r>
        <w:t xml:space="preserve"> operations</w:t>
      </w:r>
      <w:r w:rsidRPr="004127A3">
        <w:t>.</w:t>
      </w:r>
    </w:p>
    <w:p w14:paraId="2C179089" w14:textId="30B6D69A" w:rsidR="004127A3" w:rsidRDefault="004127A3" w:rsidP="003767BC">
      <w:pPr>
        <w:pStyle w:val="Listenabsatz"/>
        <w:numPr>
          <w:ilvl w:val="0"/>
          <w:numId w:val="71"/>
        </w:numPr>
      </w:pPr>
      <w:r>
        <w:t xml:space="preserve"> LUtils translates write and read operations directly to </w:t>
      </w:r>
      <w:r w:rsidRPr="004127A3">
        <w:rPr>
          <w:rStyle w:val="BerichtCodeZchn"/>
        </w:rPr>
        <w:t>ByteBuffer.put()</w:t>
      </w:r>
      <w:r w:rsidRPr="004127A3">
        <w:t xml:space="preserve"> and </w:t>
      </w:r>
      <w:r w:rsidRPr="004127A3">
        <w:rPr>
          <w:rStyle w:val="BerichtCodeZchn"/>
        </w:rPr>
        <w:t>ByteBuffer.get()</w:t>
      </w:r>
      <w:r w:rsidRPr="004127A3">
        <w:t xml:space="preserve"> methods</w:t>
      </w:r>
      <w:r>
        <w:t>, which might be the reason why LUtils is now slightly faster than FFMA.</w:t>
      </w:r>
    </w:p>
    <w:p w14:paraId="6FCAE6DB" w14:textId="77777777" w:rsidR="002538C8" w:rsidRDefault="002538C8" w:rsidP="00B84F6B">
      <w:pPr>
        <w:pStyle w:val="3Hidden"/>
      </w:pPr>
      <w:r>
        <w:t>Benchmark 3 Results</w:t>
      </w:r>
    </w:p>
    <w:p w14:paraId="56074FA6" w14:textId="2D7A7EA7" w:rsidR="002538C8" w:rsidRPr="00D2089F" w:rsidRDefault="00172CA2" w:rsidP="002538C8">
      <w:r>
        <w:t>The performance results of benchmark</w:t>
      </w:r>
      <w:r w:rsidR="009E47DF">
        <w:t xml:space="preserve"> 3</w:t>
      </w:r>
      <w:r w:rsidR="00141AE0">
        <w:t xml:space="preserve"> are displayed in </w:t>
      </w:r>
      <w:r w:rsidR="00DD5F21">
        <w:fldChar w:fldCharType="begin"/>
      </w:r>
      <w:r w:rsidR="00DD5F21">
        <w:instrText xml:space="preserve"> REF _Ref221815138 \h </w:instrText>
      </w:r>
      <w:r w:rsidR="00DD5F21">
        <w:fldChar w:fldCharType="separate"/>
      </w:r>
      <w:r w:rsidR="008A128C">
        <w:t xml:space="preserve">Fig. </w:t>
      </w:r>
      <w:r w:rsidR="008A128C">
        <w:rPr>
          <w:noProof/>
        </w:rPr>
        <w:t>11</w:t>
      </w:r>
      <w:r w:rsidR="00DD5F21">
        <w:fldChar w:fldCharType="end"/>
      </w:r>
      <w:r w:rsidR="00DD5F21">
        <w:t xml:space="preserve"> </w:t>
      </w:r>
      <w:r w:rsidR="00141AE0">
        <w:t>and</w:t>
      </w:r>
      <w:r w:rsidR="007E7BF9">
        <w:t xml:space="preserve"> </w:t>
      </w:r>
      <w:r w:rsidR="007E7BF9">
        <w:fldChar w:fldCharType="begin"/>
      </w:r>
      <w:r w:rsidR="007E7BF9">
        <w:instrText xml:space="preserve"> REF _Ref220796271 \h </w:instrText>
      </w:r>
      <w:r w:rsidR="007E7BF9">
        <w:fldChar w:fldCharType="separate"/>
      </w:r>
      <w:r w:rsidR="008A128C">
        <w:t xml:space="preserve">Tab. </w:t>
      </w:r>
      <w:r w:rsidR="008A128C">
        <w:rPr>
          <w:noProof/>
        </w:rPr>
        <w:t>9</w:t>
      </w:r>
      <w:r w:rsidR="007E7BF9">
        <w:fldChar w:fldCharType="end"/>
      </w:r>
      <w:r w:rsidR="00141AE0">
        <w:t>. Once again, this benchmark evaluates the startup overhead when allocating and writing to a single large and complex structure without warmup.</w:t>
      </w:r>
      <w:r w:rsidR="005C4CCA">
        <w:t xml:space="preserve"> </w:t>
      </w:r>
      <w:r w:rsidR="00141AE0">
        <w:t>As previously stated, an additional reference measurement is in included, which allocates the same structure and performs the same write</w:t>
      </w:r>
      <w:r w:rsidR="00D2089F">
        <w:t>/</w:t>
      </w:r>
      <w:r w:rsidR="00141AE0">
        <w:t xml:space="preserve">read operations with </w:t>
      </w:r>
      <w:r w:rsidR="002C3BD6">
        <w:t xml:space="preserve">a single </w:t>
      </w:r>
      <w:r w:rsidR="00141AE0">
        <w:t>warmup</w:t>
      </w:r>
      <w:r w:rsidR="002C3BD6">
        <w:t xml:space="preserve"> invocation</w:t>
      </w:r>
      <w:r w:rsidR="00141AE0">
        <w:t xml:space="preserve">. Thereby isolating </w:t>
      </w:r>
      <w:r w:rsidR="00D2089F">
        <w:t>one-time initiali</w:t>
      </w:r>
      <w:r w:rsidR="00D56400">
        <w:t>s</w:t>
      </w:r>
      <w:r w:rsidR="00D2089F">
        <w:t>ation costs</w:t>
      </w:r>
      <w:r w:rsidR="002C3BD6">
        <w:t xml:space="preserve"> and</w:t>
      </w:r>
      <w:r w:rsidR="00D2089F">
        <w:t xml:space="preserve"> per-structure setup costs</w:t>
      </w:r>
      <w:r w:rsidR="00141AE0">
        <w:t>.</w:t>
      </w:r>
    </w:p>
    <w:p w14:paraId="155BDC41" w14:textId="2B468956" w:rsidR="00547F6B" w:rsidRDefault="00547F6B" w:rsidP="002538C8">
      <w:r w:rsidRPr="00547F6B">
        <w:rPr>
          <w:noProof/>
        </w:rPr>
        <w:drawing>
          <wp:inline distT="0" distB="0" distL="0" distR="0" wp14:anchorId="26E51141" wp14:editId="0E53BF67">
            <wp:extent cx="2877372" cy="2158029"/>
            <wp:effectExtent l="0" t="0" r="0" b="0"/>
            <wp:docPr id="6874863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8637" name="Grafik 1"/>
                    <pic:cNvPicPr>
                      <a:picLocks noChangeAspect="1" noChangeArrowheads="1"/>
                    </pic:cNvPicPr>
                  </pic:nvPicPr>
                  <pic:blipFill>
                    <a:blip r:embed="rId32"/>
                    <a:stretch>
                      <a:fillRect/>
                    </a:stretch>
                  </pic:blipFill>
                  <pic:spPr bwMode="auto">
                    <a:xfrm>
                      <a:off x="0" y="0"/>
                      <a:ext cx="2877372" cy="2158029"/>
                    </a:xfrm>
                    <a:prstGeom prst="rect">
                      <a:avLst/>
                    </a:prstGeom>
                    <a:noFill/>
                    <a:ln>
                      <a:noFill/>
                    </a:ln>
                  </pic:spPr>
                </pic:pic>
              </a:graphicData>
            </a:graphic>
          </wp:inline>
        </w:drawing>
      </w:r>
      <w:r w:rsidRPr="00547F6B">
        <w:rPr>
          <w:noProof/>
        </w:rPr>
        <w:drawing>
          <wp:inline distT="0" distB="0" distL="0" distR="0" wp14:anchorId="012E070B" wp14:editId="170D88FB">
            <wp:extent cx="2876637" cy="2157478"/>
            <wp:effectExtent l="0" t="0" r="0" b="0"/>
            <wp:docPr id="126912607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26079" name="Grafik 2"/>
                    <pic:cNvPicPr>
                      <a:picLocks noChangeAspect="1" noChangeArrowheads="1"/>
                    </pic:cNvPicPr>
                  </pic:nvPicPr>
                  <pic:blipFill>
                    <a:blip r:embed="rId33"/>
                    <a:stretch>
                      <a:fillRect/>
                    </a:stretch>
                  </pic:blipFill>
                  <pic:spPr bwMode="auto">
                    <a:xfrm>
                      <a:off x="0" y="0"/>
                      <a:ext cx="2876637" cy="2157478"/>
                    </a:xfrm>
                    <a:prstGeom prst="rect">
                      <a:avLst/>
                    </a:prstGeom>
                    <a:noFill/>
                    <a:ln>
                      <a:noFill/>
                    </a:ln>
                  </pic:spPr>
                </pic:pic>
              </a:graphicData>
            </a:graphic>
          </wp:inline>
        </w:drawing>
      </w:r>
    </w:p>
    <w:p w14:paraId="3F859C69" w14:textId="4FFCC371" w:rsidR="002D2505" w:rsidRPr="009F3293" w:rsidRDefault="00DD5F21" w:rsidP="002D2505">
      <w:pPr>
        <w:pStyle w:val="Beschriftung"/>
        <w:rPr>
          <w:vanish/>
        </w:rPr>
      </w:pPr>
      <w:bookmarkStart w:id="131" w:name="_Ref221815138"/>
      <w:bookmarkStart w:id="132" w:name="_Ref220783870"/>
      <w:bookmarkStart w:id="133" w:name="_Toc223203742"/>
      <w:r>
        <w:t xml:space="preserve">Fig. </w:t>
      </w:r>
      <w:r>
        <w:fldChar w:fldCharType="begin"/>
      </w:r>
      <w:r>
        <w:instrText xml:space="preserve"> SEQ Fig. \* ARABIC </w:instrText>
      </w:r>
      <w:r>
        <w:fldChar w:fldCharType="separate"/>
      </w:r>
      <w:r w:rsidR="008A128C">
        <w:rPr>
          <w:noProof/>
        </w:rPr>
        <w:t>11</w:t>
      </w:r>
      <w:r>
        <w:fldChar w:fldCharType="end"/>
      </w:r>
      <w:bookmarkEnd w:id="131"/>
      <w:r>
        <w:t>:</w:t>
      </w:r>
      <w:r>
        <w:tab/>
      </w:r>
      <w:r w:rsidRPr="00F86246">
        <w:t>Results for benchmark 3 of experiment 3</w:t>
      </w:r>
      <w:bookmarkEnd w:id="133"/>
    </w:p>
    <w:p w14:paraId="60612F2D" w14:textId="03CE3134" w:rsidR="00DD5F21" w:rsidRDefault="00DD5F21" w:rsidP="00DD5F21">
      <w:pPr>
        <w:pStyle w:val="Beschriftung"/>
      </w:pPr>
      <w:r w:rsidRPr="00F86246">
        <w:t>. Left: Boxplot diagram of the execution times across all four libraries. Right: Bar chart of the</w:t>
      </w:r>
      <w:r w:rsidR="004052CF">
        <w:t xml:space="preserve"> median</w:t>
      </w:r>
      <w:r w:rsidRPr="00F86246">
        <w:t xml:space="preserve"> allocation rate across all four libraries.</w:t>
      </w:r>
    </w:p>
    <w:tbl>
      <w:tblPr>
        <w:tblStyle w:val="Tabellenraster"/>
        <w:tblW w:w="5000" w:type="pct"/>
        <w:tblLook w:val="04A0" w:firstRow="1" w:lastRow="0" w:firstColumn="1" w:lastColumn="0" w:noHBand="0" w:noVBand="1"/>
      </w:tblPr>
      <w:tblGrid>
        <w:gridCol w:w="986"/>
        <w:gridCol w:w="1948"/>
        <w:gridCol w:w="1861"/>
        <w:gridCol w:w="1347"/>
        <w:gridCol w:w="1685"/>
        <w:gridCol w:w="1235"/>
      </w:tblGrid>
      <w:tr w:rsidR="004052CF" w14:paraId="6C844580" w14:textId="77777777" w:rsidTr="009B76CD">
        <w:tc>
          <w:tcPr>
            <w:tcW w:w="0" w:type="auto"/>
            <w:shd w:val="clear" w:color="auto" w:fill="D9D9D9" w:themeFill="background1" w:themeFillShade="D9"/>
          </w:tcPr>
          <w:p w14:paraId="43EEC155" w14:textId="77777777" w:rsidR="009B76CD" w:rsidRPr="006606D2" w:rsidRDefault="009B76CD" w:rsidP="00847AF1">
            <w:pPr>
              <w:pStyle w:val="AbbildungOhneRahmen"/>
              <w:jc w:val="center"/>
              <w:rPr>
                <w:b/>
                <w:bCs/>
                <w:sz w:val="22"/>
              </w:rPr>
            </w:pPr>
            <w:r w:rsidRPr="006606D2">
              <w:rPr>
                <w:b/>
                <w:bCs/>
                <w:sz w:val="22"/>
              </w:rPr>
              <w:lastRenderedPageBreak/>
              <w:t>Library</w:t>
            </w:r>
          </w:p>
        </w:tc>
        <w:tc>
          <w:tcPr>
            <w:tcW w:w="0" w:type="auto"/>
            <w:shd w:val="clear" w:color="auto" w:fill="D9D9D9" w:themeFill="background1" w:themeFillShade="D9"/>
          </w:tcPr>
          <w:p w14:paraId="397BC241" w14:textId="185CDC8D" w:rsidR="009B76CD" w:rsidRPr="006606D2" w:rsidRDefault="009B76CD" w:rsidP="00847AF1">
            <w:pPr>
              <w:pStyle w:val="AbbildungOhneRahmen"/>
              <w:jc w:val="center"/>
              <w:rPr>
                <w:b/>
                <w:bCs/>
                <w:sz w:val="22"/>
              </w:rPr>
            </w:pPr>
            <w:r w:rsidRPr="006606D2">
              <w:rPr>
                <w:rFonts w:cs="Times New Roman"/>
                <w:b/>
                <w:bCs/>
                <w:sz w:val="22"/>
              </w:rPr>
              <w:t>Ø</w:t>
            </w:r>
            <w:r w:rsidRPr="006606D2">
              <w:rPr>
                <w:b/>
                <w:bCs/>
                <w:sz w:val="22"/>
              </w:rPr>
              <w:t xml:space="preserve"> Exec. Time (ns)</w:t>
            </w:r>
          </w:p>
        </w:tc>
        <w:tc>
          <w:tcPr>
            <w:tcW w:w="0" w:type="auto"/>
            <w:shd w:val="clear" w:color="auto" w:fill="D9D9D9" w:themeFill="background1" w:themeFillShade="D9"/>
          </w:tcPr>
          <w:p w14:paraId="5940381C" w14:textId="6CF3DAE1" w:rsidR="009B76CD" w:rsidRPr="006606D2" w:rsidRDefault="009B76CD" w:rsidP="00847AF1">
            <w:pPr>
              <w:pStyle w:val="AbbildungOhneRahmen"/>
              <w:jc w:val="center"/>
              <w:rPr>
                <w:b/>
                <w:bCs/>
                <w:sz w:val="22"/>
              </w:rPr>
            </w:pPr>
            <w:r w:rsidRPr="006606D2">
              <w:rPr>
                <w:b/>
                <w:bCs/>
                <w:sz w:val="22"/>
              </w:rPr>
              <w:t>Ratio</w:t>
            </w:r>
            <w:r w:rsidR="006606D2">
              <w:rPr>
                <w:b/>
                <w:bCs/>
                <w:sz w:val="22"/>
              </w:rPr>
              <w:t xml:space="preserve"> to</w:t>
            </w:r>
            <w:r w:rsidR="00C3287D" w:rsidRPr="006606D2">
              <w:rPr>
                <w:b/>
                <w:bCs/>
                <w:sz w:val="22"/>
              </w:rPr>
              <w:t xml:space="preserve"> LWJGL</w:t>
            </w:r>
          </w:p>
        </w:tc>
        <w:tc>
          <w:tcPr>
            <w:tcW w:w="0" w:type="auto"/>
            <w:shd w:val="clear" w:color="auto" w:fill="D9D9D9" w:themeFill="background1" w:themeFillShade="D9"/>
          </w:tcPr>
          <w:p w14:paraId="5BD8126D" w14:textId="4D127C87" w:rsidR="009B76CD" w:rsidRPr="006606D2" w:rsidRDefault="009B76CD" w:rsidP="00847AF1">
            <w:pPr>
              <w:pStyle w:val="AbbildungOhneRahmen"/>
              <w:jc w:val="center"/>
              <w:rPr>
                <w:b/>
                <w:bCs/>
                <w:sz w:val="22"/>
              </w:rPr>
            </w:pPr>
            <w:r w:rsidRPr="006606D2">
              <w:rPr>
                <w:b/>
                <w:bCs/>
                <w:sz w:val="22"/>
              </w:rPr>
              <w:t>Reference</w:t>
            </w:r>
          </w:p>
        </w:tc>
        <w:tc>
          <w:tcPr>
            <w:tcW w:w="0" w:type="auto"/>
            <w:shd w:val="clear" w:color="auto" w:fill="D9D9D9" w:themeFill="background1" w:themeFillShade="D9"/>
          </w:tcPr>
          <w:p w14:paraId="0B47BF23" w14:textId="4C81EF74" w:rsidR="009B76CD" w:rsidRPr="006606D2" w:rsidRDefault="004052CF" w:rsidP="00847AF1">
            <w:pPr>
              <w:pStyle w:val="AbbildungOhneRahmen"/>
              <w:jc w:val="center"/>
              <w:rPr>
                <w:b/>
                <w:bCs/>
                <w:sz w:val="22"/>
              </w:rPr>
            </w:pPr>
            <w:r>
              <w:rPr>
                <w:b/>
                <w:bCs/>
                <w:sz w:val="22"/>
              </w:rPr>
              <w:t>M.</w:t>
            </w:r>
            <w:r w:rsidR="009B76CD" w:rsidRPr="006606D2">
              <w:rPr>
                <w:b/>
                <w:bCs/>
                <w:sz w:val="22"/>
              </w:rPr>
              <w:t xml:space="preserve"> Alloc</w:t>
            </w:r>
            <w:r>
              <w:rPr>
                <w:b/>
                <w:bCs/>
                <w:sz w:val="22"/>
              </w:rPr>
              <w:t>.</w:t>
            </w:r>
            <w:r w:rsidR="009B76CD" w:rsidRPr="006606D2">
              <w:rPr>
                <w:b/>
                <w:bCs/>
                <w:sz w:val="22"/>
              </w:rPr>
              <w:t xml:space="preserve"> Bytes</w:t>
            </w:r>
          </w:p>
        </w:tc>
        <w:tc>
          <w:tcPr>
            <w:tcW w:w="0" w:type="auto"/>
            <w:shd w:val="clear" w:color="auto" w:fill="D9D9D9" w:themeFill="background1" w:themeFillShade="D9"/>
          </w:tcPr>
          <w:p w14:paraId="5A7C4587" w14:textId="77777777" w:rsidR="009B76CD" w:rsidRPr="006606D2" w:rsidRDefault="009B76CD" w:rsidP="00847AF1">
            <w:pPr>
              <w:pStyle w:val="AbbildungOhneRahmen"/>
              <w:jc w:val="center"/>
              <w:rPr>
                <w:b/>
                <w:bCs/>
                <w:sz w:val="22"/>
              </w:rPr>
            </w:pPr>
            <w:r w:rsidRPr="006606D2">
              <w:rPr>
                <w:b/>
                <w:bCs/>
                <w:sz w:val="22"/>
              </w:rPr>
              <w:t>Reference</w:t>
            </w:r>
          </w:p>
        </w:tc>
      </w:tr>
      <w:tr w:rsidR="004052CF" w14:paraId="4E23FC5E" w14:textId="77777777" w:rsidTr="009B76CD">
        <w:tc>
          <w:tcPr>
            <w:tcW w:w="0" w:type="auto"/>
          </w:tcPr>
          <w:p w14:paraId="296B2A33" w14:textId="77777777" w:rsidR="009B76CD" w:rsidRPr="006606D2" w:rsidRDefault="009B76CD" w:rsidP="00847AF1">
            <w:pPr>
              <w:pStyle w:val="AbbildungOhneRahmen"/>
              <w:rPr>
                <w:sz w:val="22"/>
              </w:rPr>
            </w:pPr>
            <w:r w:rsidRPr="006606D2">
              <w:rPr>
                <w:sz w:val="22"/>
              </w:rPr>
              <w:t>LWJGL</w:t>
            </w:r>
          </w:p>
        </w:tc>
        <w:tc>
          <w:tcPr>
            <w:tcW w:w="0" w:type="auto"/>
          </w:tcPr>
          <w:p w14:paraId="0F3EB32F" w14:textId="3A77F676" w:rsidR="009B76CD" w:rsidRPr="006606D2" w:rsidRDefault="004052CF" w:rsidP="00847AF1">
            <w:pPr>
              <w:pStyle w:val="AbbildungOhneRahmen"/>
              <w:jc w:val="right"/>
              <w:rPr>
                <w:sz w:val="22"/>
              </w:rPr>
            </w:pPr>
            <w:r w:rsidRPr="004052CF">
              <w:rPr>
                <w:sz w:val="22"/>
              </w:rPr>
              <w:t>246</w:t>
            </w:r>
            <w:r>
              <w:rPr>
                <w:sz w:val="22"/>
              </w:rPr>
              <w:t>,</w:t>
            </w:r>
            <w:r w:rsidRPr="004052CF">
              <w:rPr>
                <w:sz w:val="22"/>
              </w:rPr>
              <w:t>183</w:t>
            </w:r>
            <w:r>
              <w:rPr>
                <w:sz w:val="22"/>
              </w:rPr>
              <w:t>,</w:t>
            </w:r>
            <w:r w:rsidRPr="004052CF">
              <w:rPr>
                <w:sz w:val="22"/>
              </w:rPr>
              <w:t>961</w:t>
            </w:r>
          </w:p>
        </w:tc>
        <w:tc>
          <w:tcPr>
            <w:tcW w:w="0" w:type="auto"/>
          </w:tcPr>
          <w:p w14:paraId="3D57726D" w14:textId="0368367F" w:rsidR="009B76CD" w:rsidRPr="006606D2" w:rsidRDefault="006606D2" w:rsidP="006606D2">
            <w:pPr>
              <w:pStyle w:val="AbbildungOhneRahmen"/>
              <w:jc w:val="right"/>
              <w:rPr>
                <w:sz w:val="22"/>
              </w:rPr>
            </w:pPr>
            <w:r w:rsidRPr="006606D2">
              <w:rPr>
                <w:sz w:val="22"/>
              </w:rPr>
              <w:t>1.</w:t>
            </w:r>
            <w:r w:rsidR="004052CF">
              <w:rPr>
                <w:sz w:val="22"/>
              </w:rPr>
              <w:t>0</w:t>
            </w:r>
            <w:r w:rsidRPr="006606D2">
              <w:rPr>
                <w:sz w:val="22"/>
              </w:rPr>
              <w:t>0</w:t>
            </w:r>
          </w:p>
        </w:tc>
        <w:tc>
          <w:tcPr>
            <w:tcW w:w="0" w:type="auto"/>
          </w:tcPr>
          <w:p w14:paraId="736CBE94" w14:textId="78F6CDFF" w:rsidR="009B76CD" w:rsidRPr="006606D2" w:rsidRDefault="004052CF" w:rsidP="00847AF1">
            <w:pPr>
              <w:pStyle w:val="AbbildungOhneRahmen"/>
              <w:jc w:val="right"/>
              <w:rPr>
                <w:sz w:val="22"/>
              </w:rPr>
            </w:pPr>
            <w:r w:rsidRPr="004052CF">
              <w:rPr>
                <w:sz w:val="22"/>
              </w:rPr>
              <w:t>16</w:t>
            </w:r>
            <w:r>
              <w:rPr>
                <w:sz w:val="22"/>
              </w:rPr>
              <w:t>,</w:t>
            </w:r>
            <w:r w:rsidRPr="004052CF">
              <w:rPr>
                <w:sz w:val="22"/>
              </w:rPr>
              <w:t>792</w:t>
            </w:r>
            <w:r>
              <w:rPr>
                <w:sz w:val="22"/>
              </w:rPr>
              <w:t>,</w:t>
            </w:r>
            <w:r w:rsidRPr="004052CF">
              <w:rPr>
                <w:sz w:val="22"/>
              </w:rPr>
              <w:t>717</w:t>
            </w:r>
          </w:p>
        </w:tc>
        <w:tc>
          <w:tcPr>
            <w:tcW w:w="0" w:type="auto"/>
          </w:tcPr>
          <w:p w14:paraId="2DD82FEC" w14:textId="1E5791F0" w:rsidR="009B76CD" w:rsidRPr="006606D2" w:rsidRDefault="004052CF" w:rsidP="00847AF1">
            <w:pPr>
              <w:pStyle w:val="AbbildungOhneRahmen"/>
              <w:tabs>
                <w:tab w:val="left" w:pos="584"/>
              </w:tabs>
              <w:jc w:val="right"/>
              <w:rPr>
                <w:sz w:val="22"/>
              </w:rPr>
            </w:pPr>
            <w:r w:rsidRPr="004052CF">
              <w:rPr>
                <w:sz w:val="22"/>
                <w:lang w:val="de-DE"/>
              </w:rPr>
              <w:t>6</w:t>
            </w:r>
            <w:r>
              <w:rPr>
                <w:sz w:val="22"/>
                <w:lang w:val="de-DE"/>
              </w:rPr>
              <w:t>,</w:t>
            </w:r>
            <w:r w:rsidRPr="004052CF">
              <w:rPr>
                <w:sz w:val="22"/>
                <w:lang w:val="de-DE"/>
              </w:rPr>
              <w:t>951</w:t>
            </w:r>
            <w:r>
              <w:rPr>
                <w:sz w:val="22"/>
                <w:lang w:val="de-DE"/>
              </w:rPr>
              <w:t>,</w:t>
            </w:r>
            <w:r w:rsidRPr="004052CF">
              <w:rPr>
                <w:sz w:val="22"/>
                <w:lang w:val="de-DE"/>
              </w:rPr>
              <w:t>984</w:t>
            </w:r>
          </w:p>
        </w:tc>
        <w:tc>
          <w:tcPr>
            <w:tcW w:w="0" w:type="auto"/>
          </w:tcPr>
          <w:p w14:paraId="59B349D3" w14:textId="5FDB078E" w:rsidR="009B76CD" w:rsidRPr="006606D2" w:rsidRDefault="004052CF" w:rsidP="00847AF1">
            <w:pPr>
              <w:pStyle w:val="AbbildungOhneRahmen"/>
              <w:jc w:val="right"/>
              <w:rPr>
                <w:sz w:val="22"/>
              </w:rPr>
            </w:pPr>
            <w:r w:rsidRPr="004052CF">
              <w:rPr>
                <w:sz w:val="22"/>
              </w:rPr>
              <w:t>4</w:t>
            </w:r>
            <w:r>
              <w:rPr>
                <w:sz w:val="22"/>
              </w:rPr>
              <w:t>,</w:t>
            </w:r>
            <w:r w:rsidRPr="004052CF">
              <w:rPr>
                <w:sz w:val="22"/>
              </w:rPr>
              <w:t>070</w:t>
            </w:r>
            <w:r>
              <w:rPr>
                <w:sz w:val="22"/>
              </w:rPr>
              <w:t>,</w:t>
            </w:r>
            <w:r w:rsidRPr="004052CF">
              <w:rPr>
                <w:sz w:val="22"/>
              </w:rPr>
              <w:t>760</w:t>
            </w:r>
          </w:p>
        </w:tc>
      </w:tr>
      <w:tr w:rsidR="004052CF" w14:paraId="6F8BE73B" w14:textId="77777777" w:rsidTr="009B76CD">
        <w:tc>
          <w:tcPr>
            <w:tcW w:w="0" w:type="auto"/>
          </w:tcPr>
          <w:p w14:paraId="55957E62" w14:textId="77777777" w:rsidR="009B76CD" w:rsidRPr="006606D2" w:rsidRDefault="009B76CD" w:rsidP="00847AF1">
            <w:pPr>
              <w:pStyle w:val="AbbildungOhneRahmen"/>
              <w:rPr>
                <w:sz w:val="22"/>
              </w:rPr>
            </w:pPr>
            <w:r w:rsidRPr="006606D2">
              <w:rPr>
                <w:sz w:val="22"/>
              </w:rPr>
              <w:t>FFMA</w:t>
            </w:r>
          </w:p>
        </w:tc>
        <w:tc>
          <w:tcPr>
            <w:tcW w:w="0" w:type="auto"/>
          </w:tcPr>
          <w:p w14:paraId="631E6671" w14:textId="4FF9859E" w:rsidR="009B76CD" w:rsidRPr="006606D2" w:rsidRDefault="004052CF" w:rsidP="00847AF1">
            <w:pPr>
              <w:pStyle w:val="AbbildungOhneRahmen"/>
              <w:jc w:val="right"/>
              <w:rPr>
                <w:sz w:val="22"/>
              </w:rPr>
            </w:pPr>
            <w:r w:rsidRPr="004052CF">
              <w:rPr>
                <w:sz w:val="22"/>
              </w:rPr>
              <w:t>314</w:t>
            </w:r>
            <w:r>
              <w:rPr>
                <w:sz w:val="22"/>
              </w:rPr>
              <w:t>,</w:t>
            </w:r>
            <w:r w:rsidRPr="004052CF">
              <w:rPr>
                <w:sz w:val="22"/>
              </w:rPr>
              <w:t>586</w:t>
            </w:r>
            <w:r>
              <w:rPr>
                <w:sz w:val="22"/>
              </w:rPr>
              <w:t>,</w:t>
            </w:r>
            <w:r w:rsidRPr="004052CF">
              <w:rPr>
                <w:sz w:val="22"/>
              </w:rPr>
              <w:t>644</w:t>
            </w:r>
          </w:p>
        </w:tc>
        <w:tc>
          <w:tcPr>
            <w:tcW w:w="0" w:type="auto"/>
          </w:tcPr>
          <w:p w14:paraId="0EEEE199" w14:textId="434BC379" w:rsidR="009B76CD" w:rsidRPr="006606D2" w:rsidRDefault="004052CF" w:rsidP="006606D2">
            <w:pPr>
              <w:pStyle w:val="AbbildungOhneRahmen"/>
              <w:jc w:val="right"/>
              <w:rPr>
                <w:sz w:val="22"/>
              </w:rPr>
            </w:pPr>
            <w:r w:rsidRPr="004052CF">
              <w:rPr>
                <w:sz w:val="22"/>
              </w:rPr>
              <w:t>1.28</w:t>
            </w:r>
          </w:p>
        </w:tc>
        <w:tc>
          <w:tcPr>
            <w:tcW w:w="0" w:type="auto"/>
          </w:tcPr>
          <w:p w14:paraId="204CEC06" w14:textId="670FE083" w:rsidR="009B76CD" w:rsidRPr="006606D2" w:rsidRDefault="004052CF" w:rsidP="00847AF1">
            <w:pPr>
              <w:pStyle w:val="AbbildungOhneRahmen"/>
              <w:jc w:val="right"/>
              <w:rPr>
                <w:sz w:val="22"/>
              </w:rPr>
            </w:pPr>
            <w:r w:rsidRPr="004052CF">
              <w:rPr>
                <w:sz w:val="22"/>
              </w:rPr>
              <w:t>65</w:t>
            </w:r>
            <w:r>
              <w:rPr>
                <w:sz w:val="22"/>
              </w:rPr>
              <w:t>,</w:t>
            </w:r>
            <w:r w:rsidRPr="004052CF">
              <w:rPr>
                <w:sz w:val="22"/>
              </w:rPr>
              <w:t>757</w:t>
            </w:r>
            <w:r>
              <w:rPr>
                <w:sz w:val="22"/>
              </w:rPr>
              <w:t>,</w:t>
            </w:r>
            <w:r w:rsidRPr="004052CF">
              <w:rPr>
                <w:sz w:val="22"/>
              </w:rPr>
              <w:t>495</w:t>
            </w:r>
          </w:p>
        </w:tc>
        <w:tc>
          <w:tcPr>
            <w:tcW w:w="0" w:type="auto"/>
          </w:tcPr>
          <w:p w14:paraId="42075608" w14:textId="43F21F96" w:rsidR="009B76CD" w:rsidRPr="006606D2" w:rsidRDefault="004052CF" w:rsidP="00847AF1">
            <w:pPr>
              <w:pStyle w:val="AbbildungOhneRahmen"/>
              <w:tabs>
                <w:tab w:val="left" w:pos="584"/>
              </w:tabs>
              <w:jc w:val="right"/>
              <w:rPr>
                <w:sz w:val="22"/>
              </w:rPr>
            </w:pPr>
            <w:r w:rsidRPr="004052CF">
              <w:rPr>
                <w:sz w:val="22"/>
              </w:rPr>
              <w:t>9</w:t>
            </w:r>
            <w:r>
              <w:rPr>
                <w:sz w:val="22"/>
              </w:rPr>
              <w:t>,</w:t>
            </w:r>
            <w:r w:rsidRPr="004052CF">
              <w:rPr>
                <w:sz w:val="22"/>
              </w:rPr>
              <w:t>289</w:t>
            </w:r>
            <w:r>
              <w:rPr>
                <w:sz w:val="22"/>
              </w:rPr>
              <w:t>,</w:t>
            </w:r>
            <w:r w:rsidRPr="004052CF">
              <w:rPr>
                <w:sz w:val="22"/>
              </w:rPr>
              <w:t>368</w:t>
            </w:r>
          </w:p>
        </w:tc>
        <w:tc>
          <w:tcPr>
            <w:tcW w:w="0" w:type="auto"/>
          </w:tcPr>
          <w:p w14:paraId="2E7C3F0F" w14:textId="7AEC9E97" w:rsidR="009B76CD" w:rsidRPr="006606D2" w:rsidRDefault="004052CF" w:rsidP="00847AF1">
            <w:pPr>
              <w:pStyle w:val="AbbildungOhneRahmen"/>
              <w:jc w:val="right"/>
              <w:rPr>
                <w:sz w:val="22"/>
              </w:rPr>
            </w:pPr>
            <w:r w:rsidRPr="004052CF">
              <w:rPr>
                <w:sz w:val="22"/>
              </w:rPr>
              <w:t>5</w:t>
            </w:r>
            <w:r>
              <w:rPr>
                <w:sz w:val="22"/>
              </w:rPr>
              <w:t>,</w:t>
            </w:r>
            <w:r w:rsidRPr="004052CF">
              <w:rPr>
                <w:sz w:val="22"/>
              </w:rPr>
              <w:t>669</w:t>
            </w:r>
            <w:r>
              <w:rPr>
                <w:sz w:val="22"/>
              </w:rPr>
              <w:t>,</w:t>
            </w:r>
            <w:r w:rsidRPr="004052CF">
              <w:rPr>
                <w:sz w:val="22"/>
              </w:rPr>
              <w:t>280</w:t>
            </w:r>
          </w:p>
        </w:tc>
      </w:tr>
      <w:tr w:rsidR="004052CF" w14:paraId="44C6B770" w14:textId="77777777" w:rsidTr="009B76CD">
        <w:tc>
          <w:tcPr>
            <w:tcW w:w="0" w:type="auto"/>
          </w:tcPr>
          <w:p w14:paraId="6532B8E5" w14:textId="77777777" w:rsidR="009B76CD" w:rsidRPr="006606D2" w:rsidRDefault="009B76CD" w:rsidP="00847AF1">
            <w:pPr>
              <w:pStyle w:val="AbbildungOhneRahmen"/>
              <w:rPr>
                <w:sz w:val="22"/>
              </w:rPr>
            </w:pPr>
            <w:r w:rsidRPr="006606D2">
              <w:rPr>
                <w:sz w:val="22"/>
              </w:rPr>
              <w:t>LUtils</w:t>
            </w:r>
          </w:p>
        </w:tc>
        <w:tc>
          <w:tcPr>
            <w:tcW w:w="0" w:type="auto"/>
          </w:tcPr>
          <w:p w14:paraId="65EC09C6" w14:textId="35556D17" w:rsidR="009B76CD" w:rsidRPr="006606D2" w:rsidRDefault="004052CF" w:rsidP="00847AF1">
            <w:pPr>
              <w:pStyle w:val="AbbildungOhneRahmen"/>
              <w:jc w:val="right"/>
              <w:rPr>
                <w:sz w:val="22"/>
              </w:rPr>
            </w:pPr>
            <w:r w:rsidRPr="004052CF">
              <w:rPr>
                <w:sz w:val="22"/>
              </w:rPr>
              <w:t>292</w:t>
            </w:r>
            <w:r>
              <w:rPr>
                <w:sz w:val="22"/>
              </w:rPr>
              <w:t>,</w:t>
            </w:r>
            <w:r w:rsidRPr="004052CF">
              <w:rPr>
                <w:sz w:val="22"/>
              </w:rPr>
              <w:t>255</w:t>
            </w:r>
            <w:r>
              <w:rPr>
                <w:sz w:val="22"/>
              </w:rPr>
              <w:t>,</w:t>
            </w:r>
            <w:r w:rsidRPr="004052CF">
              <w:rPr>
                <w:sz w:val="22"/>
              </w:rPr>
              <w:t>618</w:t>
            </w:r>
          </w:p>
        </w:tc>
        <w:tc>
          <w:tcPr>
            <w:tcW w:w="0" w:type="auto"/>
          </w:tcPr>
          <w:p w14:paraId="36588E33" w14:textId="748A9EEC" w:rsidR="009B76CD" w:rsidRPr="006606D2" w:rsidRDefault="004052CF" w:rsidP="006606D2">
            <w:pPr>
              <w:pStyle w:val="AbbildungOhneRahmen"/>
              <w:jc w:val="right"/>
              <w:rPr>
                <w:sz w:val="22"/>
              </w:rPr>
            </w:pPr>
            <w:r w:rsidRPr="004052CF">
              <w:rPr>
                <w:sz w:val="22"/>
              </w:rPr>
              <w:t>1.19</w:t>
            </w:r>
          </w:p>
        </w:tc>
        <w:tc>
          <w:tcPr>
            <w:tcW w:w="0" w:type="auto"/>
          </w:tcPr>
          <w:p w14:paraId="2B3FCFF1" w14:textId="3F8D88FB" w:rsidR="009B76CD" w:rsidRPr="006606D2" w:rsidRDefault="004052CF" w:rsidP="00847AF1">
            <w:pPr>
              <w:pStyle w:val="AbbildungOhneRahmen"/>
              <w:jc w:val="right"/>
              <w:rPr>
                <w:sz w:val="22"/>
              </w:rPr>
            </w:pPr>
            <w:r w:rsidRPr="004052CF">
              <w:rPr>
                <w:sz w:val="22"/>
              </w:rPr>
              <w:t>44</w:t>
            </w:r>
            <w:r>
              <w:rPr>
                <w:sz w:val="22"/>
              </w:rPr>
              <w:t>,</w:t>
            </w:r>
            <w:r w:rsidRPr="004052CF">
              <w:rPr>
                <w:sz w:val="22"/>
              </w:rPr>
              <w:t>551</w:t>
            </w:r>
            <w:r>
              <w:rPr>
                <w:sz w:val="22"/>
              </w:rPr>
              <w:t>,</w:t>
            </w:r>
            <w:r w:rsidRPr="004052CF">
              <w:rPr>
                <w:sz w:val="22"/>
              </w:rPr>
              <w:t>316</w:t>
            </w:r>
          </w:p>
        </w:tc>
        <w:tc>
          <w:tcPr>
            <w:tcW w:w="0" w:type="auto"/>
          </w:tcPr>
          <w:p w14:paraId="4A191051" w14:textId="5615B4F5" w:rsidR="009B76CD" w:rsidRPr="006606D2" w:rsidRDefault="004052CF" w:rsidP="00847AF1">
            <w:pPr>
              <w:pStyle w:val="AbbildungOhneRahmen"/>
              <w:jc w:val="right"/>
              <w:rPr>
                <w:sz w:val="22"/>
                <w:lang w:val="de-DE"/>
              </w:rPr>
            </w:pPr>
            <w:r w:rsidRPr="004052CF">
              <w:rPr>
                <w:sz w:val="22"/>
              </w:rPr>
              <w:t>10</w:t>
            </w:r>
            <w:r>
              <w:rPr>
                <w:sz w:val="22"/>
              </w:rPr>
              <w:t>,</w:t>
            </w:r>
            <w:r w:rsidRPr="004052CF">
              <w:rPr>
                <w:sz w:val="22"/>
              </w:rPr>
              <w:t>036</w:t>
            </w:r>
            <w:r>
              <w:rPr>
                <w:sz w:val="22"/>
              </w:rPr>
              <w:t>,</w:t>
            </w:r>
            <w:r w:rsidRPr="004052CF">
              <w:rPr>
                <w:sz w:val="22"/>
              </w:rPr>
              <w:t>336</w:t>
            </w:r>
          </w:p>
        </w:tc>
        <w:tc>
          <w:tcPr>
            <w:tcW w:w="0" w:type="auto"/>
          </w:tcPr>
          <w:p w14:paraId="3E93BD01" w14:textId="21BA6F16" w:rsidR="009B76CD" w:rsidRPr="006606D2" w:rsidRDefault="004052CF" w:rsidP="00847AF1">
            <w:pPr>
              <w:pStyle w:val="AbbildungOhneRahmen"/>
              <w:jc w:val="right"/>
              <w:rPr>
                <w:sz w:val="22"/>
              </w:rPr>
            </w:pPr>
            <w:r w:rsidRPr="004052CF">
              <w:rPr>
                <w:sz w:val="22"/>
              </w:rPr>
              <w:t>6</w:t>
            </w:r>
            <w:r>
              <w:rPr>
                <w:sz w:val="22"/>
              </w:rPr>
              <w:t>,</w:t>
            </w:r>
            <w:r w:rsidRPr="004052CF">
              <w:rPr>
                <w:sz w:val="22"/>
              </w:rPr>
              <w:t>955</w:t>
            </w:r>
            <w:r>
              <w:rPr>
                <w:sz w:val="22"/>
              </w:rPr>
              <w:t>,</w:t>
            </w:r>
            <w:r w:rsidRPr="004052CF">
              <w:rPr>
                <w:sz w:val="22"/>
              </w:rPr>
              <w:t>592</w:t>
            </w:r>
          </w:p>
        </w:tc>
      </w:tr>
      <w:tr w:rsidR="004052CF" w14:paraId="7E1E6BAB" w14:textId="77777777" w:rsidTr="009B76CD">
        <w:tc>
          <w:tcPr>
            <w:tcW w:w="0" w:type="auto"/>
          </w:tcPr>
          <w:p w14:paraId="167828FE" w14:textId="77777777" w:rsidR="009B76CD" w:rsidRPr="006606D2" w:rsidRDefault="009B76CD" w:rsidP="00847AF1">
            <w:pPr>
              <w:pStyle w:val="AbbildungOhneRahmen"/>
              <w:rPr>
                <w:sz w:val="22"/>
              </w:rPr>
            </w:pPr>
            <w:r w:rsidRPr="006606D2">
              <w:rPr>
                <w:sz w:val="22"/>
              </w:rPr>
              <w:t>JNA</w:t>
            </w:r>
          </w:p>
        </w:tc>
        <w:tc>
          <w:tcPr>
            <w:tcW w:w="0" w:type="auto"/>
          </w:tcPr>
          <w:p w14:paraId="1AC961EE" w14:textId="44B81B04" w:rsidR="009B76CD" w:rsidRPr="006606D2" w:rsidRDefault="004052CF" w:rsidP="00847AF1">
            <w:pPr>
              <w:pStyle w:val="AbbildungOhneRahmen"/>
              <w:jc w:val="right"/>
              <w:rPr>
                <w:sz w:val="22"/>
              </w:rPr>
            </w:pPr>
            <w:r w:rsidRPr="004052CF">
              <w:rPr>
                <w:sz w:val="22"/>
              </w:rPr>
              <w:t>554</w:t>
            </w:r>
            <w:r>
              <w:rPr>
                <w:sz w:val="22"/>
              </w:rPr>
              <w:t>,</w:t>
            </w:r>
            <w:r w:rsidRPr="004052CF">
              <w:rPr>
                <w:sz w:val="22"/>
              </w:rPr>
              <w:t>525</w:t>
            </w:r>
            <w:r>
              <w:rPr>
                <w:sz w:val="22"/>
              </w:rPr>
              <w:t>,</w:t>
            </w:r>
            <w:r w:rsidRPr="004052CF">
              <w:rPr>
                <w:sz w:val="22"/>
              </w:rPr>
              <w:t>448</w:t>
            </w:r>
          </w:p>
        </w:tc>
        <w:tc>
          <w:tcPr>
            <w:tcW w:w="0" w:type="auto"/>
          </w:tcPr>
          <w:p w14:paraId="783147C0" w14:textId="26592F9C" w:rsidR="009B76CD" w:rsidRPr="006606D2" w:rsidRDefault="004052CF" w:rsidP="006606D2">
            <w:pPr>
              <w:pStyle w:val="AbbildungOhneRahmen"/>
              <w:jc w:val="right"/>
              <w:rPr>
                <w:sz w:val="22"/>
              </w:rPr>
            </w:pPr>
            <w:r w:rsidRPr="004052CF">
              <w:rPr>
                <w:sz w:val="22"/>
              </w:rPr>
              <w:t>2.25</w:t>
            </w:r>
          </w:p>
        </w:tc>
        <w:tc>
          <w:tcPr>
            <w:tcW w:w="0" w:type="auto"/>
          </w:tcPr>
          <w:p w14:paraId="3ABEB024" w14:textId="539C53C5" w:rsidR="009B76CD" w:rsidRPr="006606D2" w:rsidRDefault="004052CF" w:rsidP="00847AF1">
            <w:pPr>
              <w:pStyle w:val="AbbildungOhneRahmen"/>
              <w:jc w:val="right"/>
              <w:rPr>
                <w:sz w:val="22"/>
              </w:rPr>
            </w:pPr>
            <w:r w:rsidRPr="004052CF">
              <w:rPr>
                <w:sz w:val="22"/>
              </w:rPr>
              <w:t>204</w:t>
            </w:r>
            <w:r>
              <w:rPr>
                <w:sz w:val="22"/>
              </w:rPr>
              <w:t>,</w:t>
            </w:r>
            <w:r w:rsidRPr="004052CF">
              <w:rPr>
                <w:sz w:val="22"/>
              </w:rPr>
              <w:t>618</w:t>
            </w:r>
            <w:r>
              <w:rPr>
                <w:sz w:val="22"/>
              </w:rPr>
              <w:t>,</w:t>
            </w:r>
            <w:r w:rsidRPr="004052CF">
              <w:rPr>
                <w:sz w:val="22"/>
              </w:rPr>
              <w:t>086</w:t>
            </w:r>
          </w:p>
        </w:tc>
        <w:tc>
          <w:tcPr>
            <w:tcW w:w="0" w:type="auto"/>
          </w:tcPr>
          <w:p w14:paraId="40783643" w14:textId="67DC0025" w:rsidR="009B76CD" w:rsidRPr="006606D2" w:rsidRDefault="004052CF" w:rsidP="00847AF1">
            <w:pPr>
              <w:pStyle w:val="AbbildungOhneRahmen"/>
              <w:jc w:val="right"/>
              <w:rPr>
                <w:sz w:val="22"/>
              </w:rPr>
            </w:pPr>
            <w:r w:rsidRPr="004052CF">
              <w:rPr>
                <w:sz w:val="22"/>
              </w:rPr>
              <w:t>23</w:t>
            </w:r>
            <w:r>
              <w:rPr>
                <w:sz w:val="22"/>
              </w:rPr>
              <w:t>,</w:t>
            </w:r>
            <w:r w:rsidRPr="004052CF">
              <w:rPr>
                <w:sz w:val="22"/>
              </w:rPr>
              <w:t>492</w:t>
            </w:r>
            <w:r>
              <w:rPr>
                <w:sz w:val="22"/>
              </w:rPr>
              <w:t>,</w:t>
            </w:r>
            <w:r w:rsidRPr="004052CF">
              <w:rPr>
                <w:sz w:val="22"/>
              </w:rPr>
              <w:t>040</w:t>
            </w:r>
          </w:p>
        </w:tc>
        <w:tc>
          <w:tcPr>
            <w:tcW w:w="0" w:type="auto"/>
          </w:tcPr>
          <w:p w14:paraId="5EC6725E" w14:textId="7B8FC483" w:rsidR="009B76CD" w:rsidRPr="006606D2" w:rsidRDefault="004052CF" w:rsidP="00847AF1">
            <w:pPr>
              <w:pStyle w:val="AbbildungOhneRahmen"/>
              <w:jc w:val="right"/>
              <w:rPr>
                <w:sz w:val="22"/>
              </w:rPr>
            </w:pPr>
            <w:r w:rsidRPr="004052CF">
              <w:rPr>
                <w:sz w:val="22"/>
              </w:rPr>
              <w:t>18</w:t>
            </w:r>
            <w:r>
              <w:rPr>
                <w:sz w:val="22"/>
              </w:rPr>
              <w:t>,</w:t>
            </w:r>
            <w:r w:rsidRPr="004052CF">
              <w:rPr>
                <w:sz w:val="22"/>
              </w:rPr>
              <w:t>973</w:t>
            </w:r>
            <w:r>
              <w:rPr>
                <w:sz w:val="22"/>
              </w:rPr>
              <w:t>,</w:t>
            </w:r>
            <w:r w:rsidRPr="004052CF">
              <w:rPr>
                <w:sz w:val="22"/>
              </w:rPr>
              <w:t>680</w:t>
            </w:r>
          </w:p>
        </w:tc>
      </w:tr>
    </w:tbl>
    <w:p w14:paraId="66B67A4F" w14:textId="41F17646" w:rsidR="00D82E47" w:rsidRPr="009F3293" w:rsidRDefault="00DD5F21" w:rsidP="00D82E47">
      <w:pPr>
        <w:pStyle w:val="Beschriftung"/>
        <w:rPr>
          <w:vanish/>
        </w:rPr>
      </w:pPr>
      <w:bookmarkStart w:id="134" w:name="_Ref220796271"/>
      <w:bookmarkStart w:id="135" w:name="_Toc223203730"/>
      <w:r>
        <w:t xml:space="preserve">Tab. </w:t>
      </w:r>
      <w:r>
        <w:fldChar w:fldCharType="begin"/>
      </w:r>
      <w:r>
        <w:instrText xml:space="preserve"> SEQ Tab. \* ARABIC </w:instrText>
      </w:r>
      <w:r>
        <w:fldChar w:fldCharType="separate"/>
      </w:r>
      <w:r w:rsidR="008A128C">
        <w:rPr>
          <w:noProof/>
        </w:rPr>
        <w:t>9</w:t>
      </w:r>
      <w:r>
        <w:fldChar w:fldCharType="end"/>
      </w:r>
      <w:bookmarkEnd w:id="134"/>
      <w:r>
        <w:t>:</w:t>
      </w:r>
      <w:r>
        <w:tab/>
      </w:r>
      <w:r w:rsidR="00D82E47" w:rsidRPr="00F86246">
        <w:t>Results for benchmark 3 of experiment 3</w:t>
      </w:r>
      <w:bookmarkEnd w:id="135"/>
    </w:p>
    <w:p w14:paraId="74BD6286" w14:textId="017F2815" w:rsidR="00DD5F21" w:rsidRPr="00DD5F21" w:rsidRDefault="00D82E47" w:rsidP="00D82E47">
      <w:pPr>
        <w:pStyle w:val="Beschriftung"/>
      </w:pPr>
      <w:r w:rsidRPr="00F86246">
        <w:t xml:space="preserve">. </w:t>
      </w:r>
      <w:r w:rsidR="00DD5F21">
        <w:t xml:space="preserve">Average execution time in nanoseconds and </w:t>
      </w:r>
      <w:r w:rsidR="004052CF">
        <w:t>median (M.)</w:t>
      </w:r>
      <w:r w:rsidR="00DD5F21">
        <w:t xml:space="preserve"> allocated bytes of benchmark 3 from experiment 3</w:t>
      </w:r>
      <w:r w:rsidR="004052CF">
        <w:t xml:space="preserve"> as well as the respective reference benchmark</w:t>
      </w:r>
      <w:r w:rsidR="00DD5F21">
        <w:t>.</w:t>
      </w:r>
    </w:p>
    <w:bookmarkEnd w:id="132"/>
    <w:p w14:paraId="452403CD" w14:textId="7954201E" w:rsidR="00707559" w:rsidRPr="00531751" w:rsidRDefault="006665C6" w:rsidP="00707559">
      <w:pPr>
        <w:pStyle w:val="AbbildungOhneRahmen"/>
        <w:rPr>
          <w:lang w:val="de-DE"/>
        </w:rPr>
      </w:pPr>
      <w:r>
        <w:t>In terms of execution time LWJGL achieves the lowest average startup time with</w:t>
      </w:r>
      <m:oMath>
        <m:r>
          <w:rPr>
            <w:rFonts w:ascii="Cambria Math" w:hAnsi="Cambria Math"/>
          </w:rPr>
          <m:t xml:space="preserve"> 24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Pr="006665C6">
        <w:t xml:space="preserve"> </w:t>
      </w:r>
      <w:r>
        <w:t xml:space="preserve">ns, followed by LUtils and FFMA at </w:t>
      </w:r>
      <m:oMath>
        <m:r>
          <w:rPr>
            <w:rFonts w:ascii="Cambria Math" w:hAnsi="Cambria Math"/>
          </w:rPr>
          <m:t>292⋅</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Pr="006665C6">
        <w:t xml:space="preserve"> </w:t>
      </w:r>
      <w:r>
        <w:t xml:space="preserve">ns and </w:t>
      </w:r>
      <m:oMath>
        <m:r>
          <w:rPr>
            <w:rFonts w:ascii="Cambria Math" w:hAnsi="Cambria Math"/>
          </w:rPr>
          <m:t>31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rPr>
          <m:t xml:space="preserve"> </m:t>
        </m:r>
      </m:oMath>
      <w:r>
        <w:t>ns respectively. JNA exhibits a noticeable higher execution time with an average of</w:t>
      </w:r>
      <w:r w:rsidR="00820A36">
        <w:t xml:space="preserve"> </w:t>
      </w:r>
      <w:r>
        <w:t xml:space="preserve"> </w:t>
      </w:r>
      <m:oMath>
        <m:r>
          <w:rPr>
            <w:rFonts w:ascii="Cambria Math" w:hAnsi="Cambria Math"/>
          </w:rPr>
          <m:t>5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The variability</w:t>
      </w:r>
      <w:r w:rsidR="00531751">
        <w:t xml:space="preserve"> is noticeable</w:t>
      </w:r>
      <w:r>
        <w:t xml:space="preserve"> across all four libraries</w:t>
      </w:r>
      <w:r w:rsidR="00531751">
        <w:t xml:space="preserve">. </w:t>
      </w:r>
      <w:r w:rsidR="004052CF">
        <w:t>FFMA</w:t>
      </w:r>
      <w:r w:rsidR="00531751">
        <w:t xml:space="preserve"> shows the smallest absolute variability with a standard deviation of </w:t>
      </w:r>
      <m:oMath>
        <m:r>
          <w:rPr>
            <w:rFonts w:ascii="Cambria Math" w:hAnsi="Cambria Math"/>
          </w:rPr>
          <m:t>4.5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531751">
        <w:t xml:space="preserve"> ns. In Contrast, </w:t>
      </w:r>
      <w:r w:rsidR="004052CF">
        <w:t>LUtils</w:t>
      </w:r>
      <w:r w:rsidR="00531751">
        <w:t xml:space="preserve"> exhibits the highest standard deviation at </w:t>
      </w:r>
      <m:oMath>
        <m:r>
          <w:rPr>
            <w:rFonts w:ascii="Cambria Math" w:hAnsi="Cambria Math"/>
            <w:lang w:val="de-DE"/>
          </w:rPr>
          <m:t>12.55</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531751" w:rsidRPr="00531751">
        <w:t xml:space="preserve"> ns.</w:t>
      </w:r>
    </w:p>
    <w:p w14:paraId="65B85EAE" w14:textId="71E00902" w:rsidR="00B92BC2" w:rsidRDefault="00531751" w:rsidP="00B92BC2">
      <w:pPr>
        <w:pStyle w:val="AbbildungOhneRahmen"/>
      </w:pPr>
      <w:r>
        <w:t xml:space="preserve">In terms of Java-Heap memory allocation rate, LWJGL again achieves the lowest </w:t>
      </w:r>
      <w:r w:rsidR="00582E27">
        <w:t>median</w:t>
      </w:r>
      <w:r>
        <w:t xml:space="preserve"> of </w:t>
      </w:r>
      <m:oMath>
        <m:r>
          <w:rPr>
            <w:rFonts w:ascii="Cambria Math" w:hAnsi="Cambria Math"/>
          </w:rPr>
          <m:t>6.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followed by FFMA and LUtils with </w:t>
      </w:r>
      <m:oMath>
        <m:r>
          <w:rPr>
            <w:rFonts w:ascii="Cambria Math" w:hAnsi="Cambria Math"/>
          </w:rPr>
          <m:t>9.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vertAlign w:val="superscript"/>
          </w:rPr>
          <m:t xml:space="preserve"> </m:t>
        </m:r>
      </m:oMath>
      <w:r>
        <w:t xml:space="preserve">bytes and </w:t>
      </w:r>
      <m:oMath>
        <m:r>
          <w:rPr>
            <w:rFonts w:ascii="Cambria Math" w:hAnsi="Cambria Math"/>
          </w:rPr>
          <m:t>10.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respectively. JNA demonstrates a noticeably higher </w:t>
      </w:r>
      <w:r w:rsidR="00582E27">
        <w:t>median</w:t>
      </w:r>
      <w:r>
        <w:t xml:space="preserve"> allocation rate at </w:t>
      </w:r>
      <m:oMath>
        <m:r>
          <w:rPr>
            <w:rFonts w:ascii="Cambria Math" w:hAnsi="Cambria Math"/>
          </w:rPr>
          <m:t>23.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The </w:t>
      </w:r>
      <w:r w:rsidR="00A76629">
        <w:t xml:space="preserve">allocation variability of FFMA, LWJGL and LUtils is neglectable with standard deviations less than </w:t>
      </w:r>
      <w:r w:rsidR="004052CF">
        <w:t>707</w:t>
      </w:r>
      <w:r w:rsidR="00A76629">
        <w:t xml:space="preserve"> bytes. Only JNA displays a substantially higher standard deviation at </w:t>
      </w:r>
      <w:r w:rsidR="004052CF">
        <w:t>49</w:t>
      </w:r>
      <w:r w:rsidR="00DF1FF3">
        <w:t>,</w:t>
      </w:r>
      <w:r w:rsidR="004052CF">
        <w:t>001</w:t>
      </w:r>
      <w:r w:rsidR="00A76629">
        <w:t xml:space="preserve"> bytes, which is still less than </w:t>
      </w:r>
      <w:r w:rsidR="004052CF">
        <w:t>1</w:t>
      </w:r>
      <w:r w:rsidR="00A76629">
        <w:t>% proportional to its average value.</w:t>
      </w:r>
    </w:p>
    <w:p w14:paraId="6AF9FC3F" w14:textId="16392D3E" w:rsidR="00B92BC2" w:rsidRDefault="00B92BC2" w:rsidP="00B92BC2">
      <w:pPr>
        <w:pStyle w:val="AbbildungOhneRahmen"/>
      </w:pPr>
      <w:r w:rsidRPr="00B92BC2">
        <w:t>Compared to the reference benchmark</w:t>
      </w:r>
      <w:r>
        <w:t xml:space="preserve">, </w:t>
      </w:r>
      <w:r w:rsidR="002C3BD6">
        <w:t xml:space="preserve">LWJGL, LUtils and FFMA increase their execution time by </w:t>
      </w:r>
      <m:oMath>
        <m:r>
          <w:rPr>
            <w:rFonts w:ascii="Cambria Math" w:hAnsi="Cambria Math"/>
          </w:rPr>
          <m:t>229.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w:t>
      </w:r>
      <m:oMath>
        <m:r>
          <w:rPr>
            <w:rFonts w:ascii="Cambria Math" w:hAnsi="Cambria Math"/>
          </w:rPr>
          <m:t>247.7⋅</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and </w:t>
      </w:r>
      <m:oMath>
        <m:r>
          <w:rPr>
            <w:rFonts w:ascii="Cambria Math" w:hAnsi="Cambria Math"/>
          </w:rPr>
          <m:t>248.8⋅</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respectively, which </w:t>
      </w:r>
      <w:r w:rsidR="001B62AF">
        <w:t>are</w:t>
      </w:r>
      <w:r w:rsidR="002C3BD6">
        <w:t xml:space="preserve"> relative overhead</w:t>
      </w:r>
      <w:r w:rsidR="001B62AF">
        <w:t>s</w:t>
      </w:r>
      <w:r w:rsidR="002C3BD6">
        <w:t xml:space="preserve"> </w:t>
      </w:r>
      <w:r w:rsidR="001B62AF">
        <w:t>ranging from</w:t>
      </w:r>
      <w:r w:rsidR="002C3BD6">
        <w:t xml:space="preserve"> 79% </w:t>
      </w:r>
      <w:r w:rsidR="001B62AF">
        <w:t>to 93%</w:t>
      </w:r>
      <w:r w:rsidR="002C3BD6">
        <w:t>. JNA displays a substantially higher</w:t>
      </w:r>
      <w:r w:rsidR="00582E27">
        <w:t xml:space="preserve"> absolute</w:t>
      </w:r>
      <w:r w:rsidR="002C3BD6">
        <w:t xml:space="preserve"> increase in</w:t>
      </w:r>
      <w:r w:rsidR="00582E27">
        <w:t xml:space="preserve"> </w:t>
      </w:r>
      <w:r w:rsidR="002C3BD6">
        <w:t>execution</w:t>
      </w:r>
      <w:r w:rsidR="00582E27">
        <w:t xml:space="preserve"> time</w:t>
      </w:r>
      <w:r w:rsidR="002C3BD6">
        <w:t xml:space="preserve"> with </w:t>
      </w:r>
      <m:oMath>
        <m:r>
          <w:rPr>
            <w:rFonts w:ascii="Cambria Math" w:hAnsi="Cambria Math"/>
          </w:rPr>
          <m:t>349.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which is, due to its already very high reference value, the smallest write/read overhead at 63%.</w:t>
      </w:r>
      <w:r w:rsidR="001B62AF">
        <w:t xml:space="preserve"> </w:t>
      </w:r>
      <w:r>
        <w:t xml:space="preserve">A </w:t>
      </w:r>
      <w:r w:rsidR="001B62AF">
        <w:t>similar</w:t>
      </w:r>
      <w:r>
        <w:t xml:space="preserve"> trend can be observed for the Java-Heap memory allocation rates. </w:t>
      </w:r>
      <w:r w:rsidR="001B62AF">
        <w:t xml:space="preserve">LWJGL </w:t>
      </w:r>
      <w:r>
        <w:t xml:space="preserve">exhibits the smallest absolute increase </w:t>
      </w:r>
      <w:r w:rsidR="00FF7296">
        <w:t xml:space="preserve">of </w:t>
      </w:r>
      <m:oMath>
        <m:r>
          <w:rPr>
            <w:rFonts w:ascii="Cambria Math" w:hAnsi="Cambria Math"/>
          </w:rPr>
          <m:t>2.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41</w:t>
      </w:r>
      <w:r w:rsidR="00FF7296">
        <w:t>% overhead), followed by LUtils and</w:t>
      </w:r>
      <w:r w:rsidR="001B62AF">
        <w:t xml:space="preserve"> FFMA</w:t>
      </w:r>
      <w:r w:rsidR="00FF7296">
        <w:t xml:space="preserve"> with </w:t>
      </w:r>
      <m:oMath>
        <m:r>
          <w:rPr>
            <w:rFonts w:ascii="Cambria Math" w:hAnsi="Cambria Math"/>
          </w:rPr>
          <m:t>3.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30</w:t>
      </w:r>
      <w:r w:rsidR="00FF7296">
        <w:t xml:space="preserve">% overhead) and </w:t>
      </w:r>
      <m:oMath>
        <m:r>
          <w:rPr>
            <w:rFonts w:ascii="Cambria Math" w:hAnsi="Cambria Math"/>
          </w:rPr>
          <m:t>3.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39</w:t>
      </w:r>
      <w:r w:rsidR="00FF7296">
        <w:t xml:space="preserve">% overhead) respectively. JNA exhibits the largest absolute, but smallest relative increase, rising by </w:t>
      </w:r>
      <m:oMath>
        <m:r>
          <w:rPr>
            <w:rFonts w:ascii="Cambria Math" w:hAnsi="Cambria Math"/>
          </w:rPr>
          <m:t>4.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19</w:t>
      </w:r>
      <w:r w:rsidR="00FF7296">
        <w:t>% overhead).</w:t>
      </w:r>
    </w:p>
    <w:p w14:paraId="16B749BC" w14:textId="00F0BA15" w:rsidR="00CC71D3" w:rsidRDefault="00864EAE" w:rsidP="00B92BC2">
      <w:pPr>
        <w:pStyle w:val="AbbildungOhneRahmen"/>
      </w:pPr>
      <w:r>
        <w:t>T</w:t>
      </w:r>
      <w:r w:rsidR="00CC71D3">
        <w:t xml:space="preserve">he comparison to benchmark </w:t>
      </w:r>
      <w:r w:rsidR="009E47DF">
        <w:t xml:space="preserve">3 </w:t>
      </w:r>
      <w:r w:rsidR="00CC71D3">
        <w:t>of the previous experiment</w:t>
      </w:r>
      <w:r w:rsidR="00BB7FA9">
        <w:t>s</w:t>
      </w:r>
      <w:r w:rsidR="00CC71D3">
        <w:t>, show that the execution times</w:t>
      </w:r>
      <w:r w:rsidR="0004761C">
        <w:t xml:space="preserve"> and allocation rate</w:t>
      </w:r>
      <w:r w:rsidR="00CC71D3">
        <w:t xml:space="preserve"> increased across all evaluated libraries.</w:t>
      </w:r>
      <w:r w:rsidR="0004761C">
        <w:t xml:space="preserve"> To isolate the startup overhead the corresponding reference values have been subtracted from the execution times of benchmark </w:t>
      </w:r>
      <w:r w:rsidR="009E47DF">
        <w:t xml:space="preserve">3 </w:t>
      </w:r>
      <w:r w:rsidR="0004761C">
        <w:lastRenderedPageBreak/>
        <w:t xml:space="preserve">of </w:t>
      </w:r>
      <w:r w:rsidR="009E47DF">
        <w:t>each</w:t>
      </w:r>
      <w:r w:rsidR="0004761C">
        <w:t xml:space="preserve"> experiment</w:t>
      </w:r>
      <w:r w:rsidR="00BB7FA9">
        <w:t xml:space="preserve">, resulting in the data presented in </w:t>
      </w:r>
      <w:r w:rsidR="00BB7FA9">
        <w:fldChar w:fldCharType="begin"/>
      </w:r>
      <w:r w:rsidR="00BB7FA9">
        <w:instrText xml:space="preserve"> REF _Ref221997871 \h </w:instrText>
      </w:r>
      <w:r w:rsidR="00BB7FA9">
        <w:fldChar w:fldCharType="separate"/>
      </w:r>
      <w:r w:rsidR="008A128C">
        <w:t xml:space="preserve">Fig. </w:t>
      </w:r>
      <w:r w:rsidR="008A128C">
        <w:rPr>
          <w:noProof/>
        </w:rPr>
        <w:t>12</w:t>
      </w:r>
      <w:r w:rsidR="00BB7FA9">
        <w:fldChar w:fldCharType="end"/>
      </w:r>
      <w:r w:rsidR="0004761C">
        <w:t>. Furthermore, the increase of these values from experiment 2 to experiment 3</w:t>
      </w:r>
      <w:r w:rsidR="009E47DF">
        <w:t xml:space="preserve"> – and from experiment 1 to experiment 3 – </w:t>
      </w:r>
      <w:r w:rsidR="0004761C">
        <w:t>have been calculated</w:t>
      </w:r>
      <w:r w:rsidR="005331E9">
        <w:t xml:space="preserve">, as well as the factor by which these values </w:t>
      </w:r>
      <w:r w:rsidR="00582E27">
        <w:t xml:space="preserve">have </w:t>
      </w:r>
      <w:r w:rsidR="001B62AF">
        <w:t>risen</w:t>
      </w:r>
      <w:r w:rsidR="005331E9">
        <w:t>.</w:t>
      </w:r>
      <w:r w:rsidR="0004761C">
        <w:t xml:space="preserve"> The results of </w:t>
      </w:r>
      <w:r w:rsidR="00582E27">
        <w:t>the</w:t>
      </w:r>
      <w:r w:rsidR="0004761C">
        <w:t xml:space="preserve"> calculation</w:t>
      </w:r>
      <w:r w:rsidR="005331E9">
        <w:t>s</w:t>
      </w:r>
      <w:r w:rsidR="0004761C">
        <w:t xml:space="preserve"> are presented in </w:t>
      </w:r>
      <w:r w:rsidR="0004761C">
        <w:fldChar w:fldCharType="begin"/>
      </w:r>
      <w:r w:rsidR="0004761C">
        <w:instrText xml:space="preserve"> REF _Ref220791270 \h </w:instrText>
      </w:r>
      <w:r w:rsidR="0004761C">
        <w:fldChar w:fldCharType="separate"/>
      </w:r>
      <w:r w:rsidR="008A128C">
        <w:t xml:space="preserve">Tab. </w:t>
      </w:r>
      <w:r w:rsidR="008A128C">
        <w:rPr>
          <w:noProof/>
        </w:rPr>
        <w:t>10</w:t>
      </w:r>
      <w:r w:rsidR="0004761C">
        <w:fldChar w:fldCharType="end"/>
      </w:r>
      <w:r w:rsidR="0004761C">
        <w:t>.</w:t>
      </w:r>
    </w:p>
    <w:p w14:paraId="0C3C26FD" w14:textId="77777777" w:rsidR="00BB7FA9" w:rsidRDefault="00BB7FA9" w:rsidP="00BB7FA9">
      <w:pPr>
        <w:keepNext/>
      </w:pPr>
      <w:r>
        <w:rPr>
          <w:noProof/>
        </w:rPr>
        <w:drawing>
          <wp:inline distT="0" distB="0" distL="0" distR="0" wp14:anchorId="5BC155E5" wp14:editId="645208E9">
            <wp:extent cx="5762625" cy="2849474"/>
            <wp:effectExtent l="0" t="0" r="0" b="8255"/>
            <wp:docPr id="21123499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49912" name="Grafik 1"/>
                    <pic:cNvPicPr>
                      <a:picLocks noChangeAspect="1" noChangeArrowheads="1"/>
                    </pic:cNvPicPr>
                  </pic:nvPicPr>
                  <pic:blipFill>
                    <a:blip r:embed="rId34"/>
                    <a:stretch>
                      <a:fillRect/>
                    </a:stretch>
                  </pic:blipFill>
                  <pic:spPr bwMode="auto">
                    <a:xfrm>
                      <a:off x="0" y="0"/>
                      <a:ext cx="5762625" cy="2849474"/>
                    </a:xfrm>
                    <a:prstGeom prst="rect">
                      <a:avLst/>
                    </a:prstGeom>
                    <a:noFill/>
                    <a:ln>
                      <a:noFill/>
                    </a:ln>
                  </pic:spPr>
                </pic:pic>
              </a:graphicData>
            </a:graphic>
          </wp:inline>
        </w:drawing>
      </w:r>
    </w:p>
    <w:p w14:paraId="488E5ACC" w14:textId="28430F7F" w:rsidR="00D82E47" w:rsidRPr="009F3293" w:rsidRDefault="00BB7FA9" w:rsidP="00D82E47">
      <w:pPr>
        <w:pStyle w:val="Beschriftung"/>
        <w:rPr>
          <w:vanish/>
        </w:rPr>
      </w:pPr>
      <w:bookmarkStart w:id="136" w:name="_Ref221997871"/>
      <w:bookmarkStart w:id="137" w:name="_Toc223203743"/>
      <w:r>
        <w:t xml:space="preserve">Fig. </w:t>
      </w:r>
      <w:r>
        <w:fldChar w:fldCharType="begin"/>
      </w:r>
      <w:r>
        <w:instrText xml:space="preserve"> SEQ Fig. \* ARABIC </w:instrText>
      </w:r>
      <w:r>
        <w:fldChar w:fldCharType="separate"/>
      </w:r>
      <w:r w:rsidR="008A128C">
        <w:rPr>
          <w:noProof/>
        </w:rPr>
        <w:t>12</w:t>
      </w:r>
      <w:r>
        <w:fldChar w:fldCharType="end"/>
      </w:r>
      <w:bookmarkEnd w:id="136"/>
      <w:r>
        <w:t>:</w:t>
      </w:r>
      <w:r w:rsidR="004E7FC6">
        <w:tab/>
      </w:r>
      <w:r w:rsidR="00351F97">
        <w:t>The execution times of benchmark 3 of each experiment</w:t>
      </w:r>
      <w:bookmarkEnd w:id="137"/>
    </w:p>
    <w:p w14:paraId="63363C20" w14:textId="3ADEE21C" w:rsidR="00BB7FA9" w:rsidRDefault="00D82E47" w:rsidP="00BB7FA9">
      <w:pPr>
        <w:pStyle w:val="Beschriftung"/>
      </w:pPr>
      <w:r>
        <w:t>.</w:t>
      </w:r>
      <w:r w:rsidR="00BB7FA9">
        <w:t xml:space="preserve"> The reference values have been subtracted to isolate startup overhead. </w:t>
      </w:r>
    </w:p>
    <w:tbl>
      <w:tblPr>
        <w:tblStyle w:val="Tabellenraster"/>
        <w:tblW w:w="5017" w:type="pct"/>
        <w:tblLook w:val="04A0" w:firstRow="1" w:lastRow="0" w:firstColumn="1" w:lastColumn="0" w:noHBand="0" w:noVBand="1"/>
      </w:tblPr>
      <w:tblGrid>
        <w:gridCol w:w="3233"/>
        <w:gridCol w:w="1465"/>
        <w:gridCol w:w="1465"/>
        <w:gridCol w:w="1465"/>
        <w:gridCol w:w="1465"/>
      </w:tblGrid>
      <w:tr w:rsidR="006E2A83" w:rsidRPr="008D7C93" w14:paraId="6807BD6A" w14:textId="77777777" w:rsidTr="006E2A83">
        <w:tc>
          <w:tcPr>
            <w:tcW w:w="0" w:type="auto"/>
            <w:shd w:val="clear" w:color="auto" w:fill="D9D9D9" w:themeFill="background1" w:themeFillShade="D9"/>
          </w:tcPr>
          <w:p w14:paraId="1E1DCEC0" w14:textId="77777777" w:rsidR="006E2A83" w:rsidRPr="008D7C93" w:rsidRDefault="006E2A83" w:rsidP="006E2A83">
            <w:pPr>
              <w:pStyle w:val="AbbildungOhneRahmen"/>
              <w:jc w:val="center"/>
              <w:rPr>
                <w:b/>
                <w:bCs/>
              </w:rPr>
            </w:pPr>
            <w:r w:rsidRPr="008D7C93">
              <w:rPr>
                <w:b/>
                <w:bCs/>
              </w:rPr>
              <w:t>Library</w:t>
            </w:r>
          </w:p>
        </w:tc>
        <w:tc>
          <w:tcPr>
            <w:tcW w:w="0" w:type="auto"/>
            <w:shd w:val="clear" w:color="auto" w:fill="D9D9D9" w:themeFill="background1" w:themeFillShade="D9"/>
          </w:tcPr>
          <w:p w14:paraId="5A72260B" w14:textId="523E8BE3" w:rsidR="006E2A83" w:rsidRDefault="006E2A83" w:rsidP="006E2A83">
            <w:pPr>
              <w:pStyle w:val="AbbildungOhneRahmen"/>
              <w:jc w:val="center"/>
              <w:rPr>
                <w:b/>
                <w:bCs/>
              </w:rPr>
            </w:pPr>
            <w:r>
              <w:rPr>
                <w:b/>
                <w:bCs/>
              </w:rPr>
              <w:t>LWJGL</w:t>
            </w:r>
          </w:p>
        </w:tc>
        <w:tc>
          <w:tcPr>
            <w:tcW w:w="0" w:type="auto"/>
            <w:shd w:val="clear" w:color="auto" w:fill="D9D9D9" w:themeFill="background1" w:themeFillShade="D9"/>
          </w:tcPr>
          <w:p w14:paraId="78914C86" w14:textId="5ABAE1B3" w:rsidR="006E2A83" w:rsidRPr="008D7C93" w:rsidRDefault="006E2A83" w:rsidP="006E2A83">
            <w:pPr>
              <w:pStyle w:val="AbbildungOhneRahmen"/>
              <w:jc w:val="center"/>
              <w:rPr>
                <w:b/>
                <w:bCs/>
              </w:rPr>
            </w:pPr>
            <w:r>
              <w:rPr>
                <w:b/>
                <w:bCs/>
              </w:rPr>
              <w:t>FFMA</w:t>
            </w:r>
          </w:p>
        </w:tc>
        <w:tc>
          <w:tcPr>
            <w:tcW w:w="0" w:type="auto"/>
            <w:shd w:val="clear" w:color="auto" w:fill="D9D9D9" w:themeFill="background1" w:themeFillShade="D9"/>
          </w:tcPr>
          <w:p w14:paraId="2CDD3341" w14:textId="124DA978" w:rsidR="006E2A83" w:rsidRDefault="006E2A83" w:rsidP="006E2A83">
            <w:pPr>
              <w:pStyle w:val="AbbildungOhneRahmen"/>
              <w:jc w:val="center"/>
              <w:rPr>
                <w:rFonts w:cs="Times New Roman"/>
                <w:b/>
                <w:bCs/>
              </w:rPr>
            </w:pPr>
            <w:r>
              <w:rPr>
                <w:b/>
                <w:bCs/>
              </w:rPr>
              <w:t>LUtils</w:t>
            </w:r>
          </w:p>
        </w:tc>
        <w:tc>
          <w:tcPr>
            <w:tcW w:w="0" w:type="auto"/>
            <w:shd w:val="clear" w:color="auto" w:fill="D9D9D9" w:themeFill="background1" w:themeFillShade="D9"/>
          </w:tcPr>
          <w:p w14:paraId="03C8AF81" w14:textId="67C93403" w:rsidR="006E2A83" w:rsidRPr="008D7C93" w:rsidRDefault="006E2A83" w:rsidP="006E2A83">
            <w:pPr>
              <w:pStyle w:val="AbbildungOhneRahmen"/>
              <w:jc w:val="center"/>
              <w:rPr>
                <w:b/>
                <w:bCs/>
              </w:rPr>
            </w:pPr>
            <w:r>
              <w:rPr>
                <w:rFonts w:cs="Times New Roman"/>
                <w:b/>
                <w:bCs/>
              </w:rPr>
              <w:t>JNA</w:t>
            </w:r>
          </w:p>
        </w:tc>
      </w:tr>
      <w:tr w:rsidR="006E2A83" w:rsidRPr="008D7C93" w14:paraId="4486B2D8" w14:textId="77777777" w:rsidTr="006E2A83">
        <w:tc>
          <w:tcPr>
            <w:tcW w:w="0" w:type="auto"/>
          </w:tcPr>
          <w:p w14:paraId="10630F57" w14:textId="4FB479B1" w:rsidR="006E2A83" w:rsidRDefault="006E2A83" w:rsidP="006E2A83">
            <w:pPr>
              <w:pStyle w:val="AbbildungOhneRahmen"/>
            </w:pPr>
            <w:r>
              <w:t>Exp. 3 (ns)</w:t>
            </w:r>
          </w:p>
        </w:tc>
        <w:tc>
          <w:tcPr>
            <w:tcW w:w="0" w:type="auto"/>
          </w:tcPr>
          <w:p w14:paraId="3A99D52C" w14:textId="4E98AA17" w:rsidR="006E2A83" w:rsidRDefault="00657780" w:rsidP="006E2A83">
            <w:pPr>
              <w:pStyle w:val="AbbildungOhneRahmen"/>
              <w:jc w:val="right"/>
            </w:pPr>
            <w:r w:rsidRPr="00657780">
              <w:t>229</w:t>
            </w:r>
            <w:r w:rsidR="005B75C7">
              <w:t>,</w:t>
            </w:r>
            <w:r w:rsidRPr="00657780">
              <w:t>391</w:t>
            </w:r>
            <w:r w:rsidR="005B75C7">
              <w:t>,</w:t>
            </w:r>
            <w:r w:rsidRPr="00657780">
              <w:t>244</w:t>
            </w:r>
          </w:p>
        </w:tc>
        <w:tc>
          <w:tcPr>
            <w:tcW w:w="0" w:type="auto"/>
          </w:tcPr>
          <w:p w14:paraId="4350412A" w14:textId="29E795F0" w:rsidR="006E2A83" w:rsidRPr="00BD2CB5" w:rsidRDefault="00657780" w:rsidP="006E2A83">
            <w:pPr>
              <w:pStyle w:val="AbbildungOhneRahmen"/>
              <w:jc w:val="right"/>
            </w:pPr>
            <w:r w:rsidRPr="00657780">
              <w:t>248</w:t>
            </w:r>
            <w:r w:rsidR="005B75C7">
              <w:t>,</w:t>
            </w:r>
            <w:r w:rsidRPr="00657780">
              <w:t>829</w:t>
            </w:r>
            <w:r w:rsidR="005B75C7">
              <w:t>,</w:t>
            </w:r>
            <w:r w:rsidRPr="00657780">
              <w:t>148</w:t>
            </w:r>
          </w:p>
        </w:tc>
        <w:tc>
          <w:tcPr>
            <w:tcW w:w="0" w:type="auto"/>
          </w:tcPr>
          <w:p w14:paraId="5EB8805A" w14:textId="44B4D706" w:rsidR="006E2A83" w:rsidRDefault="00657780" w:rsidP="006E2A83">
            <w:pPr>
              <w:pStyle w:val="AbbildungOhneRahmen"/>
              <w:tabs>
                <w:tab w:val="left" w:pos="584"/>
              </w:tabs>
              <w:jc w:val="right"/>
            </w:pPr>
            <w:r w:rsidRPr="00657780">
              <w:t>247</w:t>
            </w:r>
            <w:r w:rsidR="005B75C7">
              <w:t>,</w:t>
            </w:r>
            <w:r w:rsidRPr="00657780">
              <w:t>704</w:t>
            </w:r>
            <w:r w:rsidR="005B75C7">
              <w:t>,</w:t>
            </w:r>
            <w:r w:rsidRPr="00657780">
              <w:t>301</w:t>
            </w:r>
          </w:p>
        </w:tc>
        <w:tc>
          <w:tcPr>
            <w:tcW w:w="0" w:type="auto"/>
          </w:tcPr>
          <w:p w14:paraId="62AB1D6E" w14:textId="707201A6" w:rsidR="006E2A83" w:rsidRPr="00BD2CB5" w:rsidRDefault="00657780" w:rsidP="006E2A83">
            <w:pPr>
              <w:pStyle w:val="AbbildungOhneRahmen"/>
              <w:tabs>
                <w:tab w:val="left" w:pos="584"/>
              </w:tabs>
              <w:jc w:val="right"/>
            </w:pPr>
            <w:r w:rsidRPr="00657780">
              <w:t>349</w:t>
            </w:r>
            <w:r w:rsidR="005B75C7">
              <w:t>,</w:t>
            </w:r>
            <w:r w:rsidRPr="00657780">
              <w:t>907</w:t>
            </w:r>
            <w:r w:rsidR="005B75C7">
              <w:t>,</w:t>
            </w:r>
            <w:r w:rsidRPr="00657780">
              <w:t>362</w:t>
            </w:r>
          </w:p>
        </w:tc>
      </w:tr>
      <w:tr w:rsidR="006E2A83" w:rsidRPr="008D7C93" w14:paraId="3771CBED" w14:textId="77777777" w:rsidTr="006E2A83">
        <w:tc>
          <w:tcPr>
            <w:tcW w:w="0" w:type="auto"/>
          </w:tcPr>
          <w:p w14:paraId="0BFA875E" w14:textId="65E933E3" w:rsidR="006E2A83" w:rsidRPr="008D7C93" w:rsidRDefault="006E2A83" w:rsidP="006E2A83">
            <w:pPr>
              <w:pStyle w:val="AbbildungOhneRahmen"/>
            </w:pPr>
            <w:r>
              <w:t>Exp. 2 (ns)</w:t>
            </w:r>
          </w:p>
        </w:tc>
        <w:tc>
          <w:tcPr>
            <w:tcW w:w="0" w:type="auto"/>
          </w:tcPr>
          <w:p w14:paraId="53E37C22" w14:textId="07A96DC7" w:rsidR="006E2A83" w:rsidRDefault="00657780" w:rsidP="006E2A83">
            <w:pPr>
              <w:pStyle w:val="AbbildungOhneRahmen"/>
              <w:jc w:val="right"/>
            </w:pPr>
            <w:r w:rsidRPr="00657780">
              <w:t>117</w:t>
            </w:r>
            <w:r w:rsidR="005B75C7">
              <w:t>,</w:t>
            </w:r>
            <w:r w:rsidRPr="00657780">
              <w:t>634</w:t>
            </w:r>
            <w:r w:rsidR="005B75C7">
              <w:t>,</w:t>
            </w:r>
            <w:r w:rsidRPr="00657780">
              <w:t>620</w:t>
            </w:r>
          </w:p>
        </w:tc>
        <w:tc>
          <w:tcPr>
            <w:tcW w:w="0" w:type="auto"/>
          </w:tcPr>
          <w:p w14:paraId="2527DE4B" w14:textId="5F8FDE05" w:rsidR="006E2A83" w:rsidRPr="008D7C93" w:rsidRDefault="00657780" w:rsidP="006E2A83">
            <w:pPr>
              <w:pStyle w:val="AbbildungOhneRahmen"/>
              <w:jc w:val="right"/>
            </w:pPr>
            <w:r w:rsidRPr="00657780">
              <w:t>97</w:t>
            </w:r>
            <w:r w:rsidR="005B75C7">
              <w:t>,</w:t>
            </w:r>
            <w:r w:rsidRPr="00657780">
              <w:t>781</w:t>
            </w:r>
            <w:r w:rsidR="005B75C7">
              <w:t>,</w:t>
            </w:r>
            <w:r w:rsidRPr="00657780">
              <w:t>989</w:t>
            </w:r>
          </w:p>
        </w:tc>
        <w:tc>
          <w:tcPr>
            <w:tcW w:w="0" w:type="auto"/>
          </w:tcPr>
          <w:p w14:paraId="71D31770" w14:textId="60732BF9" w:rsidR="006E2A83" w:rsidRDefault="00657780" w:rsidP="006E2A83">
            <w:pPr>
              <w:pStyle w:val="AbbildungOhneRahmen"/>
              <w:tabs>
                <w:tab w:val="left" w:pos="584"/>
              </w:tabs>
              <w:jc w:val="right"/>
              <w:rPr>
                <w:lang w:val="de-DE"/>
              </w:rPr>
            </w:pPr>
            <w:r w:rsidRPr="00657780">
              <w:t>81</w:t>
            </w:r>
            <w:r w:rsidR="005B75C7">
              <w:t>,</w:t>
            </w:r>
            <w:r w:rsidRPr="00657780">
              <w:t>092</w:t>
            </w:r>
            <w:r w:rsidR="005B75C7">
              <w:t>,</w:t>
            </w:r>
            <w:r w:rsidRPr="00657780">
              <w:t>109</w:t>
            </w:r>
          </w:p>
        </w:tc>
        <w:tc>
          <w:tcPr>
            <w:tcW w:w="0" w:type="auto"/>
          </w:tcPr>
          <w:p w14:paraId="3EEFFA65" w14:textId="74AFB8FD" w:rsidR="006E2A83" w:rsidRPr="008D7C93" w:rsidRDefault="00657780" w:rsidP="006E2A83">
            <w:pPr>
              <w:pStyle w:val="AbbildungOhneRahmen"/>
              <w:tabs>
                <w:tab w:val="left" w:pos="584"/>
              </w:tabs>
              <w:jc w:val="right"/>
            </w:pPr>
            <w:r w:rsidRPr="00657780">
              <w:rPr>
                <w:lang w:val="de-DE"/>
              </w:rPr>
              <w:t>80</w:t>
            </w:r>
            <w:r w:rsidR="005B75C7">
              <w:rPr>
                <w:lang w:val="de-DE"/>
              </w:rPr>
              <w:t>,</w:t>
            </w:r>
            <w:r w:rsidRPr="00657780">
              <w:rPr>
                <w:lang w:val="de-DE"/>
              </w:rPr>
              <w:t>251</w:t>
            </w:r>
            <w:r w:rsidR="005B75C7">
              <w:rPr>
                <w:lang w:val="de-DE"/>
              </w:rPr>
              <w:t>,</w:t>
            </w:r>
            <w:r w:rsidRPr="00657780">
              <w:rPr>
                <w:lang w:val="de-DE"/>
              </w:rPr>
              <w:t>941</w:t>
            </w:r>
          </w:p>
        </w:tc>
      </w:tr>
      <w:tr w:rsidR="006E2A83" w:rsidRPr="008D7C93" w14:paraId="03C53AD9" w14:textId="77777777" w:rsidTr="005B75C7">
        <w:tc>
          <w:tcPr>
            <w:tcW w:w="0" w:type="auto"/>
            <w:tcBorders>
              <w:bottom w:val="double" w:sz="4" w:space="0" w:color="auto"/>
            </w:tcBorders>
          </w:tcPr>
          <w:p w14:paraId="7248F8C5" w14:textId="3E0CD6E8" w:rsidR="006E2A83" w:rsidRDefault="006E2A83" w:rsidP="006E2A83">
            <w:pPr>
              <w:pStyle w:val="AbbildungOhneRahmen"/>
            </w:pPr>
            <w:r>
              <w:t>Exp. 1 (ns)</w:t>
            </w:r>
          </w:p>
        </w:tc>
        <w:tc>
          <w:tcPr>
            <w:tcW w:w="0" w:type="auto"/>
            <w:tcBorders>
              <w:bottom w:val="double" w:sz="4" w:space="0" w:color="auto"/>
            </w:tcBorders>
          </w:tcPr>
          <w:p w14:paraId="7181CEE1" w14:textId="1220B23E" w:rsidR="006E2A83" w:rsidRDefault="00657780" w:rsidP="006E2A83">
            <w:pPr>
              <w:pStyle w:val="AbbildungOhneRahmen"/>
              <w:jc w:val="right"/>
            </w:pPr>
            <w:r w:rsidRPr="00657780">
              <w:t>118</w:t>
            </w:r>
            <w:r w:rsidR="005B75C7">
              <w:t>,</w:t>
            </w:r>
            <w:r w:rsidRPr="00657780">
              <w:t>695</w:t>
            </w:r>
            <w:r w:rsidR="005B75C7">
              <w:t>,</w:t>
            </w:r>
            <w:r w:rsidRPr="00657780">
              <w:t>278</w:t>
            </w:r>
          </w:p>
        </w:tc>
        <w:tc>
          <w:tcPr>
            <w:tcW w:w="0" w:type="auto"/>
            <w:tcBorders>
              <w:bottom w:val="double" w:sz="4" w:space="0" w:color="auto"/>
            </w:tcBorders>
          </w:tcPr>
          <w:p w14:paraId="747C96F3" w14:textId="7E895229" w:rsidR="006E2A83" w:rsidRDefault="00657780" w:rsidP="006E2A83">
            <w:pPr>
              <w:pStyle w:val="AbbildungOhneRahmen"/>
              <w:jc w:val="right"/>
            </w:pPr>
            <w:r w:rsidRPr="00657780">
              <w:t>94</w:t>
            </w:r>
            <w:r w:rsidR="005B75C7">
              <w:t>,</w:t>
            </w:r>
            <w:r w:rsidRPr="00657780">
              <w:t>844</w:t>
            </w:r>
            <w:r w:rsidR="005B75C7">
              <w:t>,</w:t>
            </w:r>
            <w:r w:rsidRPr="00657780">
              <w:t>143</w:t>
            </w:r>
          </w:p>
        </w:tc>
        <w:tc>
          <w:tcPr>
            <w:tcW w:w="0" w:type="auto"/>
            <w:tcBorders>
              <w:bottom w:val="double" w:sz="4" w:space="0" w:color="auto"/>
            </w:tcBorders>
          </w:tcPr>
          <w:p w14:paraId="4057745A" w14:textId="6B318AC2" w:rsidR="006E2A83" w:rsidRDefault="00657780" w:rsidP="006E2A83">
            <w:pPr>
              <w:pStyle w:val="AbbildungOhneRahmen"/>
              <w:tabs>
                <w:tab w:val="left" w:pos="584"/>
              </w:tabs>
              <w:jc w:val="right"/>
              <w:rPr>
                <w:lang w:val="de-DE"/>
              </w:rPr>
            </w:pPr>
            <w:r w:rsidRPr="00657780">
              <w:t>73</w:t>
            </w:r>
            <w:r w:rsidR="005B75C7">
              <w:t>,</w:t>
            </w:r>
            <w:r w:rsidRPr="00657780">
              <w:t>165</w:t>
            </w:r>
            <w:r w:rsidR="005B75C7">
              <w:t>,</w:t>
            </w:r>
            <w:r w:rsidRPr="00657780">
              <w:t>734</w:t>
            </w:r>
          </w:p>
        </w:tc>
        <w:tc>
          <w:tcPr>
            <w:tcW w:w="0" w:type="auto"/>
            <w:tcBorders>
              <w:bottom w:val="double" w:sz="4" w:space="0" w:color="auto"/>
            </w:tcBorders>
          </w:tcPr>
          <w:p w14:paraId="281A3993" w14:textId="38584B85" w:rsidR="006E2A83" w:rsidRDefault="00657780" w:rsidP="006E2A83">
            <w:pPr>
              <w:pStyle w:val="AbbildungOhneRahmen"/>
              <w:tabs>
                <w:tab w:val="left" w:pos="584"/>
              </w:tabs>
              <w:jc w:val="right"/>
              <w:rPr>
                <w:lang w:val="de-DE"/>
              </w:rPr>
            </w:pPr>
            <w:r w:rsidRPr="00657780">
              <w:rPr>
                <w:lang w:val="de-DE"/>
              </w:rPr>
              <w:t>79</w:t>
            </w:r>
            <w:r w:rsidR="005B75C7">
              <w:rPr>
                <w:lang w:val="de-DE"/>
              </w:rPr>
              <w:t>,</w:t>
            </w:r>
            <w:r w:rsidRPr="00657780">
              <w:rPr>
                <w:lang w:val="de-DE"/>
              </w:rPr>
              <w:t>408</w:t>
            </w:r>
            <w:r w:rsidR="005B75C7">
              <w:rPr>
                <w:lang w:val="de-DE"/>
              </w:rPr>
              <w:t>,</w:t>
            </w:r>
            <w:r w:rsidRPr="00657780">
              <w:rPr>
                <w:lang w:val="de-DE"/>
              </w:rPr>
              <w:t>842</w:t>
            </w:r>
          </w:p>
        </w:tc>
      </w:tr>
      <w:tr w:rsidR="006E2A83" w:rsidRPr="008D7C93" w14:paraId="6CDF1CDB" w14:textId="77777777" w:rsidTr="005B75C7">
        <w:tc>
          <w:tcPr>
            <w:tcW w:w="0" w:type="auto"/>
            <w:tcBorders>
              <w:top w:val="double" w:sz="4" w:space="0" w:color="auto"/>
            </w:tcBorders>
            <w:shd w:val="clear" w:color="auto" w:fill="FFFFFF" w:themeFill="background1"/>
          </w:tcPr>
          <w:p w14:paraId="38A38846" w14:textId="1B495ADE" w:rsidR="006E2A83" w:rsidRPr="008D7C93" w:rsidRDefault="006E2A83" w:rsidP="006E2A83">
            <w:pPr>
              <w:pStyle w:val="AbbildungOhneRahmen"/>
            </w:pPr>
            <w:r>
              <w:t>Abs. diff: Exp. 3 – Exp. 2 (ns)</w:t>
            </w:r>
          </w:p>
        </w:tc>
        <w:tc>
          <w:tcPr>
            <w:tcW w:w="0" w:type="auto"/>
            <w:tcBorders>
              <w:top w:val="double" w:sz="4" w:space="0" w:color="auto"/>
            </w:tcBorders>
            <w:shd w:val="clear" w:color="auto" w:fill="FFFFFF" w:themeFill="background1"/>
          </w:tcPr>
          <w:p w14:paraId="0FDB6DBC" w14:textId="43026021" w:rsidR="006E2A83" w:rsidRDefault="005B75C7" w:rsidP="005B75C7">
            <w:pPr>
              <w:pStyle w:val="AbbildungOhneRahmen"/>
              <w:jc w:val="right"/>
            </w:pPr>
            <w:r w:rsidRPr="005B75C7">
              <w:t>111</w:t>
            </w:r>
            <w:r>
              <w:t>,</w:t>
            </w:r>
            <w:r w:rsidRPr="005B75C7">
              <w:t>756</w:t>
            </w:r>
            <w:r>
              <w:t>,</w:t>
            </w:r>
            <w:r w:rsidRPr="005B75C7">
              <w:t>624</w:t>
            </w:r>
          </w:p>
        </w:tc>
        <w:tc>
          <w:tcPr>
            <w:tcW w:w="0" w:type="auto"/>
            <w:tcBorders>
              <w:top w:val="double" w:sz="4" w:space="0" w:color="auto"/>
            </w:tcBorders>
            <w:shd w:val="clear" w:color="auto" w:fill="FFFFFF" w:themeFill="background1"/>
          </w:tcPr>
          <w:p w14:paraId="74AFC483" w14:textId="3EB4983C" w:rsidR="006E2A83" w:rsidRPr="008D7C93" w:rsidRDefault="005B75C7" w:rsidP="005B75C7">
            <w:pPr>
              <w:pStyle w:val="AbbildungOhneRahmen"/>
              <w:jc w:val="right"/>
            </w:pPr>
            <w:r w:rsidRPr="005B75C7">
              <w:t>151</w:t>
            </w:r>
            <w:r>
              <w:t>,</w:t>
            </w:r>
            <w:r w:rsidRPr="005B75C7">
              <w:t>047</w:t>
            </w:r>
            <w:r>
              <w:t>,</w:t>
            </w:r>
            <w:r w:rsidRPr="005B75C7">
              <w:t>159</w:t>
            </w:r>
          </w:p>
        </w:tc>
        <w:tc>
          <w:tcPr>
            <w:tcW w:w="0" w:type="auto"/>
            <w:tcBorders>
              <w:top w:val="double" w:sz="4" w:space="0" w:color="auto"/>
            </w:tcBorders>
            <w:shd w:val="clear" w:color="auto" w:fill="FFFFFF" w:themeFill="background1"/>
          </w:tcPr>
          <w:p w14:paraId="7CB397B9" w14:textId="18D918B8" w:rsidR="006E2A83" w:rsidRDefault="005B75C7" w:rsidP="005B75C7">
            <w:pPr>
              <w:pStyle w:val="AbbildungOhneRahmen"/>
              <w:tabs>
                <w:tab w:val="left" w:pos="679"/>
              </w:tabs>
              <w:jc w:val="right"/>
              <w:rPr>
                <w:lang w:val="de-DE"/>
              </w:rPr>
            </w:pPr>
            <w:r w:rsidRPr="005B75C7">
              <w:rPr>
                <w:lang w:val="de-DE"/>
              </w:rPr>
              <w:t>166</w:t>
            </w:r>
            <w:r>
              <w:rPr>
                <w:lang w:val="de-DE"/>
              </w:rPr>
              <w:t>,</w:t>
            </w:r>
            <w:r w:rsidRPr="005B75C7">
              <w:rPr>
                <w:lang w:val="de-DE"/>
              </w:rPr>
              <w:t>612</w:t>
            </w:r>
            <w:r>
              <w:rPr>
                <w:lang w:val="de-DE"/>
              </w:rPr>
              <w:t>,</w:t>
            </w:r>
            <w:r w:rsidRPr="005B75C7">
              <w:rPr>
                <w:lang w:val="de-DE"/>
              </w:rPr>
              <w:t>192</w:t>
            </w:r>
          </w:p>
        </w:tc>
        <w:tc>
          <w:tcPr>
            <w:tcW w:w="0" w:type="auto"/>
            <w:tcBorders>
              <w:top w:val="double" w:sz="4" w:space="0" w:color="auto"/>
            </w:tcBorders>
            <w:shd w:val="clear" w:color="auto" w:fill="FFFFFF" w:themeFill="background1"/>
          </w:tcPr>
          <w:p w14:paraId="68C39F65" w14:textId="15EEE934" w:rsidR="006E2A83" w:rsidRPr="00CC71D3" w:rsidRDefault="005B75C7" w:rsidP="005B75C7">
            <w:pPr>
              <w:pStyle w:val="AbbildungOhneRahmen"/>
              <w:tabs>
                <w:tab w:val="left" w:pos="679"/>
              </w:tabs>
              <w:jc w:val="right"/>
              <w:rPr>
                <w:lang w:val="de-DE"/>
              </w:rPr>
            </w:pPr>
            <w:r w:rsidRPr="005B75C7">
              <w:rPr>
                <w:lang w:val="de-DE"/>
              </w:rPr>
              <w:t>269</w:t>
            </w:r>
            <w:r>
              <w:rPr>
                <w:lang w:val="de-DE"/>
              </w:rPr>
              <w:t>,</w:t>
            </w:r>
            <w:r w:rsidRPr="005B75C7">
              <w:rPr>
                <w:lang w:val="de-DE"/>
              </w:rPr>
              <w:t>655</w:t>
            </w:r>
            <w:r>
              <w:rPr>
                <w:lang w:val="de-DE"/>
              </w:rPr>
              <w:t>,</w:t>
            </w:r>
            <w:r w:rsidRPr="005B75C7">
              <w:rPr>
                <w:lang w:val="de-DE"/>
              </w:rPr>
              <w:t>421</w:t>
            </w:r>
          </w:p>
        </w:tc>
      </w:tr>
      <w:tr w:rsidR="006E2A83" w:rsidRPr="008D7C93" w14:paraId="0BA1D363" w14:textId="77777777" w:rsidTr="005B75C7">
        <w:tc>
          <w:tcPr>
            <w:tcW w:w="0" w:type="auto"/>
            <w:tcBorders>
              <w:bottom w:val="double" w:sz="4" w:space="0" w:color="auto"/>
            </w:tcBorders>
            <w:shd w:val="clear" w:color="auto" w:fill="FFFFFF" w:themeFill="background1"/>
          </w:tcPr>
          <w:p w14:paraId="3CABB081" w14:textId="19F5C1CA" w:rsidR="006E2A83" w:rsidRDefault="006E2A83" w:rsidP="006E2A83">
            <w:pPr>
              <w:pStyle w:val="AbbildungOhneRahmen"/>
            </w:pPr>
            <w:r>
              <w:t>Abs. diff: Exp. 3 – Exp. 1 (ns)</w:t>
            </w:r>
          </w:p>
        </w:tc>
        <w:tc>
          <w:tcPr>
            <w:tcW w:w="0" w:type="auto"/>
            <w:tcBorders>
              <w:bottom w:val="double" w:sz="4" w:space="0" w:color="auto"/>
            </w:tcBorders>
            <w:shd w:val="clear" w:color="auto" w:fill="FFFFFF" w:themeFill="background1"/>
          </w:tcPr>
          <w:p w14:paraId="4E0A8AAE" w14:textId="546F7E0E" w:rsidR="006E2A83" w:rsidRDefault="005B75C7" w:rsidP="005B75C7">
            <w:pPr>
              <w:pStyle w:val="AbbildungOhneRahmen"/>
              <w:jc w:val="right"/>
            </w:pPr>
            <w:r w:rsidRPr="005B75C7">
              <w:t>110</w:t>
            </w:r>
            <w:r>
              <w:t>,</w:t>
            </w:r>
            <w:r w:rsidRPr="005B75C7">
              <w:t>695</w:t>
            </w:r>
            <w:r>
              <w:t>,</w:t>
            </w:r>
            <w:r w:rsidRPr="005B75C7">
              <w:t>966</w:t>
            </w:r>
          </w:p>
        </w:tc>
        <w:tc>
          <w:tcPr>
            <w:tcW w:w="0" w:type="auto"/>
            <w:tcBorders>
              <w:bottom w:val="double" w:sz="4" w:space="0" w:color="auto"/>
            </w:tcBorders>
            <w:shd w:val="clear" w:color="auto" w:fill="FFFFFF" w:themeFill="background1"/>
          </w:tcPr>
          <w:p w14:paraId="219F1723" w14:textId="74E458BF" w:rsidR="006E2A83" w:rsidRDefault="005B75C7" w:rsidP="005B75C7">
            <w:pPr>
              <w:pStyle w:val="AbbildungOhneRahmen"/>
              <w:jc w:val="right"/>
            </w:pPr>
            <w:r w:rsidRPr="005B75C7">
              <w:t>153</w:t>
            </w:r>
            <w:r>
              <w:t>,</w:t>
            </w:r>
            <w:r w:rsidRPr="005B75C7">
              <w:t>985</w:t>
            </w:r>
            <w:r>
              <w:t>,</w:t>
            </w:r>
            <w:r w:rsidRPr="005B75C7">
              <w:t>005</w:t>
            </w:r>
          </w:p>
        </w:tc>
        <w:tc>
          <w:tcPr>
            <w:tcW w:w="0" w:type="auto"/>
            <w:tcBorders>
              <w:bottom w:val="double" w:sz="4" w:space="0" w:color="auto"/>
            </w:tcBorders>
            <w:shd w:val="clear" w:color="auto" w:fill="FFFFFF" w:themeFill="background1"/>
          </w:tcPr>
          <w:p w14:paraId="2DF9C4F6" w14:textId="407414BF" w:rsidR="006E2A83" w:rsidRDefault="005B75C7" w:rsidP="005B75C7">
            <w:pPr>
              <w:pStyle w:val="AbbildungOhneRahmen"/>
              <w:tabs>
                <w:tab w:val="left" w:pos="679"/>
              </w:tabs>
              <w:jc w:val="right"/>
              <w:rPr>
                <w:lang w:val="de-DE"/>
              </w:rPr>
            </w:pPr>
            <w:r w:rsidRPr="005B75C7">
              <w:rPr>
                <w:lang w:val="de-DE"/>
              </w:rPr>
              <w:t>174</w:t>
            </w:r>
            <w:r>
              <w:rPr>
                <w:lang w:val="de-DE"/>
              </w:rPr>
              <w:t>,</w:t>
            </w:r>
            <w:r w:rsidRPr="005B75C7">
              <w:rPr>
                <w:lang w:val="de-DE"/>
              </w:rPr>
              <w:t>538</w:t>
            </w:r>
            <w:r>
              <w:rPr>
                <w:lang w:val="de-DE"/>
              </w:rPr>
              <w:t>,</w:t>
            </w:r>
            <w:r w:rsidRPr="005B75C7">
              <w:rPr>
                <w:lang w:val="de-DE"/>
              </w:rPr>
              <w:t>567</w:t>
            </w:r>
          </w:p>
        </w:tc>
        <w:tc>
          <w:tcPr>
            <w:tcW w:w="0" w:type="auto"/>
            <w:tcBorders>
              <w:bottom w:val="double" w:sz="4" w:space="0" w:color="auto"/>
            </w:tcBorders>
            <w:shd w:val="clear" w:color="auto" w:fill="FFFFFF" w:themeFill="background1"/>
          </w:tcPr>
          <w:p w14:paraId="1FF2C53F" w14:textId="3261DCDA" w:rsidR="006E2A83" w:rsidRDefault="005B75C7" w:rsidP="005B75C7">
            <w:pPr>
              <w:pStyle w:val="AbbildungOhneRahmen"/>
              <w:tabs>
                <w:tab w:val="left" w:pos="679"/>
              </w:tabs>
              <w:jc w:val="right"/>
              <w:rPr>
                <w:lang w:val="de-DE"/>
              </w:rPr>
            </w:pPr>
            <w:r w:rsidRPr="005B75C7">
              <w:rPr>
                <w:lang w:val="de-DE"/>
              </w:rPr>
              <w:t>270</w:t>
            </w:r>
            <w:r>
              <w:rPr>
                <w:lang w:val="de-DE"/>
              </w:rPr>
              <w:t>,</w:t>
            </w:r>
            <w:r w:rsidRPr="005B75C7">
              <w:rPr>
                <w:lang w:val="de-DE"/>
              </w:rPr>
              <w:t>498</w:t>
            </w:r>
            <w:r>
              <w:rPr>
                <w:lang w:val="de-DE"/>
              </w:rPr>
              <w:t>,</w:t>
            </w:r>
            <w:r w:rsidRPr="005B75C7">
              <w:rPr>
                <w:lang w:val="de-DE"/>
              </w:rPr>
              <w:t>520</w:t>
            </w:r>
          </w:p>
        </w:tc>
      </w:tr>
      <w:tr w:rsidR="006E2A83" w:rsidRPr="008D7C93" w14:paraId="1A2F3CB6" w14:textId="77777777" w:rsidTr="005B75C7">
        <w:tc>
          <w:tcPr>
            <w:tcW w:w="0" w:type="auto"/>
            <w:tcBorders>
              <w:top w:val="double" w:sz="4" w:space="0" w:color="auto"/>
            </w:tcBorders>
          </w:tcPr>
          <w:p w14:paraId="1614EDA4" w14:textId="37780EDC" w:rsidR="006E2A83" w:rsidRDefault="006E2A83" w:rsidP="006E2A83">
            <w:pPr>
              <w:pStyle w:val="AbbildungOhneRahmen"/>
            </w:pPr>
            <w:r>
              <w:t>Ratio: Exp. 3 / Exp. 2</w:t>
            </w:r>
          </w:p>
        </w:tc>
        <w:tc>
          <w:tcPr>
            <w:tcW w:w="0" w:type="auto"/>
            <w:tcBorders>
              <w:top w:val="double" w:sz="4" w:space="0" w:color="auto"/>
            </w:tcBorders>
          </w:tcPr>
          <w:p w14:paraId="46691649" w14:textId="1D05A16A" w:rsidR="006E2A83" w:rsidRDefault="005B75C7" w:rsidP="005B75C7">
            <w:pPr>
              <w:pStyle w:val="AbbildungOhneRahmen"/>
              <w:jc w:val="right"/>
            </w:pPr>
            <w:r w:rsidRPr="005B75C7">
              <w:t>1.95</w:t>
            </w:r>
          </w:p>
        </w:tc>
        <w:tc>
          <w:tcPr>
            <w:tcW w:w="0" w:type="auto"/>
            <w:tcBorders>
              <w:top w:val="double" w:sz="4" w:space="0" w:color="auto"/>
            </w:tcBorders>
          </w:tcPr>
          <w:p w14:paraId="3BED74E2" w14:textId="250FDE6C" w:rsidR="006E2A83" w:rsidRDefault="005B75C7" w:rsidP="005B75C7">
            <w:pPr>
              <w:pStyle w:val="AbbildungOhneRahmen"/>
              <w:jc w:val="right"/>
            </w:pPr>
            <w:r w:rsidRPr="005B75C7">
              <w:t>2.54</w:t>
            </w:r>
          </w:p>
        </w:tc>
        <w:tc>
          <w:tcPr>
            <w:tcW w:w="0" w:type="auto"/>
            <w:tcBorders>
              <w:top w:val="double" w:sz="4" w:space="0" w:color="auto"/>
            </w:tcBorders>
          </w:tcPr>
          <w:p w14:paraId="14D2E7D2" w14:textId="0D06C4E5" w:rsidR="006E2A83" w:rsidRDefault="005B75C7" w:rsidP="005B75C7">
            <w:pPr>
              <w:pStyle w:val="AbbildungOhneRahmen"/>
              <w:tabs>
                <w:tab w:val="left" w:pos="679"/>
              </w:tabs>
              <w:jc w:val="right"/>
              <w:rPr>
                <w:lang w:val="de-DE"/>
              </w:rPr>
            </w:pPr>
            <w:r w:rsidRPr="005B75C7">
              <w:rPr>
                <w:lang w:val="de-DE"/>
              </w:rPr>
              <w:t>3.05</w:t>
            </w:r>
          </w:p>
        </w:tc>
        <w:tc>
          <w:tcPr>
            <w:tcW w:w="0" w:type="auto"/>
            <w:tcBorders>
              <w:top w:val="double" w:sz="4" w:space="0" w:color="auto"/>
            </w:tcBorders>
          </w:tcPr>
          <w:p w14:paraId="54084B78" w14:textId="24D48AC0" w:rsidR="006E2A83" w:rsidRDefault="005B75C7" w:rsidP="005B75C7">
            <w:pPr>
              <w:pStyle w:val="AbbildungOhneRahmen"/>
              <w:tabs>
                <w:tab w:val="left" w:pos="679"/>
              </w:tabs>
              <w:jc w:val="right"/>
              <w:rPr>
                <w:lang w:val="de-DE"/>
              </w:rPr>
            </w:pPr>
            <w:r w:rsidRPr="005B75C7">
              <w:rPr>
                <w:lang w:val="de-DE"/>
              </w:rPr>
              <w:t>4.36</w:t>
            </w:r>
          </w:p>
        </w:tc>
      </w:tr>
      <w:tr w:rsidR="006E2A83" w:rsidRPr="008D7C93" w14:paraId="3CC6FCC9" w14:textId="77777777" w:rsidTr="006E2A83">
        <w:tc>
          <w:tcPr>
            <w:tcW w:w="0" w:type="auto"/>
          </w:tcPr>
          <w:p w14:paraId="3CB2B023" w14:textId="110E74B8" w:rsidR="006E2A83" w:rsidRDefault="006E2A83" w:rsidP="006E2A83">
            <w:pPr>
              <w:pStyle w:val="AbbildungOhneRahmen"/>
            </w:pPr>
            <w:r>
              <w:t>Ratio: Exp. 3 / Exp. 1</w:t>
            </w:r>
          </w:p>
        </w:tc>
        <w:tc>
          <w:tcPr>
            <w:tcW w:w="0" w:type="auto"/>
          </w:tcPr>
          <w:p w14:paraId="4549E2C3" w14:textId="027B6A55" w:rsidR="006E2A83" w:rsidRDefault="005B75C7" w:rsidP="005B75C7">
            <w:pPr>
              <w:pStyle w:val="AbbildungOhneRahmen"/>
              <w:jc w:val="right"/>
            </w:pPr>
            <w:r w:rsidRPr="005B75C7">
              <w:t>1.9</w:t>
            </w:r>
            <w:r>
              <w:t>3</w:t>
            </w:r>
          </w:p>
        </w:tc>
        <w:tc>
          <w:tcPr>
            <w:tcW w:w="0" w:type="auto"/>
          </w:tcPr>
          <w:p w14:paraId="2E1BFA2B" w14:textId="2729E86E" w:rsidR="006E2A83" w:rsidRDefault="005B75C7" w:rsidP="005B75C7">
            <w:pPr>
              <w:pStyle w:val="AbbildungOhneRahmen"/>
              <w:jc w:val="right"/>
            </w:pPr>
            <w:r w:rsidRPr="005B75C7">
              <w:t>2.62</w:t>
            </w:r>
          </w:p>
        </w:tc>
        <w:tc>
          <w:tcPr>
            <w:tcW w:w="0" w:type="auto"/>
          </w:tcPr>
          <w:p w14:paraId="72637039" w14:textId="51819361" w:rsidR="006E2A83" w:rsidRDefault="005B75C7" w:rsidP="005B75C7">
            <w:pPr>
              <w:pStyle w:val="AbbildungOhneRahmen"/>
              <w:tabs>
                <w:tab w:val="left" w:pos="679"/>
              </w:tabs>
              <w:jc w:val="right"/>
              <w:rPr>
                <w:lang w:val="de-DE"/>
              </w:rPr>
            </w:pPr>
            <w:r w:rsidRPr="005B75C7">
              <w:rPr>
                <w:lang w:val="de-DE"/>
              </w:rPr>
              <w:t>3.39</w:t>
            </w:r>
          </w:p>
        </w:tc>
        <w:tc>
          <w:tcPr>
            <w:tcW w:w="0" w:type="auto"/>
          </w:tcPr>
          <w:p w14:paraId="2F4AAF5C" w14:textId="01063B09" w:rsidR="006E2A83" w:rsidRDefault="005B75C7" w:rsidP="005B75C7">
            <w:pPr>
              <w:pStyle w:val="AbbildungOhneRahmen"/>
              <w:tabs>
                <w:tab w:val="left" w:pos="679"/>
              </w:tabs>
              <w:jc w:val="right"/>
              <w:rPr>
                <w:lang w:val="de-DE"/>
              </w:rPr>
            </w:pPr>
            <w:r w:rsidRPr="005B75C7">
              <w:rPr>
                <w:lang w:val="de-DE"/>
              </w:rPr>
              <w:t>4.41</w:t>
            </w:r>
          </w:p>
        </w:tc>
      </w:tr>
    </w:tbl>
    <w:p w14:paraId="75B7B7CE" w14:textId="3FF9BD92" w:rsidR="00D82E47" w:rsidRPr="009F3293" w:rsidRDefault="00CC71D3" w:rsidP="00D82E47">
      <w:pPr>
        <w:pStyle w:val="Beschriftung"/>
        <w:rPr>
          <w:vanish/>
        </w:rPr>
      </w:pPr>
      <w:bookmarkStart w:id="138" w:name="_Ref220791270"/>
      <w:bookmarkStart w:id="139" w:name="_Toc223203731"/>
      <w:r>
        <w:t xml:space="preserve">Tab. </w:t>
      </w:r>
      <w:r>
        <w:fldChar w:fldCharType="begin"/>
      </w:r>
      <w:r>
        <w:instrText xml:space="preserve"> SEQ Tab. \* ARABIC </w:instrText>
      </w:r>
      <w:r>
        <w:fldChar w:fldCharType="separate"/>
      </w:r>
      <w:r w:rsidR="008A128C">
        <w:rPr>
          <w:noProof/>
        </w:rPr>
        <w:t>10</w:t>
      </w:r>
      <w:r>
        <w:fldChar w:fldCharType="end"/>
      </w:r>
      <w:bookmarkEnd w:id="138"/>
      <w:r>
        <w:t>:</w:t>
      </w:r>
      <w:r>
        <w:tab/>
      </w:r>
      <w:r w:rsidR="00351F97">
        <w:t>The execution times of benchmark 3 of each experiment</w:t>
      </w:r>
      <w:bookmarkEnd w:id="139"/>
    </w:p>
    <w:p w14:paraId="532DE661" w14:textId="2A3E134D" w:rsidR="00927668" w:rsidRDefault="00D82E47" w:rsidP="00D82E47">
      <w:pPr>
        <w:pStyle w:val="Beschriftung"/>
      </w:pPr>
      <w:r>
        <w:t>.</w:t>
      </w:r>
      <w:r w:rsidR="0004761C">
        <w:t xml:space="preserve"> The reference values</w:t>
      </w:r>
      <w:r w:rsidR="005331E9">
        <w:t xml:space="preserve"> have been subtracted to isolate startup overhead.</w:t>
      </w:r>
      <w:r w:rsidR="0004761C">
        <w:t xml:space="preserve"> </w:t>
      </w:r>
      <w:r w:rsidR="00351F97">
        <w:t>Additional calculations are displayed to highlight the startup overhead increase in experiment 3.</w:t>
      </w:r>
    </w:p>
    <w:p w14:paraId="2A774ABD" w14:textId="77777777" w:rsidR="00927668" w:rsidRDefault="00927668">
      <w:pPr>
        <w:spacing w:after="160" w:line="259" w:lineRule="auto"/>
        <w:jc w:val="left"/>
        <w:rPr>
          <w:iCs/>
          <w:szCs w:val="18"/>
        </w:rPr>
      </w:pPr>
      <w:r>
        <w:br w:type="page"/>
      </w:r>
    </w:p>
    <w:p w14:paraId="03048C8A" w14:textId="7DF6B87C" w:rsidR="006665C6" w:rsidRDefault="005331E9" w:rsidP="005331E9">
      <w:r>
        <w:lastRenderedPageBreak/>
        <w:t xml:space="preserve">Overall, this benchmark shows once again, that the </w:t>
      </w:r>
      <w:r w:rsidR="00733D83">
        <w:t xml:space="preserve">one-time </w:t>
      </w:r>
      <w:r>
        <w:t>initiali</w:t>
      </w:r>
      <w:r w:rsidR="00D56400">
        <w:t>s</w:t>
      </w:r>
      <w:r>
        <w:t>ation</w:t>
      </w:r>
      <w:r w:rsidR="00733D83">
        <w:t xml:space="preserve"> and per-structure setup</w:t>
      </w:r>
      <w:r>
        <w:t xml:space="preserve"> costs</w:t>
      </w:r>
      <w:r w:rsidR="00733D83">
        <w:t xml:space="preserve"> introduce more than 60% overhead across all libraries in terms of execution time</w:t>
      </w:r>
      <w:r>
        <w:t>. In Contrast, the allocation rate only increases by a factor smaller than two across all four libraries.</w:t>
      </w:r>
    </w:p>
    <w:p w14:paraId="4DD53BDD" w14:textId="5658FFE8" w:rsidR="005331E9" w:rsidRPr="005331E9" w:rsidRDefault="002538C8" w:rsidP="00B84F6B">
      <w:pPr>
        <w:pStyle w:val="3Hidden"/>
      </w:pPr>
      <w:r>
        <w:t>Benchmark 3 Interpretation</w:t>
      </w:r>
    </w:p>
    <w:p w14:paraId="77ABC57C" w14:textId="6C7C19F0" w:rsidR="002538C8" w:rsidRDefault="00E13D73" w:rsidP="00733D83">
      <w:r>
        <w:t>Assuming that</w:t>
      </w:r>
      <w:r w:rsidR="005C7040">
        <w:t xml:space="preserve"> across all </w:t>
      </w:r>
      <w:r w:rsidR="007D5DA6">
        <w:t xml:space="preserve">three </w:t>
      </w:r>
      <w:r w:rsidR="009E47DF">
        <w:t xml:space="preserve">experiments </w:t>
      </w:r>
      <w:r w:rsidR="005C7040">
        <w:t xml:space="preserve">each library requires the </w:t>
      </w:r>
      <w:r w:rsidR="005C4CCA">
        <w:t>constant</w:t>
      </w:r>
      <w:r w:rsidR="005C7040">
        <w:t xml:space="preserve"> individual execution time for one-time initiali</w:t>
      </w:r>
      <w:r w:rsidR="00D56400">
        <w:t>s</w:t>
      </w:r>
      <w:r w:rsidR="005C7040">
        <w:t>ation</w:t>
      </w:r>
      <w:r w:rsidR="009E47DF">
        <w:t xml:space="preserve"> (in</w:t>
      </w:r>
      <w:r w:rsidR="00733D83">
        <w:t xml:space="preserve"> all instances of</w:t>
      </w:r>
      <w:r w:rsidR="009E47DF">
        <w:t xml:space="preserve"> benchmark 3), </w:t>
      </w:r>
      <w:r w:rsidR="007E7BF9">
        <w:t xml:space="preserve"> column</w:t>
      </w:r>
      <w:r w:rsidR="00065485">
        <w:t xml:space="preserve"> 5 of</w:t>
      </w:r>
      <w:r w:rsidR="007E7BF9">
        <w:t xml:space="preserve"> </w:t>
      </w:r>
      <w:r w:rsidR="007E7BF9">
        <w:fldChar w:fldCharType="begin"/>
      </w:r>
      <w:r w:rsidR="007E7BF9">
        <w:instrText xml:space="preserve"> REF _Ref220791270 \h </w:instrText>
      </w:r>
      <w:r w:rsidR="007E7BF9">
        <w:fldChar w:fldCharType="separate"/>
      </w:r>
      <w:r w:rsidR="008A128C">
        <w:t xml:space="preserve">Tab. </w:t>
      </w:r>
      <w:r w:rsidR="008A128C">
        <w:rPr>
          <w:noProof/>
        </w:rPr>
        <w:t>10</w:t>
      </w:r>
      <w:r w:rsidR="007E7BF9">
        <w:fldChar w:fldCharType="end"/>
      </w:r>
      <w:r w:rsidR="00065485">
        <w:t xml:space="preserve"> should show </w:t>
      </w:r>
      <w:r w:rsidR="001F2FE7">
        <w:t>part of the</w:t>
      </w:r>
      <w:r w:rsidR="00065485">
        <w:t xml:space="preserve"> overhead introduced by the one-time setup required for the large and complex structure</w:t>
      </w:r>
      <w:r w:rsidR="001F2FE7">
        <w:t>.</w:t>
      </w:r>
      <w:r w:rsidR="007A602A">
        <w:t xml:space="preserve"> Specifically, the startup overhead introduced by the large and complex structure minus the startup overhead introduced by the two small structures of experiment 1. This means that startup overhead of the large and complex structure is on average at least </w:t>
      </w:r>
      <m:oMath>
        <m:r>
          <w:rPr>
            <w:rFonts w:ascii="Cambria Math" w:hAnsi="Cambria Math"/>
          </w:rPr>
          <m:t>111 ⋅</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w:t>
      </w:r>
      <w:r w:rsidR="00733D83">
        <w:t xml:space="preserve"> for LWJGL</w:t>
      </w:r>
      <w:r w:rsidR="007A602A">
        <w:t xml:space="preserve">, </w:t>
      </w:r>
      <w:r w:rsidR="00733D83">
        <w:t>f</w:t>
      </w:r>
      <w:r w:rsidR="007A602A">
        <w:t xml:space="preserve">ollowed by </w:t>
      </w:r>
      <w:r w:rsidR="00733D83">
        <w:t>FFMA</w:t>
      </w:r>
      <w:r w:rsidR="007A602A">
        <w:t xml:space="preserve"> and </w:t>
      </w:r>
      <w:r w:rsidR="00733D83">
        <w:t>LUtils</w:t>
      </w:r>
      <w:r w:rsidR="007A602A">
        <w:t xml:space="preserve"> at </w:t>
      </w:r>
      <m:oMath>
        <m:r>
          <w:rPr>
            <w:rFonts w:ascii="Cambria Math" w:hAnsi="Cambria Math"/>
          </w:rPr>
          <m:t>1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 and </w:t>
      </w:r>
      <m:oMath>
        <m:r>
          <w:rPr>
            <w:rFonts w:ascii="Cambria Math" w:hAnsi="Cambria Math"/>
          </w:rPr>
          <m:t>17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w:t>
      </w:r>
      <w:r w:rsidR="00733D83">
        <w:t xml:space="preserve"> respectively</w:t>
      </w:r>
      <w:r w:rsidR="007A602A">
        <w:t xml:space="preserve">. JNA introduces a higher startup overhead </w:t>
      </w:r>
      <w:r w:rsidR="00733D83">
        <w:t>with</w:t>
      </w:r>
      <w:r w:rsidR="007A602A">
        <w:t xml:space="preserve"> </w:t>
      </w:r>
      <m:oMath>
        <m:r>
          <w:rPr>
            <w:rFonts w:ascii="Cambria Math" w:hAnsi="Cambria Math"/>
          </w:rPr>
          <m:t>27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 </w:t>
      </w:r>
      <w:r w:rsidR="00733D83">
        <w:t xml:space="preserve">However, these values must be interpreted with caution, because it is unknown how much of the execution time is spent for class loading, calculating the structure layout and potentially other unknown factors. Furthermore, startup overhead for a second structure might be smaller, because some classes </w:t>
      </w:r>
      <w:r w:rsidR="00582E27">
        <w:t>are</w:t>
      </w:r>
      <w:r w:rsidR="00733D83">
        <w:t xml:space="preserve"> already loaded. For example, classes for arrays of structures (</w:t>
      </w:r>
      <w:r w:rsidR="00733D83" w:rsidRPr="00733D83">
        <w:rPr>
          <w:rStyle w:val="BerichtCodeZchn"/>
        </w:rPr>
        <w:t>StructureArray</w:t>
      </w:r>
      <w:r w:rsidR="00733D83">
        <w:t>) or the wrapper classes for primitive types from LUtils (</w:t>
      </w:r>
      <w:r w:rsidR="00733D83" w:rsidRPr="00733D83">
        <w:rPr>
          <w:rStyle w:val="BerichtCodeZchn"/>
        </w:rPr>
        <w:t>BBInt1</w:t>
      </w:r>
      <w:r w:rsidR="00733D83">
        <w:t xml:space="preserve">, </w:t>
      </w:r>
      <w:r w:rsidR="00733D83" w:rsidRPr="00733D83">
        <w:rPr>
          <w:rStyle w:val="BerichtCodeZchn"/>
        </w:rPr>
        <w:t>BBFloat1</w:t>
      </w:r>
      <w:r w:rsidR="00733D83">
        <w:t>, …).</w:t>
      </w:r>
    </w:p>
    <w:p w14:paraId="73ED7B41" w14:textId="3864A368" w:rsidR="00EE20DF" w:rsidRDefault="00EE20DF" w:rsidP="002538C8">
      <w:r>
        <w:t>In contrast to the results of benchmark</w:t>
      </w:r>
      <w:r w:rsidR="009E47DF">
        <w:t xml:space="preserve"> </w:t>
      </w:r>
      <w:r w:rsidR="00733D83">
        <w:t>3</w:t>
      </w:r>
      <w:r>
        <w:t xml:space="preserve"> </w:t>
      </w:r>
      <w:r w:rsidR="00733D83">
        <w:t>from the previous experiments</w:t>
      </w:r>
      <w:r>
        <w:t xml:space="preserve"> these values suggest that</w:t>
      </w:r>
      <w:r w:rsidR="00733D83">
        <w:t xml:space="preserve"> across all four libraries approximately half of the execution time </w:t>
      </w:r>
      <w:r>
        <w:t>is spent executing per-structure initiali</w:t>
      </w:r>
      <w:r w:rsidR="00D56400">
        <w:t>s</w:t>
      </w:r>
      <w:r>
        <w:t xml:space="preserve">ations. This </w:t>
      </w:r>
      <w:r w:rsidR="00733D83">
        <w:t>contradicts</w:t>
      </w:r>
      <w:r>
        <w:t xml:space="preserve"> the claim </w:t>
      </w:r>
      <w:r w:rsidR="00733D83">
        <w:t>from</w:t>
      </w:r>
      <w:r>
        <w:t xml:space="preserve"> previous experiments, that </w:t>
      </w:r>
      <w:r w:rsidRPr="00EE20DF">
        <w:t>per-structure initiali</w:t>
      </w:r>
      <w:r w:rsidR="00D56400">
        <w:t>s</w:t>
      </w:r>
      <w:r w:rsidRPr="00EE20DF">
        <w:t>ation cost is relatively small compared to the dominant one-time initiali</w:t>
      </w:r>
      <w:r w:rsidR="00D56400">
        <w:t>s</w:t>
      </w:r>
      <w:r w:rsidRPr="00EE20DF">
        <w:t>ation overhead</w:t>
      </w:r>
      <w:r>
        <w:t>.</w:t>
      </w:r>
    </w:p>
    <w:p w14:paraId="56159C1C" w14:textId="51EA4B9F" w:rsidR="00EE20DF" w:rsidRPr="007A602A" w:rsidRDefault="00EE20DF" w:rsidP="002538C8">
      <w:r>
        <w:t>In conclusion, to precisely analyse the startup overhead of the evaluated libraries more benchmarks would be required.</w:t>
      </w:r>
    </w:p>
    <w:p w14:paraId="36ED16B3" w14:textId="64D9B8B8" w:rsidR="00DF4052" w:rsidRDefault="00DF4052">
      <w:pPr>
        <w:pStyle w:val="berschrift2"/>
      </w:pPr>
      <w:bookmarkStart w:id="140" w:name="_Ref221839021"/>
      <w:bookmarkStart w:id="141" w:name="_Toc223203856"/>
      <w:r>
        <w:t>Summary</w:t>
      </w:r>
      <w:bookmarkEnd w:id="141"/>
    </w:p>
    <w:p w14:paraId="4B44B455" w14:textId="77777777" w:rsidR="00DA0B81" w:rsidRDefault="00000752" w:rsidP="00DF4052">
      <w:r>
        <w:t>The startup cost benchmarks (benchmark 3) display that LUtils perform</w:t>
      </w:r>
      <w:r w:rsidR="00733D83">
        <w:t>s</w:t>
      </w:r>
      <w:r>
        <w:t xml:space="preserve"> the best regarding execution time across experiment 1 and 2, followed by JNA and FFMA. LWJGL exhibit</w:t>
      </w:r>
      <w:r w:rsidR="00733D83">
        <w:t>s</w:t>
      </w:r>
      <w:r>
        <w:t xml:space="preserve"> the worst performance in the first two experiments. However, in experiment 3 - evaluating large and complex structures – LWJGL display</w:t>
      </w:r>
      <w:r w:rsidR="00733D83">
        <w:t>s</w:t>
      </w:r>
      <w:r>
        <w:t xml:space="preserve"> the best startup performance, followed by LUtils and FFMA. JNA perform</w:t>
      </w:r>
      <w:r w:rsidR="00733D83">
        <w:t>s</w:t>
      </w:r>
      <w:r>
        <w:t xml:space="preserve"> the worst. The allocation rate results </w:t>
      </w:r>
      <w:r w:rsidR="00733D83">
        <w:t xml:space="preserve">show a different trend. LUtils demonstrates the best allocation performance in experiment 1 and 2, followed closely by JNA and LWJGL. FFMA exhibited the worst allocation rate in the first two experiments. Once again, the third experiment </w:t>
      </w:r>
      <w:r w:rsidR="00DA0B81">
        <w:t>yields</w:t>
      </w:r>
      <w:r w:rsidR="00733D83">
        <w:t xml:space="preserve"> </w:t>
      </w:r>
      <w:r w:rsidR="00DA0B81">
        <w:t>contrasting</w:t>
      </w:r>
      <w:r w:rsidR="00733D83">
        <w:t xml:space="preserve"> results: LWJGL </w:t>
      </w:r>
      <w:r w:rsidR="00DA0B81">
        <w:t>achieves</w:t>
      </w:r>
      <w:r w:rsidR="00733D83">
        <w:t xml:space="preserve"> the </w:t>
      </w:r>
      <w:r w:rsidR="00DA0B81">
        <w:t>lowest</w:t>
      </w:r>
      <w:r w:rsidR="00733D83">
        <w:t xml:space="preserve"> allocation rate, </w:t>
      </w:r>
      <w:r w:rsidR="00733D83">
        <w:lastRenderedPageBreak/>
        <w:t>followed by FFMA and LUtils</w:t>
      </w:r>
      <w:r w:rsidR="00DA0B81">
        <w:t>, while JNA –</w:t>
      </w:r>
      <w:r w:rsidR="00733D83">
        <w:t xml:space="preserve"> </w:t>
      </w:r>
      <w:r w:rsidR="00DA0B81">
        <w:t>consistent with</w:t>
      </w:r>
      <w:r w:rsidR="00733D83">
        <w:t xml:space="preserve"> the execution time </w:t>
      </w:r>
      <w:r w:rsidR="00DA0B81">
        <w:t>measurements –</w:t>
      </w:r>
      <w:r w:rsidR="00733D83">
        <w:t xml:space="preserve"> </w:t>
      </w:r>
      <w:r w:rsidR="00DA0B81">
        <w:t>exhibits</w:t>
      </w:r>
      <w:r w:rsidR="00733D83">
        <w:t xml:space="preserve"> the </w:t>
      </w:r>
      <w:r w:rsidR="00DA0B81">
        <w:t>highest</w:t>
      </w:r>
      <w:r w:rsidR="00733D83">
        <w:t xml:space="preserve"> allocation rate in experiment 3.</w:t>
      </w:r>
    </w:p>
    <w:p w14:paraId="0C498C39" w14:textId="2B5774E6" w:rsidR="00DF4052" w:rsidRDefault="00000752" w:rsidP="00DF4052">
      <w:r>
        <w:t>The results of the other</w:t>
      </w:r>
      <w:r w:rsidR="00DF4052">
        <w:t xml:space="preserve"> benchmark</w:t>
      </w:r>
      <w:r>
        <w:t>s</w:t>
      </w:r>
      <w:r w:rsidR="00DF4052">
        <w:t xml:space="preserve"> show that LWJGL provides the best performance for allocating structures and write/read operations across different structure sizes. </w:t>
      </w:r>
      <w:r w:rsidR="00197F91">
        <w:t xml:space="preserve">Following LWJGL, </w:t>
      </w:r>
      <w:r w:rsidR="00DF4052">
        <w:t xml:space="preserve">FFMA displayed </w:t>
      </w:r>
      <w:r w:rsidR="00197F91">
        <w:t>the second-best performance, especially when allocating structures without performing write/read operations. However, FFMA performed worse when working with large and complex structures. JNA</w:t>
      </w:r>
      <w:r w:rsidR="00FF5292">
        <w:t xml:space="preserve"> generally</w:t>
      </w:r>
      <w:r w:rsidR="00197F91">
        <w:t xml:space="preserve"> displayed the worst performance especially when </w:t>
      </w:r>
      <w:r w:rsidR="00FF5292">
        <w:t>operating</w:t>
      </w:r>
      <w:r w:rsidR="00197F91">
        <w:t xml:space="preserve"> with larger structures.</w:t>
      </w:r>
    </w:p>
    <w:p w14:paraId="62263AAC" w14:textId="5D254262" w:rsidR="00197F91" w:rsidRDefault="00197F91" w:rsidP="00DF4052">
      <w:r>
        <w:t xml:space="preserve">LUtils generally performed worse than LWJGL and FFMA but better than JNA. Only in the last experiment – evaluating large and complex structures </w:t>
      </w:r>
      <w:r w:rsidR="00582E27">
        <w:t xml:space="preserve">with many arrays </w:t>
      </w:r>
      <w:r>
        <w:t>– LUtils performed better than FFMA in terms of execution time. Furthermore, the results show that LWJGL performed up to 8</w:t>
      </w:r>
      <w:r w:rsidR="00540E7C">
        <w:t>3</w:t>
      </w:r>
      <w:r>
        <w:t xml:space="preserve"> times better than LUtils in terms of execution time, suggesting that LUtils should not be used for performance-critical applications, like real-time rendering. That is why the next chapter analyses bottlenecks and presents possible optimi</w:t>
      </w:r>
      <w:r w:rsidR="00D56400">
        <w:t>s</w:t>
      </w:r>
      <w:r>
        <w:t>ations to increase performance.</w:t>
      </w:r>
    </w:p>
    <w:p w14:paraId="735E9A17" w14:textId="08DB75A2" w:rsidR="00BC4329" w:rsidRDefault="00E672B8">
      <w:pPr>
        <w:pStyle w:val="berschrift1"/>
      </w:pPr>
      <w:bookmarkStart w:id="142" w:name="_Ref221929591"/>
      <w:bookmarkStart w:id="143" w:name="_Toc223203857"/>
      <w:r>
        <w:lastRenderedPageBreak/>
        <w:t>Profiling and Optimisations</w:t>
      </w:r>
      <w:bookmarkEnd w:id="140"/>
      <w:bookmarkEnd w:id="142"/>
      <w:bookmarkEnd w:id="143"/>
    </w:p>
    <w:p w14:paraId="3833DCB4" w14:textId="31AB1E90" w:rsidR="00EE20DF" w:rsidRPr="00F77568" w:rsidRDefault="000E5213" w:rsidP="00EE20DF">
      <w:r>
        <w:t>After completing the comparative evaluation of LWJGL, FFMA, JNA and LUtils, a profiling analysi</w:t>
      </w:r>
      <w:r w:rsidR="00F77568">
        <w:t>s</w:t>
      </w:r>
      <w:r>
        <w:t xml:space="preserve"> is conducted to identify potential optimi</w:t>
      </w:r>
      <w:r w:rsidR="00D56400">
        <w:t>s</w:t>
      </w:r>
      <w:r>
        <w:t>ations within LUtils</w:t>
      </w:r>
      <w:r w:rsidR="00F77568">
        <w:t xml:space="preserve">. Since the evaluated benchmarks consist of relatively short-running code, accurate profiling requires a sampling profiler that does not suffer from the safepoint bias. </w:t>
      </w:r>
      <w:r w:rsidR="00F77568" w:rsidRPr="00F77568">
        <w:t>Thus, the Java Flight Recorder and the Async-Profiler</w:t>
      </w:r>
      <w:r w:rsidR="00F77568">
        <w:t xml:space="preserve"> – introduced in section </w:t>
      </w:r>
      <w:r w:rsidR="00F77568">
        <w:fldChar w:fldCharType="begin"/>
      </w:r>
      <w:r w:rsidR="00F77568">
        <w:instrText xml:space="preserve"> REF _Ref221839806 \r \h </w:instrText>
      </w:r>
      <w:r w:rsidR="00F77568">
        <w:fldChar w:fldCharType="separate"/>
      </w:r>
      <w:r w:rsidR="008A128C">
        <w:t>2.3.3</w:t>
      </w:r>
      <w:r w:rsidR="00F77568">
        <w:fldChar w:fldCharType="end"/>
      </w:r>
      <w:r w:rsidR="00F77568">
        <w:t xml:space="preserve"> – </w:t>
      </w:r>
      <w:r w:rsidR="00F77568" w:rsidRPr="00F77568">
        <w:t>can be used. Since the benchmarks are executed on Linux, this work use</w:t>
      </w:r>
      <w:r w:rsidR="00FE075C">
        <w:t>s</w:t>
      </w:r>
      <w:r w:rsidR="00F77568" w:rsidRPr="00F77568">
        <w:t xml:space="preserve"> the Async-Profiler.</w:t>
      </w:r>
      <w:r w:rsidR="00F77568">
        <w:rPr>
          <w:color w:val="FF0000"/>
        </w:rPr>
        <w:t xml:space="preserve"> </w:t>
      </w:r>
      <w:r w:rsidR="00EE20DF">
        <w:t xml:space="preserve">Based on the profiling results problematic code </w:t>
      </w:r>
      <w:r w:rsidR="00FE075C">
        <w:t>is</w:t>
      </w:r>
      <w:r w:rsidR="00EE20DF">
        <w:t xml:space="preserve"> identified and possible optimi</w:t>
      </w:r>
      <w:r w:rsidR="00D56400">
        <w:t>s</w:t>
      </w:r>
      <w:r w:rsidR="00EE20DF">
        <w:t xml:space="preserve">ations discussed. Before analysing the results, </w:t>
      </w:r>
      <w:r w:rsidR="00ED5A83">
        <w:t>the</w:t>
      </w:r>
      <w:r w:rsidR="00EE20DF">
        <w:t xml:space="preserve"> thesis highlight</w:t>
      </w:r>
      <w:r w:rsidR="00FE075C">
        <w:t>s</w:t>
      </w:r>
      <w:r w:rsidR="00EE20DF">
        <w:t xml:space="preserve"> how the benchmarks are executed in combination with the </w:t>
      </w:r>
      <w:r w:rsidR="00047E9B">
        <w:t>A</w:t>
      </w:r>
      <w:r w:rsidR="00EE20DF">
        <w:t>sync-</w:t>
      </w:r>
      <w:r w:rsidR="00047E9B">
        <w:t>P</w:t>
      </w:r>
      <w:r w:rsidR="00EE20DF">
        <w:t>rofiler.</w:t>
      </w:r>
    </w:p>
    <w:p w14:paraId="5C61330B" w14:textId="72F1D917" w:rsidR="001438CE" w:rsidRDefault="00ED5A83" w:rsidP="001438CE">
      <w:pPr>
        <w:pStyle w:val="berschrift2"/>
      </w:pPr>
      <w:bookmarkStart w:id="144" w:name="_Toc223203858"/>
      <w:r>
        <w:t>Benchmark</w:t>
      </w:r>
      <w:r w:rsidR="001438CE">
        <w:t xml:space="preserve"> Execution</w:t>
      </w:r>
      <w:r>
        <w:t xml:space="preserve"> with Async-Profiler</w:t>
      </w:r>
      <w:bookmarkEnd w:id="144"/>
    </w:p>
    <w:p w14:paraId="7B7FB6B3" w14:textId="2F9EA191" w:rsidR="001438CE" w:rsidRDefault="00392E34" w:rsidP="001438CE">
      <w:r>
        <w:t xml:space="preserve">As mentioned in </w:t>
      </w:r>
      <w:r w:rsidR="002D278A">
        <w:rPr>
          <w:color w:val="FF0000"/>
        </w:rPr>
        <w:fldChar w:fldCharType="begin"/>
      </w:r>
      <w:r w:rsidR="002D278A">
        <w:instrText xml:space="preserve"> REF _Ref220345416 \r \h </w:instrText>
      </w:r>
      <w:r w:rsidR="002D278A">
        <w:rPr>
          <w:color w:val="FF0000"/>
        </w:rPr>
      </w:r>
      <w:r w:rsidR="002D278A">
        <w:rPr>
          <w:color w:val="FF0000"/>
        </w:rPr>
        <w:fldChar w:fldCharType="separate"/>
      </w:r>
      <w:r w:rsidR="008A128C">
        <w:t>4.1</w:t>
      </w:r>
      <w:r w:rsidR="002D278A">
        <w:rPr>
          <w:color w:val="FF0000"/>
        </w:rPr>
        <w:fldChar w:fldCharType="end"/>
      </w:r>
      <w:r>
        <w:t xml:space="preserve"> the fat-jar has two additional optional parameters, to enable the </w:t>
      </w:r>
      <w:r w:rsidR="00047E9B">
        <w:t>A</w:t>
      </w:r>
      <w:r>
        <w:t>sync-</w:t>
      </w:r>
      <w:r w:rsidR="00047E9B">
        <w:t>P</w:t>
      </w:r>
      <w:r>
        <w:t xml:space="preserve">rofiler and to profile allocation rate instead of execution time. </w:t>
      </w:r>
      <w:r w:rsidR="002D278A">
        <w:t xml:space="preserve">If the async profiler is enabled, it is added to the JMH </w:t>
      </w:r>
      <w:r w:rsidR="002D278A" w:rsidRPr="002D278A">
        <w:rPr>
          <w:rStyle w:val="BerichtCodeZchn"/>
        </w:rPr>
        <w:t>OptionsBuilder</w:t>
      </w:r>
      <w:r w:rsidR="002D278A">
        <w:t xml:space="preserve"> as seen in </w:t>
      </w:r>
      <w:r w:rsidR="002D278A">
        <w:fldChar w:fldCharType="begin"/>
      </w:r>
      <w:r w:rsidR="002D278A">
        <w:instrText xml:space="preserve"> REF _Ref221018897 \h </w:instrText>
      </w:r>
      <w:r w:rsidR="002D278A">
        <w:fldChar w:fldCharType="separate"/>
      </w:r>
      <w:r w:rsidR="008A128C">
        <w:t xml:space="preserve">Code </w:t>
      </w:r>
      <w:r w:rsidR="008A128C">
        <w:rPr>
          <w:noProof/>
        </w:rPr>
        <w:t>13</w:t>
      </w:r>
      <w:r w:rsidR="002D278A">
        <w:fldChar w:fldCharType="end"/>
      </w:r>
      <w:r w:rsidR="002D278A">
        <w:t>.</w:t>
      </w:r>
    </w:p>
    <w:p w14:paraId="6319708C" w14:textId="3F42FDCA" w:rsidR="002D278A" w:rsidRDefault="002D278A" w:rsidP="002D278A">
      <w:pPr>
        <w:pStyle w:val="BerichtCode"/>
        <w:numPr>
          <w:ilvl w:val="0"/>
          <w:numId w:val="72"/>
        </w:numPr>
      </w:pPr>
      <w:r w:rsidRPr="002D278A">
        <w:t xml:space="preserve">ChainedOptionsBuilder opt = </w:t>
      </w:r>
      <w:r w:rsidRPr="006D1E80">
        <w:rPr>
          <w:color w:val="4472C4" w:themeColor="accent1"/>
        </w:rPr>
        <w:t xml:space="preserve">new </w:t>
      </w:r>
      <w:r w:rsidRPr="002D278A">
        <w:t>OptionsBuilder()</w:t>
      </w:r>
      <w:r>
        <w:t>;</w:t>
      </w:r>
    </w:p>
    <w:p w14:paraId="5F8EB54C" w14:textId="69C894DD" w:rsidR="002D278A" w:rsidRDefault="002D278A" w:rsidP="002D278A">
      <w:pPr>
        <w:pStyle w:val="BerichtCode"/>
        <w:numPr>
          <w:ilvl w:val="0"/>
          <w:numId w:val="72"/>
        </w:numPr>
      </w:pPr>
      <w:r>
        <w:t>…</w:t>
      </w:r>
    </w:p>
    <w:p w14:paraId="2E6743B6" w14:textId="2AB3AC45" w:rsidR="002D278A" w:rsidRDefault="002D278A" w:rsidP="002D278A">
      <w:pPr>
        <w:pStyle w:val="BerichtCode"/>
        <w:numPr>
          <w:ilvl w:val="0"/>
          <w:numId w:val="72"/>
        </w:numPr>
      </w:pPr>
      <w:r>
        <w:t>opt.addProfiler(AsyncProfiler.</w:t>
      </w:r>
      <w:r w:rsidRPr="006D1E80">
        <w:rPr>
          <w:color w:val="4472C4" w:themeColor="accent1"/>
        </w:rPr>
        <w:t>class</w:t>
      </w:r>
      <w:r>
        <w:t xml:space="preserve">, </w:t>
      </w:r>
      <w:r w:rsidRPr="006D1E80">
        <w:rPr>
          <w:color w:val="385623" w:themeColor="accent6" w:themeShade="80"/>
        </w:rPr>
        <w:t>"&lt;async-profiler-args&gt;"</w:t>
      </w:r>
      <w:r>
        <w:t>);</w:t>
      </w:r>
    </w:p>
    <w:p w14:paraId="4A157452" w14:textId="3119E9D1" w:rsidR="00392E34" w:rsidRDefault="002D278A" w:rsidP="002D278A">
      <w:pPr>
        <w:pStyle w:val="Beschriftung"/>
      </w:pPr>
      <w:bookmarkStart w:id="145" w:name="_Ref221018897"/>
      <w:bookmarkStart w:id="146" w:name="_Toc223203888"/>
      <w:r>
        <w:t xml:space="preserve">Code </w:t>
      </w:r>
      <w:r>
        <w:fldChar w:fldCharType="begin"/>
      </w:r>
      <w:r>
        <w:instrText xml:space="preserve"> SEQ Code \* ARABIC </w:instrText>
      </w:r>
      <w:r>
        <w:fldChar w:fldCharType="separate"/>
      </w:r>
      <w:r w:rsidR="008A128C">
        <w:rPr>
          <w:noProof/>
        </w:rPr>
        <w:t>13</w:t>
      </w:r>
      <w:r>
        <w:fldChar w:fldCharType="end"/>
      </w:r>
      <w:bookmarkEnd w:id="145"/>
      <w:r>
        <w:t>:</w:t>
      </w:r>
      <w:r>
        <w:tab/>
        <w:t xml:space="preserve">Add </w:t>
      </w:r>
      <w:r w:rsidR="00231802">
        <w:t>the A</w:t>
      </w:r>
      <w:r>
        <w:t>sync</w:t>
      </w:r>
      <w:r w:rsidR="00231802">
        <w:t>-P</w:t>
      </w:r>
      <w:r>
        <w:t>rofiler using JMH</w:t>
      </w:r>
      <w:r w:rsidR="00231802">
        <w:t>’s</w:t>
      </w:r>
      <w:r>
        <w:t xml:space="preserve"> OptionsBuilder.</w:t>
      </w:r>
      <w:bookmarkEnd w:id="146"/>
    </w:p>
    <w:p w14:paraId="7A97A354" w14:textId="417CAA4A" w:rsidR="00392E34" w:rsidRDefault="002D278A" w:rsidP="001438CE">
      <w:r>
        <w:t xml:space="preserve">The placeholder </w:t>
      </w:r>
      <w:r w:rsidRPr="002D278A">
        <w:rPr>
          <w:rStyle w:val="BerichtCodeZchn"/>
        </w:rPr>
        <w:t>&lt;async-profiler-args&gt;</w:t>
      </w:r>
      <w:r>
        <w:t xml:space="preserve"> is replaced with several arguments:</w:t>
      </w:r>
    </w:p>
    <w:p w14:paraId="5B852066" w14:textId="73605AB5" w:rsidR="00392E34" w:rsidRDefault="002D278A" w:rsidP="001438CE">
      <w:pPr>
        <w:pStyle w:val="Listenabsatz"/>
        <w:numPr>
          <w:ilvl w:val="0"/>
          <w:numId w:val="71"/>
        </w:numPr>
      </w:pPr>
      <w:r w:rsidRPr="002D278A">
        <w:rPr>
          <w:rStyle w:val="BerichtCodeZchn"/>
        </w:rPr>
        <w:t>libPath</w:t>
      </w:r>
      <w:r>
        <w:t xml:space="preserve"> is set to the path of the native library required by the </w:t>
      </w:r>
      <w:r w:rsidR="00047E9B">
        <w:t>A</w:t>
      </w:r>
      <w:r>
        <w:t>sync-</w:t>
      </w:r>
      <w:r w:rsidR="00047E9B">
        <w:t>P</w:t>
      </w:r>
      <w:r>
        <w:t>rofiler. This DLL file is automatically extracted to a temporary path by the fat-jar at runtime</w:t>
      </w:r>
    </w:p>
    <w:p w14:paraId="33792B55" w14:textId="6CF65B68" w:rsidR="003D137D" w:rsidRDefault="003D137D" w:rsidP="001438CE">
      <w:pPr>
        <w:pStyle w:val="Listenabsatz"/>
        <w:numPr>
          <w:ilvl w:val="0"/>
          <w:numId w:val="71"/>
        </w:numPr>
      </w:pPr>
      <w:r w:rsidRPr="003D137D">
        <w:rPr>
          <w:rStyle w:val="BerichtCodeZchn"/>
        </w:rPr>
        <w:t>output</w:t>
      </w:r>
      <w:r>
        <w:t xml:space="preserve"> is set to </w:t>
      </w:r>
      <w:r w:rsidRPr="003D137D">
        <w:rPr>
          <w:rStyle w:val="BerichtCodeZchn"/>
        </w:rPr>
        <w:t>flamegraph</w:t>
      </w:r>
      <w:r>
        <w:t xml:space="preserve">, which tells the async profiler to generate an </w:t>
      </w:r>
      <w:r w:rsidR="003024FF">
        <w:t xml:space="preserve">flamegraph as HTML </w:t>
      </w:r>
      <w:r>
        <w:t>visually showing which method calls required execution time or allocation rate.</w:t>
      </w:r>
    </w:p>
    <w:p w14:paraId="63695641" w14:textId="39DAF522" w:rsidR="003D137D" w:rsidRDefault="003D137D" w:rsidP="001438CE">
      <w:pPr>
        <w:pStyle w:val="Listenabsatz"/>
        <w:numPr>
          <w:ilvl w:val="0"/>
          <w:numId w:val="71"/>
        </w:numPr>
      </w:pPr>
      <w:r w:rsidRPr="003D137D">
        <w:rPr>
          <w:rStyle w:val="BerichtCodeZchn"/>
        </w:rPr>
        <w:t>simple</w:t>
      </w:r>
      <w:r>
        <w:t xml:space="preserve"> is set to </w:t>
      </w:r>
      <w:r w:rsidRPr="003D137D">
        <w:rPr>
          <w:rStyle w:val="BerichtCodeZchn"/>
        </w:rPr>
        <w:t>true</w:t>
      </w:r>
      <w:r>
        <w:t>, which tells the async profiler to use simple class names without the package, making it easier to read.</w:t>
      </w:r>
    </w:p>
    <w:p w14:paraId="775728EC" w14:textId="09A5C56E" w:rsidR="003D137D" w:rsidRDefault="003D137D" w:rsidP="001438CE">
      <w:pPr>
        <w:pStyle w:val="Listenabsatz"/>
        <w:numPr>
          <w:ilvl w:val="0"/>
          <w:numId w:val="71"/>
        </w:numPr>
      </w:pPr>
      <w:r w:rsidRPr="00893958">
        <w:rPr>
          <w:rStyle w:val="BerichtCodeZchn"/>
        </w:rPr>
        <w:t>dir</w:t>
      </w:r>
      <w:r>
        <w:t xml:space="preserve"> is set to </w:t>
      </w:r>
      <w:r w:rsidRPr="00893958">
        <w:rPr>
          <w:rStyle w:val="BerichtCodeZchn"/>
        </w:rPr>
        <w:t>benchmark-results/</w:t>
      </w:r>
      <w:r>
        <w:t xml:space="preserve"> extended by the </w:t>
      </w:r>
      <w:r w:rsidR="00893958">
        <w:t>output directory passed as second argument to the fat jar.</w:t>
      </w:r>
      <w:r w:rsidR="003024FF">
        <w:t xml:space="preserve"> This specifies the output directory for flamegraph.</w:t>
      </w:r>
    </w:p>
    <w:p w14:paraId="2B381D55" w14:textId="245BBE17" w:rsidR="00B76CE5" w:rsidRDefault="00893958" w:rsidP="00B76CE5">
      <w:pPr>
        <w:pStyle w:val="Listenabsatz"/>
        <w:numPr>
          <w:ilvl w:val="0"/>
          <w:numId w:val="71"/>
        </w:numPr>
      </w:pPr>
      <w:r w:rsidRPr="00B76CE5">
        <w:rPr>
          <w:rStyle w:val="BerichtCodeZchn"/>
        </w:rPr>
        <w:t>alloc</w:t>
      </w:r>
      <w:r w:rsidR="00B76CE5">
        <w:t xml:space="preserve"> is set to </w:t>
      </w:r>
      <w:r w:rsidR="00B76CE5" w:rsidRPr="00B76CE5">
        <w:rPr>
          <w:rStyle w:val="BerichtCodeZchn"/>
        </w:rPr>
        <w:t>1k</w:t>
      </w:r>
      <w:r w:rsidR="00B76CE5">
        <w:t>, which tells the async profiler how often to sample the allocation space on average. This is intentionally set to a small value to get a precise measurement. The performance impact does not matter, because we measure execution time in a separate execution.</w:t>
      </w:r>
    </w:p>
    <w:p w14:paraId="5A5F7B0E" w14:textId="7CE225B8" w:rsidR="00B76CE5" w:rsidRDefault="00B76CE5" w:rsidP="00B76CE5">
      <w:pPr>
        <w:ind w:left="360"/>
      </w:pPr>
      <w:r>
        <w:t>The fat jar itself is once again executed using a shell script</w:t>
      </w:r>
      <w:r w:rsidR="003024FF">
        <w:t xml:space="preserve"> as</w:t>
      </w:r>
      <w:r>
        <w:t xml:space="preserve"> seen in </w:t>
      </w:r>
      <w:r w:rsidR="00183687">
        <w:fldChar w:fldCharType="begin"/>
      </w:r>
      <w:r w:rsidR="00183687">
        <w:instrText xml:space="preserve"> REF _Ref221024421 \h </w:instrText>
      </w:r>
      <w:r w:rsidR="00183687">
        <w:fldChar w:fldCharType="separate"/>
      </w:r>
      <w:r w:rsidR="008A128C">
        <w:t xml:space="preserve">Code </w:t>
      </w:r>
      <w:r w:rsidR="008A128C">
        <w:rPr>
          <w:noProof/>
        </w:rPr>
        <w:t>14</w:t>
      </w:r>
      <w:r w:rsidR="00183687">
        <w:fldChar w:fldCharType="end"/>
      </w:r>
      <w:r>
        <w:t>.</w:t>
      </w:r>
    </w:p>
    <w:p w14:paraId="0FC11BA3" w14:textId="77777777" w:rsidR="00B76CE5" w:rsidRDefault="00B76CE5" w:rsidP="00183687">
      <w:pPr>
        <w:pStyle w:val="BerichtCode"/>
        <w:numPr>
          <w:ilvl w:val="0"/>
          <w:numId w:val="73"/>
        </w:numPr>
      </w:pPr>
      <w:r>
        <w:lastRenderedPageBreak/>
        <w:t>OutputDir="$(date +"%Y-%m-%d_%H-%M-%S")"</w:t>
      </w:r>
    </w:p>
    <w:p w14:paraId="7E4DE845" w14:textId="77777777" w:rsidR="00B76CE5" w:rsidRDefault="00B76CE5" w:rsidP="00B76CE5">
      <w:pPr>
        <w:pStyle w:val="BerichtCode"/>
      </w:pPr>
    </w:p>
    <w:p w14:paraId="2A40A7D7" w14:textId="77777777" w:rsidR="00183687" w:rsidRDefault="00B76CE5" w:rsidP="00B76CE5">
      <w:pPr>
        <w:pStyle w:val="BerichtCode"/>
      </w:pPr>
      <w:r>
        <w:t xml:space="preserve">java </w:t>
      </w:r>
      <w:r w:rsidR="00183687">
        <w:t>\</w:t>
      </w:r>
    </w:p>
    <w:p w14:paraId="2D531091" w14:textId="293E94A1" w:rsidR="003024FF" w:rsidRPr="003024FF" w:rsidRDefault="003024FF" w:rsidP="003024FF">
      <w:pPr>
        <w:pStyle w:val="BerichtCode"/>
        <w:rPr>
          <w:lang w:val="de-DE"/>
        </w:rPr>
      </w:pPr>
      <w:r>
        <w:t xml:space="preserve">  </w:t>
      </w:r>
      <w:r w:rsidRPr="003024FF">
        <w:rPr>
          <w:lang w:val="de-DE"/>
        </w:rPr>
        <w:t>-Xmx8g</w:t>
      </w:r>
    </w:p>
    <w:p w14:paraId="3643F079" w14:textId="5ADAAB38" w:rsidR="00183687" w:rsidRDefault="00183687" w:rsidP="00B76CE5">
      <w:pPr>
        <w:pStyle w:val="BerichtCode"/>
      </w:pPr>
      <w:r>
        <w:t xml:space="preserve">  </w:t>
      </w:r>
      <w:r w:rsidR="00B76CE5">
        <w:t xml:space="preserve">-XX:+UnlockDiagnosticVMOptions </w:t>
      </w:r>
      <w:r>
        <w:t>\</w:t>
      </w:r>
    </w:p>
    <w:p w14:paraId="45B4300B" w14:textId="6CB56029" w:rsidR="00183687" w:rsidRDefault="00183687" w:rsidP="00B76CE5">
      <w:pPr>
        <w:pStyle w:val="BerichtCode"/>
      </w:pPr>
      <w:r>
        <w:t xml:space="preserve">  </w:t>
      </w:r>
      <w:r w:rsidR="00B76CE5">
        <w:t xml:space="preserve">-XX:+DebugNonSafepoints </w:t>
      </w:r>
      <w:r>
        <w:t>\</w:t>
      </w:r>
    </w:p>
    <w:p w14:paraId="67BEF252" w14:textId="77777777" w:rsidR="00183687" w:rsidRDefault="00183687" w:rsidP="00B76CE5">
      <w:pPr>
        <w:pStyle w:val="BerichtCode"/>
      </w:pPr>
      <w:r>
        <w:t xml:space="preserve">  </w:t>
      </w:r>
      <w:r w:rsidR="00B76CE5">
        <w:t>-jar ./benchmark-runner.jar</w:t>
      </w:r>
      <w:r>
        <w:t xml:space="preserve"> \</w:t>
      </w:r>
    </w:p>
    <w:p w14:paraId="0DD497C7" w14:textId="185247CD" w:rsidR="00B76CE5" w:rsidRDefault="00183687" w:rsidP="00B76CE5">
      <w:pPr>
        <w:pStyle w:val="BerichtCode"/>
      </w:pPr>
      <w:r>
        <w:t xml:space="preserve"> </w:t>
      </w:r>
      <w:r w:rsidR="00B76CE5">
        <w:t xml:space="preserve"> "lutils.</w:t>
      </w:r>
      <w:bookmarkStart w:id="147" w:name="_Hlk221024328"/>
      <w:r>
        <w:t>&lt;benchmark-name&gt;</w:t>
      </w:r>
      <w:bookmarkEnd w:id="147"/>
      <w:r w:rsidR="00B76CE5">
        <w:t>" "$OutputDir" "true" "</w:t>
      </w:r>
      <w:r>
        <w:t>&lt;enable-alloc&gt;</w:t>
      </w:r>
      <w:r w:rsidR="00B76CE5">
        <w:t>"</w:t>
      </w:r>
    </w:p>
    <w:p w14:paraId="13694F9A" w14:textId="1785DCC8" w:rsidR="00D82E47" w:rsidRPr="00D82E47" w:rsidRDefault="00183687" w:rsidP="00183687">
      <w:pPr>
        <w:pStyle w:val="Beschriftung"/>
        <w:rPr>
          <w:vanish/>
        </w:rPr>
      </w:pPr>
      <w:bookmarkStart w:id="148" w:name="_Ref221024421"/>
      <w:bookmarkStart w:id="149" w:name="_Toc223203889"/>
      <w:r>
        <w:t xml:space="preserve">Code </w:t>
      </w:r>
      <w:r>
        <w:fldChar w:fldCharType="begin"/>
      </w:r>
      <w:r>
        <w:instrText xml:space="preserve"> SEQ Code \* ARABIC </w:instrText>
      </w:r>
      <w:r>
        <w:fldChar w:fldCharType="separate"/>
      </w:r>
      <w:r w:rsidR="008A128C">
        <w:rPr>
          <w:noProof/>
        </w:rPr>
        <w:t>14</w:t>
      </w:r>
      <w:r>
        <w:fldChar w:fldCharType="end"/>
      </w:r>
      <w:bookmarkEnd w:id="148"/>
      <w:r>
        <w:t>:</w:t>
      </w:r>
      <w:r>
        <w:tab/>
        <w:t xml:space="preserve">Shell script to run a LUtils benchmark with the </w:t>
      </w:r>
      <w:r w:rsidR="00047E9B">
        <w:t>A</w:t>
      </w:r>
      <w:r>
        <w:t>sync-</w:t>
      </w:r>
      <w:r w:rsidR="00047E9B">
        <w:t>P</w:t>
      </w:r>
      <w:r>
        <w:t>rofiler</w:t>
      </w:r>
      <w:bookmarkEnd w:id="149"/>
    </w:p>
    <w:p w14:paraId="7CC8887A" w14:textId="0AD11D9A" w:rsidR="002D278A" w:rsidRDefault="00183687" w:rsidP="00183687">
      <w:pPr>
        <w:pStyle w:val="Beschriftung"/>
      </w:pPr>
      <w:r>
        <w:t>. The placeholder “</w:t>
      </w:r>
      <w:r w:rsidRPr="00183687">
        <w:t>&lt;benchmark-name&gt;</w:t>
      </w:r>
      <w:r>
        <w:t>” must be replaced with the class name of the benchmark to execute. Furthermore, the placeholder “</w:t>
      </w:r>
      <w:r w:rsidRPr="00183687">
        <w:t>&lt;enable-alloc&gt;</w:t>
      </w:r>
      <w:r>
        <w:t>” must be replaced with a boolean, depending on whether execution time or allocation rate should be profiled.</w:t>
      </w:r>
    </w:p>
    <w:p w14:paraId="3E8526ED" w14:textId="3079C929" w:rsidR="000E5213" w:rsidRPr="000E5213" w:rsidRDefault="000E5213" w:rsidP="000E5213">
      <w:r>
        <w:t xml:space="preserve">After the shell script is executed, it creates a flamegraph as HTML which can be analysed to identify code </w:t>
      </w:r>
      <w:r w:rsidR="00ED5A83">
        <w:t>that</w:t>
      </w:r>
      <w:r>
        <w:t xml:space="preserve"> requires large amounts of execution time or allocation space.</w:t>
      </w:r>
    </w:p>
    <w:p w14:paraId="43A3A93B" w14:textId="422852A8" w:rsidR="00183687" w:rsidRDefault="000E5213" w:rsidP="000E5213">
      <w:pPr>
        <w:pStyle w:val="berschrift2"/>
      </w:pPr>
      <w:bookmarkStart w:id="150" w:name="_Toc223203859"/>
      <w:r>
        <w:t>Problem Identification</w:t>
      </w:r>
      <w:bookmarkEnd w:id="150"/>
    </w:p>
    <w:p w14:paraId="16DF38A4" w14:textId="36CE419F" w:rsidR="00E308D4" w:rsidRPr="00E308D4" w:rsidRDefault="00E308D4" w:rsidP="00E308D4">
      <w:r>
        <w:t>The flamegraph analysis provides detailed insight into the internal execution behaviour of LUtils. While the earlier benchmark results quantify performance</w:t>
      </w:r>
      <w:r w:rsidR="007B268E">
        <w:t xml:space="preserve"> differences between the evaluated libraries, profiling enables the identification of concrete code responsible for the observed execution times and memory allocation rates. This section summari</w:t>
      </w:r>
      <w:r w:rsidR="00D56400">
        <w:t>s</w:t>
      </w:r>
      <w:r w:rsidR="007B268E">
        <w:t xml:space="preserve">es the performance bottlenecks revealed by the </w:t>
      </w:r>
      <w:r w:rsidR="00047E9B">
        <w:t>A</w:t>
      </w:r>
      <w:r w:rsidR="007B268E">
        <w:t>sync-</w:t>
      </w:r>
      <w:r w:rsidR="00047E9B">
        <w:t>P</w:t>
      </w:r>
      <w:r w:rsidR="007B268E">
        <w:t>rofiler and discusses potential optimi</w:t>
      </w:r>
      <w:r w:rsidR="00D56400">
        <w:t>s</w:t>
      </w:r>
      <w:r w:rsidR="007B268E">
        <w:t>ation strategies.</w:t>
      </w:r>
    </w:p>
    <w:p w14:paraId="0425CFAD" w14:textId="61329629" w:rsidR="00E308D4" w:rsidRDefault="007B268E" w:rsidP="00E308D4">
      <w:r w:rsidRPr="007B268E">
        <w:t xml:space="preserve">The </w:t>
      </w:r>
      <w:r w:rsidR="00047E9B">
        <w:t>A</w:t>
      </w:r>
      <w:r>
        <w:t>sync-</w:t>
      </w:r>
      <w:r w:rsidR="00047E9B">
        <w:t>P</w:t>
      </w:r>
      <w:r>
        <w:t>rofiler has been executed on benchmark</w:t>
      </w:r>
      <w:r w:rsidR="009E47DF">
        <w:t xml:space="preserve"> 1 and 2</w:t>
      </w:r>
      <w:r>
        <w:t xml:space="preserve"> of each experiment. </w:t>
      </w:r>
      <w:r w:rsidR="009E47DF">
        <w:t>B</w:t>
      </w:r>
      <w:r>
        <w:t>enchmark</w:t>
      </w:r>
      <w:r w:rsidR="009E47DF">
        <w:t xml:space="preserve"> 3</w:t>
      </w:r>
      <w:r>
        <w:t xml:space="preserve"> is </w:t>
      </w:r>
      <w:r w:rsidR="00ED5A83">
        <w:t>run in</w:t>
      </w:r>
      <w:r>
        <w:t xml:space="preserve"> single shot </w:t>
      </w:r>
      <w:r w:rsidR="00ED5A83">
        <w:t xml:space="preserve">mode </w:t>
      </w:r>
      <w:r>
        <w:t xml:space="preserve">and thus cannot be reasonably analysed using the </w:t>
      </w:r>
      <w:r w:rsidR="00047E9B">
        <w:t>A</w:t>
      </w:r>
      <w:r>
        <w:t>sync-</w:t>
      </w:r>
      <w:r w:rsidR="00047E9B">
        <w:t>P</w:t>
      </w:r>
      <w:r>
        <w:t>rofiler</w:t>
      </w:r>
      <w:r w:rsidR="00145DBA">
        <w:t>, because the benchmark and its corresponding reference benchmark are executed together</w:t>
      </w:r>
      <w:r>
        <w:t xml:space="preserve">. </w:t>
      </w:r>
    </w:p>
    <w:p w14:paraId="51AB9A15" w14:textId="0E2E3C01" w:rsidR="00E308D4" w:rsidRPr="007B268E" w:rsidRDefault="007B268E" w:rsidP="00E308D4">
      <w:r>
        <w:t>In the following subsections the profiling results of benchmark</w:t>
      </w:r>
      <w:r w:rsidR="009E47DF">
        <w:t xml:space="preserve"> 1 and 2</w:t>
      </w:r>
      <w:r>
        <w:t xml:space="preserve"> of each experiment are </w:t>
      </w:r>
      <w:r w:rsidR="00F74960">
        <w:t>summari</w:t>
      </w:r>
      <w:r w:rsidR="00D56400">
        <w:t>s</w:t>
      </w:r>
      <w:r w:rsidR="00F74960">
        <w:t>ed,</w:t>
      </w:r>
      <w:r>
        <w:t xml:space="preserve"> and potential optimi</w:t>
      </w:r>
      <w:r w:rsidR="00D56400">
        <w:t>s</w:t>
      </w:r>
      <w:r>
        <w:t xml:space="preserve">ations </w:t>
      </w:r>
      <w:r w:rsidR="00F74960">
        <w:t>are mentioned shortly</w:t>
      </w:r>
      <w:r>
        <w:t>.</w:t>
      </w:r>
      <w:r w:rsidR="00145DBA">
        <w:t xml:space="preserve"> During these subsections the generated flamegraphs are referenced. Some of these are included in </w:t>
      </w:r>
      <w:r w:rsidR="00145DBA">
        <w:fldChar w:fldCharType="begin"/>
      </w:r>
      <w:r w:rsidR="00145DBA">
        <w:instrText xml:space="preserve"> REF _Ref221894777 \r \h </w:instrText>
      </w:r>
      <w:r w:rsidR="00145DBA">
        <w:fldChar w:fldCharType="separate"/>
      </w:r>
      <w:r w:rsidR="008A128C">
        <w:t>Attachment A 1</w:t>
      </w:r>
      <w:r w:rsidR="00145DBA">
        <w:fldChar w:fldCharType="end"/>
      </w:r>
      <w:r w:rsidR="00145DBA">
        <w:t>. Furthermore, all flamegraphs are included in the GitHub</w:t>
      </w:r>
      <w:r w:rsidR="00145DBA">
        <w:rPr>
          <w:rStyle w:val="Funotenzeichen"/>
        </w:rPr>
        <w:footnoteReference w:id="28"/>
      </w:r>
      <w:r w:rsidR="00145DBA">
        <w:t xml:space="preserve"> repository as HTML. </w:t>
      </w:r>
      <w:r w:rsidR="00F74960">
        <w:t>The next chapter collect</w:t>
      </w:r>
      <w:r w:rsidR="00FE075C">
        <w:t>s</w:t>
      </w:r>
      <w:r w:rsidR="00F74960">
        <w:t xml:space="preserve"> possible optimi</w:t>
      </w:r>
      <w:r w:rsidR="00D56400">
        <w:t>s</w:t>
      </w:r>
      <w:r w:rsidR="00F74960">
        <w:t>ations and analyse</w:t>
      </w:r>
      <w:r w:rsidR="00FE075C">
        <w:t>s</w:t>
      </w:r>
      <w:r w:rsidR="00F74960">
        <w:t xml:space="preserve"> them further.</w:t>
      </w:r>
    </w:p>
    <w:p w14:paraId="3C306017" w14:textId="1D70378E" w:rsidR="00E308D4" w:rsidRPr="00E308D4" w:rsidRDefault="00E308D4" w:rsidP="00E308D4">
      <w:pPr>
        <w:pStyle w:val="berschrift3"/>
      </w:pPr>
      <w:bookmarkStart w:id="151" w:name="_Ref221295435"/>
      <w:bookmarkStart w:id="152" w:name="_Toc223203860"/>
      <w:r>
        <w:t>Experiment 1</w:t>
      </w:r>
      <w:bookmarkEnd w:id="151"/>
      <w:bookmarkEnd w:id="152"/>
    </w:p>
    <w:p w14:paraId="7224FD6A" w14:textId="77777777" w:rsidR="008A128C" w:rsidRPr="00351F97" w:rsidRDefault="00E308D4" w:rsidP="009E7557">
      <w:pPr>
        <w:pStyle w:val="Beschriftung"/>
        <w:rPr>
          <w:vanish/>
        </w:rPr>
      </w:pPr>
      <w:r>
        <w:t>Benchmark 1 allocate</w:t>
      </w:r>
      <w:r w:rsidR="001B5FEA">
        <w:t>s</w:t>
      </w:r>
      <w:r>
        <w:t xml:space="preserve"> and create</w:t>
      </w:r>
      <w:r w:rsidR="001B5FEA">
        <w:t>s</w:t>
      </w:r>
      <w:r>
        <w:t xml:space="preserve"> ten different small structures. Benchmark 2 allocate</w:t>
      </w:r>
      <w:r w:rsidR="001B5FEA">
        <w:t>s</w:t>
      </w:r>
      <w:r>
        <w:t xml:space="preserve"> two different small structures and </w:t>
      </w:r>
      <w:r w:rsidR="009E47DF">
        <w:t>performs</w:t>
      </w:r>
      <w:r>
        <w:t xml:space="preserve"> write and read operation on these.</w:t>
      </w:r>
      <w:r w:rsidR="007B268E">
        <w:t xml:space="preserve"> Despite the differences in workload the flamegraphs created by the benchmark</w:t>
      </w:r>
      <w:r w:rsidR="009E47DF">
        <w:t xml:space="preserve"> 1 and 2</w:t>
      </w:r>
      <w:r w:rsidR="007B268E">
        <w:t>, show a similar trend.</w:t>
      </w:r>
      <w:r w:rsidR="00145DBA">
        <w:t xml:space="preserve"> </w:t>
      </w:r>
      <w:r w:rsidR="007E3529">
        <w:lastRenderedPageBreak/>
        <w:t xml:space="preserve">These flamegraphs are also included in </w:t>
      </w:r>
      <w:r w:rsidR="007E3529">
        <w:fldChar w:fldCharType="begin"/>
      </w:r>
      <w:r w:rsidR="007E3529">
        <w:instrText xml:space="preserve"> REF _Ref221894777 \r \h </w:instrText>
      </w:r>
      <w:r w:rsidR="007E3529">
        <w:fldChar w:fldCharType="separate"/>
      </w:r>
      <w:r w:rsidR="008A128C">
        <w:t>Attachment A 1</w:t>
      </w:r>
      <w:r w:rsidR="007E3529">
        <w:fldChar w:fldCharType="end"/>
      </w:r>
      <w:r w:rsidR="007E3529">
        <w:t xml:space="preserve"> as </w:t>
      </w:r>
      <w:r w:rsidR="007E3529">
        <w:fldChar w:fldCharType="begin"/>
      </w:r>
      <w:r w:rsidR="007E3529">
        <w:instrText xml:space="preserve"> REF _Ref222831889 \h </w:instrText>
      </w:r>
      <w:r w:rsidR="007E3529">
        <w:fldChar w:fldCharType="separate"/>
      </w:r>
      <w:r w:rsidR="008A128C">
        <w:t xml:space="preserve">Fig. </w:t>
      </w:r>
      <w:r w:rsidR="008A128C">
        <w:rPr>
          <w:noProof/>
        </w:rPr>
        <w:t>15</w:t>
      </w:r>
      <w:r w:rsidR="008A128C">
        <w:t>:</w:t>
      </w:r>
      <w:r w:rsidR="008A128C">
        <w:tab/>
        <w:t>Flamegraphs for benchmark 1 (using LUtils) of experiment 1</w:t>
      </w:r>
    </w:p>
    <w:p w14:paraId="3B031070" w14:textId="236DCFC4" w:rsidR="00E308D4" w:rsidRDefault="008A128C" w:rsidP="00183687">
      <w:r>
        <w:t xml:space="preserve"> </w:t>
      </w:r>
      <w:r>
        <w:t>generated by the Async-Profiler</w:t>
      </w:r>
      <w:r>
        <w:t>.</w:t>
      </w:r>
      <w:r w:rsidR="007E3529">
        <w:fldChar w:fldCharType="end"/>
      </w:r>
      <w:r w:rsidR="007E3529">
        <w:fldChar w:fldCharType="begin"/>
      </w:r>
      <w:r w:rsidR="007E3529">
        <w:instrText xml:space="preserve"> REF _Ref222831903 \h </w:instrText>
      </w:r>
      <w:r w:rsidR="007E3529">
        <w:fldChar w:fldCharType="separate"/>
      </w:r>
      <w:r>
        <w:t xml:space="preserve">Fig. </w:t>
      </w:r>
      <w:r>
        <w:rPr>
          <w:noProof/>
        </w:rPr>
        <w:t>15</w:t>
      </w:r>
      <w:r w:rsidR="007E3529">
        <w:fldChar w:fldCharType="end"/>
      </w:r>
      <w:r w:rsidR="007E3529">
        <w:t xml:space="preserve"> and </w:t>
      </w:r>
      <w:r w:rsidR="007E3529">
        <w:fldChar w:fldCharType="begin"/>
      </w:r>
      <w:r w:rsidR="007E3529">
        <w:instrText xml:space="preserve"> REF _Ref222831908 \h </w:instrText>
      </w:r>
      <w:r w:rsidR="007E3529">
        <w:fldChar w:fldCharType="separate"/>
      </w:r>
      <w:r>
        <w:t xml:space="preserve">Fig. </w:t>
      </w:r>
      <w:r>
        <w:rPr>
          <w:noProof/>
        </w:rPr>
        <w:t>16</w:t>
      </w:r>
      <w:r w:rsidR="007E3529">
        <w:fldChar w:fldCharType="end"/>
      </w:r>
      <w:r w:rsidR="007E3529">
        <w:t>.</w:t>
      </w:r>
    </w:p>
    <w:p w14:paraId="3784D838" w14:textId="17A872CA" w:rsidR="00B50263" w:rsidRDefault="00B50263" w:rsidP="00B50263">
      <w:pPr>
        <w:pStyle w:val="berschrift4"/>
      </w:pPr>
      <w:r>
        <w:t>Native Memory Allocation</w:t>
      </w:r>
    </w:p>
    <w:p w14:paraId="1B67E727" w14:textId="74EF7333" w:rsidR="00B50263" w:rsidRDefault="007B268E" w:rsidP="00183687">
      <w:r>
        <w:t xml:space="preserve">In both benchmarks, native memory allocation via </w:t>
      </w:r>
      <w:r w:rsidRPr="007B268E">
        <w:rPr>
          <w:rStyle w:val="BerichtCodeZchn"/>
        </w:rPr>
        <w:t>BufferUtils.create64BitAligned(</w:t>
      </w:r>
      <w:r>
        <w:rPr>
          <w:rStyle w:val="BerichtCodeZchn"/>
        </w:rPr>
        <w:t>)</w:t>
      </w:r>
      <w:r w:rsidRPr="007B268E">
        <w:t xml:space="preserve"> </w:t>
      </w:r>
      <w:r>
        <w:t xml:space="preserve">is the </w:t>
      </w:r>
      <w:r w:rsidR="00B667F0">
        <w:t xml:space="preserve">one of the </w:t>
      </w:r>
      <w:r>
        <w:t>largest contributor</w:t>
      </w:r>
      <w:r w:rsidR="00B667F0">
        <w:t>s</w:t>
      </w:r>
      <w:r>
        <w:t xml:space="preserve"> to execution time at </w:t>
      </w:r>
      <w:r w:rsidR="00B667F0">
        <w:t>36</w:t>
      </w:r>
      <w:r>
        <w:t xml:space="preserve">% and </w:t>
      </w:r>
      <w:r w:rsidR="00B667F0">
        <w:t>26</w:t>
      </w:r>
      <w:r>
        <w:t xml:space="preserve">% respectively. This method internally relies on the Java class </w:t>
      </w:r>
      <w:r w:rsidRPr="007B268E">
        <w:rPr>
          <w:rStyle w:val="BerichtCodeZchn"/>
        </w:rPr>
        <w:t>ByteBuffer</w:t>
      </w:r>
      <w:r w:rsidR="001B5FEA">
        <w:t>.</w:t>
      </w:r>
      <w:r>
        <w:t xml:space="preserve"> </w:t>
      </w:r>
      <w:r w:rsidR="001B5FEA">
        <w:t>M</w:t>
      </w:r>
      <w:r>
        <w:t xml:space="preserve">ore specifically on the method </w:t>
      </w:r>
      <w:r w:rsidRPr="007B268E">
        <w:rPr>
          <w:rStyle w:val="BerichtCodeZchn"/>
        </w:rPr>
        <w:t>ByteBuffer.allocatedDirect()</w:t>
      </w:r>
      <w:r>
        <w:t>. This could be optimi</w:t>
      </w:r>
      <w:r w:rsidR="00D56400">
        <w:t>s</w:t>
      </w:r>
      <w:r>
        <w:t xml:space="preserve">ed by using a faster native memory allocator. Possible candidates include FFMA’s </w:t>
      </w:r>
      <w:r>
        <w:rPr>
          <w:rStyle w:val="BerichtCodeZchn"/>
        </w:rPr>
        <w:t>Arena</w:t>
      </w:r>
      <w:r>
        <w:t xml:space="preserve"> and the </w:t>
      </w:r>
      <w:r w:rsidRPr="007B268E">
        <w:rPr>
          <w:rStyle w:val="BerichtCodeZchn"/>
        </w:rPr>
        <w:t>malloc</w:t>
      </w:r>
      <w:r w:rsidR="001B4D65" w:rsidRPr="001B4D65">
        <w:t xml:space="preserve"> function</w:t>
      </w:r>
      <w:r w:rsidR="001B4D65">
        <w:t xml:space="preserve"> </w:t>
      </w:r>
      <w:r w:rsidR="003024FF">
        <w:t>from the</w:t>
      </w:r>
      <w:r w:rsidR="001B4D65">
        <w:t xml:space="preserve"> C</w:t>
      </w:r>
      <w:r w:rsidR="003024FF">
        <w:t>-</w:t>
      </w:r>
      <w:r w:rsidR="001B4D65">
        <w:t>standard</w:t>
      </w:r>
      <w:r w:rsidR="003024FF">
        <w:t>-</w:t>
      </w:r>
      <w:r w:rsidR="001B4D65">
        <w:t>library or from other libraries like jemalloc</w:t>
      </w:r>
      <w:r w:rsidR="001B4D65">
        <w:rPr>
          <w:rStyle w:val="Funotenzeichen"/>
        </w:rPr>
        <w:footnoteReference w:id="29"/>
      </w:r>
      <w:r w:rsidR="001B4D65">
        <w:t xml:space="preserve"> or rpmalloc</w:t>
      </w:r>
      <w:r w:rsidR="001B4D65">
        <w:rPr>
          <w:rStyle w:val="Funotenzeichen"/>
        </w:rPr>
        <w:footnoteReference w:id="30"/>
      </w:r>
      <w:r>
        <w:t>.</w:t>
      </w:r>
    </w:p>
    <w:p w14:paraId="69423DED" w14:textId="4FDC11A3" w:rsidR="00B50263" w:rsidRDefault="00B50263" w:rsidP="00B50263">
      <w:pPr>
        <w:pStyle w:val="berschrift4"/>
      </w:pPr>
      <w:r>
        <w:t>ByteBuffer Claiming and Slicing</w:t>
      </w:r>
    </w:p>
    <w:p w14:paraId="431AD64F" w14:textId="26300E1C" w:rsidR="00B50263" w:rsidRDefault="00B50263" w:rsidP="00183687">
      <w:r>
        <w:t xml:space="preserve">Another major contributor is the </w:t>
      </w:r>
      <w:r w:rsidRPr="00B50263">
        <w:rPr>
          <w:rStyle w:val="BerichtCodeZchn"/>
        </w:rPr>
        <w:t>Structure.claimBuffer()</w:t>
      </w:r>
      <w:r>
        <w:t xml:space="preserve"> method with approximately 2</w:t>
      </w:r>
      <w:r w:rsidR="00B667F0">
        <w:t>4</w:t>
      </w:r>
      <w:r>
        <w:t>% in benchmark 1 and 2</w:t>
      </w:r>
      <w:r w:rsidR="00B667F0">
        <w:t>6</w:t>
      </w:r>
      <w:r>
        <w:t xml:space="preserve">% in benchmark 2. This method calls </w:t>
      </w:r>
      <w:r w:rsidRPr="00B50263">
        <w:rPr>
          <w:rStyle w:val="BerichtCodeZchn"/>
        </w:rPr>
        <w:t>Structure.useBuffer()</w:t>
      </w:r>
      <w:r>
        <w:t xml:space="preserve"> of every structure element as well as on itself. Inside that method </w:t>
      </w:r>
      <w:r w:rsidR="00047E9B">
        <w:t>the A</w:t>
      </w:r>
      <w:r>
        <w:t>sync-</w:t>
      </w:r>
      <w:r w:rsidR="00047E9B">
        <w:t>P</w:t>
      </w:r>
      <w:r>
        <w:t xml:space="preserve">rofiler blames three different methods: </w:t>
      </w:r>
      <w:r w:rsidRPr="00B50263">
        <w:rPr>
          <w:rStyle w:val="BerichtCodeZchn"/>
        </w:rPr>
        <w:t>DirectByteBuffer.slice()</w:t>
      </w:r>
      <w:r>
        <w:t xml:space="preserve">, </w:t>
      </w:r>
      <w:r w:rsidRPr="00B50263">
        <w:rPr>
          <w:rStyle w:val="BerichtCodeZchn"/>
        </w:rPr>
        <w:t>Structure.setInfo()</w:t>
      </w:r>
      <w:r>
        <w:t xml:space="preserve"> and </w:t>
      </w:r>
      <w:r w:rsidRPr="00B50263">
        <w:rPr>
          <w:rStyle w:val="BerichtCodeZchn"/>
        </w:rPr>
        <w:t>ComplexStructure.getChildren()</w:t>
      </w:r>
      <w:r w:rsidRPr="00B50263">
        <w:t>. The latter method</w:t>
      </w:r>
      <w:r w:rsidR="00CE7D36">
        <w:t xml:space="preserve"> requires about 4% execution time of benchmark</w:t>
      </w:r>
      <w:r w:rsidR="009E47DF">
        <w:t xml:space="preserve"> 1</w:t>
      </w:r>
      <w:r w:rsidR="00174E99">
        <w:t xml:space="preserve">, but it also appears outside of </w:t>
      </w:r>
      <w:r w:rsidR="00174E99" w:rsidRPr="00B50263">
        <w:rPr>
          <w:rStyle w:val="BerichtCodeZchn"/>
        </w:rPr>
        <w:t>Structure.claimBuffer()</w:t>
      </w:r>
      <w:r w:rsidR="00174E99">
        <w:t xml:space="preserve"> resulting in a combined execution time of </w:t>
      </w:r>
      <w:r w:rsidR="00B667F0">
        <w:t>15</w:t>
      </w:r>
      <w:r w:rsidR="00174E99">
        <w:t>%</w:t>
      </w:r>
      <w:r w:rsidR="00CE7D36">
        <w:t xml:space="preserve">. </w:t>
      </w:r>
      <w:r w:rsidR="00174E99" w:rsidRPr="00B50263">
        <w:rPr>
          <w:rStyle w:val="BerichtCodeZchn"/>
        </w:rPr>
        <w:t>ComplexStructure.getChildren()</w:t>
      </w:r>
      <w:r w:rsidRPr="00B50263">
        <w:t xml:space="preserve"> retrieves the Java fields of each structure element using reflection. </w:t>
      </w:r>
      <w:r>
        <w:t>This is optimi</w:t>
      </w:r>
      <w:r w:rsidR="00D56400">
        <w:t>s</w:t>
      </w:r>
      <w:r>
        <w:t xml:space="preserve">able by calling the </w:t>
      </w:r>
      <w:r w:rsidRPr="00B50263">
        <w:rPr>
          <w:rStyle w:val="BerichtCodeZchn"/>
        </w:rPr>
        <w:t>init()</w:t>
      </w:r>
      <w:r>
        <w:t xml:space="preserve"> method and passing the variables of all structure elements in the correct order. However, this </w:t>
      </w:r>
      <w:r w:rsidR="00174E99">
        <w:t>must</w:t>
      </w:r>
      <w:r>
        <w:t xml:space="preserve"> be </w:t>
      </w:r>
      <w:r w:rsidR="001B5FEA">
        <w:t>handwritten</w:t>
      </w:r>
      <w:r>
        <w:t xml:space="preserve"> by the </w:t>
      </w:r>
      <w:r w:rsidR="0057637C">
        <w:t xml:space="preserve">developer </w:t>
      </w:r>
      <w:r>
        <w:t>for every structure class.</w:t>
      </w:r>
    </w:p>
    <w:p w14:paraId="6D51A7CD" w14:textId="0F33D2B6" w:rsidR="00F74960" w:rsidRDefault="00CE7D36" w:rsidP="00CE7D36">
      <w:r>
        <w:t xml:space="preserve">A lot of the remaining </w:t>
      </w:r>
      <w:r w:rsidR="00174E99">
        <w:t>~</w:t>
      </w:r>
      <w:r w:rsidR="00B667F0">
        <w:t>20</w:t>
      </w:r>
      <w:r>
        <w:t>%</w:t>
      </w:r>
      <w:r w:rsidR="00B667F0">
        <w:t xml:space="preserve"> o</w:t>
      </w:r>
      <w:r w:rsidR="00B667F0" w:rsidRPr="00B667F0">
        <w:t xml:space="preserve">f </w:t>
      </w:r>
      <w:r w:rsidR="00B667F0" w:rsidRPr="00B50263">
        <w:rPr>
          <w:rStyle w:val="BerichtCodeZchn"/>
        </w:rPr>
        <w:t>Structure.claimBuffer()</w:t>
      </w:r>
      <w:r w:rsidRPr="00B667F0">
        <w:t xml:space="preserve"> </w:t>
      </w:r>
      <w:r w:rsidR="00174E99">
        <w:t>are</w:t>
      </w:r>
      <w:r>
        <w:t xml:space="preserve"> shared by </w:t>
      </w:r>
      <w:r w:rsidRPr="00B50263">
        <w:rPr>
          <w:rStyle w:val="BerichtCodeZchn"/>
        </w:rPr>
        <w:t>DirectByteBuffer.slice()</w:t>
      </w:r>
      <w:r>
        <w:t xml:space="preserve"> and </w:t>
      </w:r>
      <w:r w:rsidRPr="00B50263">
        <w:rPr>
          <w:rStyle w:val="BerichtCodeZchn"/>
        </w:rPr>
        <w:t>Structure.setInfo()</w:t>
      </w:r>
      <w:r>
        <w:t>.</w:t>
      </w:r>
      <w:r w:rsidR="003024FF">
        <w:t xml:space="preserve"> T</w:t>
      </w:r>
      <w:r>
        <w:t>he latter shares about as much blame as the former</w:t>
      </w:r>
      <w:r w:rsidR="003024FF">
        <w:t>. However,</w:t>
      </w:r>
      <w:r>
        <w:t xml:space="preserve"> </w:t>
      </w:r>
      <w:r w:rsidR="003024FF">
        <w:t>this is not a realistic result</w:t>
      </w:r>
      <w:r>
        <w:t xml:space="preserve">, </w:t>
      </w:r>
      <w:r w:rsidR="001B5FEA">
        <w:t>given</w:t>
      </w:r>
      <w:r w:rsidR="003024FF">
        <w:t xml:space="preserve"> that</w:t>
      </w:r>
      <w:r>
        <w:t xml:space="preserve"> the code of </w:t>
      </w:r>
      <w:r w:rsidRPr="00B50263">
        <w:rPr>
          <w:rStyle w:val="BerichtCodeZchn"/>
        </w:rPr>
        <w:t>Structure.setInfo()</w:t>
      </w:r>
      <w:r w:rsidRPr="00CE7D36">
        <w:t xml:space="preserve"> is </w:t>
      </w:r>
      <w:r w:rsidR="003024FF">
        <w:t>relatively simple</w:t>
      </w:r>
      <w:r w:rsidRPr="00CE7D36">
        <w:t xml:space="preserve">. </w:t>
      </w:r>
      <w:r>
        <w:t xml:space="preserve">Since both methods have been inlined, it is more likely that </w:t>
      </w:r>
      <w:r w:rsidR="003024FF" w:rsidRPr="00B50263">
        <w:rPr>
          <w:rStyle w:val="BerichtCodeZchn"/>
        </w:rPr>
        <w:t>Structure.setInfo()</w:t>
      </w:r>
      <w:r w:rsidR="003024FF" w:rsidRPr="003024FF">
        <w:t xml:space="preserve"> </w:t>
      </w:r>
      <w:r>
        <w:t>i</w:t>
      </w:r>
      <w:r w:rsidR="00174E99">
        <w:t>s</w:t>
      </w:r>
      <w:r>
        <w:t xml:space="preserve"> wrongfully blamed </w:t>
      </w:r>
      <w:r w:rsidR="00174E99">
        <w:t xml:space="preserve">due to </w:t>
      </w:r>
      <w:r>
        <w:t>the</w:t>
      </w:r>
      <w:r w:rsidR="00174E99">
        <w:t xml:space="preserve"> inlining</w:t>
      </w:r>
      <w:r>
        <w:t xml:space="preserve"> problem discussed in</w:t>
      </w:r>
      <w:r w:rsidR="003024FF">
        <w:t xml:space="preserve"> </w:t>
      </w:r>
      <w:r w:rsidR="003024FF">
        <w:fldChar w:fldCharType="begin"/>
      </w:r>
      <w:r w:rsidR="003024FF">
        <w:instrText xml:space="preserve"> REF _Ref222681842 \r \h </w:instrText>
      </w:r>
      <w:r w:rsidR="003024FF">
        <w:fldChar w:fldCharType="separate"/>
      </w:r>
      <w:r w:rsidR="008A128C">
        <w:t>2.3.2</w:t>
      </w:r>
      <w:r w:rsidR="003024FF">
        <w:fldChar w:fldCharType="end"/>
      </w:r>
      <w:r>
        <w:t>.</w:t>
      </w:r>
      <w:r w:rsidR="00F74960">
        <w:t xml:space="preserve"> This is further supported by the allocation </w:t>
      </w:r>
      <w:r w:rsidR="001B5FEA">
        <w:t>profile</w:t>
      </w:r>
      <w:r w:rsidR="00F74960">
        <w:t xml:space="preserve">, which shows that about </w:t>
      </w:r>
      <w:r w:rsidR="00AE6A81">
        <w:t>one third</w:t>
      </w:r>
      <w:r w:rsidR="00F74960">
        <w:t xml:space="preserve"> of all allocated bytes are due to the </w:t>
      </w:r>
      <w:r w:rsidR="00F74960" w:rsidRPr="00B50263">
        <w:rPr>
          <w:rStyle w:val="BerichtCodeZchn"/>
        </w:rPr>
        <w:t>DirectByteBuffer.slice()</w:t>
      </w:r>
      <w:r w:rsidR="00F74960" w:rsidRPr="00F74960">
        <w:t xml:space="preserve"> method</w:t>
      </w:r>
      <w:r w:rsidR="00F74960">
        <w:t xml:space="preserve">. </w:t>
      </w:r>
      <w:r w:rsidR="00AB35F2">
        <w:t>An alternative approach is</w:t>
      </w:r>
      <w:r w:rsidR="00F74960">
        <w:t xml:space="preserve"> to avoid slicing the </w:t>
      </w:r>
      <w:r w:rsidR="00F74960" w:rsidRPr="00174E99">
        <w:rPr>
          <w:rStyle w:val="BerichtCodeZchn"/>
        </w:rPr>
        <w:t>ByteBuffer</w:t>
      </w:r>
      <w:r w:rsidR="00F74960">
        <w:t xml:space="preserve"> for each structure element. </w:t>
      </w:r>
      <w:r w:rsidR="00174E99">
        <w:t>Instead,</w:t>
      </w:r>
      <w:r w:rsidR="00F74960">
        <w:t xml:space="preserve"> each element should store the same </w:t>
      </w:r>
      <w:r w:rsidR="00F74960" w:rsidRPr="00174E99">
        <w:rPr>
          <w:rStyle w:val="BerichtCodeZchn"/>
        </w:rPr>
        <w:t>ByteBuffer</w:t>
      </w:r>
      <w:r w:rsidR="00F74960">
        <w:t xml:space="preserve"> </w:t>
      </w:r>
      <w:r w:rsidR="00174E99">
        <w:t xml:space="preserve">instance </w:t>
      </w:r>
      <w:r w:rsidR="00F74960">
        <w:t xml:space="preserve">and </w:t>
      </w:r>
      <w:r w:rsidR="001B5FEA">
        <w:t>an</w:t>
      </w:r>
      <w:r w:rsidR="00F74960">
        <w:t xml:space="preserve"> offset</w:t>
      </w:r>
      <w:r w:rsidR="00174E99">
        <w:t>.</w:t>
      </w:r>
    </w:p>
    <w:p w14:paraId="2CE1EF75" w14:textId="5F9D3924" w:rsidR="00183687" w:rsidRDefault="00174E99" w:rsidP="00174E99">
      <w:pPr>
        <w:pStyle w:val="berschrift4"/>
      </w:pPr>
      <w:r>
        <w:lastRenderedPageBreak/>
        <w:t>Runtime Structure Info Resolution</w:t>
      </w:r>
    </w:p>
    <w:p w14:paraId="34279662" w14:textId="1201D473" w:rsidR="0097333A" w:rsidRDefault="00907162" w:rsidP="00183687">
      <w:r>
        <w:t xml:space="preserve">The profiling results further reveal that </w:t>
      </w:r>
      <w:r w:rsidRPr="00907162">
        <w:rPr>
          <w:rStyle w:val="BerichtCodeZchn"/>
        </w:rPr>
        <w:t>SSMUtils.getInfo()</w:t>
      </w:r>
      <w:r>
        <w:t xml:space="preserve"> contributes significantly to the execution time at 2</w:t>
      </w:r>
      <w:r w:rsidR="00AE6A81">
        <w:t>1</w:t>
      </w:r>
      <w:r>
        <w:t>% and 1</w:t>
      </w:r>
      <w:r w:rsidR="00AE6A81">
        <w:t>1</w:t>
      </w:r>
      <w:r>
        <w:t>% of benchmark</w:t>
      </w:r>
      <w:r w:rsidR="009E47DF">
        <w:t xml:space="preserve"> 1 and 2</w:t>
      </w:r>
      <w:r>
        <w:t xml:space="preserve"> respectively.</w:t>
      </w:r>
      <w:r w:rsidR="0071413C">
        <w:t xml:space="preserve"> The high execution time of this method is due to the heavy use of reflection and retrieving</w:t>
      </w:r>
      <w:r w:rsidR="003024FF">
        <w:t xml:space="preserve"> of</w:t>
      </w:r>
      <w:r w:rsidR="0071413C">
        <w:t xml:space="preserve"> annotations at runtime. The two biggest contributors are the method calls </w:t>
      </w:r>
      <w:r w:rsidR="0071413C" w:rsidRPr="00F61813">
        <w:rPr>
          <w:rStyle w:val="BerichtCodeZchn"/>
        </w:rPr>
        <w:t>SSMUtils.getABI()</w:t>
      </w:r>
      <w:r w:rsidR="0071413C">
        <w:t xml:space="preserve"> and </w:t>
      </w:r>
      <w:r w:rsidR="0071413C" w:rsidRPr="00F61813">
        <w:rPr>
          <w:rStyle w:val="BerichtCodeZchn"/>
        </w:rPr>
        <w:t>SSMUtils.sanityChecks()</w:t>
      </w:r>
      <w:r w:rsidR="0071413C">
        <w:t>.</w:t>
      </w:r>
    </w:p>
    <w:p w14:paraId="72253EAF" w14:textId="6181B334" w:rsidR="007B268E" w:rsidRDefault="0071413C" w:rsidP="00183687">
      <w:r>
        <w:t>The f</w:t>
      </w:r>
      <w:r w:rsidR="00F61813">
        <w:t xml:space="preserve">ormer retrieves the ABI from the </w:t>
      </w:r>
      <w:r w:rsidR="00F61813" w:rsidRPr="00F61813">
        <w:rPr>
          <w:rStyle w:val="BerichtCodeZchn"/>
        </w:rPr>
        <w:t>StructureLayoutSettings</w:t>
      </w:r>
      <w:r w:rsidR="00F61813">
        <w:t xml:space="preserve"> annotation of the structure at runtime. </w:t>
      </w:r>
      <w:r w:rsidR="000B65C4">
        <w:t>T</w:t>
      </w:r>
      <w:r w:rsidR="0097333A">
        <w:t xml:space="preserve">he flamegraph </w:t>
      </w:r>
      <w:r w:rsidR="000B65C4">
        <w:t>reveals</w:t>
      </w:r>
      <w:r w:rsidR="0097333A">
        <w:t xml:space="preserve"> that every call to a method of an annotation translates to a lookup in a </w:t>
      </w:r>
      <w:r w:rsidR="0097333A" w:rsidRPr="0097333A">
        <w:rPr>
          <w:rStyle w:val="BerichtCodeZchn"/>
        </w:rPr>
        <w:t>LinkedHashMap</w:t>
      </w:r>
      <w:r w:rsidR="0097333A">
        <w:t xml:space="preserve">, which </w:t>
      </w:r>
      <w:r w:rsidR="0057637C">
        <w:t>requires a lot of</w:t>
      </w:r>
      <w:r w:rsidR="0097333A">
        <w:t xml:space="preserve"> </w:t>
      </w:r>
      <w:r w:rsidR="003024FF">
        <w:t>execution time</w:t>
      </w:r>
      <w:r w:rsidR="0097333A">
        <w:t>. Furthermore, the lookup for the annotation itself is also performed using a hash map. A possible optimi</w:t>
      </w:r>
      <w:r w:rsidR="00D56400">
        <w:t>s</w:t>
      </w:r>
      <w:r w:rsidR="0097333A">
        <w:t xml:space="preserve">ation would be to require the </w:t>
      </w:r>
      <w:r w:rsidR="0057637C">
        <w:t>developer</w:t>
      </w:r>
      <w:r w:rsidR="0097333A">
        <w:t xml:space="preserve"> to pass a reference to the ABI in the constructor of the structure. This would eliminate the </w:t>
      </w:r>
      <w:r w:rsidR="0097333A" w:rsidRPr="0097333A">
        <w:rPr>
          <w:rStyle w:val="BerichtCodeZchn"/>
        </w:rPr>
        <w:t>SSMUtils.getABI()</w:t>
      </w:r>
      <w:r w:rsidR="0097333A">
        <w:t xml:space="preserve"> method and the </w:t>
      </w:r>
      <w:r w:rsidR="0097333A" w:rsidRPr="00F61813">
        <w:rPr>
          <w:rStyle w:val="BerichtCodeZchn"/>
        </w:rPr>
        <w:t>StructureLayoutSettings</w:t>
      </w:r>
      <w:r w:rsidR="0097333A" w:rsidRPr="000B65C4">
        <w:t xml:space="preserve"> </w:t>
      </w:r>
      <w:r w:rsidR="0097333A" w:rsidRPr="0097333A">
        <w:t>annotation completely.</w:t>
      </w:r>
    </w:p>
    <w:p w14:paraId="67995F50" w14:textId="4249D9FF" w:rsidR="006968E4" w:rsidRDefault="006968E4" w:rsidP="006968E4">
      <w:r>
        <w:t xml:space="preserve">The latter method </w:t>
      </w:r>
      <w:r w:rsidRPr="00F61813">
        <w:rPr>
          <w:rStyle w:val="BerichtCodeZchn"/>
        </w:rPr>
        <w:t>SSMUtils.sanityChecks()</w:t>
      </w:r>
      <w:r w:rsidRPr="006968E4">
        <w:t xml:space="preserve"> shows</w:t>
      </w:r>
      <w:r>
        <w:t xml:space="preserve"> a similar pattern, consisting only of </w:t>
      </w:r>
      <w:r w:rsidR="000B65C4">
        <w:t>hash map lookups</w:t>
      </w:r>
      <w:r>
        <w:t xml:space="preserve"> due to annotations. Specifically, this method checks whether the </w:t>
      </w:r>
      <w:r w:rsidRPr="006968E4">
        <w:rPr>
          <w:rStyle w:val="BerichtCodeZchn"/>
        </w:rPr>
        <w:t>StructureSettings</w:t>
      </w:r>
      <w:r>
        <w:t xml:space="preserve"> annotation of the structure to be created allows the configuration set </w:t>
      </w:r>
      <w:r w:rsidR="000B65C4">
        <w:t xml:space="preserve">by the </w:t>
      </w:r>
      <w:r w:rsidR="0057637C">
        <w:t>developer</w:t>
      </w:r>
      <w:r>
        <w:t xml:space="preserve">. </w:t>
      </w:r>
      <w:r w:rsidR="000B65C4">
        <w:t>Consequently,</w:t>
      </w:r>
      <w:r>
        <w:t xml:space="preserve"> this code is not required for any logic but purely to </w:t>
      </w:r>
      <w:r w:rsidR="000B65C4">
        <w:t>improve error detection</w:t>
      </w:r>
      <w:r>
        <w:t xml:space="preserve">. </w:t>
      </w:r>
      <w:r w:rsidR="004B120E">
        <w:t>One</w:t>
      </w:r>
      <w:r>
        <w:t xml:space="preserve"> possible optimi</w:t>
      </w:r>
      <w:r w:rsidR="00D56400">
        <w:t>s</w:t>
      </w:r>
      <w:r>
        <w:t xml:space="preserve">ation would be to disable </w:t>
      </w:r>
      <w:r w:rsidR="0057637C">
        <w:t>this</w:t>
      </w:r>
      <w:r>
        <w:t xml:space="preserve"> error checking in production environments</w:t>
      </w:r>
      <w:r w:rsidR="004B120E">
        <w:t>.</w:t>
      </w:r>
    </w:p>
    <w:p w14:paraId="644C4AB8" w14:textId="21FC4746" w:rsidR="000F6CCB" w:rsidRDefault="004B120E" w:rsidP="006968E4">
      <w:r>
        <w:t xml:space="preserve">The rest of the </w:t>
      </w:r>
      <w:r w:rsidRPr="00907162">
        <w:rPr>
          <w:rStyle w:val="BerichtCodeZchn"/>
        </w:rPr>
        <w:t>SSMUtils.getInfo()</w:t>
      </w:r>
      <w:r w:rsidRPr="004B120E">
        <w:t xml:space="preserve"> consists</w:t>
      </w:r>
      <w:r w:rsidR="002129CE">
        <w:t xml:space="preserve"> of checking the </w:t>
      </w:r>
      <w:r w:rsidR="002129CE" w:rsidRPr="006968E4">
        <w:rPr>
          <w:rStyle w:val="BerichtCodeZchn"/>
        </w:rPr>
        <w:t>StructureSettings</w:t>
      </w:r>
      <w:r w:rsidR="002129CE" w:rsidRPr="002129CE">
        <w:t xml:space="preserve"> annotation</w:t>
      </w:r>
      <w:r w:rsidR="002129CE">
        <w:t xml:space="preserve"> whether this structure has a structure </w:t>
      </w:r>
      <w:r w:rsidR="0057637C" w:rsidRPr="0057637C">
        <w:rPr>
          <w:rStyle w:val="BerichtCodeZchn"/>
        </w:rPr>
        <w:t>INFO</w:t>
      </w:r>
      <w:r w:rsidR="002129CE">
        <w:t xml:space="preserve"> variable</w:t>
      </w:r>
      <w:r w:rsidR="0057637C">
        <w:t xml:space="preserve"> or a </w:t>
      </w:r>
      <w:r w:rsidR="0057637C" w:rsidRPr="0057637C">
        <w:rPr>
          <w:rStyle w:val="BerichtCodeZchn"/>
        </w:rPr>
        <w:t>GENERATOR</w:t>
      </w:r>
      <w:r w:rsidR="0057637C">
        <w:t xml:space="preserve"> variable</w:t>
      </w:r>
      <w:r w:rsidR="002129CE">
        <w:t xml:space="preserve"> – once again a hash map lookup. The most obvious optimi</w:t>
      </w:r>
      <w:r w:rsidR="00D56400">
        <w:t>s</w:t>
      </w:r>
      <w:r w:rsidR="002129CE">
        <w:t xml:space="preserve">ation is to remove the ability to provide a static structure </w:t>
      </w:r>
      <w:r w:rsidR="0057637C" w:rsidRPr="0057637C">
        <w:rPr>
          <w:rStyle w:val="BerichtCodeZchn"/>
        </w:rPr>
        <w:t>INFO</w:t>
      </w:r>
      <w:r w:rsidR="0057637C">
        <w:t xml:space="preserve"> </w:t>
      </w:r>
      <w:r w:rsidR="002129CE">
        <w:t xml:space="preserve">variable and enforce that the structure must provide a static structure </w:t>
      </w:r>
      <w:r w:rsidR="0057637C" w:rsidRPr="0057637C">
        <w:rPr>
          <w:rStyle w:val="BerichtCodeZchn"/>
        </w:rPr>
        <w:t>GENERATOR</w:t>
      </w:r>
      <w:r w:rsidR="0057637C">
        <w:t xml:space="preserve"> </w:t>
      </w:r>
      <w:r w:rsidR="002129CE">
        <w:t>method.</w:t>
      </w:r>
    </w:p>
    <w:p w14:paraId="1B61D2A6" w14:textId="3806B40F" w:rsidR="00927668" w:rsidRDefault="002129CE" w:rsidP="006968E4">
      <w:r>
        <w:t xml:space="preserve">Furthermore, </w:t>
      </w:r>
      <w:r w:rsidRPr="00907162">
        <w:rPr>
          <w:rStyle w:val="BerichtCodeZchn"/>
        </w:rPr>
        <w:t>SSMUtils.getInfo()</w:t>
      </w:r>
      <w:r w:rsidR="000B65C4">
        <w:t xml:space="preserve"> </w:t>
      </w:r>
      <w:r w:rsidR="00791F80">
        <w:t xml:space="preserve">retrieves the </w:t>
      </w:r>
      <w:r w:rsidR="00791F80" w:rsidRPr="00791F80">
        <w:rPr>
          <w:rStyle w:val="BerichtCodeZchn"/>
        </w:rPr>
        <w:t>StructureInfo</w:t>
      </w:r>
      <w:r w:rsidR="00791F80" w:rsidRPr="00791F80">
        <w:t xml:space="preserve"> from the </w:t>
      </w:r>
      <w:r w:rsidR="00791F80" w:rsidRPr="0057637C">
        <w:rPr>
          <w:rStyle w:val="BerichtCodeZchn"/>
        </w:rPr>
        <w:t>INFO</w:t>
      </w:r>
      <w:r w:rsidR="00791F80">
        <w:t xml:space="preserve"> or a </w:t>
      </w:r>
      <w:r w:rsidR="00791F80" w:rsidRPr="0057637C">
        <w:rPr>
          <w:rStyle w:val="BerichtCodeZchn"/>
        </w:rPr>
        <w:t>GENERATOR</w:t>
      </w:r>
      <w:r w:rsidR="00791F80">
        <w:t xml:space="preserve"> variable</w:t>
      </w:r>
      <w:r w:rsidR="000F6CCB">
        <w:t xml:space="preserve">. </w:t>
      </w:r>
      <w:r w:rsidR="00791F80">
        <w:t xml:space="preserve">For structures extending </w:t>
      </w:r>
      <w:r w:rsidR="00791F80" w:rsidRPr="00791F80">
        <w:rPr>
          <w:rStyle w:val="BerichtCodeZchn"/>
        </w:rPr>
        <w:t>ComplexStructure</w:t>
      </w:r>
      <w:r w:rsidR="00791F80">
        <w:t>, t</w:t>
      </w:r>
      <w:r w:rsidR="000F6CCB">
        <w:t xml:space="preserve">his </w:t>
      </w:r>
      <w:r w:rsidR="00791F80">
        <w:t>consists</w:t>
      </w:r>
      <w:r w:rsidR="000F6CCB">
        <w:t xml:space="preserve"> </w:t>
      </w:r>
      <w:r w:rsidR="00791F80">
        <w:t>of fetching</w:t>
      </w:r>
      <w:r w:rsidR="000F6CCB">
        <w:t xml:space="preserve"> the previously calculated structure info from a hash map. </w:t>
      </w:r>
      <w:r w:rsidR="0057637C">
        <w:t>However, r</w:t>
      </w:r>
      <w:r w:rsidR="000F6CCB">
        <w:t xml:space="preserve">emoving this hash map lookup by always recalculating the structure layout is not </w:t>
      </w:r>
      <w:r w:rsidR="0057637C">
        <w:t xml:space="preserve">a </w:t>
      </w:r>
      <w:r w:rsidR="000F6CCB">
        <w:t>plausible optimi</w:t>
      </w:r>
      <w:r w:rsidR="00D56400">
        <w:t>s</w:t>
      </w:r>
      <w:r w:rsidR="000F6CCB">
        <w:t>ation, because calculating the layout requires reflection and annotation retrieving – once again hash map lookups.</w:t>
      </w:r>
    </w:p>
    <w:p w14:paraId="4A41DD17" w14:textId="77777777" w:rsidR="00927668" w:rsidRDefault="00927668">
      <w:pPr>
        <w:spacing w:after="160" w:line="259" w:lineRule="auto"/>
        <w:jc w:val="left"/>
      </w:pPr>
      <w:r>
        <w:br w:type="page"/>
      </w:r>
    </w:p>
    <w:p w14:paraId="39B59D94" w14:textId="0F4040E1" w:rsidR="00907162" w:rsidRDefault="00907162" w:rsidP="00907162">
      <w:pPr>
        <w:pStyle w:val="berschrift4"/>
      </w:pPr>
      <w:r>
        <w:lastRenderedPageBreak/>
        <w:t>Re-entrant Lock</w:t>
      </w:r>
    </w:p>
    <w:p w14:paraId="6C78A41C" w14:textId="0B62B0DB" w:rsidR="00907162" w:rsidRDefault="00907162" w:rsidP="00907162">
      <w:r>
        <w:t>The allocation profiling results demonstrate that</w:t>
      </w:r>
      <w:r w:rsidR="000C4E4E">
        <w:t xml:space="preserve"> about </w:t>
      </w:r>
      <w:r w:rsidR="00AE6A81">
        <w:t xml:space="preserve">4% to </w:t>
      </w:r>
      <w:r w:rsidR="000C4E4E">
        <w:t xml:space="preserve">6% of the allocation space is used by a </w:t>
      </w:r>
      <w:r w:rsidR="000C4E4E" w:rsidRPr="000C4E4E">
        <w:rPr>
          <w:rStyle w:val="BerichtCodeZchn"/>
        </w:rPr>
        <w:t>ReentrantLock</w:t>
      </w:r>
      <w:r w:rsidR="000C4E4E">
        <w:t>. This can be optimi</w:t>
      </w:r>
      <w:r w:rsidR="00D56400">
        <w:t>s</w:t>
      </w:r>
      <w:r w:rsidR="000C4E4E">
        <w:t xml:space="preserve">ed, because </w:t>
      </w:r>
      <w:r w:rsidR="0057637C">
        <w:t>this</w:t>
      </w:r>
      <w:r w:rsidR="000C4E4E">
        <w:t xml:space="preserve"> lock is only required if modification tracking is enabled for </w:t>
      </w:r>
      <w:r w:rsidR="0057637C">
        <w:t>the</w:t>
      </w:r>
      <w:r w:rsidR="000C4E4E">
        <w:t xml:space="preserve"> structure</w:t>
      </w:r>
      <w:r w:rsidR="00AB35F2">
        <w:t xml:space="preserve"> – which is not the case in any benchmarks</w:t>
      </w:r>
      <w:r w:rsidR="000C4E4E">
        <w:t xml:space="preserve">. Modification tracking </w:t>
      </w:r>
      <w:r w:rsidR="00AB35F2">
        <w:t>can only</w:t>
      </w:r>
      <w:r w:rsidR="000C4E4E">
        <w:t xml:space="preserve"> be enabled </w:t>
      </w:r>
      <w:r w:rsidR="00AB35F2">
        <w:t>during</w:t>
      </w:r>
      <w:r w:rsidR="000C4E4E">
        <w:t xml:space="preserve"> constructor </w:t>
      </w:r>
      <w:r w:rsidR="00AB35F2">
        <w:t>initiali</w:t>
      </w:r>
      <w:r w:rsidR="00D56400">
        <w:t>s</w:t>
      </w:r>
      <w:r w:rsidR="00AB35F2">
        <w:t>ation</w:t>
      </w:r>
      <w:r w:rsidR="000C4E4E">
        <w:t xml:space="preserve"> and is stored in a final variable. Thus, the </w:t>
      </w:r>
      <w:r w:rsidR="000C4E4E" w:rsidRPr="000C4E4E">
        <w:rPr>
          <w:rStyle w:val="BerichtCodeZchn"/>
        </w:rPr>
        <w:t>ReentrantLock</w:t>
      </w:r>
      <w:r w:rsidR="000C4E4E" w:rsidRPr="000C4E4E">
        <w:t xml:space="preserve"> should </w:t>
      </w:r>
      <w:r w:rsidR="00AB35F2">
        <w:t>not</w:t>
      </w:r>
      <w:r w:rsidR="000C4E4E" w:rsidRPr="000C4E4E">
        <w:t xml:space="preserve"> be created if modification tracking </w:t>
      </w:r>
      <w:r w:rsidR="00AB35F2">
        <w:t>is disabled</w:t>
      </w:r>
      <w:r w:rsidR="000C4E4E" w:rsidRPr="000C4E4E">
        <w:t>.</w:t>
      </w:r>
    </w:p>
    <w:p w14:paraId="6A4B4AC9" w14:textId="6D2C6EB5" w:rsidR="00907162" w:rsidRDefault="00907162" w:rsidP="00907162">
      <w:pPr>
        <w:pStyle w:val="berschrift4"/>
      </w:pPr>
      <w:bookmarkStart w:id="153" w:name="_Ref222588282"/>
      <w:r>
        <w:t>Write and Read Operations</w:t>
      </w:r>
      <w:bookmarkEnd w:id="153"/>
    </w:p>
    <w:p w14:paraId="106CF6BF" w14:textId="609D3F76" w:rsidR="00907162" w:rsidRDefault="009E47DF" w:rsidP="00907162">
      <w:r>
        <w:t>B</w:t>
      </w:r>
      <w:r w:rsidR="00907162">
        <w:t xml:space="preserve">enchmark </w:t>
      </w:r>
      <w:r>
        <w:t xml:space="preserve">2 </w:t>
      </w:r>
      <w:r w:rsidR="00907162">
        <w:t xml:space="preserve">shows that </w:t>
      </w:r>
      <w:r w:rsidR="000C4E4E">
        <w:t xml:space="preserve">approximately </w:t>
      </w:r>
      <w:r w:rsidR="00AE6A81">
        <w:t>33</w:t>
      </w:r>
      <w:r w:rsidR="000C4E4E">
        <w:t>% of the execution time was spent</w:t>
      </w:r>
      <w:r w:rsidR="002F020B">
        <w:t xml:space="preserve"> writing, reading </w:t>
      </w:r>
      <w:r w:rsidR="0057637C">
        <w:t>or</w:t>
      </w:r>
      <w:r w:rsidR="000C4E4E">
        <w:t xml:space="preserve"> in</w:t>
      </w:r>
      <w:r w:rsidR="0057637C">
        <w:t xml:space="preserve"> code related to</w:t>
      </w:r>
      <w:r w:rsidR="000C4E4E">
        <w:t xml:space="preserve"> benchmark</w:t>
      </w:r>
      <w:r w:rsidR="002F020B">
        <w:t xml:space="preserve"> </w:t>
      </w:r>
      <w:r w:rsidR="0057637C">
        <w:t>logic</w:t>
      </w:r>
      <w:r w:rsidR="00650C2C">
        <w:t xml:space="preserve">. The </w:t>
      </w:r>
      <w:r w:rsidR="00047E9B">
        <w:t>A</w:t>
      </w:r>
      <w:r w:rsidR="00650C2C">
        <w:t>sync-</w:t>
      </w:r>
      <w:r w:rsidR="00047E9B">
        <w:t>P</w:t>
      </w:r>
      <w:r w:rsidR="00650C2C">
        <w:t xml:space="preserve">rofiler </w:t>
      </w:r>
      <w:r w:rsidR="0057637C">
        <w:t>claims</w:t>
      </w:r>
      <w:r w:rsidR="00650C2C">
        <w:t xml:space="preserve"> that about </w:t>
      </w:r>
      <w:r w:rsidR="00AE6A81">
        <w:t>4</w:t>
      </w:r>
      <w:r w:rsidR="00650C2C">
        <w:t>% was due to writing and reading operations, but this should be interpreted with care, because each indiv</w:t>
      </w:r>
      <w:r w:rsidR="00B473A9">
        <w:t xml:space="preserve">idual </w:t>
      </w:r>
      <w:r w:rsidR="00650C2C">
        <w:t xml:space="preserve">write and read operation is </w:t>
      </w:r>
      <w:r w:rsidR="00B473A9">
        <w:t>relatively short and often inlined – which may skid the profiling results due to the problems mentioned in</w:t>
      </w:r>
      <w:r w:rsidR="0057637C">
        <w:t xml:space="preserve"> </w:t>
      </w:r>
      <w:r w:rsidR="0057637C">
        <w:fldChar w:fldCharType="begin"/>
      </w:r>
      <w:r w:rsidR="0057637C">
        <w:instrText xml:space="preserve"> REF _Ref222682552 \r \h </w:instrText>
      </w:r>
      <w:r w:rsidR="0057637C">
        <w:fldChar w:fldCharType="separate"/>
      </w:r>
      <w:r w:rsidR="008A128C">
        <w:t>2.3.2</w:t>
      </w:r>
      <w:r w:rsidR="0057637C">
        <w:fldChar w:fldCharType="end"/>
      </w:r>
      <w:r w:rsidR="00B473A9">
        <w:t xml:space="preserve">. However, what is visible is the complex code path required for </w:t>
      </w:r>
      <w:r w:rsidR="00A22133">
        <w:t>some</w:t>
      </w:r>
      <w:r w:rsidR="00B473A9">
        <w:t xml:space="preserve"> write and read operation</w:t>
      </w:r>
      <w:r w:rsidR="00A22133">
        <w:t>s</w:t>
      </w:r>
      <w:r w:rsidR="00B473A9">
        <w:t>.</w:t>
      </w:r>
      <w:r w:rsidR="00A22133">
        <w:t xml:space="preserve"> </w:t>
      </w:r>
      <w:r w:rsidR="00B421F6" w:rsidRPr="00B421F6">
        <w:t xml:space="preserve">These execution paths can be examined in greater detail in the flamegraphs of </w:t>
      </w:r>
      <w:r w:rsidR="00B421F6">
        <w:t>b</w:t>
      </w:r>
      <w:r w:rsidR="00B421F6" w:rsidRPr="00B421F6">
        <w:t xml:space="preserve">enchmark 2 from </w:t>
      </w:r>
      <w:r w:rsidR="00B421F6">
        <w:t>e</w:t>
      </w:r>
      <w:r w:rsidR="00B421F6" w:rsidRPr="00B421F6">
        <w:t xml:space="preserve">xperiment </w:t>
      </w:r>
      <w:r w:rsidR="00B421F6">
        <w:t>2</w:t>
      </w:r>
      <w:r w:rsidR="00B421F6" w:rsidRPr="00B421F6">
        <w:t xml:space="preserve">. For instance, </w:t>
      </w:r>
      <w:r w:rsidR="00B421F6">
        <w:fldChar w:fldCharType="begin"/>
      </w:r>
      <w:r w:rsidR="00B421F6">
        <w:instrText xml:space="preserve"> REF _Ref221815148 \h </w:instrText>
      </w:r>
      <w:r w:rsidR="00B421F6">
        <w:fldChar w:fldCharType="separate"/>
      </w:r>
      <w:r w:rsidR="008A128C">
        <w:t xml:space="preserve">Fig. </w:t>
      </w:r>
      <w:r w:rsidR="008A128C">
        <w:rPr>
          <w:noProof/>
        </w:rPr>
        <w:t>13</w:t>
      </w:r>
      <w:r w:rsidR="00B421F6">
        <w:fldChar w:fldCharType="end"/>
      </w:r>
      <w:r w:rsidR="00B421F6">
        <w:t xml:space="preserve"> </w:t>
      </w:r>
      <w:r w:rsidR="00B421F6" w:rsidRPr="00B421F6">
        <w:t xml:space="preserve">illustrates the complete call chain triggered by a single </w:t>
      </w:r>
      <w:r w:rsidR="00B421F6" w:rsidRPr="00B421F6">
        <w:rPr>
          <w:rStyle w:val="BerichtCodeZchn"/>
        </w:rPr>
        <w:t>Int1.get()</w:t>
      </w:r>
      <w:r w:rsidR="00B421F6" w:rsidRPr="00B421F6">
        <w:t xml:space="preserve"> invocation.</w:t>
      </w:r>
    </w:p>
    <w:p w14:paraId="40865E19" w14:textId="77777777" w:rsidR="00DD5F21" w:rsidRDefault="00847C79" w:rsidP="00F21F9F">
      <w:pPr>
        <w:keepNext/>
        <w:jc w:val="center"/>
      </w:pPr>
      <w:r w:rsidRPr="00847C79">
        <w:rPr>
          <w:noProof/>
        </w:rPr>
        <w:drawing>
          <wp:inline distT="0" distB="0" distL="0" distR="0" wp14:anchorId="60A0270E" wp14:editId="57CCF69E">
            <wp:extent cx="5788550" cy="3421024"/>
            <wp:effectExtent l="0" t="0" r="3175" b="8255"/>
            <wp:docPr id="98865367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53676" name="Grafik 2"/>
                    <pic:cNvPicPr>
                      <a:picLocks noChangeAspect="1" noChangeArrowheads="1"/>
                    </pic:cNvPicPr>
                  </pic:nvPicPr>
                  <pic:blipFill>
                    <a:blip r:embed="rId35"/>
                    <a:stretch>
                      <a:fillRect/>
                    </a:stretch>
                  </pic:blipFill>
                  <pic:spPr bwMode="auto">
                    <a:xfrm>
                      <a:off x="0" y="0"/>
                      <a:ext cx="5824152" cy="3442065"/>
                    </a:xfrm>
                    <a:prstGeom prst="rect">
                      <a:avLst/>
                    </a:prstGeom>
                  </pic:spPr>
                </pic:pic>
              </a:graphicData>
            </a:graphic>
          </wp:inline>
        </w:drawing>
      </w:r>
    </w:p>
    <w:p w14:paraId="3A8696C4" w14:textId="6B8651D6" w:rsidR="00847C79" w:rsidRDefault="00DD5F21" w:rsidP="00DD5F21">
      <w:pPr>
        <w:pStyle w:val="Beschriftung"/>
      </w:pPr>
      <w:bookmarkStart w:id="154" w:name="_Ref221815148"/>
      <w:bookmarkStart w:id="155" w:name="_Toc223203744"/>
      <w:r>
        <w:t xml:space="preserve">Fig. </w:t>
      </w:r>
      <w:r>
        <w:fldChar w:fldCharType="begin"/>
      </w:r>
      <w:r>
        <w:instrText xml:space="preserve"> SEQ Fig. \* ARABIC </w:instrText>
      </w:r>
      <w:r>
        <w:fldChar w:fldCharType="separate"/>
      </w:r>
      <w:r w:rsidR="008A128C">
        <w:rPr>
          <w:noProof/>
        </w:rPr>
        <w:t>13</w:t>
      </w:r>
      <w:r>
        <w:fldChar w:fldCharType="end"/>
      </w:r>
      <w:bookmarkEnd w:id="154"/>
      <w:r>
        <w:t>:</w:t>
      </w:r>
      <w:r>
        <w:tab/>
      </w:r>
      <w:r w:rsidRPr="0078596F">
        <w:t xml:space="preserve">Code path of </w:t>
      </w:r>
      <w:r w:rsidR="00D82E47">
        <w:t>an</w:t>
      </w:r>
      <w:r w:rsidRPr="0078596F">
        <w:t xml:space="preserve"> </w:t>
      </w:r>
      <w:r w:rsidRPr="00DD5F21">
        <w:rPr>
          <w:rStyle w:val="BerichtCodeZchn"/>
        </w:rPr>
        <w:t>Int1.get()</w:t>
      </w:r>
      <w:r w:rsidRPr="0078596F">
        <w:t xml:space="preserve"> </w:t>
      </w:r>
      <w:r w:rsidR="00D82E47">
        <w:t>invocation</w:t>
      </w:r>
      <w:r w:rsidRPr="0078596F">
        <w:t>.</w:t>
      </w:r>
      <w:bookmarkEnd w:id="155"/>
    </w:p>
    <w:p w14:paraId="0E46AEEE" w14:textId="77777777" w:rsidR="00455D0F" w:rsidRDefault="00455D0F">
      <w:pPr>
        <w:spacing w:after="160" w:line="259" w:lineRule="auto"/>
        <w:jc w:val="left"/>
      </w:pPr>
      <w:r>
        <w:br w:type="page"/>
      </w:r>
    </w:p>
    <w:p w14:paraId="0BD2047A" w14:textId="730E7FB8" w:rsidR="00174E99" w:rsidRDefault="00AB35F2" w:rsidP="00183687">
      <w:r>
        <w:lastRenderedPageBreak/>
        <w:t xml:space="preserve">One potential improvement is </w:t>
      </w:r>
      <w:r w:rsidR="00847C79">
        <w:t>to perform write</w:t>
      </w:r>
      <w:r w:rsidR="005C7F02">
        <w:t xml:space="preserve"> and read</w:t>
      </w:r>
      <w:r w:rsidR="00847C79">
        <w:t xml:space="preserve"> operations like LWJGL. Instead of using the respective </w:t>
      </w:r>
      <w:r w:rsidR="00847C79" w:rsidRPr="00847C79">
        <w:rPr>
          <w:rStyle w:val="BerichtCodeZchn"/>
        </w:rPr>
        <w:t>ByteBuffer.get*()</w:t>
      </w:r>
      <w:r w:rsidR="00847C79">
        <w:t xml:space="preserve"> methods, </w:t>
      </w:r>
      <w:r>
        <w:t>calling</w:t>
      </w:r>
      <w:r w:rsidR="00847C79">
        <w:t xml:space="preserve"> </w:t>
      </w:r>
      <w:r w:rsidR="00847C79" w:rsidRPr="00847C79">
        <w:rPr>
          <w:rStyle w:val="BerichtCodeZchn"/>
        </w:rPr>
        <w:t>Unsafe.get</w:t>
      </w:r>
      <w:r w:rsidR="00705695">
        <w:rPr>
          <w:rStyle w:val="BerichtCodeZchn"/>
        </w:rPr>
        <w:t>*</w:t>
      </w:r>
      <w:r w:rsidR="00847C79" w:rsidRPr="00847C79">
        <w:rPr>
          <w:rStyle w:val="BerichtCodeZchn"/>
        </w:rPr>
        <w:t>Unaligned</w:t>
      </w:r>
      <w:r w:rsidR="00847C79">
        <w:t xml:space="preserve"> directly</w:t>
      </w:r>
      <w:r w:rsidR="00100EBD">
        <w:t>, avoid</w:t>
      </w:r>
      <w:r>
        <w:t>s</w:t>
      </w:r>
      <w:r w:rsidR="00100EBD">
        <w:t xml:space="preserve"> overhead introduced by Java’s </w:t>
      </w:r>
      <w:r w:rsidR="00100EBD" w:rsidRPr="00100EBD">
        <w:rPr>
          <w:rStyle w:val="BerichtCodeZchn"/>
        </w:rPr>
        <w:t>DirectByteBuffer</w:t>
      </w:r>
      <w:r w:rsidR="00100EBD">
        <w:t>.</w:t>
      </w:r>
      <w:r w:rsidR="00705695">
        <w:t xml:space="preserve"> </w:t>
      </w:r>
      <w:r w:rsidR="00705695" w:rsidRPr="00705695">
        <w:t xml:space="preserve">Analogously, write operations can be implemented using the corresponding </w:t>
      </w:r>
      <w:r w:rsidR="00705695" w:rsidRPr="00705695">
        <w:rPr>
          <w:rStyle w:val="BerichtCodeZchn"/>
        </w:rPr>
        <w:t>Unsafe.put*Unaligne</w:t>
      </w:r>
      <w:r w:rsidR="00705695" w:rsidRPr="00705695">
        <w:t>d methods.</w:t>
      </w:r>
    </w:p>
    <w:p w14:paraId="2518FB4E" w14:textId="3F783209" w:rsidR="00E61B16" w:rsidRDefault="00E61B16" w:rsidP="00E61B16">
      <w:pPr>
        <w:pStyle w:val="berschrift3"/>
      </w:pPr>
      <w:bookmarkStart w:id="156" w:name="_Toc223203861"/>
      <w:r>
        <w:t>Experiment 2</w:t>
      </w:r>
      <w:bookmarkEnd w:id="156"/>
    </w:p>
    <w:p w14:paraId="7D1D5A87" w14:textId="3FCDD898" w:rsidR="00AA16DD" w:rsidRDefault="009E47DF" w:rsidP="00E61B16">
      <w:r>
        <w:t>B</w:t>
      </w:r>
      <w:r w:rsidR="00E61B16">
        <w:t>enchmark</w:t>
      </w:r>
      <w:r>
        <w:t xml:space="preserve"> 1</w:t>
      </w:r>
      <w:r w:rsidR="00E61B16">
        <w:t xml:space="preserve"> allocated and created five different complex structures. Benchmark 2 allocated a single complex structure and performed write and read operation on it.</w:t>
      </w:r>
      <w:r w:rsidR="005C7F02">
        <w:t xml:space="preserve"> Once again,</w:t>
      </w:r>
      <w:r w:rsidR="00E61B16">
        <w:t xml:space="preserve"> the flamegraphs created by benchmark</w:t>
      </w:r>
      <w:r>
        <w:t xml:space="preserve"> 1 and 2</w:t>
      </w:r>
      <w:r w:rsidR="00E61B16">
        <w:t xml:space="preserve"> of experiment 2 show a similar trend</w:t>
      </w:r>
      <w:r w:rsidR="005C7F02">
        <w:t xml:space="preserve"> despite the differences in workload</w:t>
      </w:r>
      <w:r w:rsidR="00E61B16">
        <w:t>.</w:t>
      </w:r>
      <w:r w:rsidR="00FC7F08">
        <w:t xml:space="preserve"> Additionally, they</w:t>
      </w:r>
      <w:r w:rsidR="00AA16DD">
        <w:t xml:space="preserve"> further validate the problems found during profiling of experiment</w:t>
      </w:r>
      <w:r>
        <w:t xml:space="preserve"> 1</w:t>
      </w:r>
      <w:r w:rsidR="00AA16DD">
        <w:t xml:space="preserve">. </w:t>
      </w:r>
    </w:p>
    <w:p w14:paraId="09D6108B" w14:textId="77777777" w:rsidR="00AA16DD" w:rsidRDefault="00AA16DD" w:rsidP="00AA16DD">
      <w:pPr>
        <w:pStyle w:val="berschrift4"/>
      </w:pPr>
      <w:r>
        <w:t>Native Memory Allocation</w:t>
      </w:r>
    </w:p>
    <w:p w14:paraId="088EA1A4" w14:textId="0E760078" w:rsidR="00AA16DD" w:rsidRPr="00E61B16" w:rsidRDefault="005C7F02" w:rsidP="00E61B16">
      <w:r>
        <w:t>T</w:t>
      </w:r>
      <w:r w:rsidR="00AA16DD">
        <w:t xml:space="preserve">he native memory allocation requires approximately </w:t>
      </w:r>
      <w:r w:rsidR="00791F80">
        <w:t>8</w:t>
      </w:r>
      <w:r w:rsidR="00AA16DD">
        <w:t>% of execution time in benchmark</w:t>
      </w:r>
      <w:r w:rsidR="009E47DF">
        <w:t xml:space="preserve"> 1</w:t>
      </w:r>
      <w:r>
        <w:t xml:space="preserve"> and </w:t>
      </w:r>
      <w:r w:rsidR="00791F80">
        <w:t>9</w:t>
      </w:r>
      <w:r>
        <w:t xml:space="preserve">% in benchmark </w:t>
      </w:r>
      <w:r w:rsidR="009E47DF">
        <w:t>2</w:t>
      </w:r>
      <w:r w:rsidR="00AA16DD">
        <w:t xml:space="preserve">. </w:t>
      </w:r>
    </w:p>
    <w:p w14:paraId="7D33274D" w14:textId="77777777" w:rsidR="00AA16DD" w:rsidRDefault="00AA16DD" w:rsidP="00AA16DD">
      <w:pPr>
        <w:pStyle w:val="berschrift4"/>
      </w:pPr>
      <w:r>
        <w:t>ByteBuffer Claiming and Slicing</w:t>
      </w:r>
    </w:p>
    <w:p w14:paraId="37F0AC70" w14:textId="1D4C3C9E" w:rsidR="00174E99" w:rsidRDefault="00AA16DD" w:rsidP="00183687">
      <w:r>
        <w:t xml:space="preserve">The execution time required to claim and repeatedly slice the </w:t>
      </w:r>
      <w:r w:rsidRPr="00AA16DD">
        <w:rPr>
          <w:rStyle w:val="BerichtCodeZchn"/>
        </w:rPr>
        <w:t>ByteBuffer</w:t>
      </w:r>
      <w:r>
        <w:t xml:space="preserve"> has increased in both benchmarks to 7</w:t>
      </w:r>
      <w:r w:rsidR="00791F80">
        <w:t>1</w:t>
      </w:r>
      <w:r>
        <w:t>% and 3</w:t>
      </w:r>
      <w:r w:rsidR="00791F80">
        <w:t>3</w:t>
      </w:r>
      <w:r>
        <w:t>%</w:t>
      </w:r>
      <w:r w:rsidR="005C7F02">
        <w:t xml:space="preserve"> respectively</w:t>
      </w:r>
      <w:r>
        <w:t xml:space="preserve">. This bottleneck is </w:t>
      </w:r>
      <w:r w:rsidR="005C7F02">
        <w:t xml:space="preserve">further </w:t>
      </w:r>
      <w:r>
        <w:t>validated by the allocation profiling results, which show that 50% and 36% of bytes are allocated during the</w:t>
      </w:r>
      <w:r w:rsidR="005C7F02">
        <w:t>se</w:t>
      </w:r>
      <w:r>
        <w:t xml:space="preserve"> slicing </w:t>
      </w:r>
      <w:r w:rsidR="005C7F02">
        <w:t>operations</w:t>
      </w:r>
      <w:r>
        <w:t>.</w:t>
      </w:r>
    </w:p>
    <w:p w14:paraId="7F5C4801" w14:textId="77777777" w:rsidR="00AA16DD" w:rsidRDefault="00AA16DD" w:rsidP="00AA16DD">
      <w:pPr>
        <w:pStyle w:val="berschrift4"/>
      </w:pPr>
      <w:r>
        <w:t>Runtime Structure Info Resolution</w:t>
      </w:r>
    </w:p>
    <w:p w14:paraId="1492341D" w14:textId="70583E68" w:rsidR="008D1E32" w:rsidRDefault="00AA16DD" w:rsidP="00183687">
      <w:r>
        <w:t xml:space="preserve">In </w:t>
      </w:r>
      <w:r w:rsidR="008D1E32">
        <w:t xml:space="preserve">this </w:t>
      </w:r>
      <w:r>
        <w:t xml:space="preserve">experiment </w:t>
      </w:r>
      <w:r w:rsidRPr="00DD7DA1">
        <w:rPr>
          <w:rStyle w:val="BerichtCodeZchn"/>
        </w:rPr>
        <w:t>SSMUtils.getInfo()</w:t>
      </w:r>
      <w:r>
        <w:t xml:space="preserve"> require</w:t>
      </w:r>
      <w:r w:rsidR="008D1E32">
        <w:t>s</w:t>
      </w:r>
      <w:r>
        <w:t xml:space="preserve"> about </w:t>
      </w:r>
      <w:r w:rsidR="00791F80">
        <w:t>7</w:t>
      </w:r>
      <w:r>
        <w:t xml:space="preserve">% of execution time, which is less than in </w:t>
      </w:r>
      <w:r w:rsidR="008D1E32">
        <w:t xml:space="preserve">the previous </w:t>
      </w:r>
      <w:r>
        <w:t>experiment.</w:t>
      </w:r>
      <w:r w:rsidR="00DD7DA1">
        <w:t xml:space="preserve"> </w:t>
      </w:r>
      <w:r w:rsidR="008D1E32" w:rsidRPr="008D1E32">
        <w:t xml:space="preserve">Nevertheless, the methods invoked within </w:t>
      </w:r>
      <w:r w:rsidR="008D1E32" w:rsidRPr="008D1E32">
        <w:rPr>
          <w:rStyle w:val="BerichtCodeZchn"/>
        </w:rPr>
        <w:t>SSMUtils.getInfo()</w:t>
      </w:r>
      <w:r w:rsidR="008D1E32" w:rsidRPr="008D1E32">
        <w:t xml:space="preserve"> remain identical to those in </w:t>
      </w:r>
      <w:r w:rsidR="008D1E32">
        <w:t>e</w:t>
      </w:r>
      <w:r w:rsidR="008D1E32" w:rsidRPr="008D1E32">
        <w:t>xperiment 1 and exhibit a comparable distribution of execution time.</w:t>
      </w:r>
    </w:p>
    <w:p w14:paraId="69EBF8DA" w14:textId="77777777" w:rsidR="00DD7DA1" w:rsidRDefault="00DD7DA1" w:rsidP="00DD7DA1">
      <w:pPr>
        <w:pStyle w:val="berschrift4"/>
      </w:pPr>
      <w:r>
        <w:t>Re-entrant Lock</w:t>
      </w:r>
    </w:p>
    <w:p w14:paraId="0A292675" w14:textId="130C5B3A" w:rsidR="00455D0F" w:rsidRDefault="00DD7DA1" w:rsidP="00183687">
      <w:r>
        <w:t xml:space="preserve">The </w:t>
      </w:r>
      <w:r w:rsidRPr="000C4E4E">
        <w:rPr>
          <w:rStyle w:val="BerichtCodeZchn"/>
        </w:rPr>
        <w:t>ReentrantLock</w:t>
      </w:r>
      <w:r w:rsidRPr="00DD7DA1">
        <w:t xml:space="preserve"> class</w:t>
      </w:r>
      <w:r>
        <w:t xml:space="preserve"> is once again present in the allocation profile. However, it dropped to only 1% and 2% of allocated bytes in benchmark</w:t>
      </w:r>
      <w:r w:rsidR="009E47DF">
        <w:t xml:space="preserve"> 1 and 2</w:t>
      </w:r>
      <w:r>
        <w:t xml:space="preserve"> respectively.</w:t>
      </w:r>
    </w:p>
    <w:p w14:paraId="5C147E42" w14:textId="77777777" w:rsidR="00455D0F" w:rsidRDefault="00455D0F">
      <w:pPr>
        <w:spacing w:after="160" w:line="259" w:lineRule="auto"/>
        <w:jc w:val="left"/>
      </w:pPr>
      <w:r>
        <w:br w:type="page"/>
      </w:r>
    </w:p>
    <w:p w14:paraId="755AA76D" w14:textId="77777777" w:rsidR="00DD7DA1" w:rsidRDefault="00DD7DA1" w:rsidP="00DD7DA1">
      <w:pPr>
        <w:pStyle w:val="berschrift4"/>
      </w:pPr>
      <w:r>
        <w:lastRenderedPageBreak/>
        <w:t>Write and Read Operations</w:t>
      </w:r>
    </w:p>
    <w:p w14:paraId="078DAD3C" w14:textId="724066B9" w:rsidR="00174E99" w:rsidRDefault="00DD7DA1" w:rsidP="00183687">
      <w:r>
        <w:t xml:space="preserve">Writing, reading and the benchmark logic itself required about </w:t>
      </w:r>
      <w:r w:rsidR="00BF772A">
        <w:t>38</w:t>
      </w:r>
      <w:r>
        <w:t>% of execution time in benchmark</w:t>
      </w:r>
      <w:r w:rsidR="009E47DF">
        <w:t xml:space="preserve"> 2</w:t>
      </w:r>
      <w:r>
        <w:t xml:space="preserve">. </w:t>
      </w:r>
      <w:r w:rsidR="00CF2D05">
        <w:t xml:space="preserve">This time the </w:t>
      </w:r>
      <w:r w:rsidR="00047E9B">
        <w:t>A</w:t>
      </w:r>
      <w:r w:rsidR="00CF2D05">
        <w:t>sync-</w:t>
      </w:r>
      <w:r w:rsidR="00047E9B">
        <w:t>P</w:t>
      </w:r>
      <w:r w:rsidR="00CF2D05">
        <w:t xml:space="preserve">rofiler blames about half of it on writing and reading operations. Once again </w:t>
      </w:r>
      <w:r w:rsidR="00AB35F2">
        <w:t>interpreting must be done</w:t>
      </w:r>
      <w:r w:rsidR="00CF2D05">
        <w:t xml:space="preserve"> with care, because each individual write and read operation is relatively short and often inlined – which may skid the profiling results due to the problems mentioned in</w:t>
      </w:r>
      <w:r w:rsidR="008D1E32">
        <w:t xml:space="preserve"> </w:t>
      </w:r>
      <w:r w:rsidR="008D1E32">
        <w:fldChar w:fldCharType="begin"/>
      </w:r>
      <w:r w:rsidR="008D1E32">
        <w:instrText xml:space="preserve"> REF _Ref222686826 \r \h </w:instrText>
      </w:r>
      <w:r w:rsidR="008D1E32">
        <w:fldChar w:fldCharType="separate"/>
      </w:r>
      <w:r w:rsidR="008A128C">
        <w:t>2.3.2</w:t>
      </w:r>
      <w:r w:rsidR="008D1E32">
        <w:fldChar w:fldCharType="end"/>
      </w:r>
      <w:r w:rsidR="00CF2D05">
        <w:t xml:space="preserve">. </w:t>
      </w:r>
      <w:r w:rsidR="00BF772A">
        <w:t>However, t</w:t>
      </w:r>
      <w:r w:rsidR="00CF2D05">
        <w:t xml:space="preserve">he </w:t>
      </w:r>
      <w:r w:rsidR="00BF772A">
        <w:t xml:space="preserve">complex </w:t>
      </w:r>
      <w:r w:rsidR="00CF2D05">
        <w:t xml:space="preserve">code paths for write and read operations </w:t>
      </w:r>
      <w:r w:rsidR="00AB35F2">
        <w:t xml:space="preserve">are </w:t>
      </w:r>
      <w:r w:rsidR="00BF772A">
        <w:t>clearly visible</w:t>
      </w:r>
      <w:r w:rsidR="00CF2D05">
        <w:t xml:space="preserve">, as </w:t>
      </w:r>
      <w:r w:rsidR="00B421F6">
        <w:t>stated in the previous subsection</w:t>
      </w:r>
      <w:r w:rsidR="00CF2D05">
        <w:t>.</w:t>
      </w:r>
    </w:p>
    <w:p w14:paraId="6EDCBCC0" w14:textId="6166792D" w:rsidR="00FC7F08" w:rsidRDefault="00FC7F08" w:rsidP="00FC7F08">
      <w:pPr>
        <w:pStyle w:val="berschrift3"/>
      </w:pPr>
      <w:bookmarkStart w:id="157" w:name="_Toc223203862"/>
      <w:r>
        <w:t>Experiment 3</w:t>
      </w:r>
      <w:bookmarkEnd w:id="157"/>
    </w:p>
    <w:p w14:paraId="3BAF176A" w14:textId="5031284B" w:rsidR="00C675C9" w:rsidRDefault="008D1E32" w:rsidP="00183687">
      <w:r>
        <w:t>In this experiment b</w:t>
      </w:r>
      <w:r w:rsidR="00FC7F08">
        <w:t xml:space="preserve">enchmark </w:t>
      </w:r>
      <w:r w:rsidR="009E47DF">
        <w:t xml:space="preserve">1 </w:t>
      </w:r>
      <w:r w:rsidR="00FC7F08">
        <w:t>allocated and created five different large structures. Benchmark 2 allocated a</w:t>
      </w:r>
      <w:r>
        <w:t xml:space="preserve"> single</w:t>
      </w:r>
      <w:r w:rsidR="00FC7F08">
        <w:t xml:space="preserve"> large structure and performed write</w:t>
      </w:r>
      <w:r>
        <w:t>/</w:t>
      </w:r>
      <w:r w:rsidR="00FC7F08">
        <w:t>read operation</w:t>
      </w:r>
      <w:r>
        <w:t>s</w:t>
      </w:r>
      <w:r w:rsidR="00FC7F08">
        <w:t xml:space="preserve">. </w:t>
      </w:r>
      <w:r w:rsidR="00E04ED5">
        <w:t xml:space="preserve">The </w:t>
      </w:r>
      <w:r w:rsidR="007E3529">
        <w:t xml:space="preserve">flamegraph in </w:t>
      </w:r>
      <w:r w:rsidR="007E3529">
        <w:fldChar w:fldCharType="begin"/>
      </w:r>
      <w:r w:rsidR="007E3529">
        <w:instrText xml:space="preserve"> REF _Ref222831992 \h </w:instrText>
      </w:r>
      <w:r w:rsidR="007E3529">
        <w:fldChar w:fldCharType="separate"/>
      </w:r>
      <w:r w:rsidR="008A128C">
        <w:t xml:space="preserve">Fig. </w:t>
      </w:r>
      <w:r w:rsidR="008A128C">
        <w:rPr>
          <w:noProof/>
        </w:rPr>
        <w:t>17</w:t>
      </w:r>
      <w:r w:rsidR="007E3529">
        <w:fldChar w:fldCharType="end"/>
      </w:r>
      <w:r w:rsidR="00E04ED5">
        <w:t xml:space="preserve"> shows that benchmark</w:t>
      </w:r>
      <w:r w:rsidR="009E47DF">
        <w:t xml:space="preserve"> 1</w:t>
      </w:r>
      <w:r w:rsidR="00E04ED5">
        <w:t xml:space="preserve"> spends approximately 9</w:t>
      </w:r>
      <w:r w:rsidR="00BF772A">
        <w:t>4</w:t>
      </w:r>
      <w:r w:rsidR="00E04ED5">
        <w:t xml:space="preserve">% of its execution time in the java stub </w:t>
      </w:r>
      <w:r w:rsidR="00E04ED5" w:rsidRPr="00E04ED5">
        <w:rPr>
          <w:rStyle w:val="BerichtCodeZchn"/>
        </w:rPr>
        <w:t>jbyte_fill</w:t>
      </w:r>
      <w:r w:rsidR="004D6644">
        <w:rPr>
          <w:rStyle w:val="Funotenzeichen"/>
          <w:rFonts w:ascii="Courier New" w:hAnsi="Courier New"/>
          <w:noProof/>
          <w:sz w:val="20"/>
        </w:rPr>
        <w:footnoteReference w:id="31"/>
      </w:r>
      <w:r w:rsidR="00E04ED5">
        <w:t>. Unfortunately, due to the nature of how stub code is executed, the async profiler cannot read a stack trace for this method.</w:t>
      </w:r>
      <w:r w:rsidR="00C675C9">
        <w:t xml:space="preserve"> </w:t>
      </w:r>
      <w:r w:rsidR="00C675C9" w:rsidRPr="00C675C9">
        <w:t xml:space="preserve">Only about </w:t>
      </w:r>
      <w:r w:rsidR="00BF772A">
        <w:t>4</w:t>
      </w:r>
      <w:r w:rsidR="00C675C9" w:rsidRPr="00C675C9">
        <w:t>% of execution time can be attributed to the benchmark. These</w:t>
      </w:r>
      <w:r w:rsidR="00BF772A">
        <w:t xml:space="preserve"> 4%</w:t>
      </w:r>
      <w:r w:rsidR="00C675C9" w:rsidRPr="00C675C9">
        <w:t xml:space="preserve"> exhibit a similar distribution to benchmark</w:t>
      </w:r>
      <w:r w:rsidR="009E47DF">
        <w:t xml:space="preserve"> 1</w:t>
      </w:r>
      <w:r w:rsidR="00C675C9" w:rsidRPr="00C675C9">
        <w:t xml:space="preserve"> of experiment</w:t>
      </w:r>
      <w:r w:rsidR="009E47DF">
        <w:t xml:space="preserve"> 2</w:t>
      </w:r>
      <w:r w:rsidR="00C675C9" w:rsidRPr="00C675C9">
        <w:t xml:space="preserve">. </w:t>
      </w:r>
      <w:r>
        <w:t>This means that</w:t>
      </w:r>
      <w:r w:rsidR="0019188B">
        <w:t>, the bottlenecks observed in the experiment</w:t>
      </w:r>
      <w:r w:rsidR="009E47DF">
        <w:t xml:space="preserve"> 1 and 2</w:t>
      </w:r>
      <w:r w:rsidR="0019188B">
        <w:t xml:space="preserve"> consume less than </w:t>
      </w:r>
      <w:r w:rsidR="00BF772A">
        <w:t>4</w:t>
      </w:r>
      <w:r w:rsidR="0019188B">
        <w:t xml:space="preserve">% </w:t>
      </w:r>
      <w:r>
        <w:t xml:space="preserve">of </w:t>
      </w:r>
      <w:r w:rsidR="0019188B">
        <w:t xml:space="preserve">execution time </w:t>
      </w:r>
      <w:r>
        <w:t xml:space="preserve">in this experiment </w:t>
      </w:r>
      <w:r w:rsidR="0019188B">
        <w:t xml:space="preserve">and </w:t>
      </w:r>
      <w:r>
        <w:t xml:space="preserve">are </w:t>
      </w:r>
      <w:r w:rsidR="00D04500">
        <w:t>therefore not considered</w:t>
      </w:r>
      <w:r w:rsidR="0019188B">
        <w:t xml:space="preserve"> further</w:t>
      </w:r>
      <w:r>
        <w:t xml:space="preserve">. </w:t>
      </w:r>
      <w:r w:rsidR="0019188B">
        <w:t>However, new bottlenecks appear.</w:t>
      </w:r>
    </w:p>
    <w:p w14:paraId="301229D1" w14:textId="2EE82817" w:rsidR="00C675C9" w:rsidRPr="00C675C9" w:rsidRDefault="00C675C9" w:rsidP="00C675C9">
      <w:pPr>
        <w:pStyle w:val="berschrift4"/>
      </w:pPr>
      <w:r>
        <w:t>Structure Arrays</w:t>
      </w:r>
    </w:p>
    <w:p w14:paraId="4B786178" w14:textId="13ED7240" w:rsidR="000E05D1" w:rsidRDefault="00AE31DA" w:rsidP="00183687">
      <w:r>
        <w:t xml:space="preserve">The execution profile of benchmark 1 shows a bottleneck, which consumes about 96% of execution time but due to the missing stack trace it cannot identify the cause – apart form the name </w:t>
      </w:r>
      <w:r w:rsidRPr="008D1E32">
        <w:rPr>
          <w:rStyle w:val="BerichtCodeZchn"/>
        </w:rPr>
        <w:t>jbyte_fill</w:t>
      </w:r>
      <w:r>
        <w:t xml:space="preserve">. However, </w:t>
      </w:r>
      <w:r w:rsidR="000E05D1">
        <w:t xml:space="preserve">the source code of </w:t>
      </w:r>
      <w:r w:rsidR="000E05D1" w:rsidRPr="000E05D1">
        <w:rPr>
          <w:rStyle w:val="BerichtCodeZchn"/>
        </w:rPr>
        <w:t>jbyte_fill</w:t>
      </w:r>
      <w:r w:rsidR="000E05D1">
        <w:rPr>
          <w:rStyle w:val="Funotenzeichen"/>
        </w:rPr>
        <w:footnoteReference w:id="32"/>
      </w:r>
      <w:r w:rsidR="000E05D1">
        <w:t xml:space="preserve"> for ARM64 architectures suggests that it is used to fill arrays with a specific value. L</w:t>
      </w:r>
      <w:r w:rsidR="004D6644">
        <w:t xml:space="preserve">ooking at the allocation profiling results, it shows that about 80% of allocated bytes are required by </w:t>
      </w:r>
      <w:r w:rsidR="004D6644" w:rsidRPr="00C675C9">
        <w:rPr>
          <w:rStyle w:val="BerichtCodeZchn"/>
        </w:rPr>
        <w:t>Structure</w:t>
      </w:r>
      <w:r w:rsidR="004D6644">
        <w:t xml:space="preserve"> </w:t>
      </w:r>
      <w:r w:rsidR="00C675C9">
        <w:t>arrays</w:t>
      </w:r>
      <w:r w:rsidR="004D6644">
        <w:t>.</w:t>
      </w:r>
      <w:r w:rsidR="00C675C9">
        <w:t xml:space="preserve"> </w:t>
      </w:r>
      <w:r w:rsidR="000E05D1">
        <w:t xml:space="preserve">This </w:t>
      </w:r>
      <w:r w:rsidR="00C675C9">
        <w:t xml:space="preserve">suggests that </w:t>
      </w:r>
      <w:r w:rsidR="00C675C9" w:rsidRPr="00C675C9">
        <w:rPr>
          <w:rStyle w:val="BerichtCodeZchn"/>
        </w:rPr>
        <w:t>jbyte_fill</w:t>
      </w:r>
      <w:r w:rsidR="00C675C9">
        <w:t xml:space="preserve"> </w:t>
      </w:r>
      <w:r w:rsidR="000E05D1">
        <w:t>might be used to</w:t>
      </w:r>
      <w:r w:rsidR="00C675C9">
        <w:t xml:space="preserve"> fill the memory required for these arrays with zeros. The large arrays are required by the </w:t>
      </w:r>
      <w:r w:rsidR="00C675C9" w:rsidRPr="00C675C9">
        <w:rPr>
          <w:rStyle w:val="BerichtCodeZchn"/>
        </w:rPr>
        <w:t>StructureArray</w:t>
      </w:r>
      <w:r w:rsidR="00C675C9">
        <w:t xml:space="preserve"> class. The constructor of </w:t>
      </w:r>
      <w:r w:rsidR="00C675C9" w:rsidRPr="00C675C9">
        <w:rPr>
          <w:rStyle w:val="BerichtCodeZchn"/>
        </w:rPr>
        <w:t>StructureArray</w:t>
      </w:r>
      <w:r w:rsidR="00C675C9">
        <w:rPr>
          <w:rStyle w:val="BerichtCodeZchn"/>
        </w:rPr>
        <w:t xml:space="preserve"> </w:t>
      </w:r>
      <w:r w:rsidR="00C675C9" w:rsidRPr="00C675C9">
        <w:t xml:space="preserve">creates an array of </w:t>
      </w:r>
      <w:r w:rsidR="00C675C9" w:rsidRPr="000E05D1">
        <w:rPr>
          <w:rStyle w:val="BerichtCodeZchn"/>
        </w:rPr>
        <w:t>Structure</w:t>
      </w:r>
      <w:r w:rsidR="00C675C9" w:rsidRPr="00C675C9">
        <w:t xml:space="preserve"> to</w:t>
      </w:r>
      <w:r w:rsidR="00C675C9">
        <w:t xml:space="preserve"> potentially</w:t>
      </w:r>
      <w:r w:rsidR="00C675C9" w:rsidRPr="00C675C9">
        <w:t xml:space="preserve"> hold</w:t>
      </w:r>
      <w:r w:rsidR="00C675C9">
        <w:t xml:space="preserve"> the </w:t>
      </w:r>
      <w:r w:rsidR="00C675C9" w:rsidRPr="000E05D1">
        <w:rPr>
          <w:rStyle w:val="BerichtCodeZchn"/>
        </w:rPr>
        <w:t>Structure</w:t>
      </w:r>
      <w:r w:rsidR="00C675C9">
        <w:t xml:space="preserve"> instance of each array element. Possible optimi</w:t>
      </w:r>
      <w:r w:rsidR="00D56400">
        <w:t>s</w:t>
      </w:r>
      <w:r w:rsidR="00C675C9">
        <w:t xml:space="preserve">ations include the removal of the </w:t>
      </w:r>
      <w:r w:rsidR="00C675C9" w:rsidRPr="00C675C9">
        <w:rPr>
          <w:rStyle w:val="BerichtCodeZchn"/>
        </w:rPr>
        <w:t>Structure</w:t>
      </w:r>
      <w:r w:rsidR="00C675C9">
        <w:t xml:space="preserve"> array from the </w:t>
      </w:r>
      <w:r w:rsidR="00C675C9" w:rsidRPr="00C675C9">
        <w:rPr>
          <w:rStyle w:val="BerichtCodeZchn"/>
        </w:rPr>
        <w:t>StructureArray</w:t>
      </w:r>
      <w:r w:rsidR="00C675C9">
        <w:t xml:space="preserve"> class and instead</w:t>
      </w:r>
      <w:r w:rsidR="000E05D1">
        <w:t xml:space="preserve"> creating</w:t>
      </w:r>
      <w:r w:rsidR="00C675C9">
        <w:t xml:space="preserve"> a new instance whenever a child element is retrieved. </w:t>
      </w:r>
      <w:r w:rsidR="000E05D1" w:rsidRPr="000E05D1">
        <w:t>Another possible optimi</w:t>
      </w:r>
      <w:r w:rsidR="00D56400">
        <w:t>s</w:t>
      </w:r>
      <w:r w:rsidR="000E05D1" w:rsidRPr="000E05D1">
        <w:t>ation is to maintain a single reusable instance of the child structure that is returned on each access, with its underlying byte buffer and offset reassigned as needed.</w:t>
      </w:r>
    </w:p>
    <w:p w14:paraId="43424572" w14:textId="63A9B860" w:rsidR="00C675C9" w:rsidRDefault="00C675C9" w:rsidP="00183687">
      <w:r>
        <w:lastRenderedPageBreak/>
        <w:t>The second optimi</w:t>
      </w:r>
      <w:r w:rsidR="00D56400">
        <w:t>s</w:t>
      </w:r>
      <w:r>
        <w:t xml:space="preserve">ation is </w:t>
      </w:r>
      <w:r w:rsidRPr="0019188B">
        <w:t xml:space="preserve">further supported by the profile results of benchmark 2, which show that about </w:t>
      </w:r>
      <w:r w:rsidR="00BF772A">
        <w:t>19</w:t>
      </w:r>
      <w:r w:rsidRPr="0019188B">
        <w:t xml:space="preserve">% of execution time is spend inside the </w:t>
      </w:r>
      <w:r w:rsidR="0019188B" w:rsidRPr="0019188B">
        <w:rPr>
          <w:rStyle w:val="BerichtCodeZchn"/>
        </w:rPr>
        <w:t>StructureArray.get()</w:t>
      </w:r>
      <w:r w:rsidR="0019188B" w:rsidRPr="0019188B">
        <w:t xml:space="preserve"> method.</w:t>
      </w:r>
      <w:r w:rsidR="0019188B">
        <w:t xml:space="preserve"> This method currently creates a new instance for the requested child and </w:t>
      </w:r>
      <w:r w:rsidR="00D04500">
        <w:t>caches</w:t>
      </w:r>
      <w:r w:rsidR="0019188B">
        <w:t xml:space="preserve"> it in the </w:t>
      </w:r>
      <w:r w:rsidR="0019188B" w:rsidRPr="0019188B">
        <w:rPr>
          <w:rStyle w:val="BerichtCodeZchn"/>
        </w:rPr>
        <w:t>Structure</w:t>
      </w:r>
      <w:r w:rsidR="0019188B">
        <w:t xml:space="preserve"> array for future retrieves.</w:t>
      </w:r>
    </w:p>
    <w:p w14:paraId="56FF1194" w14:textId="615F8963" w:rsidR="0019188B" w:rsidRDefault="0019188B" w:rsidP="0019188B">
      <w:pPr>
        <w:pStyle w:val="berschrift4"/>
        <w:rPr>
          <w:lang w:val="de-DE"/>
        </w:rPr>
      </w:pPr>
      <w:r>
        <w:rPr>
          <w:lang w:val="de-DE"/>
        </w:rPr>
        <w:t>Write and Re</w:t>
      </w:r>
      <w:r w:rsidRPr="0019188B">
        <w:t>ad Operations</w:t>
      </w:r>
    </w:p>
    <w:p w14:paraId="05CB9EEA" w14:textId="232C34B2" w:rsidR="00174E99" w:rsidRPr="00F95895" w:rsidRDefault="0019188B" w:rsidP="00183687">
      <w:pPr>
        <w:rPr>
          <w:lang w:val="de-DE"/>
        </w:rPr>
      </w:pPr>
      <w:r>
        <w:t>Writing, reading and benchmark logic require</w:t>
      </w:r>
      <w:r w:rsidR="000E05D1">
        <w:t>s</w:t>
      </w:r>
      <w:r>
        <w:t xml:space="preserve"> </w:t>
      </w:r>
      <w:r w:rsidR="00B0332A">
        <w:t>approximately</w:t>
      </w:r>
      <w:r>
        <w:t xml:space="preserve"> </w:t>
      </w:r>
      <w:r w:rsidR="00BF772A">
        <w:t>81</w:t>
      </w:r>
      <w:r>
        <w:t>% of execution time in benchmark</w:t>
      </w:r>
      <w:r w:rsidR="009E47DF">
        <w:t xml:space="preserve"> 2</w:t>
      </w:r>
      <w:r>
        <w:t xml:space="preserve">. This time the </w:t>
      </w:r>
      <w:r w:rsidR="00047E9B">
        <w:t>A</w:t>
      </w:r>
      <w:r>
        <w:t>sync-</w:t>
      </w:r>
      <w:r w:rsidR="00047E9B">
        <w:t>P</w:t>
      </w:r>
      <w:r>
        <w:t xml:space="preserve">rofiler blames about </w:t>
      </w:r>
      <w:r w:rsidR="00B0332A">
        <w:t>24%</w:t>
      </w:r>
      <w:r>
        <w:t xml:space="preserve"> </w:t>
      </w:r>
      <w:r w:rsidR="00B0332A">
        <w:t xml:space="preserve">of the benchmark’s execution time </w:t>
      </w:r>
      <w:r>
        <w:t>on writing and reading operations. Once again this should be interpreted with care, because each individual write and read operation is relatively short and often inlined – which may skid the profiling results due to the problems mentioned in</w:t>
      </w:r>
      <w:r w:rsidR="000E05D1">
        <w:t xml:space="preserve"> </w:t>
      </w:r>
      <w:r w:rsidR="000E05D1">
        <w:fldChar w:fldCharType="begin"/>
      </w:r>
      <w:r w:rsidR="000E05D1">
        <w:instrText xml:space="preserve"> REF _Ref222690473 \r \h </w:instrText>
      </w:r>
      <w:r w:rsidR="000E05D1">
        <w:fldChar w:fldCharType="separate"/>
      </w:r>
      <w:r w:rsidR="008A128C">
        <w:t>2.3.2</w:t>
      </w:r>
      <w:r w:rsidR="000E05D1">
        <w:fldChar w:fldCharType="end"/>
      </w:r>
      <w:r>
        <w:t>.</w:t>
      </w:r>
      <w:r w:rsidR="00B0332A">
        <w:t xml:space="preserve"> However, an interesting observation is that </w:t>
      </w:r>
      <w:r w:rsidR="00B0332A" w:rsidRPr="00B0332A">
        <w:rPr>
          <w:rStyle w:val="BerichtCodeZchn"/>
        </w:rPr>
        <w:t>NativeInt32Array.get()</w:t>
      </w:r>
      <w:r w:rsidR="00B0332A">
        <w:t xml:space="preserve"> creates java’s integer wrapper classes. Further inspection shows that this is a user error</w:t>
      </w:r>
      <w:r w:rsidR="00F95895">
        <w:t xml:space="preserve">. The </w:t>
      </w:r>
      <w:r w:rsidR="00F95895" w:rsidRPr="00B0332A">
        <w:rPr>
          <w:rStyle w:val="BerichtCodeZchn"/>
        </w:rPr>
        <w:t>NativeInt32Array</w:t>
      </w:r>
      <w:r w:rsidR="00F95895">
        <w:rPr>
          <w:rStyle w:val="BerichtCodeZchn"/>
        </w:rPr>
        <w:t xml:space="preserve"> </w:t>
      </w:r>
      <w:r w:rsidR="00F95895" w:rsidRPr="00F95895">
        <w:t xml:space="preserve">provides </w:t>
      </w:r>
      <w:r w:rsidR="00D04500">
        <w:t>multiple</w:t>
      </w:r>
      <w:r w:rsidR="00F95895" w:rsidRPr="00F95895">
        <w:t xml:space="preserve"> get methods</w:t>
      </w:r>
      <w:r w:rsidR="00F95895">
        <w:t>.</w:t>
      </w:r>
      <w:r w:rsidR="00F95895" w:rsidRPr="00F95895">
        <w:t xml:space="preserve"> </w:t>
      </w:r>
      <w:r w:rsidR="00F95895">
        <w:t>S</w:t>
      </w:r>
      <w:r w:rsidR="00F95895" w:rsidRPr="00F95895">
        <w:t>pecifically</w:t>
      </w:r>
      <w:r w:rsidR="00F95895">
        <w:t>,</w:t>
      </w:r>
      <w:r w:rsidR="00F95895" w:rsidRPr="00F95895">
        <w:t xml:space="preserve"> a normal get method which returns </w:t>
      </w:r>
      <w:r w:rsidR="00F95895" w:rsidRPr="00F95895">
        <w:rPr>
          <w:rStyle w:val="BerichtCodeZchn"/>
        </w:rPr>
        <w:t>Integer</w:t>
      </w:r>
      <w:r w:rsidR="00F95895" w:rsidRPr="00F95895">
        <w:t xml:space="preserve"> and a </w:t>
      </w:r>
      <w:r w:rsidR="00F95895" w:rsidRPr="00F95895">
        <w:rPr>
          <w:rStyle w:val="BerichtCodeZchn"/>
        </w:rPr>
        <w:t>getInt</w:t>
      </w:r>
      <w:r w:rsidR="00F95895" w:rsidRPr="00F95895">
        <w:t xml:space="preserve"> method which returns a primitive type int</w:t>
      </w:r>
      <w:r w:rsidR="00F95895">
        <w:t>eger</w:t>
      </w:r>
      <w:r w:rsidR="00F95895" w:rsidRPr="00F95895">
        <w:t>.</w:t>
      </w:r>
      <w:r w:rsidR="00F95895">
        <w:t xml:space="preserve"> A </w:t>
      </w:r>
      <w:r w:rsidR="000E05D1">
        <w:t>better</w:t>
      </w:r>
      <w:r w:rsidR="00AB35F2">
        <w:t xml:space="preserve"> approach w</w:t>
      </w:r>
      <w:r w:rsidR="00F95895">
        <w:t xml:space="preserve">ould be to </w:t>
      </w:r>
      <w:r w:rsidR="00AB35F2">
        <w:t>let</w:t>
      </w:r>
      <w:r w:rsidR="00F95895">
        <w:t xml:space="preserve"> </w:t>
      </w:r>
      <w:r w:rsidR="00F95895" w:rsidRPr="00F95895">
        <w:rPr>
          <w:rStyle w:val="BerichtCodeZchn"/>
        </w:rPr>
        <w:t>get()</w:t>
      </w:r>
      <w:r w:rsidR="00F95895">
        <w:t>return a primitive type integer as well</w:t>
      </w:r>
      <w:r w:rsidR="00D04500">
        <w:t xml:space="preserve"> to avoid </w:t>
      </w:r>
      <w:r w:rsidR="000E05D1">
        <w:t>such user</w:t>
      </w:r>
      <w:r w:rsidR="00D04500">
        <w:t xml:space="preserve"> errors</w:t>
      </w:r>
      <w:r w:rsidR="00F95895">
        <w:t>.</w:t>
      </w:r>
    </w:p>
    <w:p w14:paraId="1A826FA4" w14:textId="794BD006" w:rsidR="00B50263" w:rsidRDefault="00B50263">
      <w:pPr>
        <w:pStyle w:val="berschrift2"/>
      </w:pPr>
      <w:bookmarkStart w:id="158" w:name="_Ref221111962"/>
      <w:bookmarkStart w:id="159" w:name="_Toc223203863"/>
      <w:r>
        <w:t>Optimi</w:t>
      </w:r>
      <w:r w:rsidR="00D56400">
        <w:t>s</w:t>
      </w:r>
      <w:r>
        <w:t>ations</w:t>
      </w:r>
      <w:bookmarkEnd w:id="158"/>
      <w:bookmarkEnd w:id="159"/>
    </w:p>
    <w:p w14:paraId="6B2AA33F" w14:textId="53326648" w:rsidR="00D149A5" w:rsidRDefault="00D149A5" w:rsidP="00D149A5">
      <w:r>
        <w:t>This section summari</w:t>
      </w:r>
      <w:r w:rsidR="00D56400">
        <w:t>s</w:t>
      </w:r>
      <w:r>
        <w:t>e</w:t>
      </w:r>
      <w:r w:rsidR="00FE075C">
        <w:t>s</w:t>
      </w:r>
      <w:r>
        <w:t xml:space="preserve"> and analyse</w:t>
      </w:r>
      <w:r w:rsidR="00FE075C">
        <w:t>s</w:t>
      </w:r>
      <w:r>
        <w:t xml:space="preserve"> the different optimi</w:t>
      </w:r>
      <w:r w:rsidR="00D56400">
        <w:t>s</w:t>
      </w:r>
      <w:r>
        <w:t>ations introduced in the previous section.</w:t>
      </w:r>
    </w:p>
    <w:p w14:paraId="3A8ACA34" w14:textId="6E5557C4" w:rsidR="00D149A5" w:rsidRDefault="00D149A5" w:rsidP="00D149A5">
      <w:pPr>
        <w:pStyle w:val="berschrift3"/>
      </w:pPr>
      <w:bookmarkStart w:id="160" w:name="_Toc223203864"/>
      <w:r>
        <w:t>Allocation strategy</w:t>
      </w:r>
      <w:bookmarkEnd w:id="160"/>
    </w:p>
    <w:p w14:paraId="78E61501" w14:textId="777494E3" w:rsidR="00DB0738" w:rsidRDefault="00A837BA" w:rsidP="00A837BA">
      <w:r>
        <w:t>During experiment</w:t>
      </w:r>
      <w:r w:rsidR="009E47DF">
        <w:t xml:space="preserve"> 1</w:t>
      </w:r>
      <w:r>
        <w:t xml:space="preserve"> the native memory allocation required more than </w:t>
      </w:r>
      <w:r w:rsidR="00206E9C">
        <w:t>26</w:t>
      </w:r>
      <w:r>
        <w:t xml:space="preserve">% of execution time. </w:t>
      </w:r>
      <w:r w:rsidR="00C47F20">
        <w:t>Therefore,</w:t>
      </w:r>
      <w:r>
        <w:t xml:space="preserve"> using a faster allocator should improve performance drastically, especially when smaller structures are created. LUtils currently uses </w:t>
      </w:r>
      <w:r w:rsidRPr="00A837BA">
        <w:rPr>
          <w:rStyle w:val="BerichtCodeZchn"/>
        </w:rPr>
        <w:t>ByteBuffer.allocateDirect()</w:t>
      </w:r>
      <w:r>
        <w:t>.</w:t>
      </w:r>
      <w:r w:rsidR="00C47F20">
        <w:t xml:space="preserve"> T</w:t>
      </w:r>
      <w:r>
        <w:t xml:space="preserve">wo alternatives </w:t>
      </w:r>
      <w:r w:rsidR="00FE075C">
        <w:t>are</w:t>
      </w:r>
      <w:r>
        <w:t xml:space="preserve"> compared in this </w:t>
      </w:r>
      <w:r w:rsidR="000E05D1">
        <w:t>sub</w:t>
      </w:r>
      <w:r>
        <w:t xml:space="preserve">section. Specifically, </w:t>
      </w:r>
      <w:r w:rsidRPr="00A837BA">
        <w:rPr>
          <w:rStyle w:val="BerichtCodeZchn"/>
        </w:rPr>
        <w:t>Arena</w:t>
      </w:r>
      <w:r>
        <w:t xml:space="preserve"> from FFMA</w:t>
      </w:r>
      <w:r w:rsidR="00DB0738">
        <w:t xml:space="preserve">, </w:t>
      </w:r>
      <w:r>
        <w:t xml:space="preserve">the C method </w:t>
      </w:r>
      <w:r w:rsidRPr="00A837BA">
        <w:rPr>
          <w:rStyle w:val="BerichtCodeZchn"/>
        </w:rPr>
        <w:t>malloc</w:t>
      </w:r>
      <w:r w:rsidR="00DB0738" w:rsidRPr="00DB0738">
        <w:t xml:space="preserve"> and </w:t>
      </w:r>
      <w:r w:rsidR="00DB0738" w:rsidRPr="00DB0738">
        <w:rPr>
          <w:rStyle w:val="BerichtCodeZchn"/>
        </w:rPr>
        <w:t>ByteBuffer.allocatedDirect()</w:t>
      </w:r>
      <w:r w:rsidR="00DB0738" w:rsidRPr="00DB0738">
        <w:t xml:space="preserve"> which LUtils currently uses.</w:t>
      </w:r>
      <w:r w:rsidR="00205BAA">
        <w:t xml:space="preserve"> </w:t>
      </w:r>
      <w:r w:rsidR="00C47F20">
        <w:t>To</w:t>
      </w:r>
      <w:r w:rsidR="00205BAA">
        <w:t xml:space="preserve"> </w:t>
      </w:r>
      <w:r w:rsidR="00C47F20">
        <w:t>compare these</w:t>
      </w:r>
      <w:r w:rsidR="00205BAA">
        <w:t xml:space="preserve"> an additional benchmark was run for </w:t>
      </w:r>
      <w:r w:rsidR="00C47F20">
        <w:t>each</w:t>
      </w:r>
      <w:r w:rsidR="00205BAA">
        <w:t xml:space="preserve"> allocator. </w:t>
      </w:r>
    </w:p>
    <w:p w14:paraId="4A0F1F8C" w14:textId="2ACF1367" w:rsidR="00205BAA" w:rsidRDefault="00205BAA" w:rsidP="00A837BA">
      <w:r>
        <w:t xml:space="preserve">Each allocator is executed with 175 different allocation sizes. These sizes are generated deterministically using a fixed random seed as seen in </w:t>
      </w:r>
      <w:r w:rsidR="00DA0056">
        <w:fldChar w:fldCharType="begin"/>
      </w:r>
      <w:r w:rsidR="00DA0056">
        <w:instrText xml:space="preserve"> REF _Ref221280448 \h </w:instrText>
      </w:r>
      <w:r w:rsidR="00DA0056">
        <w:fldChar w:fldCharType="separate"/>
      </w:r>
      <w:r w:rsidR="008A128C">
        <w:t xml:space="preserve">Code </w:t>
      </w:r>
      <w:r w:rsidR="008A128C">
        <w:rPr>
          <w:noProof/>
        </w:rPr>
        <w:t>15</w:t>
      </w:r>
      <w:r w:rsidR="00DA0056">
        <w:fldChar w:fldCharType="end"/>
      </w:r>
      <w:r w:rsidR="00DA0056">
        <w:t xml:space="preserve">. Specifically, allocation sizes are derived from a logarithmic distribution resulting in allocation sizes that span from </w:t>
      </w:r>
      <m:oMath>
        <m:sSup>
          <m:sSupPr>
            <m:ctrlPr>
              <w:rPr>
                <w:rFonts w:ascii="Cambria Math" w:hAnsi="Cambria Math"/>
                <w:i/>
              </w:rPr>
            </m:ctrlPr>
          </m:sSupPr>
          <m:e>
            <m:r>
              <w:rPr>
                <w:rFonts w:ascii="Cambria Math" w:hAnsi="Cambria Math"/>
              </w:rPr>
              <m:t>2</m:t>
            </m:r>
          </m:e>
          <m:sup>
            <m:r>
              <w:rPr>
                <w:rFonts w:ascii="Cambria Math" w:hAnsi="Cambria Math"/>
              </w:rPr>
              <m:t>5</m:t>
            </m:r>
          </m:sup>
        </m:sSup>
      </m:oMath>
      <w:r w:rsidR="00DA0056">
        <w:t xml:space="preserve"> to </w:t>
      </w:r>
      <m:oMath>
        <m:sSup>
          <m:sSupPr>
            <m:ctrlPr>
              <w:rPr>
                <w:rFonts w:ascii="Cambria Math" w:hAnsi="Cambria Math"/>
                <w:i/>
              </w:rPr>
            </m:ctrlPr>
          </m:sSupPr>
          <m:e>
            <m:r>
              <w:rPr>
                <w:rFonts w:ascii="Cambria Math" w:hAnsi="Cambria Math"/>
              </w:rPr>
              <m:t>2</m:t>
            </m:r>
          </m:e>
          <m:sup>
            <m:r>
              <w:rPr>
                <w:rFonts w:ascii="Cambria Math" w:hAnsi="Cambria Math"/>
              </w:rPr>
              <m:t>19</m:t>
            </m:r>
          </m:sup>
        </m:sSup>
      </m:oMath>
      <w:r w:rsidR="00DA0056">
        <w:t xml:space="preserve"> bytes while emphasi</w:t>
      </w:r>
      <w:r w:rsidR="00D56400">
        <w:t>s</w:t>
      </w:r>
      <w:r w:rsidR="00DA0056">
        <w:t>ing smaller sizes. Furthermore, odd values are rounded up to the next even number to provide more realistic allocation sizes.</w:t>
      </w:r>
    </w:p>
    <w:p w14:paraId="5E9499BB" w14:textId="77777777" w:rsidR="00205BAA" w:rsidRPr="00DA0056" w:rsidRDefault="00205BAA" w:rsidP="00DA0056">
      <w:pPr>
        <w:pStyle w:val="BerichtCode"/>
        <w:numPr>
          <w:ilvl w:val="0"/>
          <w:numId w:val="77"/>
        </w:numPr>
        <w:rPr>
          <w:lang w:val="de-DE"/>
        </w:rPr>
      </w:pPr>
      <w:r w:rsidRPr="00DA0056">
        <w:rPr>
          <w:lang w:val="de-DE"/>
        </w:rPr>
        <w:lastRenderedPageBreak/>
        <w:t xml:space="preserve">Random random = </w:t>
      </w:r>
      <w:r w:rsidRPr="006D1E80">
        <w:rPr>
          <w:color w:val="4472C4" w:themeColor="accent1"/>
          <w:lang w:val="de-DE"/>
        </w:rPr>
        <w:t xml:space="preserve">new </w:t>
      </w:r>
      <w:r w:rsidRPr="00DA0056">
        <w:rPr>
          <w:lang w:val="de-DE"/>
        </w:rPr>
        <w:t>Random(</w:t>
      </w:r>
      <w:r w:rsidRPr="006D1E80">
        <w:rPr>
          <w:color w:val="4472C4" w:themeColor="accent1"/>
          <w:lang w:val="de-DE"/>
        </w:rPr>
        <w:t>2989</w:t>
      </w:r>
      <w:r w:rsidRPr="00DA0056">
        <w:rPr>
          <w:lang w:val="de-DE"/>
        </w:rPr>
        <w:t>);</w:t>
      </w:r>
    </w:p>
    <w:p w14:paraId="3DE65901" w14:textId="3B9BCEA0" w:rsidR="00205BAA" w:rsidRDefault="00DA0056" w:rsidP="00205BAA">
      <w:pPr>
        <w:pStyle w:val="BerichtCode"/>
        <w:rPr>
          <w:lang w:val="de-DE"/>
        </w:rPr>
      </w:pPr>
      <w:r>
        <w:rPr>
          <w:lang w:val="de-DE"/>
        </w:rPr>
        <w:t>IntStream</w:t>
      </w:r>
      <w:r w:rsidR="00205BAA" w:rsidRPr="00205BAA">
        <w:rPr>
          <w:lang w:val="de-DE"/>
        </w:rPr>
        <w:t xml:space="preserve"> params = random.doubles(</w:t>
      </w:r>
      <w:r w:rsidR="00205BAA" w:rsidRPr="006D1E80">
        <w:rPr>
          <w:color w:val="4472C4" w:themeColor="accent1"/>
          <w:lang w:val="de-DE"/>
        </w:rPr>
        <w:t>180</w:t>
      </w:r>
      <w:r w:rsidR="00205BAA" w:rsidRPr="00205BAA">
        <w:rPr>
          <w:lang w:val="de-DE"/>
        </w:rPr>
        <w:t xml:space="preserve">, </w:t>
      </w:r>
      <w:r w:rsidR="00205BAA" w:rsidRPr="006D1E80">
        <w:rPr>
          <w:color w:val="4472C4" w:themeColor="accent1"/>
          <w:lang w:val="de-DE"/>
        </w:rPr>
        <w:t>5.0</w:t>
      </w:r>
      <w:r w:rsidR="00205BAA" w:rsidRPr="00205BAA">
        <w:rPr>
          <w:lang w:val="de-DE"/>
        </w:rPr>
        <w:t xml:space="preserve">, </w:t>
      </w:r>
      <w:r w:rsidR="00205BAA" w:rsidRPr="006D1E80">
        <w:rPr>
          <w:color w:val="4472C4" w:themeColor="accent1"/>
          <w:lang w:val="de-DE"/>
        </w:rPr>
        <w:t>19.0</w:t>
      </w:r>
      <w:r w:rsidR="00205BAA" w:rsidRPr="00205BAA">
        <w:rPr>
          <w:lang w:val="de-DE"/>
        </w:rPr>
        <w:t>)</w:t>
      </w:r>
    </w:p>
    <w:p w14:paraId="5D99A9E8" w14:textId="77777777" w:rsidR="00205BAA" w:rsidRDefault="00205BAA" w:rsidP="00205BAA">
      <w:pPr>
        <w:pStyle w:val="BerichtCode"/>
        <w:rPr>
          <w:lang w:val="de-DE"/>
        </w:rPr>
      </w:pPr>
      <w:r w:rsidRPr="00205BAA">
        <w:rPr>
          <w:lang w:val="de-DE"/>
        </w:rPr>
        <w:t xml:space="preserve">        .mapToInt(v -&gt; {</w:t>
      </w:r>
    </w:p>
    <w:p w14:paraId="7B123608" w14:textId="77777777" w:rsidR="00205BAA" w:rsidRDefault="00205BAA" w:rsidP="00205BAA">
      <w:pPr>
        <w:pStyle w:val="BerichtCode"/>
        <w:rPr>
          <w:lang w:val="de-DE"/>
        </w:rPr>
      </w:pPr>
      <w:r w:rsidRPr="00205BAA">
        <w:rPr>
          <w:lang w:val="de-DE"/>
        </w:rPr>
        <w:t xml:space="preserve">            </w:t>
      </w:r>
      <w:r w:rsidRPr="006D1E80">
        <w:rPr>
          <w:color w:val="4472C4" w:themeColor="accent1"/>
          <w:lang w:val="de-DE"/>
        </w:rPr>
        <w:t xml:space="preserve">int </w:t>
      </w:r>
      <w:r w:rsidRPr="00205BAA">
        <w:rPr>
          <w:lang w:val="de-DE"/>
        </w:rPr>
        <w:t>i = (int) Math.pow(</w:t>
      </w:r>
      <w:r w:rsidRPr="006D1E80">
        <w:rPr>
          <w:color w:val="4472C4" w:themeColor="accent1"/>
          <w:lang w:val="de-DE"/>
        </w:rPr>
        <w:t>2</w:t>
      </w:r>
      <w:r w:rsidRPr="00205BAA">
        <w:rPr>
          <w:lang w:val="de-DE"/>
        </w:rPr>
        <w:t>, v);</w:t>
      </w:r>
    </w:p>
    <w:p w14:paraId="1D06EB91" w14:textId="77777777" w:rsidR="00DA0056" w:rsidRDefault="00205BAA" w:rsidP="00205BAA">
      <w:pPr>
        <w:pStyle w:val="BerichtCode"/>
        <w:rPr>
          <w:lang w:val="de-DE"/>
        </w:rPr>
      </w:pPr>
      <w:r w:rsidRPr="00205BAA">
        <w:rPr>
          <w:lang w:val="de-DE"/>
        </w:rPr>
        <w:t xml:space="preserve">            </w:t>
      </w:r>
      <w:r w:rsidRPr="006D1E80">
        <w:rPr>
          <w:color w:val="4472C4" w:themeColor="accent1"/>
          <w:lang w:val="de-DE"/>
        </w:rPr>
        <w:t xml:space="preserve">return </w:t>
      </w:r>
      <w:r w:rsidRPr="00205BAA">
        <w:rPr>
          <w:lang w:val="de-DE"/>
        </w:rPr>
        <w:t xml:space="preserve">(i % </w:t>
      </w:r>
      <w:r w:rsidRPr="006D1E80">
        <w:rPr>
          <w:color w:val="4472C4" w:themeColor="accent1"/>
          <w:lang w:val="de-DE"/>
        </w:rPr>
        <w:t>2</w:t>
      </w:r>
      <w:r w:rsidRPr="00205BAA">
        <w:rPr>
          <w:lang w:val="de-DE"/>
        </w:rPr>
        <w:t xml:space="preserve">) == </w:t>
      </w:r>
      <w:r w:rsidRPr="006D1E80">
        <w:rPr>
          <w:color w:val="4472C4" w:themeColor="accent1"/>
          <w:lang w:val="de-DE"/>
        </w:rPr>
        <w:t>0</w:t>
      </w:r>
      <w:r w:rsidRPr="00205BAA">
        <w:rPr>
          <w:lang w:val="de-DE"/>
        </w:rPr>
        <w:t xml:space="preserve"> ? i : i+</w:t>
      </w:r>
      <w:r w:rsidRPr="006D1E80">
        <w:rPr>
          <w:color w:val="4472C4" w:themeColor="accent1"/>
          <w:lang w:val="de-DE"/>
        </w:rPr>
        <w:t>1</w:t>
      </w:r>
      <w:r w:rsidRPr="00205BAA">
        <w:rPr>
          <w:lang w:val="de-DE"/>
        </w:rPr>
        <w:t>;</w:t>
      </w:r>
    </w:p>
    <w:p w14:paraId="058DB8C6" w14:textId="2BB4C196" w:rsidR="00205BAA" w:rsidRPr="00DA0056" w:rsidRDefault="00205BAA" w:rsidP="00DA0056">
      <w:pPr>
        <w:pStyle w:val="BerichtCode"/>
        <w:rPr>
          <w:lang w:val="de-DE"/>
        </w:rPr>
      </w:pPr>
      <w:r w:rsidRPr="00205BAA">
        <w:rPr>
          <w:lang w:val="de-DE"/>
        </w:rPr>
        <w:t xml:space="preserve">        }).distinct().sorted()</w:t>
      </w:r>
      <w:r w:rsidR="00DA0056">
        <w:rPr>
          <w:lang w:val="de-DE"/>
        </w:rPr>
        <w:t>;</w:t>
      </w:r>
    </w:p>
    <w:p w14:paraId="528A16C3" w14:textId="1FAF4090" w:rsidR="00D82E47" w:rsidRPr="00D82E47" w:rsidRDefault="00DA0056" w:rsidP="00D82E47">
      <w:pPr>
        <w:pStyle w:val="Beschriftung"/>
        <w:rPr>
          <w:vanish/>
        </w:rPr>
      </w:pPr>
      <w:bookmarkStart w:id="161" w:name="_Ref221280448"/>
      <w:bookmarkStart w:id="162" w:name="_Toc223203890"/>
      <w:r>
        <w:t xml:space="preserve">Code </w:t>
      </w:r>
      <w:r>
        <w:fldChar w:fldCharType="begin"/>
      </w:r>
      <w:r>
        <w:instrText xml:space="preserve"> SEQ Code \* ARABIC </w:instrText>
      </w:r>
      <w:r>
        <w:fldChar w:fldCharType="separate"/>
      </w:r>
      <w:r w:rsidR="008A128C">
        <w:rPr>
          <w:noProof/>
        </w:rPr>
        <w:t>15</w:t>
      </w:r>
      <w:r>
        <w:fldChar w:fldCharType="end"/>
      </w:r>
      <w:bookmarkEnd w:id="161"/>
      <w:r>
        <w:t>:</w:t>
      </w:r>
      <w:r>
        <w:tab/>
      </w:r>
      <w:r w:rsidR="00D82E47">
        <w:t>Random allocation size generator code</w:t>
      </w:r>
      <w:bookmarkEnd w:id="162"/>
    </w:p>
    <w:p w14:paraId="5545FA52" w14:textId="616CF928" w:rsidR="00205BAA" w:rsidRDefault="00D82E47" w:rsidP="00DA0056">
      <w:pPr>
        <w:pStyle w:val="Beschriftung"/>
      </w:pPr>
      <w:r>
        <w:t>. It G</w:t>
      </w:r>
      <w:r w:rsidR="00DA0056">
        <w:t>enerate</w:t>
      </w:r>
      <w:r>
        <w:t>s</w:t>
      </w:r>
      <w:r w:rsidR="00DA0056">
        <w:t xml:space="preserve"> 175 logarithmically distributed allocation sizes</w:t>
      </w:r>
      <w:r>
        <w:t>, which are used</w:t>
      </w:r>
      <w:r w:rsidR="00DA0056">
        <w:t xml:space="preserve"> for the benchmark executed on the allocators of LUtils, FFMA and malloc.</w:t>
      </w:r>
    </w:p>
    <w:p w14:paraId="099646A0" w14:textId="25394600" w:rsidR="00205BAA" w:rsidRDefault="00DA0056" w:rsidP="00A837BA">
      <w:r>
        <w:t>The benchmark is configured to measure average execution time.</w:t>
      </w:r>
      <w:r w:rsidR="008C004F">
        <w:t xml:space="preserve"> For each allocation size</w:t>
      </w:r>
      <w:r>
        <w:t xml:space="preserve"> </w:t>
      </w:r>
      <w:r w:rsidR="008C004F">
        <w:t>a</w:t>
      </w:r>
      <w:r>
        <w:t xml:space="preserve"> short warmup is included to allow the JIT compiler to stabili</w:t>
      </w:r>
      <w:r w:rsidR="00990628">
        <w:t>s</w:t>
      </w:r>
      <w:r>
        <w:t>e, followed by three measurement iterations to obtain representative results. The configuration is summari</w:t>
      </w:r>
      <w:r w:rsidR="00D56400">
        <w:t>s</w:t>
      </w:r>
      <w:r>
        <w:t>ed below:</w:t>
      </w:r>
    </w:p>
    <w:p w14:paraId="49BFA810" w14:textId="77777777" w:rsidR="00DA0056" w:rsidRDefault="00DA0056" w:rsidP="00DA0056">
      <w:pPr>
        <w:pStyle w:val="Listenabsatz"/>
        <w:numPr>
          <w:ilvl w:val="1"/>
          <w:numId w:val="65"/>
        </w:numPr>
      </w:pPr>
      <w:r>
        <w:t>Benchmark mode: Average Execution time.</w:t>
      </w:r>
    </w:p>
    <w:p w14:paraId="589F53CA" w14:textId="5C986A32" w:rsidR="00DA0056" w:rsidRDefault="00DA0056" w:rsidP="00DA0056">
      <w:pPr>
        <w:pStyle w:val="Listenabsatz"/>
        <w:numPr>
          <w:ilvl w:val="1"/>
          <w:numId w:val="65"/>
        </w:numPr>
      </w:pPr>
      <w:r>
        <w:t>Warmup: two warmup iterations. Three seconds per iteration.</w:t>
      </w:r>
    </w:p>
    <w:p w14:paraId="735E59DA" w14:textId="14393804" w:rsidR="00DA0056" w:rsidRDefault="00DA0056" w:rsidP="00DA0056">
      <w:pPr>
        <w:pStyle w:val="Listenabsatz"/>
        <w:numPr>
          <w:ilvl w:val="1"/>
          <w:numId w:val="65"/>
        </w:numPr>
      </w:pPr>
      <w:r>
        <w:t>Measurement: three measurement iterations. Three seconds per iteration.</w:t>
      </w:r>
    </w:p>
    <w:p w14:paraId="79524551" w14:textId="3D190647" w:rsidR="00DA0056" w:rsidRDefault="00B773A6" w:rsidP="00A837BA">
      <w:r>
        <w:t xml:space="preserve">Additionally, garbage collection is explicitly enabled via JMH’s option </w:t>
      </w:r>
      <w:r w:rsidRPr="00B773A6">
        <w:rPr>
          <w:rStyle w:val="BerichtCodeZchn"/>
        </w:rPr>
        <w:t>shouldDoGC(true)</w:t>
      </w:r>
      <w:r w:rsidRPr="00B773A6">
        <w:t xml:space="preserve"> to ensure that the deallocation of native memory does not accumulate across iterations. This </w:t>
      </w:r>
      <w:r>
        <w:t xml:space="preserve">is only important for </w:t>
      </w:r>
      <w:r w:rsidRPr="00B773A6">
        <w:rPr>
          <w:rStyle w:val="BerichtCodeZchn"/>
        </w:rPr>
        <w:t>ByteBuffer.allocateDirect()</w:t>
      </w:r>
      <w:r>
        <w:t>, because</w:t>
      </w:r>
      <w:r w:rsidR="00C47F20">
        <w:t xml:space="preserve"> the native memory of</w:t>
      </w:r>
      <w:r>
        <w:t xml:space="preserve"> FFMA and malloc </w:t>
      </w:r>
      <w:r w:rsidR="00C47F20">
        <w:t>is</w:t>
      </w:r>
      <w:r>
        <w:t xml:space="preserve"> freed explicitly inside the benchmark. This also means that realistic execution times for </w:t>
      </w:r>
      <w:r w:rsidRPr="00B773A6">
        <w:rPr>
          <w:rStyle w:val="BerichtCodeZchn"/>
        </w:rPr>
        <w:t>ByteBuffer.allocateDirect()</w:t>
      </w:r>
      <w:r>
        <w:t xml:space="preserve"> are higher than what is suggested by the results of the benchmark. However, this effect can be ignored compared to the already much higher execution time</w:t>
      </w:r>
      <w:r w:rsidR="00E10D39">
        <w:t>s emitted by this allocator</w:t>
      </w:r>
      <w:r>
        <w:t>.</w:t>
      </w:r>
    </w:p>
    <w:p w14:paraId="48E7DC5C" w14:textId="72637CA6" w:rsidR="00C9374E" w:rsidRDefault="00C9374E" w:rsidP="00A837BA">
      <w:r>
        <w:t xml:space="preserve">Furthermore, the benchmark for the allocator malloc is run twice. Once to only allocate memory and once to allocate memory and additionally zero-initialise the memory using </w:t>
      </w:r>
      <w:r w:rsidRPr="00C9374E">
        <w:rPr>
          <w:rStyle w:val="BerichtCodeZchn"/>
        </w:rPr>
        <w:t>Unsafe.setMemory()</w:t>
      </w:r>
      <w:r>
        <w:t>. In the following paragraphs malloc always refers to the second benchmark which zero-initialises the memory unless explicitly stated otherwise.</w:t>
      </w:r>
    </w:p>
    <w:p w14:paraId="1AB70028" w14:textId="6194D127" w:rsidR="00B773A6" w:rsidRDefault="00B773A6" w:rsidP="00A837BA">
      <w:pPr>
        <w:rPr>
          <w:iCs/>
          <w:szCs w:val="18"/>
        </w:rPr>
      </w:pPr>
      <w:r>
        <w:t xml:space="preserve">The results </w:t>
      </w:r>
      <w:r w:rsidR="0020163F">
        <w:t>are displayed in</w:t>
      </w:r>
      <w:r w:rsidR="00DD5F21">
        <w:t xml:space="preserve"> </w:t>
      </w:r>
      <w:r w:rsidR="00DD5F21">
        <w:fldChar w:fldCharType="begin"/>
      </w:r>
      <w:r w:rsidR="00DD5F21">
        <w:instrText xml:space="preserve"> REF _Ref221815160 \h </w:instrText>
      </w:r>
      <w:r w:rsidR="00DD5F21">
        <w:fldChar w:fldCharType="separate"/>
      </w:r>
      <w:r w:rsidR="008A128C">
        <w:t xml:space="preserve">Fig. </w:t>
      </w:r>
      <w:r w:rsidR="008A128C">
        <w:rPr>
          <w:noProof/>
        </w:rPr>
        <w:t>14</w:t>
      </w:r>
      <w:r w:rsidR="00DD5F21">
        <w:fldChar w:fldCharType="end"/>
      </w:r>
      <w:r w:rsidR="0020163F">
        <w:t>. The sub figure shown in the zoomed view on the left displays small allocation sizes between 32</w:t>
      </w:r>
      <w:r w:rsidR="00E10D39">
        <w:t xml:space="preserve"> bytes</w:t>
      </w:r>
      <w:r w:rsidR="0020163F">
        <w:t xml:space="preserve"> and 2</w:t>
      </w:r>
      <w:r w:rsidR="00E10D39">
        <w:t>,</w:t>
      </w:r>
      <w:r w:rsidR="0020163F">
        <w:t xml:space="preserve">136 bytes. In contrast, the sub figure on the right </w:t>
      </w:r>
      <w:r w:rsidR="00C47F20">
        <w:t>shows</w:t>
      </w:r>
      <w:r w:rsidR="0020163F">
        <w:t xml:space="preserve"> the full range of allocation sizes from 32</w:t>
      </w:r>
      <w:r w:rsidR="00E10D39">
        <w:t xml:space="preserve"> bytes</w:t>
      </w:r>
      <w:r w:rsidR="0020163F">
        <w:t xml:space="preserve"> to </w:t>
      </w:r>
      <w:r w:rsidR="0020163F" w:rsidRPr="0020163F">
        <w:rPr>
          <w:iCs/>
          <w:szCs w:val="18"/>
        </w:rPr>
        <w:t>515</w:t>
      </w:r>
      <w:r w:rsidR="00E10D39">
        <w:rPr>
          <w:iCs/>
          <w:szCs w:val="18"/>
        </w:rPr>
        <w:t>,</w:t>
      </w:r>
      <w:r w:rsidR="0020163F" w:rsidRPr="0020163F">
        <w:rPr>
          <w:iCs/>
          <w:szCs w:val="18"/>
        </w:rPr>
        <w:t>724</w:t>
      </w:r>
      <w:r w:rsidR="0020163F">
        <w:rPr>
          <w:iCs/>
          <w:szCs w:val="18"/>
        </w:rPr>
        <w:t xml:space="preserve"> bytes on a logarithmic x-axis.</w:t>
      </w:r>
    </w:p>
    <w:p w14:paraId="6804B225" w14:textId="78E73156" w:rsidR="00B773A6" w:rsidRDefault="00DB0738" w:rsidP="00B773A6">
      <w:pPr>
        <w:keepNext/>
      </w:pPr>
      <w:r w:rsidRPr="00DB0738">
        <w:rPr>
          <w:noProof/>
        </w:rPr>
        <w:lastRenderedPageBreak/>
        <w:drawing>
          <wp:inline distT="0" distB="0" distL="0" distR="0" wp14:anchorId="640A6325" wp14:editId="2E41260F">
            <wp:extent cx="2859236" cy="2144427"/>
            <wp:effectExtent l="0" t="0" r="0" b="8255"/>
            <wp:docPr id="123459612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596124" name="Grafik 2"/>
                    <pic:cNvPicPr>
                      <a:picLocks noChangeAspect="1" noChangeArrowheads="1"/>
                    </pic:cNvPicPr>
                  </pic:nvPicPr>
                  <pic:blipFill>
                    <a:blip r:embed="rId36"/>
                    <a:stretch>
                      <a:fillRect/>
                    </a:stretch>
                  </pic:blipFill>
                  <pic:spPr bwMode="auto">
                    <a:xfrm>
                      <a:off x="0" y="0"/>
                      <a:ext cx="2859236" cy="2144427"/>
                    </a:xfrm>
                    <a:prstGeom prst="rect">
                      <a:avLst/>
                    </a:prstGeom>
                    <a:noFill/>
                    <a:ln>
                      <a:noFill/>
                    </a:ln>
                  </pic:spPr>
                </pic:pic>
              </a:graphicData>
            </a:graphic>
          </wp:inline>
        </w:drawing>
      </w:r>
      <w:r w:rsidRPr="00DB0738">
        <w:rPr>
          <w:noProof/>
        </w:rPr>
        <w:drawing>
          <wp:inline distT="0" distB="0" distL="0" distR="0" wp14:anchorId="669D043A" wp14:editId="289E72D2">
            <wp:extent cx="2881205" cy="2160904"/>
            <wp:effectExtent l="0" t="0" r="0" b="0"/>
            <wp:docPr id="73521102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211027" name="Grafik 3"/>
                    <pic:cNvPicPr>
                      <a:picLocks noChangeAspect="1" noChangeArrowheads="1"/>
                    </pic:cNvPicPr>
                  </pic:nvPicPr>
                  <pic:blipFill>
                    <a:blip r:embed="rId37"/>
                    <a:stretch>
                      <a:fillRect/>
                    </a:stretch>
                  </pic:blipFill>
                  <pic:spPr bwMode="auto">
                    <a:xfrm>
                      <a:off x="0" y="0"/>
                      <a:ext cx="2881205" cy="2160904"/>
                    </a:xfrm>
                    <a:prstGeom prst="rect">
                      <a:avLst/>
                    </a:prstGeom>
                    <a:noFill/>
                    <a:ln>
                      <a:noFill/>
                    </a:ln>
                  </pic:spPr>
                </pic:pic>
              </a:graphicData>
            </a:graphic>
          </wp:inline>
        </w:drawing>
      </w:r>
    </w:p>
    <w:p w14:paraId="0670B2F8" w14:textId="5771A96C" w:rsidR="00D82E47" w:rsidRPr="00D82E47" w:rsidRDefault="00DD5F21" w:rsidP="00D82E47">
      <w:pPr>
        <w:pStyle w:val="Beschriftung"/>
        <w:rPr>
          <w:vanish/>
        </w:rPr>
      </w:pPr>
      <w:bookmarkStart w:id="163" w:name="_Ref221815160"/>
      <w:bookmarkStart w:id="164" w:name="_Ref221284540"/>
      <w:bookmarkStart w:id="165" w:name="_Toc223203745"/>
      <w:r>
        <w:t xml:space="preserve">Fig. </w:t>
      </w:r>
      <w:r>
        <w:fldChar w:fldCharType="begin"/>
      </w:r>
      <w:r>
        <w:instrText xml:space="preserve"> SEQ Fig. \* ARABIC </w:instrText>
      </w:r>
      <w:r>
        <w:fldChar w:fldCharType="separate"/>
      </w:r>
      <w:r w:rsidR="008A128C">
        <w:rPr>
          <w:noProof/>
        </w:rPr>
        <w:t>14</w:t>
      </w:r>
      <w:r>
        <w:fldChar w:fldCharType="end"/>
      </w:r>
      <w:bookmarkEnd w:id="163"/>
      <w:r>
        <w:t>:</w:t>
      </w:r>
      <w:r>
        <w:tab/>
      </w:r>
      <w:r w:rsidR="00D82E47">
        <w:t>Allocator comparison results</w:t>
      </w:r>
      <w:bookmarkEnd w:id="165"/>
    </w:p>
    <w:p w14:paraId="26AB93F2" w14:textId="5DC29636" w:rsidR="00DD5F21" w:rsidRDefault="00D82E47" w:rsidP="00DD5F21">
      <w:pPr>
        <w:pStyle w:val="Beschriftung"/>
      </w:pPr>
      <w:r>
        <w:t>. Measurements</w:t>
      </w:r>
      <w:r w:rsidR="00DD5F21" w:rsidRPr="007777A6">
        <w:t xml:space="preserve"> of the benchmark comparing the allocators of FFMA, LUtils and malloc. Left: Zoomed in to allocation sizes between 32 and 2</w:t>
      </w:r>
      <w:r w:rsidR="00E10D39">
        <w:t>,</w:t>
      </w:r>
      <w:r w:rsidR="00DD5F21" w:rsidRPr="007777A6">
        <w:t>136 bytes. Right: Execution times of all allocation sizes between 32 and 515</w:t>
      </w:r>
      <w:r w:rsidR="00E10D39">
        <w:t>,</w:t>
      </w:r>
      <w:r w:rsidR="00DD5F21" w:rsidRPr="007777A6">
        <w:t>724 bytes on a logarithmic x-axis.</w:t>
      </w:r>
    </w:p>
    <w:bookmarkEnd w:id="164"/>
    <w:p w14:paraId="1533CC55" w14:textId="2DB8D084" w:rsidR="00540028" w:rsidRPr="00C9374E" w:rsidRDefault="0020163F" w:rsidP="0020163F">
      <w:pPr>
        <w:rPr>
          <w:iCs/>
          <w:szCs w:val="18"/>
        </w:rPr>
      </w:pPr>
      <w:r>
        <w:rPr>
          <w:iCs/>
          <w:szCs w:val="18"/>
        </w:rPr>
        <w:t>Overall, the results demonstrate that malloc</w:t>
      </w:r>
      <w:r w:rsidR="005B2F74">
        <w:rPr>
          <w:iCs/>
          <w:szCs w:val="18"/>
        </w:rPr>
        <w:t xml:space="preserve"> consistently</w:t>
      </w:r>
      <w:r>
        <w:rPr>
          <w:iCs/>
          <w:szCs w:val="18"/>
        </w:rPr>
        <w:t xml:space="preserve"> exhibits</w:t>
      </w:r>
      <w:r w:rsidR="00840A6B">
        <w:rPr>
          <w:iCs/>
          <w:szCs w:val="18"/>
        </w:rPr>
        <w:t xml:space="preserve"> a slightly better</w:t>
      </w:r>
      <w:r>
        <w:rPr>
          <w:iCs/>
          <w:szCs w:val="18"/>
        </w:rPr>
        <w:t xml:space="preserve"> performance</w:t>
      </w:r>
      <w:r w:rsidR="00840A6B">
        <w:rPr>
          <w:iCs/>
          <w:szCs w:val="18"/>
        </w:rPr>
        <w:t xml:space="preserve"> than FFMA</w:t>
      </w:r>
      <w:r>
        <w:rPr>
          <w:iCs/>
          <w:szCs w:val="18"/>
        </w:rPr>
        <w:t>. The execution time of malloc</w:t>
      </w:r>
      <w:r w:rsidR="00C9374E">
        <w:rPr>
          <w:iCs/>
          <w:szCs w:val="18"/>
        </w:rPr>
        <w:t xml:space="preserve"> </w:t>
      </w:r>
      <w:r>
        <w:rPr>
          <w:iCs/>
          <w:szCs w:val="18"/>
        </w:rPr>
        <w:t xml:space="preserve">ranges </w:t>
      </w:r>
      <w:r w:rsidR="005B2F74">
        <w:rPr>
          <w:iCs/>
          <w:szCs w:val="18"/>
        </w:rPr>
        <w:t xml:space="preserve">from </w:t>
      </w:r>
      <w:r w:rsidR="00C9374E">
        <w:rPr>
          <w:iCs/>
          <w:szCs w:val="18"/>
        </w:rPr>
        <w:t>73</w:t>
      </w:r>
      <w:r w:rsidR="00E10D39">
        <w:rPr>
          <w:iCs/>
          <w:szCs w:val="18"/>
        </w:rPr>
        <w:t xml:space="preserve"> ns</w:t>
      </w:r>
      <w:r>
        <w:rPr>
          <w:iCs/>
          <w:szCs w:val="18"/>
        </w:rPr>
        <w:t xml:space="preserve"> to </w:t>
      </w:r>
      <w:r w:rsidR="00C9374E" w:rsidRPr="00C9374E">
        <w:rPr>
          <w:iCs/>
          <w:szCs w:val="18"/>
        </w:rPr>
        <w:t>189</w:t>
      </w:r>
      <w:r w:rsidR="004A1931">
        <w:rPr>
          <w:iCs/>
          <w:szCs w:val="18"/>
        </w:rPr>
        <w:t>,</w:t>
      </w:r>
      <w:r w:rsidR="00C9374E" w:rsidRPr="00C9374E">
        <w:rPr>
          <w:iCs/>
          <w:szCs w:val="18"/>
        </w:rPr>
        <w:t>797</w:t>
      </w:r>
      <w:r w:rsidR="00C9374E">
        <w:rPr>
          <w:iCs/>
          <w:szCs w:val="18"/>
        </w:rPr>
        <w:t xml:space="preserve"> </w:t>
      </w:r>
      <w:r>
        <w:rPr>
          <w:iCs/>
          <w:szCs w:val="18"/>
        </w:rPr>
        <w:t xml:space="preserve">ns with an average standard deviation of only </w:t>
      </w:r>
      <w:r w:rsidR="00C9374E">
        <w:rPr>
          <w:iCs/>
          <w:szCs w:val="18"/>
        </w:rPr>
        <w:t>20</w:t>
      </w:r>
      <w:r w:rsidR="00235BED">
        <w:rPr>
          <w:iCs/>
          <w:szCs w:val="18"/>
        </w:rPr>
        <w:t>.</w:t>
      </w:r>
      <w:r w:rsidR="00C9374E">
        <w:rPr>
          <w:iCs/>
          <w:szCs w:val="18"/>
        </w:rPr>
        <w:t>0</w:t>
      </w:r>
      <w:r w:rsidR="005B2F74">
        <w:rPr>
          <w:iCs/>
          <w:szCs w:val="18"/>
        </w:rPr>
        <w:t xml:space="preserve"> ns.</w:t>
      </w:r>
      <w:r w:rsidR="00540028">
        <w:rPr>
          <w:iCs/>
          <w:szCs w:val="18"/>
        </w:rPr>
        <w:t xml:space="preserve"> FFMA’s execution times range from </w:t>
      </w:r>
      <w:r w:rsidR="00C9374E">
        <w:rPr>
          <w:iCs/>
          <w:szCs w:val="18"/>
        </w:rPr>
        <w:t>131</w:t>
      </w:r>
      <w:r w:rsidR="00540028">
        <w:rPr>
          <w:iCs/>
          <w:szCs w:val="18"/>
        </w:rPr>
        <w:t xml:space="preserve"> </w:t>
      </w:r>
      <w:r w:rsidR="00E10D39">
        <w:rPr>
          <w:iCs/>
          <w:szCs w:val="18"/>
        </w:rPr>
        <w:t xml:space="preserve">ns </w:t>
      </w:r>
      <w:r w:rsidR="00540028">
        <w:rPr>
          <w:iCs/>
          <w:szCs w:val="18"/>
        </w:rPr>
        <w:t xml:space="preserve">to </w:t>
      </w:r>
      <w:r w:rsidR="00C9374E" w:rsidRPr="00C9374E">
        <w:rPr>
          <w:iCs/>
          <w:szCs w:val="18"/>
        </w:rPr>
        <w:t>190</w:t>
      </w:r>
      <w:r w:rsidR="00C9374E">
        <w:rPr>
          <w:iCs/>
          <w:szCs w:val="18"/>
        </w:rPr>
        <w:t>,</w:t>
      </w:r>
      <w:r w:rsidR="00C9374E" w:rsidRPr="00C9374E">
        <w:rPr>
          <w:iCs/>
          <w:szCs w:val="18"/>
        </w:rPr>
        <w:t>048</w:t>
      </w:r>
      <w:r w:rsidR="00C9374E">
        <w:rPr>
          <w:iCs/>
          <w:szCs w:val="18"/>
        </w:rPr>
        <w:t xml:space="preserve"> </w:t>
      </w:r>
      <w:r w:rsidR="00540028">
        <w:rPr>
          <w:iCs/>
          <w:szCs w:val="18"/>
        </w:rPr>
        <w:t xml:space="preserve">ns with an average standard deviation of approximately </w:t>
      </w:r>
      <w:r w:rsidR="00C9374E">
        <w:rPr>
          <w:iCs/>
          <w:szCs w:val="18"/>
        </w:rPr>
        <w:t>19</w:t>
      </w:r>
      <w:r w:rsidR="00540028">
        <w:rPr>
          <w:iCs/>
          <w:szCs w:val="18"/>
        </w:rPr>
        <w:t>.</w:t>
      </w:r>
      <w:r w:rsidR="00C9374E">
        <w:rPr>
          <w:iCs/>
          <w:szCs w:val="18"/>
        </w:rPr>
        <w:t>9</w:t>
      </w:r>
      <w:r w:rsidR="00540028">
        <w:rPr>
          <w:iCs/>
          <w:szCs w:val="18"/>
        </w:rPr>
        <w:t xml:space="preserve"> ns. The low standard deviations show that the extreme variations</w:t>
      </w:r>
      <w:r w:rsidR="00C9374E">
        <w:rPr>
          <w:iCs/>
          <w:szCs w:val="18"/>
        </w:rPr>
        <w:t xml:space="preserve"> </w:t>
      </w:r>
      <w:r w:rsidR="00540028">
        <w:rPr>
          <w:iCs/>
          <w:szCs w:val="18"/>
        </w:rPr>
        <w:t>in execution</w:t>
      </w:r>
      <w:r w:rsidR="00C9374E">
        <w:rPr>
          <w:iCs/>
          <w:szCs w:val="18"/>
        </w:rPr>
        <w:t xml:space="preserve"> time </w:t>
      </w:r>
      <w:r w:rsidR="00540028">
        <w:rPr>
          <w:iCs/>
          <w:szCs w:val="18"/>
        </w:rPr>
        <w:t xml:space="preserve">from one allocation size to the next are introduced by the allocation size and not by random effects. </w:t>
      </w:r>
      <w:r w:rsidR="00C9374E">
        <w:rPr>
          <w:iCs/>
          <w:szCs w:val="18"/>
        </w:rPr>
        <w:t xml:space="preserve">Comparison between malloc without zero-initialised memory and malloc with zero-initialised memory show that these variations stem from </w:t>
      </w:r>
      <w:r w:rsidR="00C9374E" w:rsidRPr="00C9374E">
        <w:rPr>
          <w:rStyle w:val="BerichtCodeZchn"/>
        </w:rPr>
        <w:t>Unsafe.setMemory()</w:t>
      </w:r>
      <w:r w:rsidR="00C9374E">
        <w:t>.</w:t>
      </w:r>
      <w:r w:rsidR="00C9374E">
        <w:rPr>
          <w:iCs/>
          <w:szCs w:val="18"/>
        </w:rPr>
        <w:t xml:space="preserve"> </w:t>
      </w:r>
      <w:r w:rsidR="00540028">
        <w:rPr>
          <w:iCs/>
          <w:szCs w:val="18"/>
        </w:rPr>
        <w:t xml:space="preserve">LWJGL and FFMA clearly outperform LUtils up to allocation sizes of approximately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sidR="00540028">
        <w:rPr>
          <w:iCs/>
          <w:szCs w:val="18"/>
        </w:rPr>
        <w:t xml:space="preserve"> bytes. LUtils - using </w:t>
      </w:r>
      <w:r w:rsidR="00540028" w:rsidRPr="00324303">
        <w:rPr>
          <w:rStyle w:val="BerichtCodeZchn"/>
        </w:rPr>
        <w:t>ByteBuffer.allocateDirect()</w:t>
      </w:r>
      <w:r w:rsidR="00540028">
        <w:rPr>
          <w:iCs/>
          <w:szCs w:val="18"/>
        </w:rPr>
        <w:t xml:space="preserve"> - demonstrates execution times ranging from </w:t>
      </w:r>
      <w:r w:rsidR="00C9374E">
        <w:rPr>
          <w:iCs/>
          <w:szCs w:val="18"/>
        </w:rPr>
        <w:t>686</w:t>
      </w:r>
      <w:r w:rsidR="00E10D39">
        <w:rPr>
          <w:iCs/>
          <w:szCs w:val="18"/>
        </w:rPr>
        <w:t xml:space="preserve"> ns</w:t>
      </w:r>
      <w:r w:rsidR="00540028">
        <w:rPr>
          <w:iCs/>
          <w:szCs w:val="18"/>
        </w:rPr>
        <w:t xml:space="preserve"> to </w:t>
      </w:r>
      <w:r w:rsidR="00C9374E" w:rsidRPr="00C9374E">
        <w:rPr>
          <w:iCs/>
          <w:szCs w:val="18"/>
        </w:rPr>
        <w:t>271</w:t>
      </w:r>
      <w:r w:rsidR="00C9374E">
        <w:rPr>
          <w:iCs/>
          <w:szCs w:val="18"/>
        </w:rPr>
        <w:t>,</w:t>
      </w:r>
      <w:r w:rsidR="00C9374E" w:rsidRPr="00C9374E">
        <w:rPr>
          <w:iCs/>
          <w:szCs w:val="18"/>
        </w:rPr>
        <w:t>990</w:t>
      </w:r>
      <w:r w:rsidR="00C9374E">
        <w:rPr>
          <w:iCs/>
          <w:szCs w:val="18"/>
        </w:rPr>
        <w:t xml:space="preserve"> </w:t>
      </w:r>
      <w:r w:rsidR="00540028">
        <w:rPr>
          <w:iCs/>
          <w:szCs w:val="18"/>
        </w:rPr>
        <w:t xml:space="preserve">ns with the largest average standard deviation of </w:t>
      </w:r>
      <w:r w:rsidR="00C9374E">
        <w:rPr>
          <w:iCs/>
          <w:szCs w:val="18"/>
        </w:rPr>
        <w:t>1,365</w:t>
      </w:r>
      <w:r w:rsidR="00540028">
        <w:rPr>
          <w:iCs/>
          <w:szCs w:val="18"/>
        </w:rPr>
        <w:t xml:space="preserve"> ns.</w:t>
      </w:r>
      <w:r w:rsidR="00304153">
        <w:t xml:space="preserve"> </w:t>
      </w:r>
      <w:r w:rsidR="00E10D39">
        <w:t>It is important t</w:t>
      </w:r>
      <w:r w:rsidR="00540028">
        <w:rPr>
          <w:iCs/>
          <w:szCs w:val="18"/>
        </w:rPr>
        <w:t>o mention is that all libraries</w:t>
      </w:r>
      <w:r w:rsidR="005B2F74">
        <w:rPr>
          <w:iCs/>
          <w:szCs w:val="18"/>
        </w:rPr>
        <w:t xml:space="preserve"> demonstrate a linearly increasing execution time</w:t>
      </w:r>
      <w:r w:rsidR="00540028">
        <w:rPr>
          <w:iCs/>
          <w:szCs w:val="18"/>
        </w:rPr>
        <w:t xml:space="preserve">, </w:t>
      </w:r>
      <w:r w:rsidR="00304153">
        <w:rPr>
          <w:iCs/>
          <w:szCs w:val="18"/>
        </w:rPr>
        <w:t>even though</w:t>
      </w:r>
      <w:r w:rsidR="00540028">
        <w:rPr>
          <w:iCs/>
          <w:szCs w:val="18"/>
        </w:rPr>
        <w:t xml:space="preserve"> </w:t>
      </w:r>
      <w:r w:rsidR="00304153">
        <w:rPr>
          <w:iCs/>
          <w:szCs w:val="18"/>
        </w:rPr>
        <w:t>the right</w:t>
      </w:r>
      <w:r w:rsidR="00324303">
        <w:rPr>
          <w:iCs/>
          <w:szCs w:val="18"/>
        </w:rPr>
        <w:t xml:space="preserve"> sub figure wrongfully suggests an exponential increase due to the logarithmic x-axis. </w:t>
      </w:r>
    </w:p>
    <w:p w14:paraId="5184166E" w14:textId="73FAAA1B" w:rsidR="00304153" w:rsidRDefault="00107714" w:rsidP="00324303">
      <w:r>
        <w:t>The</w:t>
      </w:r>
      <w:r w:rsidR="00324303" w:rsidRPr="00324303">
        <w:t xml:space="preserve"> results indicate that native memory allocation</w:t>
      </w:r>
      <w:r w:rsidR="00304153">
        <w:t xml:space="preserve"> of sizes less than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sidR="00304153">
        <w:rPr>
          <w:iCs/>
          <w:szCs w:val="18"/>
        </w:rPr>
        <w:t xml:space="preserve"> bytes is faster</w:t>
      </w:r>
      <w:r w:rsidR="00324303" w:rsidRPr="00324303">
        <w:t xml:space="preserve"> via malloc </w:t>
      </w:r>
      <w:r w:rsidR="002B0C16">
        <w:t>than</w:t>
      </w:r>
      <w:r w:rsidR="00304153">
        <w:t xml:space="preserve"> with</w:t>
      </w:r>
      <w:r w:rsidR="00324303" w:rsidRPr="00324303">
        <w:t xml:space="preserve"> Java-based alternatives. This suggests that replacing the current allocation strategy in LUtils with malloc could yiel</w:t>
      </w:r>
      <w:r w:rsidR="00324303">
        <w:t>d</w:t>
      </w:r>
      <w:r w:rsidR="00324303" w:rsidRPr="00324303">
        <w:t xml:space="preserve"> </w:t>
      </w:r>
      <w:r w:rsidR="002B0C16">
        <w:t xml:space="preserve">to </w:t>
      </w:r>
      <w:r w:rsidR="00324303" w:rsidRPr="00324303">
        <w:t xml:space="preserve">substantial performance improvements, especially when allocating many </w:t>
      </w:r>
      <w:r w:rsidR="00304153">
        <w:t>small</w:t>
      </w:r>
      <w:r w:rsidR="00324303" w:rsidRPr="00324303">
        <w:t xml:space="preserve"> structures.</w:t>
      </w:r>
      <w:r w:rsidR="00304153">
        <w:t xml:space="preserve"> For large (&gt;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sidR="00304153">
        <w:rPr>
          <w:iCs/>
          <w:szCs w:val="18"/>
        </w:rPr>
        <w:t xml:space="preserve"> bytes</w:t>
      </w:r>
      <w:r w:rsidR="00304153">
        <w:t xml:space="preserve">) structures LUtils can fallback to </w:t>
      </w:r>
      <w:r w:rsidR="00304153" w:rsidRPr="00324303">
        <w:rPr>
          <w:rStyle w:val="BerichtCodeZchn"/>
        </w:rPr>
        <w:t>ByteBuffer.allocateDirect()</w:t>
      </w:r>
      <w:r w:rsidR="00304153" w:rsidRPr="00304153">
        <w:t>, which provides a more predictable allocation performance.</w:t>
      </w:r>
      <w:r w:rsidR="00304153">
        <w:t xml:space="preserve"> Alternatively, using malloc provides the additional benefit that filling the memory with </w:t>
      </w:r>
      <w:r w:rsidR="00304153">
        <w:lastRenderedPageBreak/>
        <w:t>zeros is optional</w:t>
      </w:r>
      <w:r w:rsidR="004A1931">
        <w:t xml:space="preserve">. if memory clearing is not required malloc provides an </w:t>
      </w:r>
      <w:r w:rsidR="00304153">
        <w:t xml:space="preserve">almost constant allocation performance ranging from </w:t>
      </w:r>
      <w:r w:rsidR="004A1931">
        <w:t>65</w:t>
      </w:r>
      <w:r w:rsidR="00304153">
        <w:t xml:space="preserve"> </w:t>
      </w:r>
      <w:r w:rsidR="00C9374E">
        <w:t xml:space="preserve">ns </w:t>
      </w:r>
      <w:r w:rsidR="00304153">
        <w:t xml:space="preserve">to </w:t>
      </w:r>
      <w:r w:rsidR="004A1931">
        <w:t>185</w:t>
      </w:r>
      <w:r w:rsidR="00304153">
        <w:t xml:space="preserve"> ns</w:t>
      </w:r>
      <w:r w:rsidR="004A1931">
        <w:t xml:space="preserve"> and a standard deviation of </w:t>
      </w:r>
      <w:r w:rsidR="004A1931" w:rsidRPr="004A1931">
        <w:t>0.09</w:t>
      </w:r>
      <w:r w:rsidR="004A1931">
        <w:t xml:space="preserve"> ns</w:t>
      </w:r>
      <w:r w:rsidR="00304153">
        <w:t xml:space="preserve">. </w:t>
      </w:r>
    </w:p>
    <w:p w14:paraId="4925E0ED" w14:textId="1E8BAB49" w:rsidR="00107714" w:rsidRPr="00107714" w:rsidRDefault="00107714" w:rsidP="00324303">
      <w:r>
        <w:t>To summari</w:t>
      </w:r>
      <w:r w:rsidR="00D56400">
        <w:t>s</w:t>
      </w:r>
      <w:r>
        <w:t xml:space="preserve">e, allocations of sizes less than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Pr>
          <w:iCs/>
          <w:szCs w:val="18"/>
        </w:rPr>
        <w:t xml:space="preserve"> bytes should be done via malloc. Allocation sizes larger than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Pr>
          <w:iCs/>
          <w:szCs w:val="18"/>
        </w:rPr>
        <w:t xml:space="preserve"> bytes should be allocated using </w:t>
      </w:r>
      <w:r w:rsidRPr="00324303">
        <w:rPr>
          <w:rStyle w:val="BerichtCodeZchn"/>
        </w:rPr>
        <w:t>ByteBuffer.allocateDirect()</w:t>
      </w:r>
      <w:r w:rsidRPr="00107714">
        <w:t xml:space="preserve"> unless memory clearing is not required</w:t>
      </w:r>
      <w:r>
        <w:t>. In this case malloc once again provides the best performance.</w:t>
      </w:r>
    </w:p>
    <w:p w14:paraId="699227C0" w14:textId="5E558C0B" w:rsidR="00324303" w:rsidRDefault="00324303" w:rsidP="00324303">
      <w:r>
        <w:t xml:space="preserve">However, even better performance could be achieved if allocations would not happen at all. Especially during render loops which repeatedly allocate the same structures, the allocation time might be a problem. This could be solved by allocating a large chunk of memory </w:t>
      </w:r>
      <w:r w:rsidR="002B0C16">
        <w:t xml:space="preserve">in advance </w:t>
      </w:r>
      <w:r>
        <w:t xml:space="preserve">and using it like a stack. As a matter of </w:t>
      </w:r>
      <w:r w:rsidR="00630C67">
        <w:t>fact,</w:t>
      </w:r>
      <w:r>
        <w:t xml:space="preserve"> this has already been implemented in LUtils and can be used</w:t>
      </w:r>
      <w:r w:rsidR="00630C67">
        <w:t xml:space="preserve"> as seen in </w:t>
      </w:r>
      <w:r w:rsidR="00630C67">
        <w:fldChar w:fldCharType="begin"/>
      </w:r>
      <w:r w:rsidR="00630C67">
        <w:instrText xml:space="preserve"> REF _Ref221289616 \h </w:instrText>
      </w:r>
      <w:r w:rsidR="00630C67">
        <w:fldChar w:fldCharType="separate"/>
      </w:r>
      <w:r w:rsidR="008A128C">
        <w:t xml:space="preserve">Code </w:t>
      </w:r>
      <w:r w:rsidR="008A128C">
        <w:rPr>
          <w:noProof/>
        </w:rPr>
        <w:t>16</w:t>
      </w:r>
      <w:r w:rsidR="00630C67">
        <w:fldChar w:fldCharType="end"/>
      </w:r>
      <w:r w:rsidR="00630C67">
        <w:t>.</w:t>
      </w:r>
    </w:p>
    <w:p w14:paraId="2159665A" w14:textId="77777777" w:rsidR="00324303" w:rsidRPr="006D1E80" w:rsidRDefault="00324303" w:rsidP="00324303">
      <w:pPr>
        <w:pStyle w:val="BerichtCode"/>
        <w:numPr>
          <w:ilvl w:val="0"/>
          <w:numId w:val="78"/>
        </w:numPr>
        <w:rPr>
          <w:color w:val="595959" w:themeColor="text1" w:themeTint="A6"/>
          <w:lang w:val="de-DE"/>
        </w:rPr>
      </w:pPr>
      <w:r w:rsidRPr="006D1E80">
        <w:rPr>
          <w:color w:val="595959" w:themeColor="text1" w:themeTint="A6"/>
          <w:lang w:val="de-DE"/>
        </w:rPr>
        <w:t>// Allocate memory once</w:t>
      </w:r>
    </w:p>
    <w:p w14:paraId="304C87AB" w14:textId="605EB74B" w:rsidR="00630C67" w:rsidRDefault="00324303" w:rsidP="00630C67">
      <w:pPr>
        <w:pStyle w:val="BerichtCode"/>
        <w:numPr>
          <w:ilvl w:val="0"/>
          <w:numId w:val="78"/>
        </w:numPr>
        <w:rPr>
          <w:lang w:val="de-DE"/>
        </w:rPr>
      </w:pPr>
      <w:r w:rsidRPr="00324303">
        <w:rPr>
          <w:lang w:val="de-DE"/>
        </w:rPr>
        <w:t xml:space="preserve">Stack stack = </w:t>
      </w:r>
      <w:r w:rsidRPr="006D1E80">
        <w:rPr>
          <w:color w:val="4472C4" w:themeColor="accent1"/>
          <w:lang w:val="de-DE"/>
        </w:rPr>
        <w:t xml:space="preserve">new </w:t>
      </w:r>
      <w:r w:rsidRPr="00324303">
        <w:rPr>
          <w:lang w:val="de-DE"/>
        </w:rPr>
        <w:t>DirectMemoryStack64();</w:t>
      </w:r>
    </w:p>
    <w:p w14:paraId="7C0B2763" w14:textId="77777777" w:rsidR="00630C67" w:rsidRPr="00630C67" w:rsidRDefault="00630C67" w:rsidP="00630C67">
      <w:pPr>
        <w:pStyle w:val="BerichtCode"/>
        <w:numPr>
          <w:ilvl w:val="0"/>
          <w:numId w:val="78"/>
        </w:numPr>
        <w:rPr>
          <w:lang w:val="de-DE"/>
        </w:rPr>
      </w:pPr>
    </w:p>
    <w:p w14:paraId="180A0584" w14:textId="5E4A5ECB" w:rsidR="00630C67" w:rsidRPr="006D1E80" w:rsidRDefault="00630C67" w:rsidP="00324303">
      <w:pPr>
        <w:pStyle w:val="BerichtCode"/>
        <w:numPr>
          <w:ilvl w:val="0"/>
          <w:numId w:val="78"/>
        </w:numPr>
        <w:rPr>
          <w:color w:val="595959" w:themeColor="text1" w:themeTint="A6"/>
          <w:lang w:val="de-DE"/>
        </w:rPr>
      </w:pPr>
      <w:r w:rsidRPr="006D1E80">
        <w:rPr>
          <w:color w:val="595959" w:themeColor="text1" w:themeTint="A6"/>
          <w:lang w:val="de-DE"/>
        </w:rPr>
        <w:t>// Enter render loop</w:t>
      </w:r>
    </w:p>
    <w:p w14:paraId="24FE109C" w14:textId="4D1ACBD2" w:rsidR="00324303" w:rsidRDefault="00324303" w:rsidP="00324303">
      <w:pPr>
        <w:pStyle w:val="BerichtCode"/>
        <w:numPr>
          <w:ilvl w:val="0"/>
          <w:numId w:val="78"/>
        </w:numPr>
        <w:rPr>
          <w:lang w:val="de-DE"/>
        </w:rPr>
      </w:pPr>
      <w:r w:rsidRPr="006D1E80">
        <w:rPr>
          <w:color w:val="4472C4" w:themeColor="accent1"/>
          <w:lang w:val="de-DE"/>
        </w:rPr>
        <w:t>while</w:t>
      </w:r>
      <w:r w:rsidRPr="00324303">
        <w:rPr>
          <w:lang w:val="de-DE"/>
        </w:rPr>
        <w:t>(</w:t>
      </w:r>
      <w:r w:rsidRPr="006D1E80">
        <w:rPr>
          <w:color w:val="4472C4" w:themeColor="accent1"/>
          <w:lang w:val="de-DE"/>
        </w:rPr>
        <w:t>true</w:t>
      </w:r>
      <w:r w:rsidRPr="00324303">
        <w:rPr>
          <w:lang w:val="de-DE"/>
        </w:rPr>
        <w:t>) {</w:t>
      </w:r>
    </w:p>
    <w:p w14:paraId="108049F3" w14:textId="400E06FC" w:rsidR="00324303" w:rsidRDefault="00324303" w:rsidP="00324303">
      <w:pPr>
        <w:pStyle w:val="BerichtCode"/>
        <w:numPr>
          <w:ilvl w:val="0"/>
          <w:numId w:val="78"/>
        </w:numPr>
        <w:rPr>
          <w:lang w:val="de-DE"/>
        </w:rPr>
      </w:pPr>
      <w:r w:rsidRPr="00324303">
        <w:rPr>
          <w:lang w:val="de-DE"/>
        </w:rPr>
        <w:t xml:space="preserve">    </w:t>
      </w:r>
      <w:r w:rsidRPr="006D1E80">
        <w:rPr>
          <w:color w:val="4472C4" w:themeColor="accent1"/>
          <w:lang w:val="de-DE"/>
        </w:rPr>
        <w:t>try</w:t>
      </w:r>
      <w:r w:rsidRPr="00324303">
        <w:rPr>
          <w:lang w:val="de-DE"/>
        </w:rPr>
        <w:t>(</w:t>
      </w:r>
      <w:r w:rsidRPr="006D1E80">
        <w:rPr>
          <w:color w:val="4472C4" w:themeColor="accent1"/>
          <w:lang w:val="de-DE"/>
        </w:rPr>
        <w:t xml:space="preserve">var </w:t>
      </w:r>
      <w:r w:rsidRPr="00324303">
        <w:rPr>
          <w:lang w:val="de-DE"/>
        </w:rPr>
        <w:t>_ = stack.popPoint()) {</w:t>
      </w:r>
      <w:r w:rsidR="00630C67">
        <w:rPr>
          <w:lang w:val="de-DE"/>
        </w:rPr>
        <w:t xml:space="preserve"> </w:t>
      </w:r>
      <w:r w:rsidR="00630C67" w:rsidRPr="006D1E80">
        <w:rPr>
          <w:color w:val="595959" w:themeColor="text1" w:themeTint="A6"/>
          <w:lang w:val="de-DE"/>
        </w:rPr>
        <w:t>// create</w:t>
      </w:r>
      <w:r w:rsidR="00304153">
        <w:rPr>
          <w:color w:val="595959" w:themeColor="text1" w:themeTint="A6"/>
          <w:lang w:val="de-DE"/>
        </w:rPr>
        <w:t xml:space="preserve"> closeable</w:t>
      </w:r>
      <w:r w:rsidR="00630C67" w:rsidRPr="006D1E80">
        <w:rPr>
          <w:color w:val="595959" w:themeColor="text1" w:themeTint="A6"/>
          <w:lang w:val="de-DE"/>
        </w:rPr>
        <w:t xml:space="preserve"> pop point</w:t>
      </w:r>
    </w:p>
    <w:p w14:paraId="6D4A9569" w14:textId="77777777" w:rsidR="00324303" w:rsidRDefault="00324303" w:rsidP="00324303">
      <w:pPr>
        <w:pStyle w:val="BerichtCode"/>
        <w:numPr>
          <w:ilvl w:val="0"/>
          <w:numId w:val="78"/>
        </w:numPr>
        <w:rPr>
          <w:lang w:val="de-DE"/>
        </w:rPr>
      </w:pPr>
      <w:r w:rsidRPr="00324303">
        <w:rPr>
          <w:lang w:val="de-DE"/>
        </w:rPr>
        <w:t xml:space="preserve">        SmallTestStruct2 aStruct = stack.push(</w:t>
      </w:r>
      <w:r w:rsidRPr="006D1E80">
        <w:rPr>
          <w:color w:val="4472C4" w:themeColor="accent1"/>
          <w:lang w:val="de-DE"/>
        </w:rPr>
        <w:t xml:space="preserve">new </w:t>
      </w:r>
      <w:r w:rsidRPr="00324303">
        <w:rPr>
          <w:lang w:val="de-DE"/>
        </w:rPr>
        <w:t>SmallTestStruct2());</w:t>
      </w:r>
    </w:p>
    <w:p w14:paraId="2C92253D" w14:textId="77777777" w:rsidR="00324303" w:rsidRDefault="00324303" w:rsidP="00324303">
      <w:pPr>
        <w:pStyle w:val="BerichtCode"/>
        <w:numPr>
          <w:ilvl w:val="0"/>
          <w:numId w:val="78"/>
        </w:numPr>
        <w:rPr>
          <w:lang w:val="de-DE"/>
        </w:rPr>
      </w:pPr>
      <w:r w:rsidRPr="00324303">
        <w:rPr>
          <w:lang w:val="de-DE"/>
        </w:rPr>
        <w:t xml:space="preserve">        BBInt1 aInt = stack.pushInt();</w:t>
      </w:r>
    </w:p>
    <w:p w14:paraId="10036B0A" w14:textId="4DD51399" w:rsidR="00630C67" w:rsidRDefault="00630C67" w:rsidP="00324303">
      <w:pPr>
        <w:pStyle w:val="BerichtCode"/>
        <w:numPr>
          <w:ilvl w:val="0"/>
          <w:numId w:val="78"/>
        </w:numPr>
        <w:rPr>
          <w:lang w:val="de-DE"/>
        </w:rPr>
      </w:pPr>
      <w:r>
        <w:rPr>
          <w:lang w:val="de-DE"/>
        </w:rPr>
        <w:t xml:space="preserve">        …</w:t>
      </w:r>
    </w:p>
    <w:p w14:paraId="5C30340A" w14:textId="40451F14" w:rsidR="00324303" w:rsidRDefault="00324303" w:rsidP="00324303">
      <w:pPr>
        <w:pStyle w:val="BerichtCode"/>
        <w:numPr>
          <w:ilvl w:val="0"/>
          <w:numId w:val="78"/>
        </w:numPr>
        <w:rPr>
          <w:lang w:val="de-DE"/>
        </w:rPr>
      </w:pPr>
      <w:r w:rsidRPr="00324303">
        <w:rPr>
          <w:lang w:val="de-DE"/>
        </w:rPr>
        <w:t xml:space="preserve">    } </w:t>
      </w:r>
      <w:r w:rsidRPr="006D1E80">
        <w:rPr>
          <w:color w:val="595959" w:themeColor="text1" w:themeTint="A6"/>
          <w:lang w:val="de-DE"/>
        </w:rPr>
        <w:t xml:space="preserve">// all structures are automatically popped </w:t>
      </w:r>
      <w:r w:rsidR="0028639A">
        <w:rPr>
          <w:color w:val="595959" w:themeColor="text1" w:themeTint="A6"/>
          <w:lang w:val="de-DE"/>
        </w:rPr>
        <w:t>once</w:t>
      </w:r>
      <w:r w:rsidRPr="006D1E80">
        <w:rPr>
          <w:color w:val="595959" w:themeColor="text1" w:themeTint="A6"/>
          <w:lang w:val="de-DE"/>
        </w:rPr>
        <w:t xml:space="preserve"> close</w:t>
      </w:r>
      <w:r w:rsidR="00630C67" w:rsidRPr="006D1E80">
        <w:rPr>
          <w:color w:val="595959" w:themeColor="text1" w:themeTint="A6"/>
          <w:lang w:val="de-DE"/>
        </w:rPr>
        <w:t>()</w:t>
      </w:r>
      <w:r w:rsidRPr="006D1E80">
        <w:rPr>
          <w:color w:val="595959" w:themeColor="text1" w:themeTint="A6"/>
          <w:lang w:val="de-DE"/>
        </w:rPr>
        <w:t xml:space="preserve"> is called.</w:t>
      </w:r>
    </w:p>
    <w:p w14:paraId="38E2DA71" w14:textId="48CF850E" w:rsidR="00324303" w:rsidRPr="00324303" w:rsidRDefault="00324303" w:rsidP="00324303">
      <w:pPr>
        <w:pStyle w:val="BerichtCode"/>
        <w:numPr>
          <w:ilvl w:val="0"/>
          <w:numId w:val="78"/>
        </w:numPr>
        <w:rPr>
          <w:lang w:val="de-DE"/>
        </w:rPr>
      </w:pPr>
      <w:r w:rsidRPr="00324303">
        <w:rPr>
          <w:lang w:val="de-DE"/>
        </w:rPr>
        <w:t>}</w:t>
      </w:r>
    </w:p>
    <w:p w14:paraId="29DD54FE" w14:textId="19A03881" w:rsidR="0028639A" w:rsidRPr="0028639A" w:rsidRDefault="00630C67" w:rsidP="0028639A">
      <w:pPr>
        <w:pStyle w:val="Beschriftung"/>
        <w:rPr>
          <w:vanish/>
        </w:rPr>
      </w:pPr>
      <w:bookmarkStart w:id="166" w:name="_Ref221289616"/>
      <w:bookmarkStart w:id="167" w:name="_Toc223203891"/>
      <w:r>
        <w:t xml:space="preserve">Code </w:t>
      </w:r>
      <w:r>
        <w:fldChar w:fldCharType="begin"/>
      </w:r>
      <w:r>
        <w:instrText xml:space="preserve"> SEQ Code \* ARABIC </w:instrText>
      </w:r>
      <w:r>
        <w:fldChar w:fldCharType="separate"/>
      </w:r>
      <w:r w:rsidR="008A128C">
        <w:rPr>
          <w:noProof/>
        </w:rPr>
        <w:t>16</w:t>
      </w:r>
      <w:r>
        <w:fldChar w:fldCharType="end"/>
      </w:r>
      <w:bookmarkEnd w:id="166"/>
      <w:r>
        <w:t>:</w:t>
      </w:r>
      <w:r>
        <w:tab/>
      </w:r>
      <w:r w:rsidR="0028639A" w:rsidRPr="0028639A">
        <w:t xml:space="preserve">Using </w:t>
      </w:r>
      <w:r w:rsidR="0028639A">
        <w:t>a stack</w:t>
      </w:r>
      <w:r w:rsidR="0028639A" w:rsidRPr="0028639A">
        <w:t xml:space="preserve"> to eliminate per-frame allocations</w:t>
      </w:r>
      <w:bookmarkEnd w:id="167"/>
    </w:p>
    <w:p w14:paraId="6B272C8E" w14:textId="77F963CB" w:rsidR="00324303" w:rsidRPr="00324303" w:rsidRDefault="00D82E47" w:rsidP="00630C67">
      <w:pPr>
        <w:pStyle w:val="Beschriftung"/>
      </w:pPr>
      <w:r>
        <w:t xml:space="preserve">. </w:t>
      </w:r>
      <w:r w:rsidR="00630C67">
        <w:t>Example usage of LUtils</w:t>
      </w:r>
      <w:r w:rsidR="00E10D39">
        <w:t>’</w:t>
      </w:r>
      <w:r w:rsidR="00630C67">
        <w:t xml:space="preserve"> </w:t>
      </w:r>
      <w:r w:rsidR="00E10D39" w:rsidRPr="00E10D39">
        <w:rPr>
          <w:rStyle w:val="BerichtCodeZchn"/>
        </w:rPr>
        <w:t>DirectMemoryStack64</w:t>
      </w:r>
      <w:r w:rsidR="00E10D39">
        <w:rPr>
          <w:lang w:val="de-DE"/>
        </w:rPr>
        <w:t xml:space="preserve"> </w:t>
      </w:r>
      <w:r w:rsidR="00630C67">
        <w:t>to avoid repeated allocations.</w:t>
      </w:r>
    </w:p>
    <w:p w14:paraId="1FECDDC0" w14:textId="40E2603C" w:rsidR="00D149A5" w:rsidRDefault="00ED586E" w:rsidP="00ED586E">
      <w:pPr>
        <w:pStyle w:val="berschrift3"/>
      </w:pPr>
      <w:bookmarkStart w:id="168" w:name="_Toc223203865"/>
      <w:r>
        <w:t>Runtime Structure</w:t>
      </w:r>
      <w:r w:rsidR="00865D02">
        <w:t xml:space="preserve"> Child</w:t>
      </w:r>
      <w:r>
        <w:t xml:space="preserve"> Element Resolution</w:t>
      </w:r>
      <w:bookmarkEnd w:id="168"/>
    </w:p>
    <w:p w14:paraId="6EAF56D1" w14:textId="16F675B2" w:rsidR="00ED586E" w:rsidRDefault="00ED586E" w:rsidP="00ED586E">
      <w:r>
        <w:t xml:space="preserve">A contributor with less than </w:t>
      </w:r>
      <w:r w:rsidR="00206E9C">
        <w:t>15</w:t>
      </w:r>
      <w:r>
        <w:t xml:space="preserve">% in all experiment is the call to </w:t>
      </w:r>
      <w:r w:rsidRPr="00ED586E">
        <w:rPr>
          <w:rStyle w:val="BerichtCodeZchn"/>
        </w:rPr>
        <w:t>ComplexStructure.getChildren()</w:t>
      </w:r>
      <w:r>
        <w:t xml:space="preserve">, which retrieves all structure elements using reflection and stores them into the array called </w:t>
      </w:r>
      <w:r w:rsidRPr="00ED586E">
        <w:rPr>
          <w:rStyle w:val="BerichtCodeZchn"/>
        </w:rPr>
        <w:t>items</w:t>
      </w:r>
      <w:r>
        <w:t>. The optimi</w:t>
      </w:r>
      <w:r w:rsidR="00D56400">
        <w:t>s</w:t>
      </w:r>
      <w:r>
        <w:t xml:space="preserve">ation is already available but must be manually “activated” by the </w:t>
      </w:r>
      <w:r w:rsidR="0057637C">
        <w:t>developer</w:t>
      </w:r>
      <w:r>
        <w:t xml:space="preserve">, by passing all structure elements in the correct order to the </w:t>
      </w:r>
      <w:r w:rsidRPr="00ED586E">
        <w:rPr>
          <w:rStyle w:val="BerichtCodeZchn"/>
        </w:rPr>
        <w:t>init()</w:t>
      </w:r>
      <w:r>
        <w:t xml:space="preserve"> call inside the constructor. This is user error prune and tidies. </w:t>
      </w:r>
      <w:r w:rsidR="00E10D39">
        <w:t>This could be solved by</w:t>
      </w:r>
      <w:r>
        <w:t xml:space="preserve"> provid</w:t>
      </w:r>
      <w:r w:rsidR="00E10D39">
        <w:t>ing</w:t>
      </w:r>
      <w:r>
        <w:t xml:space="preserve"> a structure class generator like LWJGL</w:t>
      </w:r>
      <w:r w:rsidR="002B0C16">
        <w:t>’s Generator</w:t>
      </w:r>
      <w:r>
        <w:t>. This generator could accept the structure definition as input either in C-code or in a domain specific language</w:t>
      </w:r>
      <w:r w:rsidR="00E10D39">
        <w:t xml:space="preserve"> (DSL)</w:t>
      </w:r>
      <w:r>
        <w:t xml:space="preserve">. The output is the generated java class for </w:t>
      </w:r>
      <w:r w:rsidR="002B0C16">
        <w:t>a</w:t>
      </w:r>
      <w:r>
        <w:t xml:space="preserve"> given structure, including the call of </w:t>
      </w:r>
      <w:r w:rsidRPr="00ED586E">
        <w:rPr>
          <w:rStyle w:val="BerichtCodeZchn"/>
        </w:rPr>
        <w:t>init()</w:t>
      </w:r>
      <w:r>
        <w:t xml:space="preserve"> in the constructor with all </w:t>
      </w:r>
      <w:r w:rsidR="00E10D39">
        <w:t xml:space="preserve">structure </w:t>
      </w:r>
      <w:r>
        <w:t xml:space="preserve">elements </w:t>
      </w:r>
      <w:r w:rsidR="00E10D39">
        <w:t xml:space="preserve">passed </w:t>
      </w:r>
      <w:r>
        <w:t>in the correct order.</w:t>
      </w:r>
    </w:p>
    <w:p w14:paraId="1F0953E4" w14:textId="224BADD0" w:rsidR="00ED586E" w:rsidRDefault="00ED586E" w:rsidP="00ED586E">
      <w:r>
        <w:t xml:space="preserve">Additionally, Further investigation reveals that </w:t>
      </w:r>
      <w:r w:rsidR="002B0C16">
        <w:t>said</w:t>
      </w:r>
      <w:r>
        <w:t xml:space="preserve"> array </w:t>
      </w:r>
      <w:r w:rsidRPr="00865D02">
        <w:rPr>
          <w:rStyle w:val="BerichtCodeZchn"/>
        </w:rPr>
        <w:t>items</w:t>
      </w:r>
      <w:r>
        <w:t xml:space="preserve"> is only </w:t>
      </w:r>
      <w:r w:rsidR="00865D02">
        <w:t>required</w:t>
      </w:r>
      <w:r>
        <w:t xml:space="preserve"> to call </w:t>
      </w:r>
      <w:r w:rsidRPr="00ED586E">
        <w:rPr>
          <w:rStyle w:val="BerichtCodeZchn"/>
        </w:rPr>
        <w:t>useBuffer()</w:t>
      </w:r>
      <w:r>
        <w:t xml:space="preserve"> of all</w:t>
      </w:r>
      <w:r w:rsidR="00865D02">
        <w:t xml:space="preserve"> child</w:t>
      </w:r>
      <w:r>
        <w:t xml:space="preserve"> elements when </w:t>
      </w:r>
      <w:r w:rsidRPr="00ED586E">
        <w:rPr>
          <w:rStyle w:val="BerichtCodeZchn"/>
        </w:rPr>
        <w:t>useBuffer()</w:t>
      </w:r>
      <w:r>
        <w:t xml:space="preserve"> of the parent structure is called. This </w:t>
      </w:r>
      <w:r>
        <w:lastRenderedPageBreak/>
        <w:t xml:space="preserve">means that the generator can </w:t>
      </w:r>
      <w:r w:rsidR="00865D02">
        <w:t xml:space="preserve">hardcode the </w:t>
      </w:r>
      <w:r w:rsidR="00865D02" w:rsidRPr="00865D02">
        <w:rPr>
          <w:rStyle w:val="BerichtCodeZchn"/>
        </w:rPr>
        <w:t>useBuffer()</w:t>
      </w:r>
      <w:r w:rsidR="00865D02">
        <w:t xml:space="preserve"> method</w:t>
      </w:r>
      <w:r w:rsidR="002B0C16">
        <w:t xml:space="preserve"> and remove </w:t>
      </w:r>
      <w:r w:rsidR="00865D02">
        <w:t xml:space="preserve">the </w:t>
      </w:r>
      <w:r w:rsidR="00865D02" w:rsidRPr="002B0C16">
        <w:rPr>
          <w:rStyle w:val="BerichtCodeZchn"/>
        </w:rPr>
        <w:t>items</w:t>
      </w:r>
      <w:r w:rsidR="00865D02">
        <w:t xml:space="preserve"> variable resulting in a </w:t>
      </w:r>
      <w:r w:rsidR="002B0C16">
        <w:t>reduction</w:t>
      </w:r>
      <w:r w:rsidR="00865D02">
        <w:t xml:space="preserve"> </w:t>
      </w:r>
      <w:r w:rsidR="00E10D39">
        <w:t>of required Java-Heap memory</w:t>
      </w:r>
      <w:r w:rsidR="00865D02">
        <w:t>.</w:t>
      </w:r>
      <w:r w:rsidR="005D3CA7">
        <w:t xml:space="preserve"> The current</w:t>
      </w:r>
      <w:r w:rsidR="00D10398">
        <w:t xml:space="preserve"> </w:t>
      </w:r>
      <w:r w:rsidR="00D10398" w:rsidRPr="006123FD">
        <w:rPr>
          <w:rStyle w:val="BerichtCodeZchn"/>
        </w:rPr>
        <w:t>useBuffer</w:t>
      </w:r>
      <w:r w:rsidR="002B0C16">
        <w:rPr>
          <w:rStyle w:val="BerichtCodeZchn"/>
        </w:rPr>
        <w:t>()</w:t>
      </w:r>
      <w:r w:rsidR="00D10398">
        <w:t xml:space="preserve"> code seen in </w:t>
      </w:r>
      <w:r w:rsidR="00D10398">
        <w:fldChar w:fldCharType="begin"/>
      </w:r>
      <w:r w:rsidR="00D10398">
        <w:instrText xml:space="preserve"> REF _Ref221207655 \h </w:instrText>
      </w:r>
      <w:r w:rsidR="00D10398">
        <w:fldChar w:fldCharType="separate"/>
      </w:r>
      <w:r w:rsidR="008A128C">
        <w:t xml:space="preserve">Code </w:t>
      </w:r>
      <w:r w:rsidR="008A128C">
        <w:rPr>
          <w:noProof/>
        </w:rPr>
        <w:t>17</w:t>
      </w:r>
      <w:r w:rsidR="00D10398">
        <w:fldChar w:fldCharType="end"/>
      </w:r>
      <w:r w:rsidR="006123FD">
        <w:t xml:space="preserve"> could then look like </w:t>
      </w:r>
      <w:r w:rsidR="006123FD">
        <w:fldChar w:fldCharType="begin"/>
      </w:r>
      <w:r w:rsidR="006123FD">
        <w:instrText xml:space="preserve"> REF _Ref221207659 \h </w:instrText>
      </w:r>
      <w:r w:rsidR="006123FD">
        <w:fldChar w:fldCharType="separate"/>
      </w:r>
      <w:r w:rsidR="008A128C">
        <w:t xml:space="preserve">Code </w:t>
      </w:r>
      <w:r w:rsidR="008A128C">
        <w:rPr>
          <w:noProof/>
        </w:rPr>
        <w:t>18</w:t>
      </w:r>
      <w:r w:rsidR="006123FD">
        <w:fldChar w:fldCharType="end"/>
      </w:r>
      <w:r w:rsidR="006123FD">
        <w:t xml:space="preserve"> for a structure with two elements called </w:t>
      </w:r>
      <w:r w:rsidR="006123FD" w:rsidRPr="006123FD">
        <w:rPr>
          <w:rStyle w:val="BerichtCodeZchn"/>
        </w:rPr>
        <w:t>aFloat</w:t>
      </w:r>
      <w:r w:rsidR="006123FD">
        <w:t xml:space="preserve"> and </w:t>
      </w:r>
      <w:r w:rsidR="006123FD" w:rsidRPr="006123FD">
        <w:rPr>
          <w:rStyle w:val="BerichtCodeZchn"/>
        </w:rPr>
        <w:t>aInt</w:t>
      </w:r>
      <w:r w:rsidR="006123FD">
        <w:t>.</w:t>
      </w:r>
    </w:p>
    <w:p w14:paraId="4389A894" w14:textId="19F43195" w:rsidR="005D3CA7" w:rsidRPr="006D1E80" w:rsidRDefault="005D3CA7" w:rsidP="005D3CA7">
      <w:pPr>
        <w:pStyle w:val="BerichtCode"/>
        <w:numPr>
          <w:ilvl w:val="0"/>
          <w:numId w:val="74"/>
        </w:numPr>
        <w:rPr>
          <w:color w:val="806000" w:themeColor="accent4" w:themeShade="80"/>
          <w:sz w:val="18"/>
          <w:szCs w:val="18"/>
          <w:lang w:val="de-DE"/>
        </w:rPr>
      </w:pPr>
      <w:r w:rsidRPr="006D1E80">
        <w:rPr>
          <w:color w:val="806000" w:themeColor="accent4" w:themeShade="80"/>
          <w:sz w:val="18"/>
          <w:szCs w:val="18"/>
          <w:lang w:val="de-DE"/>
        </w:rPr>
        <w:t>@Override</w:t>
      </w:r>
    </w:p>
    <w:p w14:paraId="393FA182" w14:textId="77777777" w:rsidR="005D3CA7" w:rsidRPr="00D10398" w:rsidRDefault="005D3CA7" w:rsidP="005D3CA7">
      <w:pPr>
        <w:pStyle w:val="BerichtCode"/>
        <w:numPr>
          <w:ilvl w:val="0"/>
          <w:numId w:val="74"/>
        </w:numPr>
        <w:rPr>
          <w:sz w:val="18"/>
          <w:szCs w:val="18"/>
          <w:lang w:val="de-DE"/>
        </w:rPr>
      </w:pPr>
      <w:r w:rsidRPr="006D1E80">
        <w:rPr>
          <w:color w:val="4472C4" w:themeColor="accent1"/>
          <w:sz w:val="18"/>
          <w:szCs w:val="18"/>
          <w:lang w:val="de-DE"/>
        </w:rPr>
        <w:t xml:space="preserve">protected void </w:t>
      </w:r>
      <w:r w:rsidRPr="00D10398">
        <w:rPr>
          <w:sz w:val="18"/>
          <w:szCs w:val="18"/>
          <w:lang w:val="de-DE"/>
        </w:rPr>
        <w:t>useBuffer(</w:t>
      </w:r>
    </w:p>
    <w:p w14:paraId="04A97501" w14:textId="27B3DA6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806000" w:themeColor="accent4" w:themeShade="80"/>
          <w:sz w:val="18"/>
          <w:szCs w:val="18"/>
          <w:lang w:val="de-DE"/>
        </w:rPr>
        <w:t xml:space="preserve">@NotNull </w:t>
      </w:r>
      <w:r w:rsidRPr="00D10398">
        <w:rPr>
          <w:sz w:val="18"/>
          <w:szCs w:val="18"/>
          <w:lang w:val="de-DE"/>
        </w:rPr>
        <w:t xml:space="preserve">Structure </w:t>
      </w:r>
      <w:r w:rsidR="00D10398">
        <w:rPr>
          <w:sz w:val="18"/>
          <w:szCs w:val="18"/>
          <w:lang w:val="de-DE"/>
        </w:rPr>
        <w:t>m</w:t>
      </w:r>
      <w:r w:rsidRPr="00D10398">
        <w:rPr>
          <w:sz w:val="18"/>
          <w:szCs w:val="18"/>
          <w:lang w:val="de-DE"/>
        </w:rPr>
        <w:t>,</w:t>
      </w:r>
      <w:r w:rsidR="00D10398">
        <w:rPr>
          <w:sz w:val="18"/>
          <w:szCs w:val="18"/>
          <w:lang w:val="de-DE"/>
        </w:rPr>
        <w:t xml:space="preserve"> </w:t>
      </w:r>
      <w:r w:rsidR="00D10398" w:rsidRPr="006D1E80">
        <w:rPr>
          <w:color w:val="595959" w:themeColor="text1" w:themeTint="A6"/>
          <w:sz w:val="18"/>
          <w:szCs w:val="18"/>
          <w:lang w:val="de-DE"/>
        </w:rPr>
        <w:t>//mostParentalStructure</w:t>
      </w:r>
    </w:p>
    <w:p w14:paraId="17836C77"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 xml:space="preserve">int </w:t>
      </w:r>
      <w:r w:rsidRPr="00D10398">
        <w:rPr>
          <w:sz w:val="18"/>
          <w:szCs w:val="18"/>
          <w:lang w:val="de-DE"/>
        </w:rPr>
        <w:t>offset,</w:t>
      </w:r>
    </w:p>
    <w:p w14:paraId="4C895BE9"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806000" w:themeColor="accent4" w:themeShade="80"/>
          <w:sz w:val="18"/>
          <w:szCs w:val="18"/>
          <w:lang w:val="de-DE"/>
        </w:rPr>
        <w:t xml:space="preserve">@NotNull </w:t>
      </w:r>
      <w:r w:rsidRPr="00D10398">
        <w:rPr>
          <w:sz w:val="18"/>
          <w:szCs w:val="18"/>
          <w:lang w:val="de-DE"/>
        </w:rPr>
        <w:t>StructureInfo info</w:t>
      </w:r>
    </w:p>
    <w:p w14:paraId="43B7703E"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w:t>
      </w:r>
    </w:p>
    <w:p w14:paraId="243F4054" w14:textId="36F0CEC4"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super</w:t>
      </w:r>
      <w:r w:rsidRPr="00D10398">
        <w:rPr>
          <w:sz w:val="18"/>
          <w:szCs w:val="18"/>
          <w:lang w:val="de-DE"/>
        </w:rPr>
        <w:t>.useBuffer(</w:t>
      </w:r>
      <w:r w:rsidR="00D10398">
        <w:rPr>
          <w:sz w:val="18"/>
          <w:szCs w:val="18"/>
          <w:lang w:val="de-DE"/>
        </w:rPr>
        <w:t>mps</w:t>
      </w:r>
      <w:r w:rsidRPr="00D10398">
        <w:rPr>
          <w:sz w:val="18"/>
          <w:szCs w:val="18"/>
          <w:lang w:val="de-DE"/>
        </w:rPr>
        <w:t>, offset, info);</w:t>
      </w:r>
    </w:p>
    <w:p w14:paraId="67F03D41"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if</w:t>
      </w:r>
      <w:r w:rsidRPr="00D10398">
        <w:rPr>
          <w:sz w:val="18"/>
          <w:szCs w:val="18"/>
          <w:lang w:val="de-DE"/>
        </w:rPr>
        <w:t xml:space="preserve">(items == </w:t>
      </w:r>
      <w:r w:rsidRPr="006D1E80">
        <w:rPr>
          <w:color w:val="4472C4" w:themeColor="accent1"/>
          <w:sz w:val="18"/>
          <w:szCs w:val="18"/>
          <w:lang w:val="de-DE"/>
        </w:rPr>
        <w:t>null</w:t>
      </w:r>
      <w:r w:rsidRPr="00D10398">
        <w:rPr>
          <w:sz w:val="18"/>
          <w:szCs w:val="18"/>
          <w:lang w:val="de-DE"/>
        </w:rPr>
        <w:t>)</w:t>
      </w:r>
    </w:p>
    <w:p w14:paraId="7CAA71F7"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return</w:t>
      </w:r>
      <w:r w:rsidRPr="00D10398">
        <w:rPr>
          <w:sz w:val="18"/>
          <w:szCs w:val="18"/>
          <w:lang w:val="de-DE"/>
        </w:rPr>
        <w:t>;</w:t>
      </w:r>
    </w:p>
    <w:p w14:paraId="125B0F9A"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ComplexStructureInfo cInfo = getInfo();</w:t>
      </w:r>
    </w:p>
    <w:p w14:paraId="0BA87CE2"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StructVarInfo[] childrenInfos = cInfo.getChildrenInfo();</w:t>
      </w:r>
    </w:p>
    <w:p w14:paraId="5BF2ADB2"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int</w:t>
      </w:r>
      <w:r w:rsidRPr="00D10398">
        <w:rPr>
          <w:sz w:val="18"/>
          <w:szCs w:val="18"/>
          <w:lang w:val="de-DE"/>
        </w:rPr>
        <w:t>[] sizes = cInfo.getSizes();</w:t>
      </w:r>
    </w:p>
    <w:p w14:paraId="1A17ABF8" w14:textId="77777777" w:rsidR="005D3CA7" w:rsidRPr="00D10398" w:rsidRDefault="005D3CA7" w:rsidP="005D3CA7">
      <w:pPr>
        <w:pStyle w:val="BerichtCode"/>
        <w:numPr>
          <w:ilvl w:val="0"/>
          <w:numId w:val="74"/>
        </w:numPr>
        <w:rPr>
          <w:sz w:val="18"/>
          <w:szCs w:val="18"/>
          <w:lang w:val="de-DE"/>
        </w:rPr>
      </w:pPr>
    </w:p>
    <w:p w14:paraId="18139D00"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 xml:space="preserve">int </w:t>
      </w:r>
      <w:r w:rsidRPr="00D10398">
        <w:rPr>
          <w:sz w:val="18"/>
          <w:szCs w:val="18"/>
          <w:lang w:val="de-DE"/>
        </w:rPr>
        <w:t xml:space="preserve">position = </w:t>
      </w:r>
      <w:r w:rsidRPr="006D1E80">
        <w:rPr>
          <w:color w:val="4472C4" w:themeColor="accent1"/>
          <w:sz w:val="18"/>
          <w:szCs w:val="18"/>
          <w:lang w:val="de-DE"/>
        </w:rPr>
        <w:t>0</w:t>
      </w:r>
      <w:r w:rsidRPr="00D10398">
        <w:rPr>
          <w:sz w:val="18"/>
          <w:szCs w:val="18"/>
          <w:lang w:val="de-DE"/>
        </w:rPr>
        <w:t>;</w:t>
      </w:r>
    </w:p>
    <w:p w14:paraId="20B75E34" w14:textId="5542102F"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for</w:t>
      </w:r>
      <w:r w:rsidRPr="00D10398">
        <w:rPr>
          <w:sz w:val="18"/>
          <w:szCs w:val="18"/>
          <w:lang w:val="de-DE"/>
        </w:rPr>
        <w:t xml:space="preserve">(int i = </w:t>
      </w:r>
      <w:r w:rsidRPr="006D1E80">
        <w:rPr>
          <w:color w:val="4472C4" w:themeColor="accent1"/>
          <w:sz w:val="18"/>
          <w:szCs w:val="18"/>
          <w:lang w:val="de-DE"/>
        </w:rPr>
        <w:t>0</w:t>
      </w:r>
      <w:r w:rsidRPr="00D10398">
        <w:rPr>
          <w:sz w:val="18"/>
          <w:szCs w:val="18"/>
          <w:lang w:val="de-DE"/>
        </w:rPr>
        <w:t xml:space="preserve">; i &lt; </w:t>
      </w:r>
      <w:r w:rsidRPr="006D1E80">
        <w:rPr>
          <w:color w:val="7030A0"/>
          <w:sz w:val="18"/>
          <w:szCs w:val="18"/>
          <w:lang w:val="de-DE"/>
        </w:rPr>
        <w:t>items</w:t>
      </w:r>
      <w:r w:rsidRPr="00D10398">
        <w:rPr>
          <w:sz w:val="18"/>
          <w:szCs w:val="18"/>
          <w:lang w:val="de-DE"/>
        </w:rPr>
        <w:t>.</w:t>
      </w:r>
      <w:r w:rsidRPr="006D1E80">
        <w:rPr>
          <w:color w:val="7030A0"/>
          <w:sz w:val="18"/>
          <w:szCs w:val="18"/>
          <w:lang w:val="de-DE"/>
        </w:rPr>
        <w:t>length</w:t>
      </w:r>
      <w:r w:rsidRPr="00D10398">
        <w:rPr>
          <w:sz w:val="18"/>
          <w:szCs w:val="18"/>
          <w:lang w:val="de-DE"/>
        </w:rPr>
        <w:t>; i++) {</w:t>
      </w:r>
    </w:p>
    <w:p w14:paraId="4A544381"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position += sizes[i * </w:t>
      </w:r>
      <w:r w:rsidRPr="006D1E80">
        <w:rPr>
          <w:color w:val="4472C4" w:themeColor="accent1"/>
          <w:sz w:val="18"/>
          <w:szCs w:val="18"/>
          <w:lang w:val="de-DE"/>
        </w:rPr>
        <w:t>2</w:t>
      </w:r>
      <w:r w:rsidRPr="00D10398">
        <w:rPr>
          <w:sz w:val="18"/>
          <w:szCs w:val="18"/>
          <w:lang w:val="de-DE"/>
        </w:rPr>
        <w:t>];</w:t>
      </w:r>
    </w:p>
    <w:p w14:paraId="0974096C"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if</w:t>
      </w:r>
      <w:r w:rsidRPr="00D10398">
        <w:rPr>
          <w:sz w:val="18"/>
          <w:szCs w:val="18"/>
          <w:lang w:val="de-DE"/>
        </w:rPr>
        <w:t>(</w:t>
      </w:r>
      <w:r w:rsidRPr="006D1E80">
        <w:rPr>
          <w:color w:val="7030A0"/>
          <w:sz w:val="18"/>
          <w:szCs w:val="18"/>
          <w:lang w:val="de-DE"/>
        </w:rPr>
        <w:t>items</w:t>
      </w:r>
      <w:r w:rsidRPr="00D10398">
        <w:rPr>
          <w:sz w:val="18"/>
          <w:szCs w:val="18"/>
          <w:lang w:val="de-DE"/>
        </w:rPr>
        <w:t xml:space="preserve">[i] != </w:t>
      </w:r>
      <w:r w:rsidRPr="006D1E80">
        <w:rPr>
          <w:color w:val="4472C4" w:themeColor="accent1"/>
          <w:sz w:val="18"/>
          <w:szCs w:val="18"/>
          <w:lang w:val="de-DE"/>
        </w:rPr>
        <w:t>null</w:t>
      </w:r>
      <w:r w:rsidRPr="00D10398">
        <w:rPr>
          <w:sz w:val="18"/>
          <w:szCs w:val="18"/>
          <w:lang w:val="de-DE"/>
        </w:rPr>
        <w:t>)</w:t>
      </w:r>
    </w:p>
    <w:p w14:paraId="18D58CCC" w14:textId="4CEFA5B1" w:rsidR="005D3CA7" w:rsidRPr="00D10398" w:rsidRDefault="005D3CA7" w:rsidP="00D10398">
      <w:pPr>
        <w:pStyle w:val="BerichtCode"/>
        <w:numPr>
          <w:ilvl w:val="0"/>
          <w:numId w:val="74"/>
        </w:numPr>
        <w:rPr>
          <w:sz w:val="18"/>
          <w:szCs w:val="18"/>
          <w:lang w:val="de-DE"/>
        </w:rPr>
      </w:pPr>
      <w:r w:rsidRPr="00D10398">
        <w:rPr>
          <w:sz w:val="18"/>
          <w:szCs w:val="18"/>
          <w:lang w:val="de-DE"/>
        </w:rPr>
        <w:t xml:space="preserve">            </w:t>
      </w:r>
      <w:r w:rsidRPr="006D1E80">
        <w:rPr>
          <w:color w:val="7030A0"/>
          <w:sz w:val="18"/>
          <w:szCs w:val="18"/>
          <w:lang w:val="de-DE"/>
        </w:rPr>
        <w:t>items</w:t>
      </w:r>
      <w:r w:rsidRPr="00D10398">
        <w:rPr>
          <w:sz w:val="18"/>
          <w:szCs w:val="18"/>
          <w:lang w:val="de-DE"/>
        </w:rPr>
        <w:t>[i].useBuffer(</w:t>
      </w:r>
      <w:r w:rsidR="00D10398">
        <w:rPr>
          <w:sz w:val="18"/>
          <w:szCs w:val="18"/>
          <w:lang w:val="de-DE"/>
        </w:rPr>
        <w:t>m</w:t>
      </w:r>
      <w:r w:rsidRPr="00D10398">
        <w:rPr>
          <w:sz w:val="18"/>
          <w:szCs w:val="18"/>
          <w:lang w:val="de-DE"/>
        </w:rPr>
        <w:t>, offset</w:t>
      </w:r>
      <w:r w:rsidR="00D10398">
        <w:rPr>
          <w:sz w:val="18"/>
          <w:szCs w:val="18"/>
          <w:lang w:val="de-DE"/>
        </w:rPr>
        <w:t xml:space="preserve"> </w:t>
      </w:r>
      <w:r w:rsidRPr="00D10398">
        <w:rPr>
          <w:sz w:val="18"/>
          <w:szCs w:val="18"/>
          <w:lang w:val="de-DE"/>
        </w:rPr>
        <w:t>+</w:t>
      </w:r>
      <w:r w:rsidR="00D10398">
        <w:rPr>
          <w:sz w:val="18"/>
          <w:szCs w:val="18"/>
          <w:lang w:val="de-DE"/>
        </w:rPr>
        <w:t xml:space="preserve"> </w:t>
      </w:r>
      <w:r w:rsidRPr="00D10398">
        <w:rPr>
          <w:sz w:val="18"/>
          <w:szCs w:val="18"/>
          <w:lang w:val="de-DE"/>
        </w:rPr>
        <w:t>position</w:t>
      </w:r>
      <w:r w:rsidR="00D10398" w:rsidRPr="00D10398">
        <w:rPr>
          <w:sz w:val="18"/>
          <w:szCs w:val="18"/>
          <w:lang w:val="de-DE"/>
        </w:rPr>
        <w:t xml:space="preserve"> </w:t>
      </w:r>
      <w:r w:rsidRPr="00D10398">
        <w:rPr>
          <w:sz w:val="18"/>
          <w:szCs w:val="18"/>
          <w:lang w:val="de-DE"/>
        </w:rPr>
        <w:t>childrenInfos[i].getInfo());</w:t>
      </w:r>
    </w:p>
    <w:p w14:paraId="771226BF"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position += sizes[i * </w:t>
      </w:r>
      <w:r w:rsidRPr="006D1E80">
        <w:rPr>
          <w:color w:val="4472C4" w:themeColor="accent1"/>
          <w:sz w:val="18"/>
          <w:szCs w:val="18"/>
          <w:lang w:val="de-DE"/>
        </w:rPr>
        <w:t>2</w:t>
      </w:r>
      <w:r w:rsidRPr="00D10398">
        <w:rPr>
          <w:sz w:val="18"/>
          <w:szCs w:val="18"/>
          <w:lang w:val="de-DE"/>
        </w:rPr>
        <w:t xml:space="preserve"> + </w:t>
      </w:r>
      <w:r w:rsidRPr="006D1E80">
        <w:rPr>
          <w:color w:val="4472C4" w:themeColor="accent1"/>
          <w:sz w:val="18"/>
          <w:szCs w:val="18"/>
          <w:lang w:val="de-DE"/>
        </w:rPr>
        <w:t>1</w:t>
      </w:r>
      <w:r w:rsidRPr="00D10398">
        <w:rPr>
          <w:sz w:val="18"/>
          <w:szCs w:val="18"/>
          <w:lang w:val="de-DE"/>
        </w:rPr>
        <w:t>];</w:t>
      </w:r>
    </w:p>
    <w:p w14:paraId="4CBE87CF"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p>
    <w:p w14:paraId="5B8D78C4" w14:textId="504A4825" w:rsidR="005D3CA7" w:rsidRPr="00D10398" w:rsidRDefault="005D3CA7" w:rsidP="005D3CA7">
      <w:pPr>
        <w:pStyle w:val="BerichtCode"/>
        <w:numPr>
          <w:ilvl w:val="0"/>
          <w:numId w:val="74"/>
        </w:numPr>
        <w:rPr>
          <w:sz w:val="18"/>
          <w:szCs w:val="18"/>
          <w:lang w:val="de-DE"/>
        </w:rPr>
      </w:pPr>
      <w:r w:rsidRPr="00D10398">
        <w:rPr>
          <w:sz w:val="18"/>
          <w:szCs w:val="18"/>
          <w:lang w:val="de-DE"/>
        </w:rPr>
        <w:t>}</w:t>
      </w:r>
    </w:p>
    <w:p w14:paraId="4F230B21" w14:textId="7EF3250B" w:rsidR="00351F97" w:rsidRPr="0028639A" w:rsidRDefault="00D10398" w:rsidP="00351F97">
      <w:pPr>
        <w:pStyle w:val="Beschriftung"/>
        <w:rPr>
          <w:vanish/>
        </w:rPr>
      </w:pPr>
      <w:bookmarkStart w:id="169" w:name="_Ref221207655"/>
      <w:bookmarkStart w:id="170" w:name="_Toc223203892"/>
      <w:r>
        <w:t xml:space="preserve">Code </w:t>
      </w:r>
      <w:r>
        <w:fldChar w:fldCharType="begin"/>
      </w:r>
      <w:r>
        <w:instrText xml:space="preserve"> SEQ Code \* ARABIC </w:instrText>
      </w:r>
      <w:r>
        <w:fldChar w:fldCharType="separate"/>
      </w:r>
      <w:r w:rsidR="008A128C">
        <w:rPr>
          <w:noProof/>
        </w:rPr>
        <w:t>17</w:t>
      </w:r>
      <w:r>
        <w:fldChar w:fldCharType="end"/>
      </w:r>
      <w:bookmarkEnd w:id="169"/>
      <w:r>
        <w:t>:</w:t>
      </w:r>
      <w:r>
        <w:tab/>
        <w:t xml:space="preserve">LUtils current code of the </w:t>
      </w:r>
      <w:r w:rsidRPr="00D10398">
        <w:rPr>
          <w:rStyle w:val="BerichtCodeZchn"/>
        </w:rPr>
        <w:t>useBuffer</w:t>
      </w:r>
      <w:r w:rsidR="0028639A">
        <w:rPr>
          <w:rStyle w:val="BerichtCodeZchn"/>
        </w:rPr>
        <w:t>()</w:t>
      </w:r>
      <w:r>
        <w:t xml:space="preserve"> method</w:t>
      </w:r>
      <w:bookmarkEnd w:id="170"/>
    </w:p>
    <w:p w14:paraId="3934916D" w14:textId="0E6ECB0E" w:rsidR="005D3CA7" w:rsidRDefault="00D10398" w:rsidP="00D10398">
      <w:pPr>
        <w:pStyle w:val="Beschriftung"/>
      </w:pPr>
      <w:r>
        <w:t xml:space="preserve"> of a </w:t>
      </w:r>
      <w:r w:rsidRPr="00D10398">
        <w:rPr>
          <w:rStyle w:val="BerichtCodeZchn"/>
        </w:rPr>
        <w:t>ComplexStructure</w:t>
      </w:r>
      <w:r>
        <w:t xml:space="preserve">. It calls </w:t>
      </w:r>
      <w:r w:rsidRPr="00D10398">
        <w:rPr>
          <w:rStyle w:val="BerichtCodeZchn"/>
        </w:rPr>
        <w:t>useBuffer</w:t>
      </w:r>
      <w:r>
        <w:t xml:space="preserve"> of every child element.</w:t>
      </w:r>
    </w:p>
    <w:p w14:paraId="12C39389" w14:textId="77777777" w:rsidR="005D3CA7" w:rsidRPr="006D1E80" w:rsidRDefault="005D3CA7" w:rsidP="006D1E80">
      <w:pPr>
        <w:pStyle w:val="BerichtCode"/>
        <w:numPr>
          <w:ilvl w:val="0"/>
          <w:numId w:val="101"/>
        </w:numPr>
        <w:rPr>
          <w:color w:val="806000" w:themeColor="accent4" w:themeShade="80"/>
          <w:lang w:val="de-DE"/>
        </w:rPr>
      </w:pPr>
      <w:r w:rsidRPr="006D1E80">
        <w:rPr>
          <w:color w:val="806000" w:themeColor="accent4" w:themeShade="80"/>
          <w:lang w:val="de-DE"/>
        </w:rPr>
        <w:t>@Override</w:t>
      </w:r>
    </w:p>
    <w:p w14:paraId="73FF9FFF" w14:textId="77777777" w:rsidR="005D3CA7" w:rsidRDefault="005D3CA7" w:rsidP="005D3CA7">
      <w:pPr>
        <w:pStyle w:val="BerichtCode"/>
        <w:numPr>
          <w:ilvl w:val="0"/>
          <w:numId w:val="74"/>
        </w:numPr>
        <w:rPr>
          <w:lang w:val="de-DE"/>
        </w:rPr>
      </w:pPr>
      <w:r w:rsidRPr="006D1E80">
        <w:rPr>
          <w:color w:val="4472C4" w:themeColor="accent1"/>
          <w:lang w:val="de-DE"/>
        </w:rPr>
        <w:t xml:space="preserve">protected void </w:t>
      </w:r>
      <w:r w:rsidRPr="005D3CA7">
        <w:rPr>
          <w:lang w:val="de-DE"/>
        </w:rPr>
        <w:t>useBuffer(</w:t>
      </w:r>
    </w:p>
    <w:p w14:paraId="6EA5EB66" w14:textId="77777777" w:rsidR="00D10398" w:rsidRPr="00D10398" w:rsidRDefault="005D3CA7" w:rsidP="00D10398">
      <w:pPr>
        <w:pStyle w:val="BerichtCode"/>
        <w:numPr>
          <w:ilvl w:val="0"/>
          <w:numId w:val="74"/>
        </w:numPr>
        <w:rPr>
          <w:sz w:val="18"/>
          <w:szCs w:val="18"/>
          <w:lang w:val="de-DE"/>
        </w:rPr>
      </w:pPr>
      <w:r w:rsidRPr="00D10398">
        <w:rPr>
          <w:lang w:val="de-DE"/>
        </w:rPr>
        <w:t xml:space="preserve">        </w:t>
      </w:r>
      <w:r w:rsidRPr="006D1E80">
        <w:rPr>
          <w:color w:val="806000" w:themeColor="accent4" w:themeShade="80"/>
          <w:lang w:val="de-DE"/>
        </w:rPr>
        <w:t xml:space="preserve">@NotNull </w:t>
      </w:r>
      <w:r w:rsidRPr="00D10398">
        <w:rPr>
          <w:lang w:val="de-DE"/>
        </w:rPr>
        <w:t xml:space="preserve">Structure </w:t>
      </w:r>
      <w:r w:rsidR="00D10398" w:rsidRPr="00D10398">
        <w:rPr>
          <w:lang w:val="de-DE"/>
        </w:rPr>
        <w:t>m</w:t>
      </w:r>
      <w:r w:rsidR="00D10398" w:rsidRPr="00D10398">
        <w:rPr>
          <w:sz w:val="18"/>
          <w:szCs w:val="18"/>
          <w:lang w:val="de-DE"/>
        </w:rPr>
        <w:t>,</w:t>
      </w:r>
      <w:r w:rsidR="00D10398">
        <w:rPr>
          <w:sz w:val="18"/>
          <w:szCs w:val="18"/>
          <w:lang w:val="de-DE"/>
        </w:rPr>
        <w:t xml:space="preserve"> //mostParentalStructure</w:t>
      </w:r>
    </w:p>
    <w:p w14:paraId="00140A9F" w14:textId="6E4489AF" w:rsidR="005D3CA7" w:rsidRPr="00D10398" w:rsidRDefault="005D3CA7" w:rsidP="00847AF1">
      <w:pPr>
        <w:pStyle w:val="BerichtCode"/>
        <w:numPr>
          <w:ilvl w:val="0"/>
          <w:numId w:val="74"/>
        </w:numPr>
        <w:rPr>
          <w:lang w:val="de-DE"/>
        </w:rPr>
      </w:pPr>
      <w:r w:rsidRPr="00D10398">
        <w:rPr>
          <w:lang w:val="de-DE"/>
        </w:rPr>
        <w:t xml:space="preserve">        </w:t>
      </w:r>
      <w:r w:rsidRPr="006D1E80">
        <w:rPr>
          <w:color w:val="4472C4" w:themeColor="accent1"/>
          <w:lang w:val="de-DE"/>
        </w:rPr>
        <w:t xml:space="preserve">int </w:t>
      </w:r>
      <w:r w:rsidRPr="00D10398">
        <w:rPr>
          <w:lang w:val="de-DE"/>
        </w:rPr>
        <w:t>offset,</w:t>
      </w:r>
    </w:p>
    <w:p w14:paraId="1BE838C0" w14:textId="77777777" w:rsidR="005D3CA7" w:rsidRDefault="005D3CA7" w:rsidP="005D3CA7">
      <w:pPr>
        <w:pStyle w:val="BerichtCode"/>
        <w:numPr>
          <w:ilvl w:val="0"/>
          <w:numId w:val="74"/>
        </w:numPr>
        <w:rPr>
          <w:lang w:val="de-DE"/>
        </w:rPr>
      </w:pPr>
      <w:r w:rsidRPr="005D3CA7">
        <w:rPr>
          <w:lang w:val="de-DE"/>
        </w:rPr>
        <w:t xml:space="preserve">        </w:t>
      </w:r>
      <w:r w:rsidRPr="006D1E80">
        <w:rPr>
          <w:color w:val="806000" w:themeColor="accent4" w:themeShade="80"/>
          <w:lang w:val="de-DE"/>
        </w:rPr>
        <w:t xml:space="preserve">@NotNull </w:t>
      </w:r>
      <w:r w:rsidRPr="005D3CA7">
        <w:rPr>
          <w:lang w:val="de-DE"/>
        </w:rPr>
        <w:t>StructureInfo info</w:t>
      </w:r>
    </w:p>
    <w:p w14:paraId="36D5E010" w14:textId="77777777" w:rsidR="005D3CA7" w:rsidRDefault="005D3CA7" w:rsidP="005D3CA7">
      <w:pPr>
        <w:pStyle w:val="BerichtCode"/>
        <w:numPr>
          <w:ilvl w:val="0"/>
          <w:numId w:val="74"/>
        </w:numPr>
        <w:rPr>
          <w:lang w:val="de-DE"/>
        </w:rPr>
      </w:pPr>
      <w:r w:rsidRPr="005D3CA7">
        <w:rPr>
          <w:lang w:val="de-DE"/>
        </w:rPr>
        <w:t>) {</w:t>
      </w:r>
    </w:p>
    <w:p w14:paraId="4601A3C6" w14:textId="0B6E2D14" w:rsidR="005D3CA7" w:rsidRDefault="005D3CA7" w:rsidP="005D3CA7">
      <w:pPr>
        <w:pStyle w:val="BerichtCode"/>
        <w:numPr>
          <w:ilvl w:val="0"/>
          <w:numId w:val="74"/>
        </w:numPr>
        <w:rPr>
          <w:lang w:val="de-DE"/>
        </w:rPr>
      </w:pPr>
      <w:r w:rsidRPr="005D3CA7">
        <w:rPr>
          <w:lang w:val="de-DE"/>
        </w:rPr>
        <w:t xml:space="preserve">    </w:t>
      </w:r>
      <w:r w:rsidRPr="006D1E80">
        <w:rPr>
          <w:color w:val="4472C4" w:themeColor="accent1"/>
          <w:lang w:val="de-DE"/>
        </w:rPr>
        <w:t>super</w:t>
      </w:r>
      <w:r w:rsidRPr="005D3CA7">
        <w:rPr>
          <w:lang w:val="de-DE"/>
        </w:rPr>
        <w:t>.useBuffer(</w:t>
      </w:r>
      <w:r w:rsidR="00D10398" w:rsidRPr="00D10398">
        <w:rPr>
          <w:lang w:val="de-DE"/>
        </w:rPr>
        <w:t>m</w:t>
      </w:r>
      <w:r w:rsidRPr="005D3CA7">
        <w:rPr>
          <w:lang w:val="de-DE"/>
        </w:rPr>
        <w:t>, offset, info);</w:t>
      </w:r>
    </w:p>
    <w:p w14:paraId="18FA0D04" w14:textId="77777777" w:rsidR="005D3CA7" w:rsidRDefault="005D3CA7" w:rsidP="005D3CA7">
      <w:pPr>
        <w:pStyle w:val="BerichtCode"/>
        <w:numPr>
          <w:ilvl w:val="0"/>
          <w:numId w:val="74"/>
        </w:numPr>
        <w:rPr>
          <w:lang w:val="de-DE"/>
        </w:rPr>
      </w:pPr>
      <w:r w:rsidRPr="005D3CA7">
        <w:rPr>
          <w:lang w:val="de-DE"/>
        </w:rPr>
        <w:t xml:space="preserve">    ComplexStructureInfo cInfo = getInfo();</w:t>
      </w:r>
    </w:p>
    <w:p w14:paraId="4BD21C55" w14:textId="77777777" w:rsidR="005D3CA7" w:rsidRDefault="005D3CA7" w:rsidP="005D3CA7">
      <w:pPr>
        <w:pStyle w:val="BerichtCode"/>
        <w:numPr>
          <w:ilvl w:val="0"/>
          <w:numId w:val="74"/>
        </w:numPr>
        <w:rPr>
          <w:lang w:val="de-DE"/>
        </w:rPr>
      </w:pPr>
      <w:r w:rsidRPr="005D3CA7">
        <w:rPr>
          <w:lang w:val="de-DE"/>
        </w:rPr>
        <w:t xml:space="preserve">    StructVarInfo[] childrenInfos = cInfo.getChildrenInfo();</w:t>
      </w:r>
    </w:p>
    <w:p w14:paraId="5695C677" w14:textId="77777777" w:rsidR="005D3CA7" w:rsidRDefault="005D3CA7" w:rsidP="005D3CA7">
      <w:pPr>
        <w:pStyle w:val="BerichtCode"/>
        <w:numPr>
          <w:ilvl w:val="0"/>
          <w:numId w:val="74"/>
        </w:numPr>
        <w:rPr>
          <w:lang w:val="de-DE"/>
        </w:rPr>
      </w:pPr>
      <w:r w:rsidRPr="005D3CA7">
        <w:rPr>
          <w:lang w:val="de-DE"/>
        </w:rPr>
        <w:t xml:space="preserve">    </w:t>
      </w:r>
      <w:r w:rsidRPr="006D1E80">
        <w:rPr>
          <w:color w:val="4472C4" w:themeColor="accent1"/>
          <w:lang w:val="de-DE"/>
        </w:rPr>
        <w:t>int</w:t>
      </w:r>
      <w:r w:rsidRPr="005D3CA7">
        <w:rPr>
          <w:lang w:val="de-DE"/>
        </w:rPr>
        <w:t>[] sizes = cInfo.getSizes();</w:t>
      </w:r>
    </w:p>
    <w:p w14:paraId="4AEB980D" w14:textId="77777777" w:rsidR="005D3CA7" w:rsidRDefault="005D3CA7" w:rsidP="005D3CA7">
      <w:pPr>
        <w:pStyle w:val="BerichtCode"/>
        <w:numPr>
          <w:ilvl w:val="0"/>
          <w:numId w:val="74"/>
        </w:numPr>
        <w:rPr>
          <w:lang w:val="de-DE"/>
        </w:rPr>
      </w:pPr>
    </w:p>
    <w:p w14:paraId="4B34F5E0" w14:textId="75D1C428" w:rsidR="005D3CA7" w:rsidRDefault="005D3CA7" w:rsidP="005D3CA7">
      <w:pPr>
        <w:pStyle w:val="BerichtCode"/>
        <w:numPr>
          <w:ilvl w:val="0"/>
          <w:numId w:val="74"/>
        </w:numPr>
        <w:rPr>
          <w:lang w:val="de-DE"/>
        </w:rPr>
      </w:pPr>
      <w:r w:rsidRPr="005D3CA7">
        <w:rPr>
          <w:lang w:val="de-DE"/>
        </w:rPr>
        <w:t xml:space="preserve">    </w:t>
      </w:r>
      <w:r w:rsidRPr="006D1E80">
        <w:rPr>
          <w:color w:val="4472C4" w:themeColor="accent1"/>
          <w:lang w:val="de-DE"/>
        </w:rPr>
        <w:t xml:space="preserve">int </w:t>
      </w:r>
      <w:r w:rsidRPr="005D3CA7">
        <w:rPr>
          <w:lang w:val="de-DE"/>
        </w:rPr>
        <w:t xml:space="preserve">position = </w:t>
      </w:r>
      <w:r>
        <w:rPr>
          <w:lang w:val="de-DE"/>
        </w:rPr>
        <w:t>sizes[</w:t>
      </w:r>
      <w:r w:rsidRPr="006D1E80">
        <w:rPr>
          <w:color w:val="4472C4" w:themeColor="accent1"/>
          <w:lang w:val="de-DE"/>
        </w:rPr>
        <w:t>0</w:t>
      </w:r>
      <w:r>
        <w:rPr>
          <w:lang w:val="de-DE"/>
        </w:rPr>
        <w:t>]</w:t>
      </w:r>
      <w:r w:rsidRPr="005D3CA7">
        <w:rPr>
          <w:lang w:val="de-DE"/>
        </w:rPr>
        <w:t>;</w:t>
      </w:r>
    </w:p>
    <w:p w14:paraId="3BDC04AF" w14:textId="403C159B" w:rsidR="005D3CA7" w:rsidRDefault="005D3CA7" w:rsidP="00D10398">
      <w:pPr>
        <w:pStyle w:val="BerichtCode"/>
        <w:numPr>
          <w:ilvl w:val="0"/>
          <w:numId w:val="74"/>
        </w:numPr>
        <w:rPr>
          <w:lang w:val="de-DE"/>
        </w:rPr>
      </w:pPr>
      <w:r>
        <w:rPr>
          <w:lang w:val="de-DE"/>
        </w:rPr>
        <w:t xml:space="preserve">    </w:t>
      </w:r>
      <w:r w:rsidRPr="006D1E80">
        <w:rPr>
          <w:color w:val="7030A0"/>
          <w:lang w:val="de-DE"/>
        </w:rPr>
        <w:t>aFloat</w:t>
      </w:r>
      <w:r>
        <w:rPr>
          <w:lang w:val="de-DE"/>
        </w:rPr>
        <w:t>.useBuffer(</w:t>
      </w:r>
      <w:r w:rsidR="00D10398" w:rsidRPr="00D10398">
        <w:rPr>
          <w:lang w:val="de-DE"/>
        </w:rPr>
        <w:t>m</w:t>
      </w:r>
      <w:r>
        <w:rPr>
          <w:lang w:val="de-DE"/>
        </w:rPr>
        <w:t xml:space="preserve">, </w:t>
      </w:r>
      <w:r w:rsidRPr="00AA7DE8">
        <w:rPr>
          <w:color w:val="7030A0"/>
          <w:lang w:val="de-DE"/>
        </w:rPr>
        <w:t xml:space="preserve">offset </w:t>
      </w:r>
      <w:r w:rsidRPr="005D3CA7">
        <w:rPr>
          <w:lang w:val="de-DE"/>
        </w:rPr>
        <w:t>+ position</w:t>
      </w:r>
      <w:r>
        <w:rPr>
          <w:lang w:val="de-DE"/>
        </w:rPr>
        <w:t>,</w:t>
      </w:r>
      <w:r w:rsidR="00D10398">
        <w:rPr>
          <w:lang w:val="de-DE"/>
        </w:rPr>
        <w:t xml:space="preserve"> </w:t>
      </w:r>
      <w:r w:rsidRPr="00D10398">
        <w:rPr>
          <w:lang w:val="de-DE"/>
        </w:rPr>
        <w:t>childrenInfos[</w:t>
      </w:r>
      <w:r w:rsidRPr="006D1E80">
        <w:rPr>
          <w:color w:val="4472C4" w:themeColor="accent1"/>
          <w:lang w:val="de-DE"/>
        </w:rPr>
        <w:t>0</w:t>
      </w:r>
      <w:r w:rsidRPr="00D10398">
        <w:rPr>
          <w:lang w:val="de-DE"/>
        </w:rPr>
        <w:t>].getInfo());</w:t>
      </w:r>
    </w:p>
    <w:p w14:paraId="47574EC0" w14:textId="12587457" w:rsidR="00D10398" w:rsidRDefault="00D10398" w:rsidP="00D10398">
      <w:pPr>
        <w:pStyle w:val="BerichtCode"/>
        <w:numPr>
          <w:ilvl w:val="0"/>
          <w:numId w:val="74"/>
        </w:numPr>
        <w:rPr>
          <w:lang w:val="de-DE"/>
        </w:rPr>
      </w:pPr>
      <w:r>
        <w:rPr>
          <w:lang w:val="de-DE"/>
        </w:rPr>
        <w:t xml:space="preserve">    position += sizes[</w:t>
      </w:r>
      <w:r w:rsidRPr="006D1E80">
        <w:rPr>
          <w:color w:val="4472C4" w:themeColor="accent1"/>
          <w:lang w:val="de-DE"/>
        </w:rPr>
        <w:t>1</w:t>
      </w:r>
      <w:r>
        <w:rPr>
          <w:lang w:val="de-DE"/>
        </w:rPr>
        <w:t>] + sizes[</w:t>
      </w:r>
      <w:r w:rsidRPr="006D1E80">
        <w:rPr>
          <w:color w:val="4472C4" w:themeColor="accent1"/>
          <w:lang w:val="de-DE"/>
        </w:rPr>
        <w:t>2</w:t>
      </w:r>
      <w:r>
        <w:rPr>
          <w:lang w:val="de-DE"/>
        </w:rPr>
        <w:t>]</w:t>
      </w:r>
      <w:r w:rsidR="006D1E80">
        <w:rPr>
          <w:lang w:val="de-DE"/>
        </w:rPr>
        <w:t>;</w:t>
      </w:r>
    </w:p>
    <w:p w14:paraId="41B1984A" w14:textId="17886CBE" w:rsidR="005D3CA7" w:rsidRPr="00D10398" w:rsidRDefault="00D10398" w:rsidP="00D10398">
      <w:pPr>
        <w:pStyle w:val="BerichtCode"/>
        <w:numPr>
          <w:ilvl w:val="0"/>
          <w:numId w:val="74"/>
        </w:numPr>
        <w:rPr>
          <w:lang w:val="de-DE"/>
        </w:rPr>
      </w:pPr>
      <w:r>
        <w:rPr>
          <w:lang w:val="de-DE"/>
        </w:rPr>
        <w:t xml:space="preserve">    </w:t>
      </w:r>
      <w:r w:rsidRPr="006D1E80">
        <w:rPr>
          <w:color w:val="7030A0"/>
          <w:lang w:val="de-DE"/>
        </w:rPr>
        <w:t>aInt</w:t>
      </w:r>
      <w:r>
        <w:rPr>
          <w:lang w:val="de-DE"/>
        </w:rPr>
        <w:t>.useBuffer(</w:t>
      </w:r>
      <w:r w:rsidRPr="00D10398">
        <w:rPr>
          <w:lang w:val="de-DE"/>
        </w:rPr>
        <w:t>m</w:t>
      </w:r>
      <w:r>
        <w:rPr>
          <w:lang w:val="de-DE"/>
        </w:rPr>
        <w:t xml:space="preserve">, </w:t>
      </w:r>
      <w:r w:rsidRPr="009D5661">
        <w:rPr>
          <w:color w:val="7030A0"/>
          <w:lang w:val="de-DE"/>
        </w:rPr>
        <w:t xml:space="preserve">offset </w:t>
      </w:r>
      <w:r w:rsidRPr="005D3CA7">
        <w:rPr>
          <w:lang w:val="de-DE"/>
        </w:rPr>
        <w:t>+ position</w:t>
      </w:r>
      <w:r>
        <w:rPr>
          <w:lang w:val="de-DE"/>
        </w:rPr>
        <w:t xml:space="preserve">, </w:t>
      </w:r>
      <w:r w:rsidRPr="00D10398">
        <w:rPr>
          <w:lang w:val="de-DE"/>
        </w:rPr>
        <w:t>childrenInfos[</w:t>
      </w:r>
      <w:r w:rsidRPr="006D1E80">
        <w:rPr>
          <w:color w:val="4472C4" w:themeColor="accent1"/>
          <w:lang w:val="de-DE"/>
        </w:rPr>
        <w:t>1</w:t>
      </w:r>
      <w:r w:rsidRPr="00D10398">
        <w:rPr>
          <w:lang w:val="de-DE"/>
        </w:rPr>
        <w:t>].getInfo());</w:t>
      </w:r>
    </w:p>
    <w:p w14:paraId="552C329D" w14:textId="77777777" w:rsidR="005D3CA7" w:rsidRPr="005D3CA7" w:rsidRDefault="005D3CA7" w:rsidP="005D3CA7">
      <w:pPr>
        <w:pStyle w:val="BerichtCode"/>
        <w:numPr>
          <w:ilvl w:val="0"/>
          <w:numId w:val="74"/>
        </w:numPr>
        <w:rPr>
          <w:lang w:val="de-DE"/>
        </w:rPr>
      </w:pPr>
      <w:r w:rsidRPr="005D3CA7">
        <w:rPr>
          <w:lang w:val="de-DE"/>
        </w:rPr>
        <w:t>}</w:t>
      </w:r>
    </w:p>
    <w:p w14:paraId="74FFBECA" w14:textId="74312EBC" w:rsidR="0028639A" w:rsidRPr="0028639A" w:rsidRDefault="00D10398" w:rsidP="0028639A">
      <w:pPr>
        <w:pStyle w:val="Beschriftung"/>
        <w:rPr>
          <w:vanish/>
        </w:rPr>
      </w:pPr>
      <w:bookmarkStart w:id="171" w:name="_Ref221207659"/>
      <w:bookmarkStart w:id="172" w:name="_Toc223203893"/>
      <w:r>
        <w:t xml:space="preserve">Code </w:t>
      </w:r>
      <w:r>
        <w:fldChar w:fldCharType="begin"/>
      </w:r>
      <w:r>
        <w:instrText xml:space="preserve"> SEQ Code \* ARABIC </w:instrText>
      </w:r>
      <w:r>
        <w:fldChar w:fldCharType="separate"/>
      </w:r>
      <w:r w:rsidR="008A128C">
        <w:rPr>
          <w:noProof/>
        </w:rPr>
        <w:t>18</w:t>
      </w:r>
      <w:r>
        <w:fldChar w:fldCharType="end"/>
      </w:r>
      <w:bookmarkEnd w:id="171"/>
      <w:r>
        <w:t>:</w:t>
      </w:r>
      <w:r>
        <w:tab/>
      </w:r>
      <w:r w:rsidR="0028639A" w:rsidRPr="0028639A">
        <w:rPr>
          <w:rStyle w:val="BerichtCodeZchn"/>
        </w:rPr>
        <w:t>useBuffer</w:t>
      </w:r>
      <w:r w:rsidR="0028639A">
        <w:rPr>
          <w:rStyle w:val="BerichtCodeZchn"/>
        </w:rPr>
        <w:t>()</w:t>
      </w:r>
      <w:r w:rsidR="0028639A">
        <w:t xml:space="preserve"> code optimi</w:t>
      </w:r>
      <w:r w:rsidR="00D56400">
        <w:t>s</w:t>
      </w:r>
      <w:r w:rsidR="0028639A">
        <w:t>ation through machine generated code</w:t>
      </w:r>
      <w:bookmarkEnd w:id="172"/>
    </w:p>
    <w:p w14:paraId="75FF2906" w14:textId="0094DF47" w:rsidR="005D3CA7" w:rsidRPr="00ED586E" w:rsidRDefault="0028639A" w:rsidP="006123FD">
      <w:pPr>
        <w:pStyle w:val="Beschriftung"/>
      </w:pPr>
      <w:r>
        <w:t xml:space="preserve">. </w:t>
      </w:r>
      <w:r w:rsidR="00D10398">
        <w:t xml:space="preserve">LUtils </w:t>
      </w:r>
      <w:r w:rsidR="00D10398" w:rsidRPr="00D10398">
        <w:rPr>
          <w:rStyle w:val="BerichtCodeZchn"/>
        </w:rPr>
        <w:t>useBuffer</w:t>
      </w:r>
      <w:r>
        <w:rPr>
          <w:rStyle w:val="BerichtCodeZchn"/>
        </w:rPr>
        <w:t>()</w:t>
      </w:r>
      <w:r w:rsidR="00D10398">
        <w:t xml:space="preserve"> code could look like this if it was machine generated, removing the need for the </w:t>
      </w:r>
      <w:r w:rsidR="00D10398" w:rsidRPr="00D10398">
        <w:rPr>
          <w:rStyle w:val="BerichtCodeZchn"/>
        </w:rPr>
        <w:t>items</w:t>
      </w:r>
      <w:r w:rsidR="00D10398">
        <w:t xml:space="preserve"> variable.</w:t>
      </w:r>
      <w:r w:rsidR="006123FD">
        <w:t xml:space="preserve"> </w:t>
      </w:r>
      <w:r>
        <w:t>In this example. t</w:t>
      </w:r>
      <w:r w:rsidR="00E10D39">
        <w:t>he</w:t>
      </w:r>
      <w:r w:rsidR="006123FD">
        <w:t xml:space="preserve"> structure has two elements called </w:t>
      </w:r>
      <w:r w:rsidR="006123FD" w:rsidRPr="006123FD">
        <w:rPr>
          <w:rStyle w:val="BerichtCodeZchn"/>
        </w:rPr>
        <w:t>aFloat</w:t>
      </w:r>
      <w:r w:rsidR="006123FD">
        <w:t xml:space="preserve"> and </w:t>
      </w:r>
      <w:r w:rsidR="006123FD" w:rsidRPr="006123FD">
        <w:rPr>
          <w:rStyle w:val="BerichtCodeZchn"/>
        </w:rPr>
        <w:t>aInt</w:t>
      </w:r>
      <w:r w:rsidR="006123FD">
        <w:t>.</w:t>
      </w:r>
    </w:p>
    <w:p w14:paraId="1D78CC85" w14:textId="10A0A329" w:rsidR="00D149A5" w:rsidRDefault="00865D02" w:rsidP="00865D02">
      <w:pPr>
        <w:pStyle w:val="berschrift3"/>
      </w:pPr>
      <w:bookmarkStart w:id="173" w:name="_Toc223203866"/>
      <w:r>
        <w:lastRenderedPageBreak/>
        <w:t>Custom Buffer Implementation</w:t>
      </w:r>
      <w:bookmarkEnd w:id="173"/>
    </w:p>
    <w:p w14:paraId="25CE18F3" w14:textId="6C8A237E" w:rsidR="00720625" w:rsidRDefault="006123FD" w:rsidP="006123FD">
      <w:r>
        <w:t>The profiling results of experiment</w:t>
      </w:r>
      <w:r w:rsidR="009E47DF">
        <w:t xml:space="preserve"> 1 and 2</w:t>
      </w:r>
      <w:r>
        <w:t xml:space="preserve"> show that more than 3</w:t>
      </w:r>
      <w:r w:rsidR="00206E9C">
        <w:t>0</w:t>
      </w:r>
      <w:r>
        <w:t xml:space="preserve">% of all allocated bytes </w:t>
      </w:r>
      <w:r w:rsidR="00A50BFE">
        <w:t xml:space="preserve">are due to slicing of Java’s </w:t>
      </w:r>
      <w:r w:rsidR="00A50BFE" w:rsidRPr="00A50BFE">
        <w:rPr>
          <w:rStyle w:val="BerichtCodeZchn"/>
        </w:rPr>
        <w:t>ByteBuffer</w:t>
      </w:r>
      <w:r w:rsidR="00A50BFE">
        <w:t xml:space="preserve">. </w:t>
      </w:r>
      <w:r w:rsidR="002B0C16">
        <w:t>I</w:t>
      </w:r>
      <w:r w:rsidR="00A50BFE">
        <w:t>nstead of slicing the byte buffer, every child element</w:t>
      </w:r>
      <w:r w:rsidR="002B0C16">
        <w:t xml:space="preserve"> could</w:t>
      </w:r>
      <w:r w:rsidR="00A50BFE">
        <w:t xml:space="preserve"> store the same byte buffer instance and an offset at which </w:t>
      </w:r>
      <w:r w:rsidR="002B0C16">
        <w:t>its</w:t>
      </w:r>
      <w:r w:rsidR="00A50BFE">
        <w:t xml:space="preserve"> memory starts. </w:t>
      </w:r>
    </w:p>
    <w:p w14:paraId="3CF41BF2" w14:textId="5FCF415C" w:rsidR="00720625" w:rsidRDefault="00A50BFE" w:rsidP="00705695">
      <w:r>
        <w:t>The problem with this optimi</w:t>
      </w:r>
      <w:r w:rsidR="00D56400">
        <w:t>s</w:t>
      </w:r>
      <w:r>
        <w:t xml:space="preserve">ation is that Java’s </w:t>
      </w:r>
      <w:r w:rsidRPr="00A50BFE">
        <w:rPr>
          <w:rStyle w:val="BerichtCodeZchn"/>
        </w:rPr>
        <w:t>ByteBuffer</w:t>
      </w:r>
      <w:r>
        <w:t xml:space="preserve"> has an internal state</w:t>
      </w:r>
      <w:r w:rsidR="00720625">
        <w:t xml:space="preserve">. For example, its limit (size) can be changed to any value smaller than the actual size. That is why a new buffer interface must be created, which only provides basic method and ensures that the buffers address and size are always constant. </w:t>
      </w:r>
    </w:p>
    <w:p w14:paraId="27E89F9E" w14:textId="4FCAC974" w:rsidR="00705695" w:rsidRDefault="00720625" w:rsidP="006123FD">
      <w:r>
        <w:t>The optimi</w:t>
      </w:r>
      <w:r w:rsidR="00D56400">
        <w:t>s</w:t>
      </w:r>
      <w:r>
        <w:t xml:space="preserve">ation to replace </w:t>
      </w:r>
      <w:r w:rsidRPr="00720625">
        <w:rPr>
          <w:rStyle w:val="BerichtCodeZchn"/>
        </w:rPr>
        <w:t>DirectByteBuffer</w:t>
      </w:r>
      <w:r w:rsidR="00705695" w:rsidRPr="00705695">
        <w:t xml:space="preserve">’s </w:t>
      </w:r>
      <w:r w:rsidRPr="00720625">
        <w:rPr>
          <w:rStyle w:val="BerichtCodeZchn"/>
        </w:rPr>
        <w:t>get*()</w:t>
      </w:r>
      <w:r w:rsidR="00705695" w:rsidRPr="00705695">
        <w:t xml:space="preserve"> and</w:t>
      </w:r>
      <w:r w:rsidR="00705695">
        <w:rPr>
          <w:rStyle w:val="BerichtCodeZchn"/>
        </w:rPr>
        <w:t xml:space="preserve"> put*()</w:t>
      </w:r>
      <w:r>
        <w:t xml:space="preserve"> method</w:t>
      </w:r>
      <w:r w:rsidR="00705695">
        <w:t>s</w:t>
      </w:r>
      <w:r>
        <w:t xml:space="preserve"> with </w:t>
      </w:r>
      <w:r w:rsidRPr="00720625">
        <w:rPr>
          <w:rStyle w:val="BerichtCodeZchn"/>
        </w:rPr>
        <w:t>Unsafe.get*Unalinged</w:t>
      </w:r>
      <w:r w:rsidR="00705695" w:rsidRPr="00705695">
        <w:t xml:space="preserve"> and </w:t>
      </w:r>
      <w:r w:rsidR="00705695" w:rsidRPr="00720625">
        <w:rPr>
          <w:rStyle w:val="BerichtCodeZchn"/>
        </w:rPr>
        <w:t>Unsafe.</w:t>
      </w:r>
      <w:r w:rsidR="00705695">
        <w:rPr>
          <w:rStyle w:val="BerichtCodeZchn"/>
        </w:rPr>
        <w:t>put</w:t>
      </w:r>
      <w:r w:rsidR="00705695" w:rsidRPr="00720625">
        <w:rPr>
          <w:rStyle w:val="BerichtCodeZchn"/>
        </w:rPr>
        <w:t>*Unalinged</w:t>
      </w:r>
      <w:r>
        <w:t xml:space="preserve"> similarly benefit from such a buffer interface. </w:t>
      </w:r>
      <w:r w:rsidR="002B0C16">
        <w:t>However, t</w:t>
      </w:r>
      <w:r>
        <w:t>his optimi</w:t>
      </w:r>
      <w:r w:rsidR="00D56400">
        <w:t>s</w:t>
      </w:r>
      <w:r>
        <w:t xml:space="preserve">ation </w:t>
      </w:r>
      <w:r w:rsidR="00705695">
        <w:t xml:space="preserve">introduces </w:t>
      </w:r>
      <w:r w:rsidR="007E6788">
        <w:t>certain challenges</w:t>
      </w:r>
      <w:r w:rsidR="00705695">
        <w:t xml:space="preserve"> – The </w:t>
      </w:r>
      <w:r w:rsidR="00705695" w:rsidRPr="00E10D39">
        <w:rPr>
          <w:rStyle w:val="BerichtCodeZchn"/>
        </w:rPr>
        <w:t>Unsafe</w:t>
      </w:r>
      <w:r w:rsidR="00705695">
        <w:t xml:space="preserve"> class is an JDK internal class, which may be removed or changed without notice. </w:t>
      </w:r>
      <w:r w:rsidR="007E6788">
        <w:t>Nevertheless</w:t>
      </w:r>
      <w:r w:rsidR="00705695">
        <w:t xml:space="preserve">, it </w:t>
      </w:r>
      <w:r w:rsidR="007E6788">
        <w:t xml:space="preserve">outperforms </w:t>
      </w:r>
      <w:r w:rsidR="00705695">
        <w:t>a custom native method using JNI</w:t>
      </w:r>
      <w:r w:rsidR="003600AE">
        <w:t xml:space="preserve"> for </w:t>
      </w:r>
      <w:r w:rsidR="007E6788">
        <w:t>several</w:t>
      </w:r>
      <w:r w:rsidR="003600AE">
        <w:t xml:space="preserve"> reasons.</w:t>
      </w:r>
      <w:r w:rsidR="007E6788">
        <w:t xml:space="preserve"> Each JNI call requires additional work, including native stack setup and teardown as well as native exception checking </w:t>
      </w:r>
      <w:r w:rsidR="007E6788">
        <w:fldChar w:fldCharType="begin"/>
      </w:r>
      <w:r w:rsidR="00BF791C">
        <w:instrText xml:space="preserve"> ADDIN ZOTERO_ITEM CSL_CITATION {"citationID":"C0Tr2gi8","properties":{"formattedCitation":"[25]","plainCitation":"[25]","noteIndex":0},"citationItems":[{"id":60,"uris":["http://zotero.org/users/local/qUQ1uMZK/items/98YDSHH7"],"itemData":{"id":60,"type":"paper-conference","container-title":"Proceedings of the 1st ACM/USENIX international conference on Virtual execution environments","DOI":"10.1145/1064979.1064997","event-place":"Chicago IL USA","event-title":"VEE05: First International Conference on Virtual Execution Environments","ISBN":"978-1-59593-047-7","language":"en","page":"121-131","publisher":"ACM","publisher-place":"Chicago IL USA","source":"DOI.org (Crossref)","title":"Inlining java native calls at runtime","URL":"https://dl.acm.org/doi/10.1145/1064979.1064997","author":[{"family":"Stepanian","given":"Levon"},{"family":"Brown","given":"Angela Demke"},{"family":"Kielstra","given":"Allan"},{"family":"Koblents","given":"Gita"},{"family":"Stoodley","given":"Kevin"}],"accessed":{"date-parts":[["2026",2,14]]},"issued":{"date-parts":[["2005",6,11]]}}}],"schema":"https://github.com/citation-style-language/schema/raw/master/csl-citation.json"} </w:instrText>
      </w:r>
      <w:r w:rsidR="007E6788">
        <w:fldChar w:fldCharType="separate"/>
      </w:r>
      <w:r w:rsidR="00FF1C78" w:rsidRPr="00FF1C78">
        <w:rPr>
          <w:rFonts w:cs="Times New Roman"/>
        </w:rPr>
        <w:t>[25]</w:t>
      </w:r>
      <w:r w:rsidR="007E6788">
        <w:fldChar w:fldCharType="end"/>
      </w:r>
      <w:r w:rsidR="007E6788">
        <w:t>. Furthermore, JNI methods cannot be inlined by the JIT</w:t>
      </w:r>
      <w:r w:rsidR="00DD0835">
        <w:t>-</w:t>
      </w:r>
      <w:r w:rsidR="007E6788">
        <w:t xml:space="preserve">compiler. Finally, </w:t>
      </w:r>
      <w:r w:rsidR="00705695">
        <w:t xml:space="preserve">the method from </w:t>
      </w:r>
      <w:r w:rsidR="00705695" w:rsidRPr="00E10D39">
        <w:rPr>
          <w:rStyle w:val="BerichtCodeZchn"/>
        </w:rPr>
        <w:t>Unsafe</w:t>
      </w:r>
      <w:r w:rsidR="00705695">
        <w:t xml:space="preserve"> is an intrinsic candidate</w:t>
      </w:r>
      <w:r w:rsidR="00BD2CCB">
        <w:rPr>
          <w:rStyle w:val="Funotenzeichen"/>
        </w:rPr>
        <w:footnoteReference w:id="33"/>
      </w:r>
      <w:r w:rsidR="00705695">
        <w:t>,</w:t>
      </w:r>
      <w:r w:rsidR="007E6788">
        <w:t xml:space="preserve"> </w:t>
      </w:r>
      <w:r w:rsidR="00705695">
        <w:t>mean</w:t>
      </w:r>
      <w:r w:rsidR="007E6788">
        <w:t>ing</w:t>
      </w:r>
      <w:r w:rsidR="00705695">
        <w:t xml:space="preserve"> that the JVM can replace it with handwritten assembly or byte code</w:t>
      </w:r>
      <w:r w:rsidR="003600AE">
        <w:t>, thereby increasing performance</w:t>
      </w:r>
      <w:r w:rsidR="00BD2CCB">
        <w:t xml:space="preserve"> </w:t>
      </w:r>
      <w:bookmarkStart w:id="174" w:name="_Hlk221642283"/>
      <w:r w:rsidR="00BD2CCB">
        <w:fldChar w:fldCharType="begin"/>
      </w:r>
      <w:r w:rsidR="00BF791C">
        <w:instrText xml:space="preserve"> ADDIN ZOTERO_ITEM CSL_CITATION {"citationID":"2nYZSNb0","properties":{"formattedCitation":"[15]","plainCitation":"[15]","noteIndex":0},"citationItems":[{"id":28,"uris":["http://zotero.org/users/local/qUQ1uMZK/items/QW6I4GPP"],"itemData":{"id":28,"type":"book","edition":"First edition","event-place":"Beijing Boston Farnham Sebastopol Tokyo","ISBN":"978-1-4920-2579-5","language":"eng","number-of-pages":"1","publisher":"O'Reilly","publisher-place":"Beijing Boston Farnham Sebastopol Tokyo","source":"K10plus ISBN","title":"Optimizing Java: practical techniques for improving JVM application performance","title-short":"Optimizing Java","author":[{"family":"Evans","given":"Benjamin J."},{"family":"Gough","given":"James"},{"family":"Newland","given":"Chris"}],"issued":{"date-parts":[["2018"]]}}}],"schema":"https://github.com/citation-style-language/schema/raw/master/csl-citation.json"} </w:instrText>
      </w:r>
      <w:r w:rsidR="00BD2CCB">
        <w:fldChar w:fldCharType="separate"/>
      </w:r>
      <w:r w:rsidR="00FF1C78" w:rsidRPr="00FF1C78">
        <w:rPr>
          <w:rFonts w:cs="Times New Roman"/>
        </w:rPr>
        <w:t>[15]</w:t>
      </w:r>
      <w:r w:rsidR="00BD2CCB">
        <w:fldChar w:fldCharType="end"/>
      </w:r>
      <w:bookmarkEnd w:id="174"/>
      <w:r w:rsidR="00705695">
        <w:t>.</w:t>
      </w:r>
      <w:r w:rsidR="007E6788">
        <w:t xml:space="preserve"> I</w:t>
      </w:r>
      <w:r w:rsidR="00705695">
        <w:t xml:space="preserve">ntroducing a custom buffer interface as seen in </w:t>
      </w:r>
      <w:r w:rsidR="00705695">
        <w:fldChar w:fldCharType="begin"/>
      </w:r>
      <w:r w:rsidR="00705695">
        <w:instrText xml:space="preserve"> REF _Ref221212652 \h </w:instrText>
      </w:r>
      <w:r w:rsidR="00705695">
        <w:fldChar w:fldCharType="separate"/>
      </w:r>
      <w:r w:rsidR="008A128C">
        <w:t xml:space="preserve">Code </w:t>
      </w:r>
      <w:r w:rsidR="008A128C">
        <w:rPr>
          <w:noProof/>
        </w:rPr>
        <w:t>19</w:t>
      </w:r>
      <w:r w:rsidR="00705695">
        <w:fldChar w:fldCharType="end"/>
      </w:r>
      <w:r w:rsidR="00705695">
        <w:t xml:space="preserve"> has the benefit that it can provide different underlying implementations. </w:t>
      </w:r>
      <w:r w:rsidR="002B0C16">
        <w:t>Meaning</w:t>
      </w:r>
      <w:r w:rsidR="00705695">
        <w:t xml:space="preserve">, that it is possible to fallback to a custom native method if </w:t>
      </w:r>
      <w:r w:rsidR="00705695" w:rsidRPr="00705695">
        <w:rPr>
          <w:rStyle w:val="BerichtCodeZchn"/>
        </w:rPr>
        <w:t>Unsafe</w:t>
      </w:r>
      <w:r w:rsidR="00705695">
        <w:t xml:space="preserve"> is not available. </w:t>
      </w:r>
    </w:p>
    <w:p w14:paraId="7F3F68A4" w14:textId="77777777" w:rsidR="00705695" w:rsidRDefault="00705695" w:rsidP="00705695">
      <w:pPr>
        <w:pStyle w:val="BerichtCode"/>
        <w:numPr>
          <w:ilvl w:val="0"/>
          <w:numId w:val="76"/>
        </w:numPr>
        <w:rPr>
          <w:lang w:val="de-DE"/>
        </w:rPr>
      </w:pPr>
      <w:r w:rsidRPr="009D5661">
        <w:rPr>
          <w:color w:val="4472C4" w:themeColor="accent1"/>
          <w:lang w:val="de-DE"/>
        </w:rPr>
        <w:t xml:space="preserve">public interface </w:t>
      </w:r>
      <w:r w:rsidRPr="00705695">
        <w:rPr>
          <w:lang w:val="de-DE"/>
        </w:rPr>
        <w:t>NativeMemBuffer {</w:t>
      </w:r>
    </w:p>
    <w:p w14:paraId="00196B76"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long </w:t>
      </w:r>
      <w:r w:rsidRPr="00705695">
        <w:rPr>
          <w:lang w:val="de-DE"/>
        </w:rPr>
        <w:t>address();</w:t>
      </w:r>
    </w:p>
    <w:p w14:paraId="35F306EC"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long </w:t>
      </w:r>
      <w:r w:rsidRPr="00705695">
        <w:rPr>
          <w:lang w:val="de-DE"/>
        </w:rPr>
        <w:t>size();</w:t>
      </w:r>
    </w:p>
    <w:p w14:paraId="2E8E7482" w14:textId="77777777" w:rsidR="00705695" w:rsidRDefault="00705695" w:rsidP="00705695">
      <w:pPr>
        <w:pStyle w:val="BerichtCode"/>
        <w:numPr>
          <w:ilvl w:val="0"/>
          <w:numId w:val="76"/>
        </w:numPr>
        <w:rPr>
          <w:lang w:val="de-DE"/>
        </w:rPr>
      </w:pPr>
    </w:p>
    <w:p w14:paraId="218928A3"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byte </w:t>
      </w:r>
      <w:r w:rsidRPr="00705695">
        <w:rPr>
          <w:lang w:val="de-DE"/>
        </w:rPr>
        <w:t>getByte(</w:t>
      </w:r>
      <w:r w:rsidRPr="009D5661">
        <w:rPr>
          <w:color w:val="4472C4" w:themeColor="accent1"/>
          <w:lang w:val="de-DE"/>
        </w:rPr>
        <w:t xml:space="preserve">long </w:t>
      </w:r>
      <w:r w:rsidRPr="00705695">
        <w:rPr>
          <w:lang w:val="de-DE"/>
        </w:rPr>
        <w:t>offset);</w:t>
      </w:r>
    </w:p>
    <w:p w14:paraId="71E876C4"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void </w:t>
      </w:r>
      <w:r w:rsidRPr="00705695">
        <w:rPr>
          <w:lang w:val="de-DE"/>
        </w:rPr>
        <w:t>setByte(</w:t>
      </w:r>
      <w:r w:rsidRPr="009D5661">
        <w:rPr>
          <w:color w:val="4472C4" w:themeColor="accent1"/>
          <w:lang w:val="de-DE"/>
        </w:rPr>
        <w:t xml:space="preserve">long </w:t>
      </w:r>
      <w:r w:rsidRPr="00705695">
        <w:rPr>
          <w:lang w:val="de-DE"/>
        </w:rPr>
        <w:t xml:space="preserve">offset, </w:t>
      </w:r>
      <w:r w:rsidRPr="009D5661">
        <w:rPr>
          <w:color w:val="4472C4" w:themeColor="accent1"/>
          <w:lang w:val="de-DE"/>
        </w:rPr>
        <w:t xml:space="preserve">byte </w:t>
      </w:r>
      <w:r w:rsidRPr="00705695">
        <w:rPr>
          <w:lang w:val="de-DE"/>
        </w:rPr>
        <w:t>value);</w:t>
      </w:r>
    </w:p>
    <w:p w14:paraId="4E7F6970" w14:textId="77777777" w:rsidR="00705695" w:rsidRDefault="00705695" w:rsidP="00705695">
      <w:pPr>
        <w:pStyle w:val="BerichtCode"/>
        <w:numPr>
          <w:ilvl w:val="0"/>
          <w:numId w:val="76"/>
        </w:numPr>
        <w:rPr>
          <w:lang w:val="de-DE"/>
        </w:rPr>
      </w:pPr>
    </w:p>
    <w:p w14:paraId="4D9087D5"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int </w:t>
      </w:r>
      <w:r w:rsidRPr="00705695">
        <w:rPr>
          <w:lang w:val="de-DE"/>
        </w:rPr>
        <w:t>getInt(</w:t>
      </w:r>
      <w:r w:rsidRPr="009D5661">
        <w:rPr>
          <w:color w:val="4472C4" w:themeColor="accent1"/>
          <w:lang w:val="de-DE"/>
        </w:rPr>
        <w:t xml:space="preserve">long </w:t>
      </w:r>
      <w:r w:rsidRPr="00705695">
        <w:rPr>
          <w:lang w:val="de-DE"/>
        </w:rPr>
        <w:t>offset);</w:t>
      </w:r>
    </w:p>
    <w:p w14:paraId="121AE243"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void </w:t>
      </w:r>
      <w:r w:rsidRPr="00705695">
        <w:rPr>
          <w:lang w:val="de-DE"/>
        </w:rPr>
        <w:t>setInt(</w:t>
      </w:r>
      <w:r w:rsidRPr="009D5661">
        <w:rPr>
          <w:color w:val="4472C4" w:themeColor="accent1"/>
          <w:lang w:val="de-DE"/>
        </w:rPr>
        <w:t xml:space="preserve">long </w:t>
      </w:r>
      <w:r w:rsidRPr="00705695">
        <w:rPr>
          <w:lang w:val="de-DE"/>
        </w:rPr>
        <w:t xml:space="preserve">offset, </w:t>
      </w:r>
      <w:r w:rsidRPr="009D5661">
        <w:rPr>
          <w:color w:val="4472C4" w:themeColor="accent1"/>
          <w:lang w:val="de-DE"/>
        </w:rPr>
        <w:t xml:space="preserve">int </w:t>
      </w:r>
      <w:r w:rsidRPr="00705695">
        <w:rPr>
          <w:lang w:val="de-DE"/>
        </w:rPr>
        <w:t>value);</w:t>
      </w:r>
    </w:p>
    <w:p w14:paraId="08AFA50C" w14:textId="77777777" w:rsidR="00705695" w:rsidRDefault="00705695" w:rsidP="00705695">
      <w:pPr>
        <w:pStyle w:val="BerichtCode"/>
        <w:numPr>
          <w:ilvl w:val="0"/>
          <w:numId w:val="76"/>
        </w:numPr>
        <w:rPr>
          <w:lang w:val="de-DE"/>
        </w:rPr>
      </w:pPr>
    </w:p>
    <w:p w14:paraId="6CD2B462" w14:textId="624C1016" w:rsidR="00705695" w:rsidRDefault="00705695" w:rsidP="00705695">
      <w:pPr>
        <w:pStyle w:val="BerichtCode"/>
        <w:numPr>
          <w:ilvl w:val="0"/>
          <w:numId w:val="76"/>
        </w:numPr>
        <w:rPr>
          <w:lang w:val="de-DE"/>
        </w:rPr>
      </w:pPr>
      <w:r w:rsidRPr="00705695">
        <w:rPr>
          <w:lang w:val="de-DE"/>
        </w:rPr>
        <w:t xml:space="preserve">    </w:t>
      </w:r>
      <w:r w:rsidRPr="009D5661">
        <w:rPr>
          <w:color w:val="595959" w:themeColor="text1" w:themeTint="A6"/>
          <w:lang w:val="de-DE"/>
        </w:rPr>
        <w:t>// ... more get and set methods for short/long/float/double</w:t>
      </w:r>
    </w:p>
    <w:p w14:paraId="222B4F00" w14:textId="6E667CE8" w:rsidR="00705695" w:rsidRPr="00705695" w:rsidRDefault="00705695" w:rsidP="00705695">
      <w:pPr>
        <w:pStyle w:val="BerichtCode"/>
        <w:numPr>
          <w:ilvl w:val="0"/>
          <w:numId w:val="76"/>
        </w:numPr>
        <w:rPr>
          <w:lang w:val="de-DE"/>
        </w:rPr>
      </w:pPr>
      <w:r w:rsidRPr="00705695">
        <w:rPr>
          <w:lang w:val="de-DE"/>
        </w:rPr>
        <w:t>}</w:t>
      </w:r>
    </w:p>
    <w:p w14:paraId="50C28348" w14:textId="6E88E16F" w:rsidR="0028639A" w:rsidRPr="0028639A" w:rsidRDefault="00705695" w:rsidP="0028639A">
      <w:pPr>
        <w:pStyle w:val="Beschriftung"/>
        <w:rPr>
          <w:vanish/>
        </w:rPr>
      </w:pPr>
      <w:bookmarkStart w:id="175" w:name="_Ref221212652"/>
      <w:bookmarkStart w:id="176" w:name="_Toc223203894"/>
      <w:r>
        <w:t xml:space="preserve">Code </w:t>
      </w:r>
      <w:r>
        <w:fldChar w:fldCharType="begin"/>
      </w:r>
      <w:r>
        <w:instrText xml:space="preserve"> SEQ Code \* ARABIC </w:instrText>
      </w:r>
      <w:r>
        <w:fldChar w:fldCharType="separate"/>
      </w:r>
      <w:r w:rsidR="008A128C">
        <w:rPr>
          <w:noProof/>
        </w:rPr>
        <w:t>19</w:t>
      </w:r>
      <w:r>
        <w:fldChar w:fldCharType="end"/>
      </w:r>
      <w:bookmarkEnd w:id="175"/>
      <w:r>
        <w:t>:</w:t>
      </w:r>
      <w:r w:rsidR="00DD0835">
        <w:tab/>
      </w:r>
      <w:r>
        <w:t>Custom buffer interface</w:t>
      </w:r>
      <w:bookmarkEnd w:id="176"/>
    </w:p>
    <w:p w14:paraId="23E1B266" w14:textId="51333FCA" w:rsidR="00720625" w:rsidRDefault="0028639A" w:rsidP="00705695">
      <w:pPr>
        <w:pStyle w:val="Beschriftung"/>
      </w:pPr>
      <w:r>
        <w:t>, which represents a chunk of native memory. It does not provide any way to change the address or the size of the memory. Meaning that these variables are constant.</w:t>
      </w:r>
    </w:p>
    <w:p w14:paraId="69CACF78" w14:textId="202C1380" w:rsidR="00705695" w:rsidRDefault="002B0C16" w:rsidP="006123FD">
      <w:r>
        <w:lastRenderedPageBreak/>
        <w:t>To summari</w:t>
      </w:r>
      <w:r w:rsidR="00D56400">
        <w:t>s</w:t>
      </w:r>
      <w:r>
        <w:t>e this optimi</w:t>
      </w:r>
      <w:r w:rsidR="00D56400">
        <w:t>s</w:t>
      </w:r>
      <w:r>
        <w:t xml:space="preserve">ation, during </w:t>
      </w:r>
      <w:r w:rsidR="00FD591C">
        <w:t xml:space="preserve">native memory </w:t>
      </w:r>
      <w:r>
        <w:t>allocation</w:t>
      </w:r>
      <w:r w:rsidR="00FD591C">
        <w:t xml:space="preserve"> a new instance of </w:t>
      </w:r>
      <w:r w:rsidR="00FD591C" w:rsidRPr="00FD591C">
        <w:rPr>
          <w:rStyle w:val="BerichtCodeZchn"/>
        </w:rPr>
        <w:t>NativeMemBuffer</w:t>
      </w:r>
      <w:r w:rsidR="00FD591C">
        <w:t xml:space="preserve"> is created and passed to the structure with the offset zero. This structure then </w:t>
      </w:r>
      <w:r w:rsidR="00FE075C">
        <w:t>supplies</w:t>
      </w:r>
      <w:r w:rsidR="00FD591C">
        <w:t xml:space="preserve"> all child elements with the same instance and their respective offset. Thus, avoiding slicing the buffer for every child element. Furthermore, all get and set methods can be implemented </w:t>
      </w:r>
      <w:r>
        <w:t xml:space="preserve">redundantly </w:t>
      </w:r>
      <w:r w:rsidR="00FD591C">
        <w:t xml:space="preserve">using </w:t>
      </w:r>
      <w:r w:rsidR="00FD591C" w:rsidRPr="00FD591C">
        <w:rPr>
          <w:rStyle w:val="BerichtCodeZchn"/>
        </w:rPr>
        <w:t>Unsafe</w:t>
      </w:r>
      <w:r w:rsidR="00FD591C">
        <w:t xml:space="preserve"> and custom </w:t>
      </w:r>
      <w:r w:rsidR="00C006AA">
        <w:t>JNI</w:t>
      </w:r>
      <w:r w:rsidR="00FD591C">
        <w:t xml:space="preserve"> methods. During native memory allocation it is checked if </w:t>
      </w:r>
      <w:r w:rsidR="00FD591C" w:rsidRPr="00FD591C">
        <w:rPr>
          <w:rStyle w:val="BerichtCodeZchn"/>
        </w:rPr>
        <w:t>Unsafe</w:t>
      </w:r>
      <w:r w:rsidR="00FD591C">
        <w:t xml:space="preserve"> is available and the correct buffer implementation returned.</w:t>
      </w:r>
    </w:p>
    <w:p w14:paraId="06C180B8" w14:textId="7C504ED1" w:rsidR="00FD591C" w:rsidRDefault="00FD591C" w:rsidP="00FD591C">
      <w:pPr>
        <w:pStyle w:val="berschrift3"/>
      </w:pPr>
      <w:bookmarkStart w:id="177" w:name="_Toc223203867"/>
      <w:r>
        <w:t>No ABI Resolution using Reflection</w:t>
      </w:r>
      <w:bookmarkEnd w:id="177"/>
    </w:p>
    <w:p w14:paraId="52CA0695" w14:textId="4475DB66" w:rsidR="00956FD1" w:rsidRDefault="00845808" w:rsidP="00956FD1">
      <w:r>
        <w:t xml:space="preserve">All subclasses of </w:t>
      </w:r>
      <w:r w:rsidRPr="00845808">
        <w:rPr>
          <w:rStyle w:val="BerichtCodeZchn"/>
        </w:rPr>
        <w:t>ComplexStructure</w:t>
      </w:r>
      <w:r>
        <w:t xml:space="preserve"> perform t</w:t>
      </w:r>
      <w:r w:rsidR="00956FD1">
        <w:t>he ABI resolution using reflection</w:t>
      </w:r>
      <w:r>
        <w:t>, this</w:t>
      </w:r>
      <w:r w:rsidR="00956FD1">
        <w:t xml:space="preserve"> require</w:t>
      </w:r>
      <w:r w:rsidR="00C006AA">
        <w:t>s</w:t>
      </w:r>
      <w:r w:rsidR="00956FD1">
        <w:t xml:space="preserve"> about </w:t>
      </w:r>
      <w:r w:rsidR="006343E9">
        <w:t>1</w:t>
      </w:r>
      <w:r w:rsidR="00956FD1">
        <w:t xml:space="preserve">% to 6% </w:t>
      </w:r>
      <w:r w:rsidR="00C006AA">
        <w:t xml:space="preserve">of </w:t>
      </w:r>
      <w:r w:rsidR="00956FD1">
        <w:t>execution time in experiment</w:t>
      </w:r>
      <w:r w:rsidR="009E47DF">
        <w:t xml:space="preserve"> 1</w:t>
      </w:r>
      <w:r w:rsidR="00956FD1">
        <w:t xml:space="preserve">. Problematic is the resolution of the </w:t>
      </w:r>
      <w:r w:rsidR="00956FD1" w:rsidRPr="00956FD1">
        <w:rPr>
          <w:rStyle w:val="BerichtCodeZchn"/>
        </w:rPr>
        <w:t>StructureLayoutSettings</w:t>
      </w:r>
      <w:r w:rsidR="00956FD1">
        <w:t xml:space="preserve"> annotation and its related methods. As discussed in </w:t>
      </w:r>
      <w:r w:rsidR="00956FD1">
        <w:fldChar w:fldCharType="begin"/>
      </w:r>
      <w:r w:rsidR="00956FD1">
        <w:instrText xml:space="preserve"> REF _Ref221295435 \r \h </w:instrText>
      </w:r>
      <w:r w:rsidR="00956FD1">
        <w:fldChar w:fldCharType="separate"/>
      </w:r>
      <w:r w:rsidR="008A128C">
        <w:t>5.2.1</w:t>
      </w:r>
      <w:r w:rsidR="00956FD1">
        <w:fldChar w:fldCharType="end"/>
      </w:r>
      <w:r w:rsidR="00956FD1">
        <w:t xml:space="preserve"> each annotation and annotation method resolution translates to a hash map lookup at runtime. A </w:t>
      </w:r>
      <w:r w:rsidR="00AB35F2">
        <w:t>promising</w:t>
      </w:r>
      <w:r w:rsidR="00956FD1">
        <w:t xml:space="preserve"> optimi</w:t>
      </w:r>
      <w:r w:rsidR="00D56400">
        <w:t>s</w:t>
      </w:r>
      <w:r w:rsidR="00956FD1">
        <w:t xml:space="preserve">ation is to remove the </w:t>
      </w:r>
      <w:r w:rsidR="00956FD1" w:rsidRPr="00956FD1">
        <w:rPr>
          <w:rStyle w:val="BerichtCodeZchn"/>
        </w:rPr>
        <w:t>StructureLayoutSettings</w:t>
      </w:r>
      <w:r w:rsidR="00956FD1">
        <w:rPr>
          <w:rStyle w:val="BerichtCodeZchn"/>
        </w:rPr>
        <w:t xml:space="preserve"> </w:t>
      </w:r>
      <w:r w:rsidR="00956FD1" w:rsidRPr="00956FD1">
        <w:t>annotation completely and instead pass the desired ABI in the constructor</w:t>
      </w:r>
      <w:r w:rsidR="002B0C16">
        <w:t xml:space="preserve"> of</w:t>
      </w:r>
      <w:r w:rsidR="00956FD1" w:rsidRPr="00956FD1">
        <w:t xml:space="preserve"> </w:t>
      </w:r>
      <w:r w:rsidRPr="00845808">
        <w:rPr>
          <w:rStyle w:val="BerichtCodeZchn"/>
        </w:rPr>
        <w:t>ComplexStructure</w:t>
      </w:r>
      <w:r w:rsidR="00956FD1" w:rsidRPr="00956FD1">
        <w:t>.</w:t>
      </w:r>
      <w:r w:rsidR="00956FD1">
        <w:t xml:space="preserve"> This result</w:t>
      </w:r>
      <w:r w:rsidR="00FE075C">
        <w:t>s</w:t>
      </w:r>
      <w:r w:rsidR="00956FD1">
        <w:t xml:space="preserve"> in the loss of multiple features:</w:t>
      </w:r>
    </w:p>
    <w:p w14:paraId="49598025" w14:textId="18E5A550" w:rsidR="00956FD1" w:rsidRDefault="00956FD1" w:rsidP="00956FD1">
      <w:pPr>
        <w:pStyle w:val="Listenabsatz"/>
        <w:numPr>
          <w:ilvl w:val="0"/>
          <w:numId w:val="79"/>
        </w:numPr>
      </w:pPr>
      <w:r>
        <w:t xml:space="preserve">A </w:t>
      </w:r>
      <w:r w:rsidR="0057637C">
        <w:t xml:space="preserve">developer </w:t>
      </w:r>
      <w:r>
        <w:t xml:space="preserve">can no longer specify </w:t>
      </w:r>
      <w:r w:rsidR="00F06C16">
        <w:t>the ABI</w:t>
      </w:r>
      <w:r>
        <w:t xml:space="preserve"> using the annotation</w:t>
      </w:r>
    </w:p>
    <w:p w14:paraId="7BAD9324" w14:textId="3F937DEF" w:rsidR="00956FD1" w:rsidRDefault="00956FD1" w:rsidP="00956FD1">
      <w:pPr>
        <w:pStyle w:val="Listenabsatz"/>
        <w:numPr>
          <w:ilvl w:val="0"/>
          <w:numId w:val="79"/>
        </w:numPr>
      </w:pPr>
      <w:r>
        <w:t xml:space="preserve">A </w:t>
      </w:r>
      <w:r w:rsidR="0057637C">
        <w:t xml:space="preserve">developer </w:t>
      </w:r>
      <w:r>
        <w:t xml:space="preserve">can no longer specify a static method </w:t>
      </w:r>
      <w:r w:rsidR="00F06C16">
        <w:t xml:space="preserve">in the annotation </w:t>
      </w:r>
      <w:r>
        <w:t xml:space="preserve">which </w:t>
      </w:r>
      <w:r w:rsidR="00F06C16">
        <w:t>would be</w:t>
      </w:r>
      <w:r>
        <w:t xml:space="preserve"> used to resolve the ABI</w:t>
      </w:r>
      <w:r w:rsidR="00F06C16">
        <w:t xml:space="preserve"> at runtime.</w:t>
      </w:r>
    </w:p>
    <w:p w14:paraId="6AF95DFD" w14:textId="198C79F2" w:rsidR="00956FD1" w:rsidRDefault="00956FD1" w:rsidP="00956FD1">
      <w:pPr>
        <w:pStyle w:val="Listenabsatz"/>
        <w:numPr>
          <w:ilvl w:val="0"/>
          <w:numId w:val="79"/>
        </w:numPr>
      </w:pPr>
      <w:r>
        <w:t xml:space="preserve">A </w:t>
      </w:r>
      <w:r w:rsidR="0057637C">
        <w:t xml:space="preserve">developer </w:t>
      </w:r>
      <w:r>
        <w:t xml:space="preserve">can no longer specify how the ABI of </w:t>
      </w:r>
      <w:r w:rsidR="00845808">
        <w:t>the</w:t>
      </w:r>
      <w:r>
        <w:t xml:space="preserve"> </w:t>
      </w:r>
      <w:r w:rsidR="00845808">
        <w:t>child elements</w:t>
      </w:r>
      <w:r>
        <w:t xml:space="preserve"> should be overwritten</w:t>
      </w:r>
    </w:p>
    <w:p w14:paraId="2BDDF1E9" w14:textId="59870EDD" w:rsidR="00956FD1" w:rsidRDefault="00956FD1" w:rsidP="00956FD1">
      <w:r>
        <w:t>However, these features are replaceable:</w:t>
      </w:r>
    </w:p>
    <w:p w14:paraId="489FE202" w14:textId="19EF08CC" w:rsidR="00956FD1" w:rsidRDefault="00F06C16" w:rsidP="00956FD1">
      <w:pPr>
        <w:pStyle w:val="Listenabsatz"/>
        <w:numPr>
          <w:ilvl w:val="0"/>
          <w:numId w:val="80"/>
        </w:numPr>
      </w:pPr>
      <w:r>
        <w:t xml:space="preserve">The </w:t>
      </w:r>
      <w:r w:rsidR="0057637C">
        <w:t xml:space="preserve">developer </w:t>
      </w:r>
      <w:r>
        <w:t>now passes the ABI in the constructor</w:t>
      </w:r>
    </w:p>
    <w:p w14:paraId="54DD12C0" w14:textId="04D11A14" w:rsidR="00956FD1" w:rsidRDefault="00F06C16" w:rsidP="00847AF1">
      <w:pPr>
        <w:pStyle w:val="Listenabsatz"/>
        <w:numPr>
          <w:ilvl w:val="0"/>
          <w:numId w:val="80"/>
        </w:numPr>
      </w:pPr>
      <w:r>
        <w:t xml:space="preserve">The </w:t>
      </w:r>
      <w:r w:rsidR="0057637C">
        <w:t xml:space="preserve">developer </w:t>
      </w:r>
      <w:r>
        <w:t>can pass the return value of that</w:t>
      </w:r>
      <w:r w:rsidR="00845808">
        <w:t xml:space="preserve"> method in the constructor</w:t>
      </w:r>
    </w:p>
    <w:p w14:paraId="0F4F6C5D" w14:textId="58645DA1" w:rsidR="00845808" w:rsidRDefault="00845808" w:rsidP="00847AF1">
      <w:pPr>
        <w:pStyle w:val="Listenabsatz"/>
        <w:numPr>
          <w:ilvl w:val="0"/>
          <w:numId w:val="80"/>
        </w:numPr>
      </w:pPr>
      <w:r w:rsidRPr="00845808">
        <w:t xml:space="preserve">This is feature will be removed. However, it is an advanced use case, that structures with different ABIs are used in </w:t>
      </w:r>
      <w:r>
        <w:t xml:space="preserve">a single </w:t>
      </w:r>
      <w:r w:rsidRPr="00845808">
        <w:rPr>
          <w:rStyle w:val="BerichtCodeZchn"/>
        </w:rPr>
        <w:t>ComplexStructure</w:t>
      </w:r>
      <w:r w:rsidRPr="00845808">
        <w:t xml:space="preserve">, but it can be achieved </w:t>
      </w:r>
      <w:r w:rsidR="00C006AA">
        <w:t>if the developer</w:t>
      </w:r>
      <w:r w:rsidRPr="00845808">
        <w:t xml:space="preserve"> implement</w:t>
      </w:r>
      <w:r w:rsidR="00C006AA">
        <w:t>s</w:t>
      </w:r>
      <w:r w:rsidRPr="00845808">
        <w:t xml:space="preserve"> a custom </w:t>
      </w:r>
      <w:r w:rsidR="00A8400A" w:rsidRPr="00A8400A">
        <w:rPr>
          <w:rStyle w:val="BerichtCodeZchn"/>
        </w:rPr>
        <w:t>useBuffer()</w:t>
      </w:r>
      <w:r w:rsidR="00A8400A">
        <w:t xml:space="preserve"> method</w:t>
      </w:r>
      <w:r w:rsidRPr="00845808">
        <w:t>.</w:t>
      </w:r>
    </w:p>
    <w:p w14:paraId="20DFEF02" w14:textId="2DF15E32" w:rsidR="00845808" w:rsidRPr="00A8400A" w:rsidRDefault="002B0C16" w:rsidP="00845808">
      <w:r>
        <w:t>T</w:t>
      </w:r>
      <w:r w:rsidR="00845808">
        <w:t>he optimi</w:t>
      </w:r>
      <w:r w:rsidR="00D56400">
        <w:t>s</w:t>
      </w:r>
      <w:r w:rsidR="00845808">
        <w:t xml:space="preserve">ed </w:t>
      </w:r>
      <w:r w:rsidR="00845808" w:rsidRPr="00845808">
        <w:rPr>
          <w:rStyle w:val="BerichtCodeZchn"/>
        </w:rPr>
        <w:t>ComplexStructure</w:t>
      </w:r>
      <w:r w:rsidR="00C006AA" w:rsidRPr="00C006AA">
        <w:t xml:space="preserve"> class</w:t>
      </w:r>
      <w:r w:rsidR="00C006AA">
        <w:t xml:space="preserve"> would have</w:t>
      </w:r>
      <w:r w:rsidR="00845808" w:rsidRPr="00A8400A">
        <w:t xml:space="preserve"> </w:t>
      </w:r>
      <w:r w:rsidR="00455D0F">
        <w:t>an</w:t>
      </w:r>
      <w:r w:rsidR="00845808" w:rsidRPr="00A8400A">
        <w:t xml:space="preserve"> additional constructor parameter</w:t>
      </w:r>
      <w:r w:rsidR="00845808" w:rsidRPr="00A8400A">
        <w:rPr>
          <w:rStyle w:val="BerichtCodeZchn"/>
        </w:rPr>
        <w:t xml:space="preserve"> abi</w:t>
      </w:r>
      <w:r w:rsidR="00845808" w:rsidRPr="00A8400A">
        <w:t xml:space="preserve">, which is stored in the class. </w:t>
      </w:r>
      <w:r w:rsidR="00A8400A" w:rsidRPr="00A8400A">
        <w:t>Additionally</w:t>
      </w:r>
      <w:r w:rsidR="00845808" w:rsidRPr="00A8400A">
        <w:t>,</w:t>
      </w:r>
      <w:r w:rsidR="00A8400A" w:rsidRPr="00A8400A">
        <w:t xml:space="preserve"> </w:t>
      </w:r>
      <w:r w:rsidR="00845808" w:rsidRPr="00A8400A">
        <w:rPr>
          <w:rStyle w:val="BerichtCodeZchn"/>
        </w:rPr>
        <w:t>usebuffer()</w:t>
      </w:r>
      <w:r w:rsidR="00C006AA" w:rsidRPr="00C006AA">
        <w:t xml:space="preserve"> </w:t>
      </w:r>
      <w:r w:rsidR="00C006AA">
        <w:t xml:space="preserve">would </w:t>
      </w:r>
      <w:r w:rsidR="00845808" w:rsidRPr="00A8400A">
        <w:t xml:space="preserve">also require an additional parameter </w:t>
      </w:r>
      <w:r w:rsidR="00845808" w:rsidRPr="00A8400A">
        <w:rPr>
          <w:rStyle w:val="BerichtCodeZchn"/>
        </w:rPr>
        <w:t>abi</w:t>
      </w:r>
      <w:r w:rsidR="00845808" w:rsidRPr="00A8400A">
        <w:t xml:space="preserve">. When </w:t>
      </w:r>
      <w:r w:rsidR="00845808" w:rsidRPr="00A8400A">
        <w:rPr>
          <w:rStyle w:val="BerichtCodeZchn"/>
        </w:rPr>
        <w:t>usebuffer()</w:t>
      </w:r>
      <w:r w:rsidR="00845808" w:rsidRPr="00A8400A">
        <w:t xml:space="preserve"> is called</w:t>
      </w:r>
      <w:r w:rsidR="00A8400A" w:rsidRPr="00A8400A">
        <w:t xml:space="preserve"> and the stored ABI is </w:t>
      </w:r>
      <w:r w:rsidR="00A8400A" w:rsidRPr="00A8400A">
        <w:rPr>
          <w:rStyle w:val="BerichtCodeZchn"/>
        </w:rPr>
        <w:t>null</w:t>
      </w:r>
      <w:r w:rsidR="00A8400A" w:rsidRPr="00A8400A">
        <w:t xml:space="preserve"> the ABI passed to </w:t>
      </w:r>
      <w:r w:rsidR="00A8400A" w:rsidRPr="00A8400A">
        <w:rPr>
          <w:rStyle w:val="BerichtCodeZchn"/>
        </w:rPr>
        <w:t>usebuffer()</w:t>
      </w:r>
      <w:r w:rsidR="00A8400A" w:rsidRPr="00A8400A">
        <w:t xml:space="preserve"> </w:t>
      </w:r>
      <w:r w:rsidR="00C006AA">
        <w:t>would be</w:t>
      </w:r>
      <w:r w:rsidR="00A8400A" w:rsidRPr="00A8400A">
        <w:t xml:space="preserve"> used and stored. If </w:t>
      </w:r>
      <w:r w:rsidR="00A8400A" w:rsidRPr="00A8400A">
        <w:rPr>
          <w:rStyle w:val="BerichtCodeZchn"/>
        </w:rPr>
        <w:t>null</w:t>
      </w:r>
      <w:r w:rsidR="00A8400A" w:rsidRPr="00A8400A">
        <w:t xml:space="preserve"> was passed</w:t>
      </w:r>
      <w:r w:rsidR="00A8400A">
        <w:t xml:space="preserve"> to </w:t>
      </w:r>
      <w:r w:rsidR="00A8400A" w:rsidRPr="00A8400A">
        <w:rPr>
          <w:rStyle w:val="BerichtCodeZchn"/>
        </w:rPr>
        <w:t>useBuffer()</w:t>
      </w:r>
      <w:r w:rsidR="00A8400A">
        <w:t xml:space="preserve"> </w:t>
      </w:r>
      <w:r w:rsidR="00A8400A" w:rsidRPr="00A8400A">
        <w:t xml:space="preserve">as well, the platforms default </w:t>
      </w:r>
      <w:r w:rsidR="00A8400A">
        <w:t>ABI</w:t>
      </w:r>
      <w:r w:rsidR="00A8400A" w:rsidRPr="00A8400A">
        <w:t xml:space="preserve"> </w:t>
      </w:r>
      <w:r w:rsidR="00C006AA">
        <w:t xml:space="preserve">would be </w:t>
      </w:r>
      <w:r w:rsidR="00A8400A" w:rsidRPr="00A8400A">
        <w:t xml:space="preserve">used if available. </w:t>
      </w:r>
      <w:r w:rsidR="00C006AA">
        <w:t>In the case that</w:t>
      </w:r>
      <w:r w:rsidR="00A8400A" w:rsidRPr="00A8400A">
        <w:t xml:space="preserve"> an ABI is</w:t>
      </w:r>
      <w:r w:rsidR="00A8400A">
        <w:t xml:space="preserve"> already</w:t>
      </w:r>
      <w:r w:rsidR="00A8400A" w:rsidRPr="00A8400A">
        <w:t xml:space="preserve"> stored and another ABI is passed to </w:t>
      </w:r>
      <w:r w:rsidR="00A8400A" w:rsidRPr="00A8400A">
        <w:rPr>
          <w:rStyle w:val="BerichtCodeZchn"/>
        </w:rPr>
        <w:t>useBuffer()</w:t>
      </w:r>
      <w:r w:rsidR="00A8400A" w:rsidRPr="00A8400A">
        <w:t xml:space="preserve">, an error </w:t>
      </w:r>
      <w:r w:rsidR="00C006AA">
        <w:t>would be</w:t>
      </w:r>
      <w:r w:rsidR="00A8400A" w:rsidRPr="00A8400A">
        <w:t xml:space="preserve"> thrown. </w:t>
      </w:r>
      <w:r w:rsidR="00C006AA">
        <w:t>T</w:t>
      </w:r>
      <w:r w:rsidR="00A8400A" w:rsidRPr="00A8400A">
        <w:t xml:space="preserve">he </w:t>
      </w:r>
      <w:r w:rsidR="00A8400A" w:rsidRPr="00A8400A">
        <w:rPr>
          <w:rStyle w:val="BerichtCodeZchn"/>
        </w:rPr>
        <w:t>useBuffer()</w:t>
      </w:r>
      <w:r w:rsidR="00A8400A" w:rsidRPr="00A8400A">
        <w:t xml:space="preserve"> method </w:t>
      </w:r>
      <w:r w:rsidR="00C006AA">
        <w:t xml:space="preserve">would subsequently </w:t>
      </w:r>
      <w:r w:rsidR="00A8400A" w:rsidRPr="00A8400A">
        <w:t xml:space="preserve">call </w:t>
      </w:r>
      <w:r w:rsidR="00A8400A" w:rsidRPr="00A8400A">
        <w:rPr>
          <w:rStyle w:val="BerichtCodeZchn"/>
        </w:rPr>
        <w:t>useBuffer()</w:t>
      </w:r>
      <w:r w:rsidR="00A8400A" w:rsidRPr="00A8400A">
        <w:t xml:space="preserve"> </w:t>
      </w:r>
      <w:r w:rsidR="00A8400A">
        <w:t>on</w:t>
      </w:r>
      <w:r w:rsidR="00A8400A" w:rsidRPr="00A8400A">
        <w:t xml:space="preserve"> all child elements </w:t>
      </w:r>
      <w:r w:rsidR="00A8400A">
        <w:t>while passing</w:t>
      </w:r>
      <w:r w:rsidR="00A8400A" w:rsidRPr="00A8400A">
        <w:t xml:space="preserve"> the stored ABI.</w:t>
      </w:r>
    </w:p>
    <w:p w14:paraId="1D011466" w14:textId="339DECD2" w:rsidR="00A92EB1" w:rsidRDefault="00A92EB1" w:rsidP="00A92EB1">
      <w:pPr>
        <w:pStyle w:val="berschrift3"/>
      </w:pPr>
      <w:bookmarkStart w:id="178" w:name="_Toc223203868"/>
      <w:r>
        <w:lastRenderedPageBreak/>
        <w:t>Disable Validations in Production Environments</w:t>
      </w:r>
      <w:bookmarkEnd w:id="178"/>
    </w:p>
    <w:p w14:paraId="0831EE7F" w14:textId="3995B3F0" w:rsidR="00A92EB1" w:rsidRDefault="00A92EB1" w:rsidP="00A92EB1">
      <w:r>
        <w:t xml:space="preserve">The method </w:t>
      </w:r>
      <w:r w:rsidRPr="00A92EB1">
        <w:rPr>
          <w:rStyle w:val="BerichtCodeZchn"/>
        </w:rPr>
        <w:t>SSMUtils.sanityChecks</w:t>
      </w:r>
      <w:r w:rsidR="007D5DA6">
        <w:rPr>
          <w:rStyle w:val="BerichtCodeZchn"/>
        </w:rPr>
        <w:t>()</w:t>
      </w:r>
      <w:r>
        <w:t xml:space="preserve"> required about </w:t>
      </w:r>
      <w:r w:rsidR="006343E9">
        <w:t>3</w:t>
      </w:r>
      <w:r>
        <w:t>% to 8% of execution time in experiment</w:t>
      </w:r>
      <w:r w:rsidR="009E47DF">
        <w:t xml:space="preserve"> 1 and 2</w:t>
      </w:r>
      <w:r>
        <w:t>. As the method name suggests, it only performs checks whether the structures</w:t>
      </w:r>
      <w:r w:rsidR="00C006AA">
        <w:t>’</w:t>
      </w:r>
      <w:r>
        <w:t xml:space="preserve"> settings are valid. This can be optimi</w:t>
      </w:r>
      <w:r w:rsidR="00D56400">
        <w:t>s</w:t>
      </w:r>
      <w:r>
        <w:t xml:space="preserve">ed by not </w:t>
      </w:r>
      <w:r w:rsidR="00C006AA">
        <w:t>invoking</w:t>
      </w:r>
      <w:r>
        <w:t xml:space="preserve"> </w:t>
      </w:r>
      <w:r w:rsidR="007D5DA6">
        <w:t xml:space="preserve">the method </w:t>
      </w:r>
      <w:r>
        <w:t>in production environments. There are two possible ways to achieve this. On the one hand</w:t>
      </w:r>
      <w:r w:rsidR="007D5DA6">
        <w:t>,</w:t>
      </w:r>
      <w:r>
        <w:t xml:space="preserve"> the method can be wrapped in an assert statement, thus only executing if Java assertations are enabled. </w:t>
      </w:r>
      <w:r w:rsidR="007D5DA6">
        <w:t xml:space="preserve">On the other hand, a </w:t>
      </w:r>
      <w:r>
        <w:t>static boolean variable</w:t>
      </w:r>
      <w:r w:rsidR="007D5DA6">
        <w:t xml:space="preserve"> can be provided</w:t>
      </w:r>
      <w:r>
        <w:t xml:space="preserve">, which allows </w:t>
      </w:r>
      <w:r w:rsidR="0057637C">
        <w:t xml:space="preserve">developer </w:t>
      </w:r>
      <w:r>
        <w:t xml:space="preserve">to enable and disable these checks </w:t>
      </w:r>
      <w:r w:rsidR="00C006AA">
        <w:t xml:space="preserve">as </w:t>
      </w:r>
      <w:r>
        <w:t>need</w:t>
      </w:r>
      <w:r w:rsidR="00C006AA">
        <w:t>ed</w:t>
      </w:r>
      <w:r>
        <w:t>.</w:t>
      </w:r>
    </w:p>
    <w:p w14:paraId="4785EE96" w14:textId="5D6B5A93" w:rsidR="00A92EB1" w:rsidRDefault="00D34D99" w:rsidP="00A92EB1">
      <w:pPr>
        <w:pStyle w:val="berschrift3"/>
      </w:pPr>
      <w:bookmarkStart w:id="179" w:name="_Toc223203869"/>
      <w:r>
        <w:t xml:space="preserve">Further </w:t>
      </w:r>
      <w:r w:rsidR="00A92EB1">
        <w:t>Reduce Annotation Lookups</w:t>
      </w:r>
      <w:bookmarkEnd w:id="179"/>
    </w:p>
    <w:p w14:paraId="709A259F" w14:textId="1A35629F" w:rsidR="00A92EB1" w:rsidRPr="00A92EB1" w:rsidRDefault="00A92EB1" w:rsidP="00A92EB1">
      <w:r>
        <w:t xml:space="preserve">The runtime structure info resolution required about </w:t>
      </w:r>
      <w:r w:rsidR="006343E9">
        <w:t>7</w:t>
      </w:r>
      <w:r>
        <w:t>% to 2</w:t>
      </w:r>
      <w:r w:rsidR="006343E9">
        <w:t>1</w:t>
      </w:r>
      <w:r>
        <w:t xml:space="preserve">% </w:t>
      </w:r>
      <w:r w:rsidR="007D5DA6">
        <w:t xml:space="preserve">of </w:t>
      </w:r>
      <w:r>
        <w:t>execution time in experiment</w:t>
      </w:r>
      <w:r w:rsidR="009E47DF">
        <w:t xml:space="preserve"> 1 and 2</w:t>
      </w:r>
      <w:r>
        <w:t>. Many contributors have already been tackled in the last two optimi</w:t>
      </w:r>
      <w:r w:rsidR="00D56400">
        <w:t>s</w:t>
      </w:r>
      <w:r>
        <w:t xml:space="preserve">ations. However, </w:t>
      </w:r>
      <w:r w:rsidR="00A8400A">
        <w:t xml:space="preserve">the </w:t>
      </w:r>
      <w:r w:rsidR="00A8400A" w:rsidRPr="00A8400A">
        <w:rPr>
          <w:rStyle w:val="BerichtCodeZchn"/>
        </w:rPr>
        <w:t>StructureSettings</w:t>
      </w:r>
      <w:r w:rsidR="00A8400A">
        <w:t xml:space="preserve"> annotation still contains one annotation method which is checked outside of the </w:t>
      </w:r>
      <w:r w:rsidR="00A8400A" w:rsidRPr="00A8400A">
        <w:rPr>
          <w:rStyle w:val="BerichtCodeZchn"/>
        </w:rPr>
        <w:t>SSMUtils.sanityChecks</w:t>
      </w:r>
      <w:r w:rsidR="00A8400A">
        <w:t xml:space="preserve"> method.</w:t>
      </w:r>
      <w:r>
        <w:t xml:space="preserve"> </w:t>
      </w:r>
      <w:r w:rsidR="00A8400A" w:rsidRPr="00A8400A">
        <w:t xml:space="preserve">Specifically, the method </w:t>
      </w:r>
      <w:r w:rsidR="00A8400A" w:rsidRPr="00A8400A">
        <w:rPr>
          <w:rStyle w:val="BerichtCodeZchn"/>
        </w:rPr>
        <w:t>requiresCalculateInfoMethod()</w:t>
      </w:r>
      <w:r w:rsidR="00A8400A" w:rsidRPr="00A8400A">
        <w:t xml:space="preserve">, which </w:t>
      </w:r>
      <w:r w:rsidR="00A8400A">
        <w:t>allows</w:t>
      </w:r>
      <w:r w:rsidR="00A8400A" w:rsidRPr="00A8400A">
        <w:t xml:space="preserve"> a structure to specify whether the info for this structure is available in a </w:t>
      </w:r>
      <w:r w:rsidR="00A8400A" w:rsidRPr="00A8400A">
        <w:rPr>
          <w:rStyle w:val="BerichtCodeZchn"/>
        </w:rPr>
        <w:t>static final</w:t>
      </w:r>
      <w:r w:rsidR="00A8400A" w:rsidRPr="00A8400A">
        <w:t xml:space="preserve"> variable or must be calculated through a </w:t>
      </w:r>
      <w:r w:rsidR="00A8400A" w:rsidRPr="00A8400A">
        <w:rPr>
          <w:rStyle w:val="BerichtCodeZchn"/>
        </w:rPr>
        <w:t>StaticGenerator</w:t>
      </w:r>
      <w:r w:rsidR="00A8400A" w:rsidRPr="00A8400A">
        <w:t xml:space="preserve"> – </w:t>
      </w:r>
      <w:r w:rsidR="00C006AA">
        <w:t xml:space="preserve">whose instance must </w:t>
      </w:r>
      <w:r w:rsidR="00A8400A" w:rsidRPr="00A8400A">
        <w:t>also</w:t>
      </w:r>
      <w:r w:rsidR="00C006AA">
        <w:t xml:space="preserve"> be</w:t>
      </w:r>
      <w:r w:rsidR="00A8400A" w:rsidRPr="00A8400A">
        <w:t xml:space="preserve"> saved in a </w:t>
      </w:r>
      <w:r w:rsidR="00A8400A" w:rsidRPr="00A8400A">
        <w:rPr>
          <w:rStyle w:val="BerichtCodeZchn"/>
        </w:rPr>
        <w:t>static final</w:t>
      </w:r>
      <w:r w:rsidR="00A8400A" w:rsidRPr="00A8400A">
        <w:t xml:space="preserve"> variable.</w:t>
      </w:r>
      <w:r w:rsidR="00A8400A">
        <w:t xml:space="preserve"> This can be optimi</w:t>
      </w:r>
      <w:r w:rsidR="00D56400">
        <w:t>s</w:t>
      </w:r>
      <w:r w:rsidR="00A8400A">
        <w:t xml:space="preserve">ed by always requiring the </w:t>
      </w:r>
      <w:r w:rsidR="00A8400A" w:rsidRPr="00A8400A">
        <w:rPr>
          <w:rStyle w:val="BerichtCodeZchn"/>
        </w:rPr>
        <w:t>StaticGenerator</w:t>
      </w:r>
      <w:r w:rsidR="00A8400A">
        <w:t xml:space="preserve">. If the </w:t>
      </w:r>
      <w:r w:rsidR="00C006AA" w:rsidRPr="00C006AA">
        <w:rPr>
          <w:rStyle w:val="BerichtCodeZchn"/>
        </w:rPr>
        <w:t>StructureInfo</w:t>
      </w:r>
      <w:r w:rsidR="00A8400A">
        <w:t xml:space="preserve"> of </w:t>
      </w:r>
      <w:r w:rsidR="00C006AA">
        <w:t>a</w:t>
      </w:r>
      <w:r w:rsidR="00A8400A">
        <w:t xml:space="preserve"> structure is </w:t>
      </w:r>
      <w:r w:rsidR="00C006AA">
        <w:t>constant</w:t>
      </w:r>
      <w:r w:rsidR="00A8400A">
        <w:t xml:space="preserve"> – which is the only use case of a storing the info directly into a </w:t>
      </w:r>
      <w:r w:rsidR="00A8400A" w:rsidRPr="00A8400A">
        <w:rPr>
          <w:rStyle w:val="BerichtCodeZchn"/>
        </w:rPr>
        <w:t>static final</w:t>
      </w:r>
      <w:r w:rsidR="00A8400A">
        <w:t xml:space="preserve"> variable – the </w:t>
      </w:r>
      <w:r w:rsidR="00A8400A" w:rsidRPr="00A8400A">
        <w:rPr>
          <w:rStyle w:val="BerichtCodeZchn"/>
        </w:rPr>
        <w:t>StaticGenerator</w:t>
      </w:r>
      <w:r w:rsidR="00A8400A">
        <w:t xml:space="preserve"> can return </w:t>
      </w:r>
      <w:r w:rsidR="00C006AA">
        <w:t>the</w:t>
      </w:r>
      <w:r w:rsidR="00A8400A">
        <w:t xml:space="preserve"> constant </w:t>
      </w:r>
      <w:r w:rsidR="00C006AA" w:rsidRPr="00C006AA">
        <w:rPr>
          <w:rStyle w:val="BerichtCodeZchn"/>
        </w:rPr>
        <w:t>StructureInfo</w:t>
      </w:r>
      <w:r w:rsidR="00C006AA" w:rsidRPr="00C006AA">
        <w:t xml:space="preserve"> instance</w:t>
      </w:r>
      <w:r w:rsidR="00A8400A" w:rsidRPr="00C006AA">
        <w:t>.</w:t>
      </w:r>
    </w:p>
    <w:p w14:paraId="25EAD7C5" w14:textId="066C8143" w:rsidR="00D34D99" w:rsidRDefault="00D34D99" w:rsidP="00D34D99">
      <w:pPr>
        <w:pStyle w:val="berschrift3"/>
      </w:pPr>
      <w:bookmarkStart w:id="180" w:name="_Toc223203870"/>
      <w:r>
        <w:t>More Structure Array Implementations</w:t>
      </w:r>
      <w:bookmarkEnd w:id="180"/>
    </w:p>
    <w:p w14:paraId="09265DEC" w14:textId="2BC8DCEF" w:rsidR="00D34D99" w:rsidRDefault="00142F22" w:rsidP="00D34D99">
      <w:r>
        <w:t>Approximately 80% of allocated bytes in benchmark</w:t>
      </w:r>
      <w:r w:rsidR="009E47DF">
        <w:t xml:space="preserve"> 1</w:t>
      </w:r>
      <w:r>
        <w:t xml:space="preserve"> of experiment </w:t>
      </w:r>
      <w:r w:rsidR="00C006AA">
        <w:t>3</w:t>
      </w:r>
      <w:r>
        <w:t xml:space="preserve"> are caused by Structure arrays required by the </w:t>
      </w:r>
      <w:r w:rsidRPr="00142F22">
        <w:rPr>
          <w:rStyle w:val="BerichtCodeZchn"/>
        </w:rPr>
        <w:t>StructureArray</w:t>
      </w:r>
      <w:r>
        <w:t xml:space="preserve"> class. That is because the </w:t>
      </w:r>
      <w:r w:rsidRPr="00142F22">
        <w:rPr>
          <w:rStyle w:val="BerichtCodeZchn"/>
        </w:rPr>
        <w:t>StructureArray</w:t>
      </w:r>
      <w:r>
        <w:t xml:space="preserve"> class creates these arrays to hold the </w:t>
      </w:r>
      <w:r w:rsidRPr="00C006AA">
        <w:rPr>
          <w:rStyle w:val="BerichtCodeZchn"/>
        </w:rPr>
        <w:t>Structure</w:t>
      </w:r>
      <w:r>
        <w:t xml:space="preserve"> instances of each child element. This is fine if the elements are retrieved repeatedly and Java-Heap memory is not a problem. However, additional options should be provided to the </w:t>
      </w:r>
      <w:r w:rsidR="0057637C">
        <w:t>developer</w:t>
      </w:r>
      <w:r>
        <w:t>:</w:t>
      </w:r>
    </w:p>
    <w:p w14:paraId="618B7242" w14:textId="104B0CF7" w:rsidR="00142F22" w:rsidRDefault="00142F22" w:rsidP="00142F22">
      <w:pPr>
        <w:pStyle w:val="Listenabsatz"/>
        <w:numPr>
          <w:ilvl w:val="0"/>
          <w:numId w:val="81"/>
        </w:numPr>
      </w:pPr>
      <w:r>
        <w:t xml:space="preserve">Allow the </w:t>
      </w:r>
      <w:r w:rsidR="0057637C">
        <w:t xml:space="preserve">developer </w:t>
      </w:r>
      <w:r>
        <w:t xml:space="preserve">to pass a parameter to the </w:t>
      </w:r>
      <w:r w:rsidRPr="00142F22">
        <w:rPr>
          <w:rStyle w:val="BerichtCodeZchn"/>
        </w:rPr>
        <w:t>StructureArray</w:t>
      </w:r>
      <w:r>
        <w:t xml:space="preserve"> which disables the initiali</w:t>
      </w:r>
      <w:r w:rsidR="00D56400">
        <w:t>s</w:t>
      </w:r>
      <w:r>
        <w:t xml:space="preserve">ation of the Structure arrays, thereby disabling the caching of structure instances for child elements. If this is disabled each </w:t>
      </w:r>
      <w:r w:rsidRPr="00142F22">
        <w:rPr>
          <w:rStyle w:val="BerichtCodeZchn"/>
        </w:rPr>
        <w:t>get()</w:t>
      </w:r>
      <w:r>
        <w:t xml:space="preserve"> call returns a new </w:t>
      </w:r>
      <w:r w:rsidRPr="00C006AA">
        <w:rPr>
          <w:rStyle w:val="BerichtCodeZchn"/>
        </w:rPr>
        <w:t>Structure</w:t>
      </w:r>
      <w:r>
        <w:t xml:space="preserve"> instance.</w:t>
      </w:r>
    </w:p>
    <w:p w14:paraId="35E3604C" w14:textId="71B079E5" w:rsidR="00D34D99" w:rsidRDefault="00142F22" w:rsidP="00D34D99">
      <w:pPr>
        <w:pStyle w:val="Listenabsatz"/>
        <w:numPr>
          <w:ilvl w:val="0"/>
          <w:numId w:val="81"/>
        </w:numPr>
      </w:pPr>
      <w:r>
        <w:t xml:space="preserve">Allow the </w:t>
      </w:r>
      <w:r w:rsidR="0057637C">
        <w:t xml:space="preserve">developer </w:t>
      </w:r>
      <w:r>
        <w:t xml:space="preserve">to pass a structure instance, obtained from a previous </w:t>
      </w:r>
      <w:r w:rsidRPr="00142F22">
        <w:rPr>
          <w:rStyle w:val="BerichtCodeZchn"/>
        </w:rPr>
        <w:t>get()</w:t>
      </w:r>
      <w:r>
        <w:t xml:space="preserve"> call, to</w:t>
      </w:r>
      <w:r w:rsidR="00C006AA">
        <w:t xml:space="preserve"> subsequent</w:t>
      </w:r>
      <w:r>
        <w:t xml:space="preserve"> </w:t>
      </w:r>
      <w:r w:rsidRPr="00142F22">
        <w:rPr>
          <w:rStyle w:val="BerichtCodeZchn"/>
        </w:rPr>
        <w:t>get()</w:t>
      </w:r>
      <w:r>
        <w:t xml:space="preserve"> </w:t>
      </w:r>
      <w:r w:rsidR="00C006AA">
        <w:t>invocations</w:t>
      </w:r>
      <w:r>
        <w:t xml:space="preserve">. The </w:t>
      </w:r>
      <w:r w:rsidRPr="00C006AA">
        <w:rPr>
          <w:rStyle w:val="BerichtCodeZchn"/>
        </w:rPr>
        <w:t>get</w:t>
      </w:r>
      <w:r w:rsidR="00C006AA">
        <w:rPr>
          <w:rStyle w:val="BerichtCodeZchn"/>
        </w:rPr>
        <w:t>()</w:t>
      </w:r>
      <w:r w:rsidRPr="00C006AA">
        <w:t xml:space="preserve"> </w:t>
      </w:r>
      <w:r>
        <w:t>method</w:t>
      </w:r>
      <w:r w:rsidR="00C006AA">
        <w:t xml:space="preserve"> would then</w:t>
      </w:r>
      <w:r>
        <w:t xml:space="preserve"> call </w:t>
      </w:r>
      <w:r w:rsidRPr="00142F22">
        <w:rPr>
          <w:rStyle w:val="BerichtCodeZchn"/>
        </w:rPr>
        <w:t>useBuffer()</w:t>
      </w:r>
      <w:r>
        <w:t xml:space="preserve"> on the passed structure instance, thereby overwriting the native memory region the</w:t>
      </w:r>
      <w:r w:rsidR="00C006AA">
        <w:t xml:space="preserve"> </w:t>
      </w:r>
      <w:r w:rsidR="00C006AA" w:rsidRPr="00C006AA">
        <w:rPr>
          <w:rStyle w:val="BerichtCodeZchn"/>
        </w:rPr>
        <w:t>Structure</w:t>
      </w:r>
      <w:r>
        <w:t xml:space="preserve"> instance </w:t>
      </w:r>
      <w:r w:rsidR="00C006AA">
        <w:t>is backed by</w:t>
      </w:r>
      <w:r>
        <w:t>.</w:t>
      </w:r>
    </w:p>
    <w:p w14:paraId="42BE0B0A" w14:textId="203903DB" w:rsidR="0080068E" w:rsidRDefault="001D4BC4" w:rsidP="0080068E">
      <w:pPr>
        <w:pStyle w:val="berschrift1"/>
      </w:pPr>
      <w:bookmarkStart w:id="181" w:name="_Ref221929819"/>
      <w:bookmarkStart w:id="182" w:name="_Toc223203871"/>
      <w:r>
        <w:lastRenderedPageBreak/>
        <w:t>Summary</w:t>
      </w:r>
      <w:bookmarkEnd w:id="181"/>
      <w:bookmarkEnd w:id="182"/>
    </w:p>
    <w:p w14:paraId="0560E83F" w14:textId="6A2183C3" w:rsidR="00A93024" w:rsidRDefault="00A93024" w:rsidP="009922D6">
      <w:r>
        <w:t>This thesis introduce</w:t>
      </w:r>
      <w:r w:rsidR="00984AB5">
        <w:t>s</w:t>
      </w:r>
      <w:r>
        <w:t xml:space="preserve"> the newly developed library LUtils to work with structures</w:t>
      </w:r>
      <w:r w:rsidR="00C006AA">
        <w:t xml:space="preserve"> while</w:t>
      </w:r>
      <w:r>
        <w:t xml:space="preserve"> </w:t>
      </w:r>
      <w:r w:rsidR="00C006AA">
        <w:t>providing</w:t>
      </w:r>
      <w:r>
        <w:t xml:space="preserve"> different Application Binary Interfaces (ABI). To determine whether LUtils represents a viable alternative to existing solution</w:t>
      </w:r>
      <w:r w:rsidR="00F659FA">
        <w:t>s</w:t>
      </w:r>
      <w:r>
        <w:t xml:space="preserve"> in terms of execution time and memory behaviour, several Java native access </w:t>
      </w:r>
      <w:r w:rsidR="00786B4C">
        <w:t>libraries</w:t>
      </w:r>
      <w:r>
        <w:t xml:space="preserve"> were evaluated and compared – namely LWJGL, FFMA, JNA and the introduced library LUtils.</w:t>
      </w:r>
    </w:p>
    <w:p w14:paraId="35258062" w14:textId="0880EC3E" w:rsidR="00786B4C" w:rsidRDefault="00786B4C" w:rsidP="009922D6">
      <w:r>
        <w:t xml:space="preserve">To achieve this, multiple JMH (Java Microbenchmark Harness) benchmarks were designed to measure structure creation and write/read operations. These benchmarks measure execution time as well as Java-Heap allocation rate and thereby reveal performance </w:t>
      </w:r>
      <w:r w:rsidRPr="00EA5762">
        <w:t>characteristics</w:t>
      </w:r>
      <w:r>
        <w:t xml:space="preserve">. </w:t>
      </w:r>
      <w:r w:rsidR="009C0C68">
        <w:t>LWJGL demonstrated the best performance, followed by FFMA which displays low execution times for small structures, but decreasing performance with large and complex structures.</w:t>
      </w:r>
      <w:r w:rsidR="007F28C2">
        <w:t xml:space="preserve"> LUtils and especially JNA display generally lower performance, likely due to their use of Java reflection.</w:t>
      </w:r>
    </w:p>
    <w:p w14:paraId="5AA83F6D" w14:textId="3E5205AF" w:rsidR="00EA5762" w:rsidRDefault="007F28C2" w:rsidP="00EA5762">
      <w:r w:rsidRPr="007F28C2">
        <w:t xml:space="preserve">The </w:t>
      </w:r>
      <w:r>
        <w:t>evaluation revealed that LUtils should not be used in performance critical applications like real-time rendering, because LWJGL provides up to 8</w:t>
      </w:r>
      <w:r w:rsidR="00540E7C">
        <w:t>3</w:t>
      </w:r>
      <w:r>
        <w:t xml:space="preserve"> times better performance. That is why the benchmarks executed for LUtils have been profiled using the Async-Profiler. The </w:t>
      </w:r>
      <w:r w:rsidR="00641CF9">
        <w:t>profiling analysis uncovered optimi</w:t>
      </w:r>
      <w:r w:rsidR="00D56400">
        <w:t>s</w:t>
      </w:r>
      <w:r w:rsidR="00641CF9">
        <w:t>ation opportunities regarding</w:t>
      </w:r>
      <w:r w:rsidR="00385B9D">
        <w:t xml:space="preserve"> allocation </w:t>
      </w:r>
      <w:r w:rsidR="00765B95">
        <w:t>strategies</w:t>
      </w:r>
      <w:r w:rsidR="00385B9D">
        <w:t xml:space="preserve">, reducing reflection </w:t>
      </w:r>
      <w:r w:rsidR="00765B95">
        <w:t>usage</w:t>
      </w:r>
      <w:r w:rsidR="00B56BFF">
        <w:t>, write/read operations</w:t>
      </w:r>
      <w:r w:rsidR="00765B95">
        <w:t xml:space="preserve"> and more</w:t>
      </w:r>
      <w:r w:rsidR="00B56BFF">
        <w:t>. By implementing these optimi</w:t>
      </w:r>
      <w:r w:rsidR="00D56400">
        <w:t>s</w:t>
      </w:r>
      <w:r w:rsidR="00B56BFF">
        <w:t>ations LUtils might become a viable option for performance-critical Java applications.</w:t>
      </w:r>
    </w:p>
    <w:p w14:paraId="0B404F8C" w14:textId="1A3B1BE4" w:rsidR="00EA5762" w:rsidRDefault="00D62EE0" w:rsidP="009922D6">
      <w:r>
        <w:t>Overall, the thesis provides a comparison of the Java native access libraries LWJGL, FFMA, JNA and LUtils, as well as an in-depth profiling analysis of LUtils</w:t>
      </w:r>
      <w:r w:rsidR="00200B3B">
        <w:t>, and t</w:t>
      </w:r>
      <w:r>
        <w:t>hereby deriving possible optimi</w:t>
      </w:r>
      <w:r w:rsidR="00D56400">
        <w:t>s</w:t>
      </w:r>
      <w:r>
        <w:t>ations.</w:t>
      </w:r>
    </w:p>
    <w:p w14:paraId="617843DC" w14:textId="0ECE4716" w:rsidR="0080068E" w:rsidRDefault="00E6631E">
      <w:pPr>
        <w:pStyle w:val="berschrift1"/>
      </w:pPr>
      <w:bookmarkStart w:id="183" w:name="_Ref221929882"/>
      <w:bookmarkStart w:id="184" w:name="_Toc223203872"/>
      <w:r>
        <w:lastRenderedPageBreak/>
        <w:t>Outlook</w:t>
      </w:r>
      <w:bookmarkEnd w:id="183"/>
      <w:bookmarkEnd w:id="184"/>
    </w:p>
    <w:p w14:paraId="3D81B6AE" w14:textId="3428A149" w:rsidR="00E95C3B" w:rsidRDefault="00E95C3B" w:rsidP="00E95C3B">
      <w:r>
        <w:t>The results of this thesis provide a performance comparison of the evaluated libr</w:t>
      </w:r>
      <w:r w:rsidR="00BE553B">
        <w:t>aries – LWJGL, FFMA, JNA and LUtils – with respect to structure creation, memory allocation and read/write operations. While the evaluation reveals clear performance characteristics, bottlenecks and possible optimi</w:t>
      </w:r>
      <w:r w:rsidR="00D56400">
        <w:t>s</w:t>
      </w:r>
      <w:r w:rsidR="00BE553B">
        <w:t>ations for LUtils, several aspects remain open for further investigation. This chapter outlines directions for further research.</w:t>
      </w:r>
    </w:p>
    <w:p w14:paraId="0CC6DA84" w14:textId="4C0434D5" w:rsidR="0073239A" w:rsidRDefault="0073239A" w:rsidP="00E95C3B">
      <w:r>
        <w:t>First, a re-evaluation of LUtils after</w:t>
      </w:r>
      <w:r w:rsidR="000A15DB">
        <w:t xml:space="preserve"> implementing</w:t>
      </w:r>
      <w:r>
        <w:t xml:space="preserve"> the optimi</w:t>
      </w:r>
      <w:r w:rsidR="00D56400">
        <w:t>s</w:t>
      </w:r>
      <w:r>
        <w:t>ations</w:t>
      </w:r>
      <w:r w:rsidR="000A15DB">
        <w:t xml:space="preserve"> proposed in section </w:t>
      </w:r>
      <w:r w:rsidR="000A15DB">
        <w:fldChar w:fldCharType="begin"/>
      </w:r>
      <w:r w:rsidR="000A15DB">
        <w:instrText xml:space="preserve"> REF _Ref221111962 \r \h </w:instrText>
      </w:r>
      <w:r w:rsidR="000A15DB">
        <w:fldChar w:fldCharType="separate"/>
      </w:r>
      <w:r w:rsidR="008A128C">
        <w:t>5.3</w:t>
      </w:r>
      <w:r w:rsidR="000A15DB">
        <w:fldChar w:fldCharType="end"/>
      </w:r>
      <w:r w:rsidR="000A15DB">
        <w:t xml:space="preserve"> would allow a quantitative assessment of their effectiveness. </w:t>
      </w:r>
      <w:r w:rsidR="000A15DB" w:rsidRPr="000A15DB">
        <w:t>Such a follow-up study could determine the extent to which the identified bottlenecks influence overall performance and whether the proposed improvements lead to measurable gains.</w:t>
      </w:r>
    </w:p>
    <w:p w14:paraId="2247DA05" w14:textId="0EA20D8A" w:rsidR="000A15DB" w:rsidRDefault="000A15DB" w:rsidP="00E95C3B">
      <w:r>
        <w:t>In addition, several aspects that were not examined in this thesis warrant further analysis. All benchmarks were conducted on Pop!_OS using the same hardware configuration. Since performance characteristics may depend on the operating system or processor</w:t>
      </w:r>
      <w:r w:rsidR="00C006AA">
        <w:t xml:space="preserve"> architecture</w:t>
      </w:r>
      <w:r>
        <w:t>, experiments on additional platforms – such as windows or alternative hardware – could result in different observations regarding performance.</w:t>
      </w:r>
    </w:p>
    <w:p w14:paraId="31601D6F" w14:textId="570A452F" w:rsidR="000A15DB" w:rsidRDefault="000A15DB" w:rsidP="00E95C3B">
      <w:r>
        <w:t xml:space="preserve">Furthermore, benchmark 2 of each experiment performed write and read operations on all fields of the structures. However, in practice applications might modify only a subset of structure fields. Investigating partial </w:t>
      </w:r>
      <w:r w:rsidR="00C006AA">
        <w:t>write/read</w:t>
      </w:r>
      <w:r>
        <w:t xml:space="preserve"> operations may therefore reveal different performance characteristics.</w:t>
      </w:r>
    </w:p>
    <w:p w14:paraId="2E8BAD62" w14:textId="58A80F48" w:rsidR="000A15DB" w:rsidRDefault="000A15DB" w:rsidP="00E95C3B">
      <w:r>
        <w:t>Another important aspect concerns one-time initiali</w:t>
      </w:r>
      <w:r w:rsidR="00D56400">
        <w:t>s</w:t>
      </w:r>
      <w:r>
        <w:t xml:space="preserve">ation costs. </w:t>
      </w:r>
      <w:r w:rsidRPr="000A15DB">
        <w:t xml:space="preserve">When a structure is used for the first time, all evaluated libraries </w:t>
      </w:r>
      <w:r>
        <w:t>introduce performance</w:t>
      </w:r>
      <w:r w:rsidRPr="000A15DB">
        <w:t xml:space="preserve"> overhead due to </w:t>
      </w:r>
      <w:r>
        <w:t>one-time initiali</w:t>
      </w:r>
      <w:r w:rsidR="00D56400">
        <w:t>s</w:t>
      </w:r>
      <w:r>
        <w:t xml:space="preserve">ations such as </w:t>
      </w:r>
      <w:r w:rsidRPr="000A15DB">
        <w:t>layout calculation</w:t>
      </w:r>
      <w:r>
        <w:t xml:space="preserve"> and </w:t>
      </w:r>
      <w:r w:rsidRPr="000A15DB">
        <w:t>class loading. Although such costs are implicitly included in the results of Benchmark 3, they cannot be clearly distinguished from one-time per-application initiali</w:t>
      </w:r>
      <w:r w:rsidR="00D56400">
        <w:t>s</w:t>
      </w:r>
      <w:r w:rsidRPr="000A15DB">
        <w:t xml:space="preserve">ation overhead. Moreover, because Benchmark 3 could not be analysed using the </w:t>
      </w:r>
      <w:r w:rsidR="00047E9B">
        <w:t>A</w:t>
      </w:r>
      <w:r w:rsidRPr="000A15DB">
        <w:t>sync-</w:t>
      </w:r>
      <w:r w:rsidR="00047E9B">
        <w:t>P</w:t>
      </w:r>
      <w:r w:rsidRPr="000A15DB">
        <w:t xml:space="preserve">rofiler, execution time could not be attributed to specific methods. </w:t>
      </w:r>
      <w:r>
        <w:t>Therefore, a</w:t>
      </w:r>
      <w:r w:rsidRPr="000A15DB">
        <w:t xml:space="preserve"> more detailed investigation of startup behaviour represents a promising direction for future research. In particular, </w:t>
      </w:r>
      <w:r>
        <w:t>performance increasing optimi</w:t>
      </w:r>
      <w:r w:rsidR="00D56400">
        <w:t>s</w:t>
      </w:r>
      <w:r>
        <w:t xml:space="preserve">ations could be derived by performing </w:t>
      </w:r>
      <w:r w:rsidRPr="000A15DB">
        <w:t xml:space="preserve">method-level profiling </w:t>
      </w:r>
      <w:r>
        <w:t>on</w:t>
      </w:r>
      <w:r w:rsidRPr="000A15DB">
        <w:t xml:space="preserve"> </w:t>
      </w:r>
      <w:r>
        <w:t xml:space="preserve">the </w:t>
      </w:r>
      <w:r w:rsidRPr="000A15DB">
        <w:t>initiali</w:t>
      </w:r>
      <w:r w:rsidR="00D56400">
        <w:t>s</w:t>
      </w:r>
      <w:r w:rsidRPr="000A15DB">
        <w:t xml:space="preserve">ation phases </w:t>
      </w:r>
      <w:r>
        <w:t xml:space="preserve">of </w:t>
      </w:r>
      <w:r w:rsidRPr="000A15DB">
        <w:t>LUtils as well as LWJGL, FFMA, and JNA, all of which exhibit significant startup overhead.</w:t>
      </w:r>
    </w:p>
    <w:p w14:paraId="4016580C" w14:textId="0F3F730F" w:rsidR="004705F2" w:rsidRPr="0073239A" w:rsidRDefault="007D6134" w:rsidP="007D6134">
      <w:r w:rsidRPr="000A15DB">
        <w:t>Another opportunity for further research is the performance impact of using different allocation strategies.</w:t>
      </w:r>
      <w:r w:rsidR="000A15DB">
        <w:t xml:space="preserve"> While this thesis analysed the time required to allocate the native memory, future work could evaluate the influence of different allocators on the performance of complete </w:t>
      </w:r>
      <w:r w:rsidR="000A15DB">
        <w:lastRenderedPageBreak/>
        <w:t xml:space="preserve">applications. For instance, although a particular allocator may require more execution time during allocation, it could improve subsequent </w:t>
      </w:r>
      <w:r w:rsidR="00BF791C">
        <w:t>write/</w:t>
      </w:r>
      <w:r w:rsidR="000A15DB">
        <w:t xml:space="preserve">read performance due to cache locality. Thus, resulting in a better overall execution time if enough </w:t>
      </w:r>
      <w:r w:rsidR="00BF791C">
        <w:t>write or read</w:t>
      </w:r>
      <w:r w:rsidR="000A15DB">
        <w:t xml:space="preserve"> operations are performed. An evaluation of different allocators – including </w:t>
      </w:r>
      <w:r w:rsidR="000A15DB" w:rsidRPr="000A15DB">
        <w:rPr>
          <w:rStyle w:val="BerichtCodeZchn"/>
        </w:rPr>
        <w:t>Unsafe.allocateMemory</w:t>
      </w:r>
      <w:r w:rsidR="000A15DB">
        <w:t xml:space="preserve">, malloc, jemalloc and rpmalloc – would provide deeper insight into this </w:t>
      </w:r>
      <w:r w:rsidR="000A15DB" w:rsidRPr="000A15DB">
        <w:t>trade-off between allocation cost and long-term performance.</w:t>
      </w:r>
      <w:r w:rsidR="004705F2" w:rsidRPr="007D6134">
        <w:rPr>
          <w:color w:val="FF0000"/>
        </w:rPr>
        <w:br w:type="page"/>
      </w:r>
    </w:p>
    <w:p w14:paraId="2FCD2BAF" w14:textId="13481FCC" w:rsidR="005559CA" w:rsidRPr="00B00A14" w:rsidRDefault="00891D90" w:rsidP="00B00A14">
      <w:pPr>
        <w:pStyle w:val="berschrift1"/>
        <w:numPr>
          <w:ilvl w:val="0"/>
          <w:numId w:val="0"/>
        </w:numPr>
        <w:ind w:left="432" w:hanging="432"/>
      </w:pPr>
      <w:bookmarkStart w:id="185" w:name="_Toc223203873"/>
      <w:r>
        <w:lastRenderedPageBreak/>
        <w:t>List of Sources</w:t>
      </w:r>
      <w:bookmarkEnd w:id="185"/>
    </w:p>
    <w:p w14:paraId="6F8637E9" w14:textId="77777777" w:rsidR="00FF1C78" w:rsidRPr="00FF1C78" w:rsidRDefault="005559CA" w:rsidP="00FF1C78">
      <w:r>
        <w:fldChar w:fldCharType="begin"/>
      </w:r>
      <w:r w:rsidR="00FF1C78">
        <w:instrText xml:space="preserve"> ADDIN ZOTERO_BIBL {"uncited":[],"omitted":[],"custom":[]} CSL_BIBLIOGRAPHY </w:instrText>
      </w:r>
      <w:r>
        <w:fldChar w:fldCharType="separate"/>
      </w:r>
      <w:r w:rsidR="00FF1C78" w:rsidRPr="00FF1C78">
        <w:t>[1]</w:t>
      </w:r>
      <w:r w:rsidR="00FF1C78" w:rsidRPr="00FF1C78">
        <w:tab/>
        <w:t xml:space="preserve">S. Liang, </w:t>
      </w:r>
      <w:r w:rsidR="00FF1C78" w:rsidRPr="00FF1C78">
        <w:rPr>
          <w:i/>
          <w:iCs/>
        </w:rPr>
        <w:t>The Java Native interface: programmer’s guide and specification</w:t>
      </w:r>
      <w:r w:rsidR="00FF1C78" w:rsidRPr="00FF1C78">
        <w:t>. in The Java series. Reading, Mass: Addison-Wesley, 1999.</w:t>
      </w:r>
    </w:p>
    <w:p w14:paraId="0B1BD524" w14:textId="77777777" w:rsidR="00FF1C78" w:rsidRPr="00FF1C78" w:rsidRDefault="00FF1C78" w:rsidP="00FF1C78">
      <w:r w:rsidRPr="00FF1C78">
        <w:t>[2]</w:t>
      </w:r>
      <w:r w:rsidRPr="00FF1C78">
        <w:tab/>
        <w:t xml:space="preserve">A. Leonard, </w:t>
      </w:r>
      <w:r w:rsidRPr="00FF1C78">
        <w:rPr>
          <w:i/>
          <w:iCs/>
        </w:rPr>
        <w:t>Java Coding Problems: Become an expert Java programmer by solving over 250 brand-new, modern, real-world problems</w:t>
      </w:r>
      <w:r w:rsidRPr="00FF1C78">
        <w:t>, 1. Aufl. Birmingham: Packt Publishing Limited, 2024.</w:t>
      </w:r>
    </w:p>
    <w:p w14:paraId="45CC8458" w14:textId="77777777" w:rsidR="00FF1C78" w:rsidRPr="00FF1C78" w:rsidRDefault="00FF1C78" w:rsidP="00FF1C78">
      <w:r w:rsidRPr="00FF1C78">
        <w:t>[3]</w:t>
      </w:r>
      <w:r w:rsidRPr="00FF1C78">
        <w:tab/>
        <w:t xml:space="preserve">G. Sellers, </w:t>
      </w:r>
      <w:r w:rsidRPr="00FF1C78">
        <w:rPr>
          <w:i/>
          <w:iCs/>
        </w:rPr>
        <w:t>Vulkan</w:t>
      </w:r>
      <w:r w:rsidRPr="00FF1C78">
        <w:rPr>
          <w:i/>
          <w:iCs/>
          <w:vertAlign w:val="superscript"/>
        </w:rPr>
        <w:t>TM</w:t>
      </w:r>
      <w:r w:rsidRPr="00FF1C78">
        <w:rPr>
          <w:i/>
          <w:iCs/>
        </w:rPr>
        <w:t xml:space="preserve"> programming guide: the official guide to learning Vulkan</w:t>
      </w:r>
      <w:r w:rsidRPr="00FF1C78">
        <w:t>. in Always learning. Boston Munich: Addison-Wesley, 2017.</w:t>
      </w:r>
    </w:p>
    <w:p w14:paraId="51FDFBA2" w14:textId="77777777" w:rsidR="00FF1C78" w:rsidRPr="00FF1C78" w:rsidRDefault="00FF1C78" w:rsidP="00FF1C78">
      <w:r w:rsidRPr="00FF1C78">
        <w:t>[4]</w:t>
      </w:r>
      <w:r w:rsidRPr="00FF1C78">
        <w:tab/>
        <w:t xml:space="preserve">A. Munshi, „The opencl specification“, in </w:t>
      </w:r>
      <w:r w:rsidRPr="00FF1C78">
        <w:rPr>
          <w:i/>
          <w:iCs/>
        </w:rPr>
        <w:t>2009 IEEE Hot Chips 21 Symposium (HCS)</w:t>
      </w:r>
      <w:r w:rsidRPr="00FF1C78">
        <w:t>, IEEE, 2009, S. 1–314. Zugegriffen: 11. Februar 2026. [Online]. Verfügbar unter: https://ieeexplore.ieee.org/abstract/document/7478342/</w:t>
      </w:r>
    </w:p>
    <w:p w14:paraId="17AB63A0" w14:textId="77777777" w:rsidR="00FF1C78" w:rsidRPr="00FF1C78" w:rsidRDefault="00FF1C78" w:rsidP="00FF1C78">
      <w:r w:rsidRPr="00FF1C78">
        <w:t>[5]</w:t>
      </w:r>
      <w:r w:rsidRPr="00FF1C78">
        <w:tab/>
        <w:t xml:space="preserve">Y. Li, T. Tan, und J. Xue, „Understanding and Analyzing Java Reflection“, </w:t>
      </w:r>
      <w:r w:rsidRPr="00FF1C78">
        <w:rPr>
          <w:i/>
          <w:iCs/>
        </w:rPr>
        <w:t>ACM Trans. Softw. Eng. Methodol.</w:t>
      </w:r>
      <w:r w:rsidRPr="00FF1C78">
        <w:t>, Bd. 28, Nr. 2, S. 1–50, Apr. 2019, doi: 10.1145/3295739.</w:t>
      </w:r>
    </w:p>
    <w:p w14:paraId="2519A893" w14:textId="77777777" w:rsidR="00FF1C78" w:rsidRPr="00FF1C78" w:rsidRDefault="00FF1C78" w:rsidP="00FF1C78">
      <w:r w:rsidRPr="00FF1C78">
        <w:t>[6]</w:t>
      </w:r>
      <w:r w:rsidRPr="00FF1C78">
        <w:tab/>
        <w:t xml:space="preserve">I. R. Forman, </w:t>
      </w:r>
      <w:r w:rsidRPr="00FF1C78">
        <w:rPr>
          <w:i/>
          <w:iCs/>
        </w:rPr>
        <w:t>Java reflection in action</w:t>
      </w:r>
      <w:r w:rsidRPr="00FF1C78">
        <w:t>. 2005. Zugegriffen: 11. Februar 2026. [Online]. Verfügbar unter: https://www.lirmm.fr/~dony/enseig/MRStock/notes-etudes/Java_Reflection_in_Action_2005.pdf</w:t>
      </w:r>
    </w:p>
    <w:p w14:paraId="6464D2C3" w14:textId="77777777" w:rsidR="00FF1C78" w:rsidRPr="00FF1C78" w:rsidRDefault="00FF1C78" w:rsidP="00FF1C78">
      <w:r w:rsidRPr="00FF1C78">
        <w:t>[7]</w:t>
      </w:r>
      <w:r w:rsidRPr="00FF1C78">
        <w:tab/>
        <w:t xml:space="preserve">L. Mastrangelo, L. Ponzanelli, A. Mocci, M. Lanza, M. Hauswirth, und N. Nystrom, „Use at your own risk: the Java unsafe API in the wild“, </w:t>
      </w:r>
      <w:r w:rsidRPr="00FF1C78">
        <w:rPr>
          <w:i/>
          <w:iCs/>
        </w:rPr>
        <w:t>SIGPLAN Not.</w:t>
      </w:r>
      <w:r w:rsidRPr="00FF1C78">
        <w:t>, Bd. 50, Nr. 10, S. 695–710, Dez. 2015, doi: 10.1145/2858965.2814313.</w:t>
      </w:r>
    </w:p>
    <w:p w14:paraId="0AF667FF" w14:textId="77777777" w:rsidR="00FF1C78" w:rsidRPr="00FF1C78" w:rsidRDefault="00FF1C78" w:rsidP="00FF1C78">
      <w:r w:rsidRPr="00FF1C78">
        <w:t>[8]</w:t>
      </w:r>
      <w:r w:rsidRPr="00FF1C78">
        <w:tab/>
        <w:t xml:space="preserve">H. J. Lu, M. Matz, J. Hubicka, A. Jaeger, und M. Mitchell, „System V application binary interface“, </w:t>
      </w:r>
      <w:r w:rsidRPr="00FF1C78">
        <w:rPr>
          <w:i/>
          <w:iCs/>
        </w:rPr>
        <w:t>AMD64 architecture processor supplement</w:t>
      </w:r>
      <w:r w:rsidRPr="00FF1C78">
        <w:t>, S. 588–601, 2018.</w:t>
      </w:r>
    </w:p>
    <w:p w14:paraId="2A005D5B" w14:textId="77777777" w:rsidR="00FF1C78" w:rsidRPr="00FF1C78" w:rsidRDefault="00FF1C78" w:rsidP="00FF1C78">
      <w:r w:rsidRPr="00FF1C78">
        <w:t>[9]</w:t>
      </w:r>
      <w:r w:rsidRPr="00FF1C78">
        <w:tab/>
        <w:t xml:space="preserve">M. Rodriguez-Cancio, B. Combemale, und B. Baudry, „Automatic microbenchmark generation to prevent dead code elimination and constant folding“, in </w:t>
      </w:r>
      <w:r w:rsidRPr="00FF1C78">
        <w:rPr>
          <w:i/>
          <w:iCs/>
        </w:rPr>
        <w:t>2016 31st IEEE/ACM International Conference on Automated Software Engineering (ASE)</w:t>
      </w:r>
      <w:r w:rsidRPr="00FF1C78">
        <w:t>, Sep. 2016, S. 132–143. Zugegriffen: 13. Oktober 2025. [Online]. Verfügbar unter: https://ieeexplore.ieee.org/document/7582752/</w:t>
      </w:r>
    </w:p>
    <w:p w14:paraId="6B0A3CFB" w14:textId="77777777" w:rsidR="00FF1C78" w:rsidRPr="00FF1C78" w:rsidRDefault="00FF1C78" w:rsidP="00FF1C78">
      <w:r w:rsidRPr="00FF1C78">
        <w:t>[10]</w:t>
      </w:r>
      <w:r w:rsidRPr="00FF1C78">
        <w:tab/>
        <w:t xml:space="preserve">H. H. Karer und P. B. Soni, „Dead code elimination technique in eclipse compiler for Java“, in </w:t>
      </w:r>
      <w:r w:rsidRPr="00FF1C78">
        <w:rPr>
          <w:i/>
          <w:iCs/>
        </w:rPr>
        <w:t>2015 International Conference on Control, Instrumentation, Communication and Computational Technologies (ICCICCT)</w:t>
      </w:r>
      <w:r w:rsidRPr="00FF1C78">
        <w:t>, Dez. 2015, S. 275–278. doi: 10.1109/ICCICCT.2015.7475289.</w:t>
      </w:r>
    </w:p>
    <w:p w14:paraId="02D2499F" w14:textId="77777777" w:rsidR="00FF1C78" w:rsidRPr="00FF1C78" w:rsidRDefault="00FF1C78" w:rsidP="00FF1C78">
      <w:r w:rsidRPr="00FF1C78">
        <w:lastRenderedPageBreak/>
        <w:t>[11]</w:t>
      </w:r>
      <w:r w:rsidRPr="00FF1C78">
        <w:tab/>
        <w:t xml:space="preserve">T. Mytkowicz, A. Diwan, M. Hauswirth, und P. F. Sweeney, „Evaluating the accuracy of Java profilers“, in </w:t>
      </w:r>
      <w:r w:rsidRPr="00FF1C78">
        <w:rPr>
          <w:i/>
          <w:iCs/>
        </w:rPr>
        <w:t>Proceedings of the 31st ACM SIGPLAN Conference on Programming Language Design and Implementation</w:t>
      </w:r>
      <w:r w:rsidRPr="00FF1C78">
        <w:t>, Toronto Ontario Canada: ACM, Juni 2010, S. 187–197. doi: 10.1145/1806596.1806618.</w:t>
      </w:r>
    </w:p>
    <w:p w14:paraId="585F038B" w14:textId="77777777" w:rsidR="00FF1C78" w:rsidRPr="00FF1C78" w:rsidRDefault="00FF1C78" w:rsidP="00FF1C78">
      <w:r w:rsidRPr="00FF1C78">
        <w:t>[12]</w:t>
      </w:r>
      <w:r w:rsidRPr="00FF1C78">
        <w:tab/>
        <w:t xml:space="preserve">H. Burchell und S. Marr, „Divining Profiler Accuracy: An Approach to Approximate Profiler Accuracy through Machine Code-Level Slowdown“, </w:t>
      </w:r>
      <w:r w:rsidRPr="00FF1C78">
        <w:rPr>
          <w:i/>
          <w:iCs/>
        </w:rPr>
        <w:t>Proc. ACM Program. Lang.</w:t>
      </w:r>
      <w:r w:rsidRPr="00FF1C78">
        <w:t>, Bd. 9, Nr. OOPSLA2, S. 3615–3641, Okt. 2025, doi: 10.1145/3763180.</w:t>
      </w:r>
    </w:p>
    <w:p w14:paraId="5017E0D6" w14:textId="77777777" w:rsidR="00FF1C78" w:rsidRPr="00FF1C78" w:rsidRDefault="00FF1C78" w:rsidP="00FF1C78">
      <w:r w:rsidRPr="00FF1C78">
        <w:t>[13]</w:t>
      </w:r>
      <w:r w:rsidRPr="00FF1C78">
        <w:tab/>
        <w:t>N. Wakart, „Profilers are lying hobbitses“, gehalten auf der JokerConf, St Petersburg, 2017. Zugegriffen: 11. Februar 2026. [Online]. Verfügbar unter: https://assets.ctfassets.net/oxjq45e8ilak/3vEi67mhZCqsygqqUqWWAq/ad670990989cdd3cf9763e7d6804ec90/Profilers_Are_Lying__Bastards-Joker.pdf</w:t>
      </w:r>
    </w:p>
    <w:p w14:paraId="3F194D74" w14:textId="77777777" w:rsidR="00FF1C78" w:rsidRPr="00FF1C78" w:rsidRDefault="00FF1C78" w:rsidP="00FF1C78">
      <w:r w:rsidRPr="00FF1C78">
        <w:t>[14]</w:t>
      </w:r>
      <w:r w:rsidRPr="00FF1C78">
        <w:tab/>
        <w:t xml:space="preserve">D. A. Patterson und J. L. Hennessy, </w:t>
      </w:r>
      <w:r w:rsidRPr="00FF1C78">
        <w:rPr>
          <w:i/>
          <w:iCs/>
        </w:rPr>
        <w:t>Computer organization and design: the hardware/software interface</w:t>
      </w:r>
      <w:r w:rsidRPr="00FF1C78">
        <w:t>, ARM® edition. Amsterdam Boston Heidelberg London New York Oxford Paris San Diego San Francisco Singapore Sydney Tokyo: Elsevier, Morgan Kaufmann is an imprint of Elsevier, 2017.</w:t>
      </w:r>
    </w:p>
    <w:p w14:paraId="48BD4191" w14:textId="77777777" w:rsidR="00FF1C78" w:rsidRPr="00FF1C78" w:rsidRDefault="00FF1C78" w:rsidP="00FF1C78">
      <w:r w:rsidRPr="00FF1C78">
        <w:t>[15]</w:t>
      </w:r>
      <w:r w:rsidRPr="00FF1C78">
        <w:tab/>
        <w:t xml:space="preserve">B. J. Evans, J. Gough, und C. Newland, </w:t>
      </w:r>
      <w:r w:rsidRPr="00FF1C78">
        <w:rPr>
          <w:i/>
          <w:iCs/>
        </w:rPr>
        <w:t>Optimizing Java: practical techniques for improving JVM application performance</w:t>
      </w:r>
      <w:r w:rsidRPr="00FF1C78">
        <w:t>, First edition. Beijing Boston Farnham Sebastopol Tokyo: O’Reilly, 2018.</w:t>
      </w:r>
    </w:p>
    <w:p w14:paraId="1F893D22" w14:textId="77777777" w:rsidR="00FF1C78" w:rsidRPr="00FF1C78" w:rsidRDefault="00FF1C78" w:rsidP="00FF1C78">
      <w:r w:rsidRPr="00FF1C78">
        <w:t>[16]</w:t>
      </w:r>
      <w:r w:rsidRPr="00FF1C78">
        <w:tab/>
        <w:t xml:space="preserve">A. Nisbet, N. M. Nobre, G. Riley, und M. Luján, „Profiling and Tracing Support for Java Applications“, in </w:t>
      </w:r>
      <w:r w:rsidRPr="00FF1C78">
        <w:rPr>
          <w:i/>
          <w:iCs/>
        </w:rPr>
        <w:t>Proceedings of the 2019 ACM/SPEC International Conference on Performance Engineering</w:t>
      </w:r>
      <w:r w:rsidRPr="00FF1C78">
        <w:t>, Mumbai India: ACM, Apr. 2019, S. 119–126. doi: 10.1145/3297663.3309677.</w:t>
      </w:r>
    </w:p>
    <w:p w14:paraId="6EFAF294" w14:textId="77777777" w:rsidR="00FF1C78" w:rsidRPr="00FF1C78" w:rsidRDefault="00FF1C78" w:rsidP="00FF1C78">
      <w:r w:rsidRPr="00FF1C78">
        <w:t>[17]</w:t>
      </w:r>
      <w:r w:rsidRPr="00FF1C78">
        <w:tab/>
        <w:t xml:space="preserve">F. Li, P. Agrawal, G. Eberhardt, E. Manavoglu, S. Ugurel, und M. Kandemir, „Improving memory performance of embedded Java applications by dynamic layout modifications“, in </w:t>
      </w:r>
      <w:r w:rsidRPr="00FF1C78">
        <w:rPr>
          <w:i/>
          <w:iCs/>
        </w:rPr>
        <w:t>18th International Parallel and Distributed Processing Symposium, 2004. Proceedings.</w:t>
      </w:r>
      <w:r w:rsidRPr="00FF1C78">
        <w:t>, Apr. 2004, S. 159-. doi: 10.1109/IPDPS.2004.1303150.</w:t>
      </w:r>
    </w:p>
    <w:p w14:paraId="2C38FE92" w14:textId="77777777" w:rsidR="00FF1C78" w:rsidRPr="00FF1C78" w:rsidRDefault="00FF1C78" w:rsidP="00FF1C78">
      <w:r w:rsidRPr="00FF1C78">
        <w:t>[18]</w:t>
      </w:r>
      <w:r w:rsidRPr="00FF1C78">
        <w:tab/>
        <w:t xml:space="preserve">V. Sochat und T. Haines, „Binary-level Software Compatibility Tool Agreement“, 2022, </w:t>
      </w:r>
      <w:r w:rsidRPr="00FF1C78">
        <w:rPr>
          <w:i/>
          <w:iCs/>
        </w:rPr>
        <w:t>arXiv</w:t>
      </w:r>
      <w:r w:rsidRPr="00FF1C78">
        <w:t>. doi: 10.48550/ARXIV.2212.03364.</w:t>
      </w:r>
    </w:p>
    <w:p w14:paraId="218AE29C" w14:textId="77777777" w:rsidR="00FF1C78" w:rsidRPr="00FF1C78" w:rsidRDefault="00FF1C78" w:rsidP="00FF1C78">
      <w:r w:rsidRPr="00FF1C78">
        <w:t>[19]</w:t>
      </w:r>
      <w:r w:rsidRPr="00FF1C78">
        <w:tab/>
        <w:t xml:space="preserve">G. Tan, A. W. Appel, S. Chakradhar, A. Raghunathan, S. Ravi, und D. Wang, „Safe Java Native Interface“, in </w:t>
      </w:r>
      <w:r w:rsidRPr="00FF1C78">
        <w:rPr>
          <w:i/>
          <w:iCs/>
        </w:rPr>
        <w:t>ISSSE</w:t>
      </w:r>
      <w:r w:rsidRPr="00FF1C78">
        <w:t>, 2006.</w:t>
      </w:r>
    </w:p>
    <w:p w14:paraId="68243DA8" w14:textId="77777777" w:rsidR="00FF1C78" w:rsidRPr="00FF1C78" w:rsidRDefault="00FF1C78" w:rsidP="00FF1C78">
      <w:r w:rsidRPr="00FF1C78">
        <w:lastRenderedPageBreak/>
        <w:t>[20]</w:t>
      </w:r>
      <w:r w:rsidRPr="00FF1C78">
        <w:tab/>
        <w:t xml:space="preserve">M. Grichi, M. Abidi, Y.-G. Guéhéneuc, und F. Khomh, „State of practices of Java native interface“, in </w:t>
      </w:r>
      <w:r w:rsidRPr="00FF1C78">
        <w:rPr>
          <w:i/>
          <w:iCs/>
        </w:rPr>
        <w:t>Proceedings of the 29th Annual International Conference on Computer Science and Software Engineering</w:t>
      </w:r>
      <w:r w:rsidRPr="00FF1C78">
        <w:t>, in CASCON ’19. USA: IBM Corp., Nov. 2019, S. 274–283.</w:t>
      </w:r>
    </w:p>
    <w:p w14:paraId="515E3EB5" w14:textId="77777777" w:rsidR="00FF1C78" w:rsidRPr="00FF1C78" w:rsidRDefault="00FF1C78" w:rsidP="00FF1C78">
      <w:r w:rsidRPr="00FF1C78">
        <w:t>[21]</w:t>
      </w:r>
      <w:r w:rsidRPr="00FF1C78">
        <w:tab/>
        <w:t xml:space="preserve">G. Tan und J. Croft, „An Empirical Security Study of the Native Code in the JDK.“, in </w:t>
      </w:r>
      <w:r w:rsidRPr="00FF1C78">
        <w:rPr>
          <w:i/>
          <w:iCs/>
        </w:rPr>
        <w:t>Usenix Security Symposium</w:t>
      </w:r>
      <w:r w:rsidRPr="00FF1C78">
        <w:t>, 2008, S. 365–378. Zugegriffen: 13. Februar 2025. [Online]. Verfügbar unter: https://www.usenix.org/event/sec08/tech/full_papers/tan_g/tan_g_html/</w:t>
      </w:r>
    </w:p>
    <w:p w14:paraId="27987614" w14:textId="77777777" w:rsidR="00FF1C78" w:rsidRPr="00FF1C78" w:rsidRDefault="00FF1C78" w:rsidP="00FF1C78">
      <w:r w:rsidRPr="00FF1C78">
        <w:t>[22]</w:t>
      </w:r>
      <w:r w:rsidRPr="00FF1C78">
        <w:tab/>
        <w:t xml:space="preserve">N. A. Tomilov und V. P. Turov, „Evaluating the performance of Java Vector API in vector embedding operations“, </w:t>
      </w:r>
      <w:r w:rsidRPr="00FF1C78">
        <w:rPr>
          <w:i/>
          <w:iCs/>
        </w:rPr>
        <w:t>Computing, Telecommunications and Control</w:t>
      </w:r>
      <w:r w:rsidRPr="00FF1C78">
        <w:t>, Bd. 17, Nr. 4, S. 7–15, 2024.</w:t>
      </w:r>
    </w:p>
    <w:p w14:paraId="1EF6AC51" w14:textId="77777777" w:rsidR="00FF1C78" w:rsidRPr="00FF1C78" w:rsidRDefault="00FF1C78" w:rsidP="00FF1C78">
      <w:r w:rsidRPr="00FF1C78">
        <w:t>[23]</w:t>
      </w:r>
      <w:r w:rsidRPr="00FF1C78">
        <w:tab/>
        <w:t>N. Seppälä, „Improving Java Performance With Native Libraries“, Metropolia University of Applied Sciences, 2024.</w:t>
      </w:r>
    </w:p>
    <w:p w14:paraId="783D6B1A" w14:textId="77777777" w:rsidR="00FF1C78" w:rsidRPr="00FF1C78" w:rsidRDefault="00FF1C78" w:rsidP="00FF1C78">
      <w:r w:rsidRPr="00FF1C78">
        <w:t>[24]</w:t>
      </w:r>
      <w:r w:rsidRPr="00FF1C78">
        <w:tab/>
        <w:t xml:space="preserve">L. Traini, V. Cortellessa, D. Di Pompeo, und M. Tucci, „Towards effective assessment of steady state performance in Java software: are we there yet?“, </w:t>
      </w:r>
      <w:r w:rsidRPr="00FF1C78">
        <w:rPr>
          <w:i/>
          <w:iCs/>
        </w:rPr>
        <w:t>Empir Software Eng</w:t>
      </w:r>
      <w:r w:rsidRPr="00FF1C78">
        <w:t>, Bd. 28, Nr. 1, S. 13, Jan. 2023, doi: 10.1007/s10664-022-10247-x.</w:t>
      </w:r>
    </w:p>
    <w:p w14:paraId="6742AFD1" w14:textId="77777777" w:rsidR="00FF1C78" w:rsidRPr="00FF1C78" w:rsidRDefault="00FF1C78" w:rsidP="00FF1C78">
      <w:r w:rsidRPr="00FF1C78">
        <w:t>[25]</w:t>
      </w:r>
      <w:r w:rsidRPr="00FF1C78">
        <w:tab/>
        <w:t xml:space="preserve">L. Stepanian, A. D. Brown, A. Kielstra, G. Koblents, und K. Stoodley, „Inlining java native calls at runtime“, in </w:t>
      </w:r>
      <w:r w:rsidRPr="00FF1C78">
        <w:rPr>
          <w:i/>
          <w:iCs/>
        </w:rPr>
        <w:t>Proceedings of the 1st ACM/USENIX international conference on Virtual execution environments</w:t>
      </w:r>
      <w:r w:rsidRPr="00FF1C78">
        <w:t>, Chicago IL USA: ACM, Juni 2005, S. 121–131. doi: 10.1145/1064979.1064997.</w:t>
      </w:r>
    </w:p>
    <w:p w14:paraId="081E043A" w14:textId="4F8DC6D7" w:rsidR="00056430" w:rsidRDefault="005559CA" w:rsidP="009321C8">
      <w:pPr>
        <w:pStyle w:val="Literaturverzeichnis"/>
      </w:pPr>
      <w:r>
        <w:fldChar w:fldCharType="end"/>
      </w:r>
    </w:p>
    <w:p w14:paraId="1BB40E67" w14:textId="4AB69BC8" w:rsidR="00EE2753" w:rsidRDefault="00EE2753" w:rsidP="00EE2753">
      <w:pPr>
        <w:sectPr w:rsidR="00EE2753" w:rsidSect="00952474">
          <w:headerReference w:type="even" r:id="rId38"/>
          <w:headerReference w:type="default" r:id="rId39"/>
          <w:footerReference w:type="even" r:id="rId40"/>
          <w:footerReference w:type="default" r:id="rId41"/>
          <w:type w:val="continuous"/>
          <w:pgSz w:w="11906" w:h="16838"/>
          <w:pgMar w:top="1417" w:right="1417" w:bottom="1134" w:left="1417" w:header="708" w:footer="708" w:gutter="0"/>
          <w:pgNumType w:start="1"/>
          <w:cols w:space="708"/>
          <w:docGrid w:linePitch="360"/>
        </w:sectPr>
      </w:pPr>
    </w:p>
    <w:p w14:paraId="185BF7C7" w14:textId="681F1C09" w:rsidR="00EE2753" w:rsidRDefault="005A17CD" w:rsidP="00EE2753">
      <w:pPr>
        <w:pStyle w:val="Attachment"/>
      </w:pPr>
      <w:bookmarkStart w:id="186" w:name="_Ref221894777"/>
      <w:bookmarkStart w:id="187" w:name="_Toc223203874"/>
      <w:r w:rsidRPr="005A17CD">
        <w:rPr>
          <w:noProof/>
        </w:rPr>
        <w:lastRenderedPageBreak/>
        <w:drawing>
          <wp:anchor distT="0" distB="0" distL="114300" distR="114300" simplePos="0" relativeHeight="251658240" behindDoc="0" locked="0" layoutInCell="1" allowOverlap="1" wp14:anchorId="0B982824" wp14:editId="2BF8C985">
            <wp:simplePos x="0" y="0"/>
            <wp:positionH relativeFrom="column">
              <wp:posOffset>4662583</wp:posOffset>
            </wp:positionH>
            <wp:positionV relativeFrom="paragraph">
              <wp:posOffset>426720</wp:posOffset>
            </wp:positionV>
            <wp:extent cx="1315085" cy="990600"/>
            <wp:effectExtent l="0" t="0" r="0" b="0"/>
            <wp:wrapNone/>
            <wp:docPr id="21322026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02658"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1315085" cy="990600"/>
                    </a:xfrm>
                    <a:prstGeom prst="rect">
                      <a:avLst/>
                    </a:prstGeom>
                  </pic:spPr>
                </pic:pic>
              </a:graphicData>
            </a:graphic>
            <wp14:sizeRelH relativeFrom="margin">
              <wp14:pctWidth>0</wp14:pctWidth>
            </wp14:sizeRelH>
            <wp14:sizeRelV relativeFrom="margin">
              <wp14:pctHeight>0</wp14:pctHeight>
            </wp14:sizeRelV>
          </wp:anchor>
        </w:drawing>
      </w:r>
      <w:r w:rsidR="00EE2753">
        <w:t>Async-Profiler Flamegraphs</w:t>
      </w:r>
      <w:bookmarkEnd w:id="186"/>
      <w:bookmarkEnd w:id="187"/>
    </w:p>
    <w:p w14:paraId="543218EE" w14:textId="3A8DAC7D" w:rsidR="009E7557" w:rsidRDefault="004F5A23" w:rsidP="004F5A23">
      <w:pPr>
        <w:keepNext/>
        <w:jc w:val="center"/>
      </w:pPr>
      <w:r>
        <w:t xml:space="preserve">    </w:t>
      </w:r>
      <w:r w:rsidR="007F0224">
        <w:rPr>
          <w:noProof/>
          <w14:ligatures w14:val="standardContextual"/>
        </w:rPr>
        <w:drawing>
          <wp:inline distT="0" distB="0" distL="0" distR="0" wp14:anchorId="78C9812F" wp14:editId="68C894AC">
            <wp:extent cx="2174071" cy="7934325"/>
            <wp:effectExtent l="0" t="0" r="0" b="0"/>
            <wp:docPr id="18799989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998903" name="Grafik 1"/>
                    <pic:cNvPicPr/>
                  </pic:nvPicPr>
                  <pic:blipFill>
                    <a:blip r:embed="rId44"/>
                    <a:stretch>
                      <a:fillRect/>
                    </a:stretch>
                  </pic:blipFill>
                  <pic:spPr>
                    <a:xfrm>
                      <a:off x="0" y="0"/>
                      <a:ext cx="2178066" cy="7948904"/>
                    </a:xfrm>
                    <a:prstGeom prst="rect">
                      <a:avLst/>
                    </a:prstGeom>
                  </pic:spPr>
                </pic:pic>
              </a:graphicData>
            </a:graphic>
          </wp:inline>
        </w:drawing>
      </w:r>
    </w:p>
    <w:p w14:paraId="21005492" w14:textId="687F6920" w:rsidR="00351F97" w:rsidRPr="00351F97" w:rsidRDefault="009E7557" w:rsidP="009E7557">
      <w:pPr>
        <w:pStyle w:val="Beschriftung"/>
        <w:rPr>
          <w:vanish/>
        </w:rPr>
      </w:pPr>
      <w:bookmarkStart w:id="188" w:name="_Ref222831903"/>
      <w:bookmarkStart w:id="189" w:name="_Ref222831889"/>
      <w:bookmarkStart w:id="190" w:name="_Toc223203746"/>
      <w:r>
        <w:t xml:space="preserve">Fig. </w:t>
      </w:r>
      <w:r>
        <w:fldChar w:fldCharType="begin"/>
      </w:r>
      <w:r>
        <w:instrText xml:space="preserve"> SEQ Fig. \* ARABIC </w:instrText>
      </w:r>
      <w:r>
        <w:fldChar w:fldCharType="separate"/>
      </w:r>
      <w:r w:rsidR="008A128C">
        <w:rPr>
          <w:noProof/>
        </w:rPr>
        <w:t>15</w:t>
      </w:r>
      <w:r>
        <w:fldChar w:fldCharType="end"/>
      </w:r>
      <w:bookmarkEnd w:id="188"/>
      <w:r>
        <w:t>:</w:t>
      </w:r>
      <w:r>
        <w:tab/>
        <w:t>Flamegraph</w:t>
      </w:r>
      <w:r w:rsidR="00A40EFB">
        <w:t xml:space="preserve">s </w:t>
      </w:r>
      <w:r>
        <w:t>for</w:t>
      </w:r>
      <w:r w:rsidR="00A40EFB">
        <w:t xml:space="preserve"> </w:t>
      </w:r>
      <w:r w:rsidR="00F40386">
        <w:t>benchmark 1</w:t>
      </w:r>
      <w:r w:rsidR="00A40EFB">
        <w:t xml:space="preserve"> (using LUtils)</w:t>
      </w:r>
      <w:r w:rsidR="00F40386">
        <w:t xml:space="preserve"> of experiment 1</w:t>
      </w:r>
      <w:bookmarkEnd w:id="190"/>
    </w:p>
    <w:p w14:paraId="55ED106D" w14:textId="0CE7504D" w:rsidR="00A40EFB" w:rsidRDefault="0028639A" w:rsidP="009E7557">
      <w:pPr>
        <w:pStyle w:val="Beschriftung"/>
      </w:pPr>
      <w:r>
        <w:t xml:space="preserve"> </w:t>
      </w:r>
      <w:r>
        <w:t>generated by the Async-Profiler</w:t>
      </w:r>
      <w:r w:rsidR="00F40386">
        <w:t>.</w:t>
      </w:r>
      <w:bookmarkEnd w:id="189"/>
    </w:p>
    <w:p w14:paraId="75FAB4ED" w14:textId="113829F5" w:rsidR="00A40EFB" w:rsidRDefault="00A40EFB" w:rsidP="00A40EFB">
      <w:pPr>
        <w:keepNext/>
        <w:spacing w:after="160" w:line="259" w:lineRule="auto"/>
        <w:jc w:val="center"/>
      </w:pPr>
      <w:r>
        <w:br w:type="page"/>
      </w:r>
      <w:r w:rsidR="005A17CD" w:rsidRPr="005A17CD">
        <w:rPr>
          <w:noProof/>
        </w:rPr>
        <w:lastRenderedPageBreak/>
        <w:drawing>
          <wp:anchor distT="0" distB="0" distL="114300" distR="114300" simplePos="0" relativeHeight="251660288" behindDoc="0" locked="0" layoutInCell="1" allowOverlap="1" wp14:anchorId="37A1F7A4" wp14:editId="44CBDBCD">
            <wp:simplePos x="0" y="0"/>
            <wp:positionH relativeFrom="column">
              <wp:posOffset>4674412</wp:posOffset>
            </wp:positionH>
            <wp:positionV relativeFrom="paragraph">
              <wp:posOffset>6985</wp:posOffset>
            </wp:positionV>
            <wp:extent cx="1315085" cy="990600"/>
            <wp:effectExtent l="0" t="0" r="0" b="0"/>
            <wp:wrapNone/>
            <wp:docPr id="1791175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02658"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1315085" cy="990600"/>
                    </a:xfrm>
                    <a:prstGeom prst="rect">
                      <a:avLst/>
                    </a:prstGeom>
                  </pic:spPr>
                </pic:pic>
              </a:graphicData>
            </a:graphic>
            <wp14:sizeRelH relativeFrom="margin">
              <wp14:pctWidth>0</wp14:pctWidth>
            </wp14:sizeRelH>
            <wp14:sizeRelV relativeFrom="margin">
              <wp14:pctHeight>0</wp14:pctHeight>
            </wp14:sizeRelV>
          </wp:anchor>
        </w:drawing>
      </w:r>
      <w:r w:rsidRPr="00A40EFB">
        <w:rPr>
          <w:noProof/>
        </w:rPr>
        <w:drawing>
          <wp:inline distT="0" distB="0" distL="0" distR="0" wp14:anchorId="6C024A5F" wp14:editId="7FCBF6E9">
            <wp:extent cx="2124075" cy="8283893"/>
            <wp:effectExtent l="0" t="0" r="0" b="3175"/>
            <wp:docPr id="57483942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39420" name="Grafik 1"/>
                    <pic:cNvPicPr/>
                  </pic:nvPicPr>
                  <pic:blipFill>
                    <a:blip r:embed="rId45"/>
                    <a:stretch>
                      <a:fillRect/>
                    </a:stretch>
                  </pic:blipFill>
                  <pic:spPr>
                    <a:xfrm>
                      <a:off x="0" y="0"/>
                      <a:ext cx="2125125" cy="8287986"/>
                    </a:xfrm>
                    <a:prstGeom prst="rect">
                      <a:avLst/>
                    </a:prstGeom>
                  </pic:spPr>
                </pic:pic>
              </a:graphicData>
            </a:graphic>
          </wp:inline>
        </w:drawing>
      </w:r>
    </w:p>
    <w:p w14:paraId="590D1D4A" w14:textId="575FE7D8" w:rsidR="00351F97" w:rsidRPr="00351F97" w:rsidRDefault="00A40EFB" w:rsidP="00351F97">
      <w:pPr>
        <w:pStyle w:val="Beschriftung"/>
        <w:rPr>
          <w:vanish/>
        </w:rPr>
      </w:pPr>
      <w:bookmarkStart w:id="191" w:name="_Ref222831908"/>
      <w:bookmarkStart w:id="192" w:name="_Toc223203747"/>
      <w:r>
        <w:t xml:space="preserve">Fig. </w:t>
      </w:r>
      <w:r>
        <w:fldChar w:fldCharType="begin"/>
      </w:r>
      <w:r>
        <w:instrText xml:space="preserve"> SEQ Fig. \* ARABIC </w:instrText>
      </w:r>
      <w:r>
        <w:fldChar w:fldCharType="separate"/>
      </w:r>
      <w:r w:rsidR="008A128C">
        <w:rPr>
          <w:noProof/>
        </w:rPr>
        <w:t>16</w:t>
      </w:r>
      <w:r>
        <w:fldChar w:fldCharType="end"/>
      </w:r>
      <w:bookmarkEnd w:id="191"/>
      <w:r>
        <w:t>:</w:t>
      </w:r>
      <w:r>
        <w:tab/>
        <w:t>Flamegraphs for benchmark 2 (using LUtils) of experiment 1</w:t>
      </w:r>
      <w:bookmarkEnd w:id="192"/>
    </w:p>
    <w:p w14:paraId="1C72632C" w14:textId="6202D14B" w:rsidR="00EE2753" w:rsidRDefault="00351F97" w:rsidP="00A40EFB">
      <w:pPr>
        <w:pStyle w:val="Beschriftung"/>
        <w:jc w:val="left"/>
      </w:pPr>
      <w:r>
        <w:t xml:space="preserve"> </w:t>
      </w:r>
      <w:r>
        <w:t>generated by the Async-Profiler</w:t>
      </w:r>
      <w:r w:rsidR="00A40EFB">
        <w:t>.</w:t>
      </w:r>
    </w:p>
    <w:p w14:paraId="33545898" w14:textId="4ECA4AAA" w:rsidR="00A40EFB" w:rsidRDefault="005A17CD" w:rsidP="00145DBA">
      <w:pPr>
        <w:jc w:val="center"/>
      </w:pPr>
      <w:r w:rsidRPr="005A17CD">
        <w:rPr>
          <w:noProof/>
        </w:rPr>
        <w:lastRenderedPageBreak/>
        <w:drawing>
          <wp:anchor distT="0" distB="0" distL="114300" distR="114300" simplePos="0" relativeHeight="251662336" behindDoc="0" locked="0" layoutInCell="1" allowOverlap="1" wp14:anchorId="3C588E4C" wp14:editId="5B1A7836">
            <wp:simplePos x="0" y="0"/>
            <wp:positionH relativeFrom="column">
              <wp:posOffset>4805651</wp:posOffset>
            </wp:positionH>
            <wp:positionV relativeFrom="paragraph">
              <wp:posOffset>0</wp:posOffset>
            </wp:positionV>
            <wp:extent cx="1315085" cy="990600"/>
            <wp:effectExtent l="0" t="0" r="0" b="0"/>
            <wp:wrapNone/>
            <wp:docPr id="124979373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02658"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1315085" cy="990600"/>
                    </a:xfrm>
                    <a:prstGeom prst="rect">
                      <a:avLst/>
                    </a:prstGeom>
                  </pic:spPr>
                </pic:pic>
              </a:graphicData>
            </a:graphic>
            <wp14:sizeRelH relativeFrom="margin">
              <wp14:pctWidth>0</wp14:pctWidth>
            </wp14:sizeRelH>
            <wp14:sizeRelV relativeFrom="margin">
              <wp14:pctHeight>0</wp14:pctHeight>
            </wp14:sizeRelV>
          </wp:anchor>
        </w:drawing>
      </w:r>
      <w:r w:rsidR="00A40EFB" w:rsidRPr="00A40EFB">
        <w:rPr>
          <w:noProof/>
        </w:rPr>
        <w:drawing>
          <wp:inline distT="0" distB="0" distL="0" distR="0" wp14:anchorId="13A489B2" wp14:editId="5C96E279">
            <wp:extent cx="3412959" cy="8315290"/>
            <wp:effectExtent l="0" t="0" r="0" b="0"/>
            <wp:docPr id="163382347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23470" name="Grafik 1"/>
                    <pic:cNvPicPr/>
                  </pic:nvPicPr>
                  <pic:blipFill>
                    <a:blip r:embed="rId46"/>
                    <a:stretch>
                      <a:fillRect/>
                    </a:stretch>
                  </pic:blipFill>
                  <pic:spPr>
                    <a:xfrm>
                      <a:off x="0" y="0"/>
                      <a:ext cx="3412959" cy="8315290"/>
                    </a:xfrm>
                    <a:prstGeom prst="rect">
                      <a:avLst/>
                    </a:prstGeom>
                  </pic:spPr>
                </pic:pic>
              </a:graphicData>
            </a:graphic>
          </wp:inline>
        </w:drawing>
      </w:r>
    </w:p>
    <w:p w14:paraId="0C42BB76" w14:textId="79E3C7B0" w:rsidR="00351F97" w:rsidRPr="00351F97" w:rsidRDefault="00A40EFB" w:rsidP="00351F97">
      <w:pPr>
        <w:pStyle w:val="Beschriftung"/>
        <w:rPr>
          <w:vanish/>
        </w:rPr>
      </w:pPr>
      <w:bookmarkStart w:id="193" w:name="_Ref222831992"/>
      <w:bookmarkStart w:id="194" w:name="_Toc223203748"/>
      <w:r>
        <w:t xml:space="preserve">Fig. </w:t>
      </w:r>
      <w:r>
        <w:fldChar w:fldCharType="begin"/>
      </w:r>
      <w:r>
        <w:instrText xml:space="preserve"> SEQ Fig. \* ARABIC </w:instrText>
      </w:r>
      <w:r>
        <w:fldChar w:fldCharType="separate"/>
      </w:r>
      <w:r w:rsidR="008A128C">
        <w:rPr>
          <w:noProof/>
        </w:rPr>
        <w:t>17</w:t>
      </w:r>
      <w:r>
        <w:fldChar w:fldCharType="end"/>
      </w:r>
      <w:bookmarkEnd w:id="193"/>
      <w:r>
        <w:t>:</w:t>
      </w:r>
      <w:r>
        <w:tab/>
        <w:t>Flamegraphs for benchmark 1 (using LUtils) of experiment 3</w:t>
      </w:r>
      <w:bookmarkEnd w:id="194"/>
    </w:p>
    <w:p w14:paraId="608018E6" w14:textId="76752C02" w:rsidR="005A17CD" w:rsidRPr="005A17CD" w:rsidRDefault="00351F97" w:rsidP="005A17CD">
      <w:pPr>
        <w:pStyle w:val="Beschriftung"/>
        <w:jc w:val="left"/>
      </w:pPr>
      <w:r>
        <w:t xml:space="preserve"> </w:t>
      </w:r>
      <w:r>
        <w:t>generated by the Async-Profiler</w:t>
      </w:r>
      <w:r w:rsidR="00A40EFB">
        <w:t>.</w:t>
      </w:r>
    </w:p>
    <w:p w14:paraId="7B674C85" w14:textId="0853B6CA" w:rsidR="00085860" w:rsidRDefault="00085860" w:rsidP="00085860">
      <w:pPr>
        <w:pStyle w:val="Attachment"/>
        <w:numPr>
          <w:ilvl w:val="0"/>
          <w:numId w:val="0"/>
        </w:numPr>
      </w:pPr>
      <w:bookmarkStart w:id="195" w:name="_Toc223203875"/>
      <w:r>
        <w:lastRenderedPageBreak/>
        <w:t>Use of AI Tools</w:t>
      </w:r>
      <w:bookmarkEnd w:id="195"/>
    </w:p>
    <w:p w14:paraId="2D77D6D0" w14:textId="0A89349D" w:rsidR="00085860" w:rsidRDefault="00085860" w:rsidP="00085860">
      <w:r w:rsidRPr="00085860">
        <w:t>In the preparation of this thesis, AI-based language models were used to improve wording, grammar, and overall readability of selected passages. The AI tools supported linguistic refinement and structural clarity but did not contribute to the scientific content, research design, data analysis, or interpretation of results. All technical concepts, experimental designs, evaluations, and conclusions presented in this thesis are the independent work of the author.</w:t>
      </w:r>
    </w:p>
    <w:sectPr w:rsidR="00085860" w:rsidSect="009403EB">
      <w:headerReference w:type="even" r:id="rId47"/>
      <w:headerReference w:type="default" r:id="rId4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E4D5C9" w14:textId="77777777" w:rsidR="00AC3897" w:rsidRDefault="00AC3897" w:rsidP="00635000">
      <w:pPr>
        <w:spacing w:after="0" w:line="240" w:lineRule="auto"/>
      </w:pPr>
      <w:r>
        <w:separator/>
      </w:r>
    </w:p>
  </w:endnote>
  <w:endnote w:type="continuationSeparator" w:id="0">
    <w:p w14:paraId="25FF04AD" w14:textId="77777777" w:rsidR="00AC3897" w:rsidRDefault="00AC3897" w:rsidP="00635000">
      <w:pPr>
        <w:spacing w:after="0" w:line="240" w:lineRule="auto"/>
      </w:pPr>
      <w:r>
        <w:continuationSeparator/>
      </w:r>
    </w:p>
  </w:endnote>
  <w:endnote w:type="continuationNotice" w:id="1">
    <w:p w14:paraId="4B46235E" w14:textId="77777777" w:rsidR="00AC3897" w:rsidRDefault="00AC38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00000000000000000"/>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2AF12F" w14:textId="3BE17AEC" w:rsidR="00952474" w:rsidRDefault="00952474" w:rsidP="00952474">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C0B26" w14:textId="0AAE7011" w:rsidR="00952474" w:rsidRDefault="00952474" w:rsidP="00952474">
    <w:pPr>
      <w:pStyle w:val="Fuzeile"/>
      <w:jc w:val="left"/>
    </w:pPr>
    <w:r>
      <w:fldChar w:fldCharType="begin"/>
    </w:r>
    <w:r>
      <w:instrText xml:space="preserve"> PAGE  \* Arabic  \* MERGEFORMAT </w:instrText>
    </w:r>
    <w:r>
      <w:fldChar w:fldCharType="separate"/>
    </w:r>
    <w: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DED4A" w14:textId="50EBB278" w:rsidR="00952474" w:rsidRDefault="00952474" w:rsidP="00952474">
    <w:pPr>
      <w:pStyle w:val="Fuzeile"/>
      <w:jc w:val="right"/>
    </w:pPr>
    <w:r>
      <w:fldChar w:fldCharType="begin"/>
    </w:r>
    <w:r>
      <w:instrText xml:space="preserve"> PAGE  \* Arabic  \* MERGEFORMAT </w:instrText>
    </w:r>
    <w:r>
      <w:fldChar w:fldCharType="separate"/>
    </w:r>
    <w:r>
      <w:rPr>
        <w:noProof/>
      </w:rP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A219AC" w14:textId="77777777" w:rsidR="00AC3897" w:rsidRDefault="00AC3897" w:rsidP="00635000">
      <w:pPr>
        <w:spacing w:after="0" w:line="240" w:lineRule="auto"/>
      </w:pPr>
      <w:r>
        <w:separator/>
      </w:r>
    </w:p>
  </w:footnote>
  <w:footnote w:type="continuationSeparator" w:id="0">
    <w:p w14:paraId="7AEFB617" w14:textId="77777777" w:rsidR="00AC3897" w:rsidRDefault="00AC3897" w:rsidP="00635000">
      <w:pPr>
        <w:spacing w:after="0" w:line="240" w:lineRule="auto"/>
      </w:pPr>
      <w:r>
        <w:continuationSeparator/>
      </w:r>
    </w:p>
  </w:footnote>
  <w:footnote w:type="continuationNotice" w:id="1">
    <w:p w14:paraId="2A92F003" w14:textId="77777777" w:rsidR="00AC3897" w:rsidRDefault="00AC3897">
      <w:pPr>
        <w:spacing w:after="0" w:line="240" w:lineRule="auto"/>
      </w:pPr>
    </w:p>
  </w:footnote>
  <w:footnote w:id="2">
    <w:p w14:paraId="109DF6B9" w14:textId="412869F5" w:rsidR="00516133" w:rsidRPr="00516133" w:rsidRDefault="00516133">
      <w:pPr>
        <w:pStyle w:val="Funotentext"/>
        <w:rPr>
          <w:lang w:val="de-DE"/>
        </w:rPr>
      </w:pPr>
      <w:r>
        <w:rPr>
          <w:rStyle w:val="Funotenzeichen"/>
        </w:rPr>
        <w:footnoteRef/>
      </w:r>
      <w:r w:rsidR="00BF791C">
        <w:t xml:space="preserve"> </w:t>
      </w:r>
      <w:r w:rsidRPr="00516133">
        <w:t>T.</w:t>
      </w:r>
      <w:r w:rsidR="00BF791C">
        <w:t xml:space="preserve"> </w:t>
      </w:r>
      <w:r w:rsidR="00BF791C" w:rsidRPr="00516133">
        <w:t>Whitney</w:t>
      </w:r>
      <w:r w:rsidR="00BF791C">
        <w:t>,</w:t>
      </w:r>
      <w:r w:rsidRPr="00516133">
        <w:t xml:space="preserve"> x64 ABI conventions</w:t>
      </w:r>
      <w:r w:rsidR="00BF791C">
        <w:t>,</w:t>
      </w:r>
      <w:r w:rsidRPr="00516133">
        <w:t xml:space="preserve"> Microsoft Learn</w:t>
      </w:r>
      <w:r w:rsidR="00BF791C">
        <w:t>,</w:t>
      </w:r>
      <w:r w:rsidRPr="00516133">
        <w:t xml:space="preserve"> </w:t>
      </w:r>
      <w:hyperlink r:id="rId1" w:history="1">
        <w:r w:rsidRPr="007E5709">
          <w:rPr>
            <w:rStyle w:val="Hyperlink"/>
          </w:rPr>
          <w:t>https://learn.microsoft.com/en-us/cpp/build/x64-software-conventions?view=msvc-170</w:t>
        </w:r>
      </w:hyperlink>
      <w:r>
        <w:t xml:space="preserve"> </w:t>
      </w:r>
    </w:p>
  </w:footnote>
  <w:footnote w:id="3">
    <w:p w14:paraId="2368496E" w14:textId="12576184" w:rsidR="00891D90" w:rsidRPr="00891D90" w:rsidRDefault="00891D90">
      <w:pPr>
        <w:pStyle w:val="Funotentext"/>
        <w:rPr>
          <w:lang w:val="de-DE"/>
        </w:rPr>
      </w:pPr>
      <w:r>
        <w:rPr>
          <w:rStyle w:val="Funotenzeichen"/>
        </w:rPr>
        <w:footnoteRef/>
      </w:r>
      <w:r>
        <w:t xml:space="preserve"> </w:t>
      </w:r>
      <w:hyperlink r:id="rId2" w:anchor="interfaces-resources-layout" w:history="1">
        <w:r w:rsidRPr="005B3821">
          <w:rPr>
            <w:rStyle w:val="Hyperlink"/>
          </w:rPr>
          <w:t>https://docs.vulkan.org/spec/latest/chapters/interfaces.html#interfaces-resources-layout</w:t>
        </w:r>
      </w:hyperlink>
      <w:r>
        <w:t xml:space="preserve"> </w:t>
      </w:r>
    </w:p>
  </w:footnote>
  <w:footnote w:id="4">
    <w:p w14:paraId="2B0BD4D9" w14:textId="0B69CCE7" w:rsidR="00BF791C" w:rsidRPr="00BF791C" w:rsidRDefault="00BF791C">
      <w:pPr>
        <w:pStyle w:val="Funotentext"/>
        <w:rPr>
          <w:lang w:val="de-DE"/>
        </w:rPr>
      </w:pPr>
      <w:r>
        <w:rPr>
          <w:rStyle w:val="Funotenzeichen"/>
        </w:rPr>
        <w:footnoteRef/>
      </w:r>
      <w:r>
        <w:t xml:space="preserve"> M. </w:t>
      </w:r>
      <w:r w:rsidRPr="00BF791C">
        <w:t>Segal</w:t>
      </w:r>
      <w:r>
        <w:t xml:space="preserve"> and K.</w:t>
      </w:r>
      <w:r w:rsidRPr="00BF791C">
        <w:t xml:space="preserve"> Akeley, The OpenGL® Graphics System: A Specification (Version 4.6)</w:t>
      </w:r>
      <w:r>
        <w:t>,</w:t>
      </w:r>
      <w:r w:rsidRPr="00BF791C">
        <w:t xml:space="preserve"> The Khronos Group</w:t>
      </w:r>
      <w:r>
        <w:t>,</w:t>
      </w:r>
      <w:r w:rsidRPr="00BF791C">
        <w:t xml:space="preserve"> </w:t>
      </w:r>
      <w:hyperlink r:id="rId3" w:history="1">
        <w:r w:rsidRPr="001F4BB7">
          <w:rPr>
            <w:rStyle w:val="Hyperlink"/>
          </w:rPr>
          <w:t>https://registry.khronos.org/OpenGL/specs/gl/glspec46.core.withchanges.pdf</w:t>
        </w:r>
      </w:hyperlink>
      <w:r>
        <w:t xml:space="preserve"> </w:t>
      </w:r>
    </w:p>
  </w:footnote>
  <w:footnote w:id="5">
    <w:p w14:paraId="59478181" w14:textId="7EF409E9" w:rsidR="0008608A" w:rsidRPr="0008608A" w:rsidRDefault="0008608A">
      <w:pPr>
        <w:pStyle w:val="Funotentext"/>
        <w:rPr>
          <w:lang w:val="de-DE"/>
        </w:rPr>
      </w:pPr>
      <w:r>
        <w:rPr>
          <w:rStyle w:val="Funotenzeichen"/>
        </w:rPr>
        <w:footnoteRef/>
      </w:r>
      <w:r>
        <w:t xml:space="preserve"> </w:t>
      </w:r>
      <w:r w:rsidRPr="0008608A">
        <w:t xml:space="preserve">JEP 260: Encapsulate Most Internal APIs. </w:t>
      </w:r>
      <w:hyperlink r:id="rId4" w:history="1">
        <w:r w:rsidRPr="007E5709">
          <w:rPr>
            <w:rStyle w:val="Hyperlink"/>
          </w:rPr>
          <w:t>https://openjdk.org/jeps/260</w:t>
        </w:r>
      </w:hyperlink>
    </w:p>
  </w:footnote>
  <w:footnote w:id="6">
    <w:p w14:paraId="2DB98CB3" w14:textId="57071F53" w:rsidR="003C3F6E" w:rsidRPr="003C3F6E" w:rsidRDefault="003C3F6E" w:rsidP="0008608A">
      <w:pPr>
        <w:pStyle w:val="Funotentext"/>
        <w:jc w:val="left"/>
        <w:rPr>
          <w:lang w:val="de-DE"/>
        </w:rPr>
      </w:pPr>
      <w:r w:rsidRPr="003C3F6E">
        <w:rPr>
          <w:vertAlign w:val="superscript"/>
        </w:rPr>
        <w:footnoteRef/>
      </w:r>
      <w:r>
        <w:t xml:space="preserve"> </w:t>
      </w:r>
      <w:hyperlink r:id="rId5" w:history="1">
        <w:r w:rsidRPr="00676BB8">
          <w:rPr>
            <w:rStyle w:val="Hyperlink"/>
          </w:rPr>
          <w:t>https://github.com/openjdk/jdk/blob/cd50d78d447f9f39065bc844fb3041cba2db32db/src/java.base/share/classes/jdk/internal/misc/Unsafe.java</w:t>
        </w:r>
      </w:hyperlink>
      <w:r>
        <w:t xml:space="preserve"> </w:t>
      </w:r>
    </w:p>
  </w:footnote>
  <w:footnote w:id="7">
    <w:p w14:paraId="3288CAC6" w14:textId="48E3653E" w:rsidR="00516133" w:rsidRPr="00516133" w:rsidRDefault="00516133">
      <w:pPr>
        <w:pStyle w:val="Funotentext"/>
        <w:rPr>
          <w:lang w:val="de-DE"/>
        </w:rPr>
      </w:pPr>
      <w:r>
        <w:rPr>
          <w:rStyle w:val="Funotenzeichen"/>
        </w:rPr>
        <w:footnoteRef/>
      </w:r>
      <w:r>
        <w:t xml:space="preserve"> </w:t>
      </w:r>
      <w:r w:rsidR="00BF791C">
        <w:t xml:space="preserve">T. </w:t>
      </w:r>
      <w:r w:rsidRPr="00516133">
        <w:t xml:space="preserve">Whitney, x64 ABI conventions. Microsoft Learn </w:t>
      </w:r>
      <w:hyperlink r:id="rId6" w:history="1">
        <w:r w:rsidRPr="007E5709">
          <w:rPr>
            <w:rStyle w:val="Hyperlink"/>
          </w:rPr>
          <w:t>https://learn.microsoft.com/en-us/cpp/build/x64-software-conventions?view=msvc-170</w:t>
        </w:r>
      </w:hyperlink>
    </w:p>
  </w:footnote>
  <w:footnote w:id="8">
    <w:p w14:paraId="3D6BD538" w14:textId="62A6CD30" w:rsidR="00BF791C" w:rsidRPr="00BF791C" w:rsidRDefault="00BF791C">
      <w:pPr>
        <w:pStyle w:val="Funotentext"/>
        <w:rPr>
          <w:lang w:val="de-DE"/>
        </w:rPr>
      </w:pPr>
      <w:r>
        <w:rPr>
          <w:rStyle w:val="Funotenzeichen"/>
        </w:rPr>
        <w:footnoteRef/>
      </w:r>
      <w:r>
        <w:t xml:space="preserve"> M. </w:t>
      </w:r>
      <w:r w:rsidRPr="00BF791C">
        <w:t>Segal</w:t>
      </w:r>
      <w:r>
        <w:t xml:space="preserve"> and K.</w:t>
      </w:r>
      <w:r w:rsidRPr="00BF791C">
        <w:t xml:space="preserve"> Akeley, The OpenGL® Graphics System: A Specification (Version 4.6)</w:t>
      </w:r>
      <w:r>
        <w:t>,</w:t>
      </w:r>
      <w:r w:rsidRPr="00BF791C">
        <w:t xml:space="preserve"> The Khronos Group</w:t>
      </w:r>
      <w:r>
        <w:t>,</w:t>
      </w:r>
      <w:r w:rsidRPr="00BF791C">
        <w:t xml:space="preserve"> </w:t>
      </w:r>
      <w:hyperlink r:id="rId7" w:history="1">
        <w:r w:rsidRPr="001F4BB7">
          <w:rPr>
            <w:rStyle w:val="Hyperlink"/>
          </w:rPr>
          <w:t>https://registry.khronos.org/OpenGL/specs/gl/glspec46.core.withchanges.pdf</w:t>
        </w:r>
      </w:hyperlink>
    </w:p>
  </w:footnote>
  <w:footnote w:id="9">
    <w:p w14:paraId="6F0127AA" w14:textId="77777777" w:rsidR="00495FFD" w:rsidRPr="00603710" w:rsidRDefault="00495FFD" w:rsidP="00495FFD">
      <w:pPr>
        <w:pStyle w:val="Funotentext"/>
        <w:rPr>
          <w:lang w:val="de-DE"/>
        </w:rPr>
      </w:pPr>
      <w:r>
        <w:rPr>
          <w:rStyle w:val="Funotenzeichen"/>
        </w:rPr>
        <w:footnoteRef/>
      </w:r>
      <w:r>
        <w:t xml:space="preserve"> </w:t>
      </w:r>
      <w:hyperlink r:id="rId8" w:history="1">
        <w:r w:rsidRPr="00485E1C">
          <w:rPr>
            <w:rStyle w:val="Hyperlink"/>
          </w:rPr>
          <w:t>https://github.com/openjdk/jmh</w:t>
        </w:r>
      </w:hyperlink>
      <w:r>
        <w:t xml:space="preserve"> </w:t>
      </w:r>
    </w:p>
  </w:footnote>
  <w:footnote w:id="10">
    <w:p w14:paraId="1A5BA7F6" w14:textId="77777777" w:rsidR="00495FFD" w:rsidRPr="00603710" w:rsidRDefault="00495FFD" w:rsidP="00495FFD">
      <w:pPr>
        <w:pStyle w:val="Funotentext"/>
        <w:rPr>
          <w:lang w:val="de-DE"/>
        </w:rPr>
      </w:pPr>
      <w:r>
        <w:rPr>
          <w:rStyle w:val="Funotenzeichen"/>
        </w:rPr>
        <w:footnoteRef/>
      </w:r>
      <w:r>
        <w:t xml:space="preserve"> </w:t>
      </w:r>
      <w:hyperlink r:id="rId9" w:history="1">
        <w:r w:rsidRPr="00485E1C">
          <w:rPr>
            <w:rStyle w:val="Hyperlink"/>
          </w:rPr>
          <w:t>https://visualvm.github.io/</w:t>
        </w:r>
      </w:hyperlink>
      <w:r>
        <w:t xml:space="preserve"> </w:t>
      </w:r>
    </w:p>
  </w:footnote>
  <w:footnote w:id="11">
    <w:p w14:paraId="49473DF1" w14:textId="77777777" w:rsidR="00495FFD" w:rsidRPr="00603710" w:rsidRDefault="00495FFD" w:rsidP="00495FFD">
      <w:pPr>
        <w:pStyle w:val="Funotentext"/>
        <w:rPr>
          <w:lang w:val="de-DE"/>
        </w:rPr>
      </w:pPr>
      <w:r>
        <w:rPr>
          <w:rStyle w:val="Funotenzeichen"/>
        </w:rPr>
        <w:footnoteRef/>
      </w:r>
      <w:r>
        <w:t xml:space="preserve"> </w:t>
      </w:r>
      <w:hyperlink r:id="rId10" w:history="1">
        <w:r w:rsidRPr="00485E1C">
          <w:rPr>
            <w:rStyle w:val="Hyperlink"/>
          </w:rPr>
          <w:t>https://github.com/async-profiler/async-profiler</w:t>
        </w:r>
      </w:hyperlink>
      <w:r>
        <w:t xml:space="preserve"> </w:t>
      </w:r>
    </w:p>
  </w:footnote>
  <w:footnote w:id="12">
    <w:p w14:paraId="4D945182" w14:textId="77777777" w:rsidR="003721E8" w:rsidRPr="00AD770F" w:rsidRDefault="003721E8" w:rsidP="003721E8">
      <w:pPr>
        <w:pStyle w:val="Funotentext"/>
        <w:jc w:val="left"/>
        <w:rPr>
          <w:lang w:val="de-DE"/>
        </w:rPr>
      </w:pPr>
      <w:r>
        <w:rPr>
          <w:rStyle w:val="Funotenzeichen"/>
        </w:rPr>
        <w:footnoteRef/>
      </w:r>
      <w:r>
        <w:t xml:space="preserve"> </w:t>
      </w:r>
      <w:hyperlink r:id="rId11" w:anchor="understanding-flamegraph-colors" w:history="1">
        <w:r w:rsidRPr="00AD770F">
          <w:rPr>
            <w:rStyle w:val="Hyperlink"/>
            <w:sz w:val="18"/>
            <w:szCs w:val="18"/>
          </w:rPr>
          <w:t>https://github.com/async-profiler/async-profiler/blob/b55cb7c97392e41513f67a6212d39b9b2ecd7180/docs/FlamegraphInterpretation.md#understanding-flamegraph-colors</w:t>
        </w:r>
      </w:hyperlink>
      <w:r w:rsidRPr="00AD770F">
        <w:rPr>
          <w:sz w:val="18"/>
          <w:szCs w:val="18"/>
        </w:rPr>
        <w:t xml:space="preserve"> </w:t>
      </w:r>
    </w:p>
  </w:footnote>
  <w:footnote w:id="13">
    <w:p w14:paraId="4D201B85" w14:textId="77777777" w:rsidR="00495FFD" w:rsidRPr="0015446F" w:rsidRDefault="00495FFD" w:rsidP="00495FFD">
      <w:pPr>
        <w:pStyle w:val="Funotentext"/>
        <w:rPr>
          <w:lang w:val="de-DE"/>
        </w:rPr>
      </w:pPr>
      <w:r>
        <w:rPr>
          <w:rStyle w:val="Funotenzeichen"/>
        </w:rPr>
        <w:footnoteRef/>
      </w:r>
      <w:r>
        <w:t xml:space="preserve"> </w:t>
      </w:r>
      <w:hyperlink r:id="rId12" w:history="1">
        <w:r w:rsidRPr="00485E1C">
          <w:rPr>
            <w:rStyle w:val="Hyperlink"/>
          </w:rPr>
          <w:t>https://github.com/openjdk/jmc</w:t>
        </w:r>
      </w:hyperlink>
      <w:r>
        <w:t xml:space="preserve"> </w:t>
      </w:r>
    </w:p>
  </w:footnote>
  <w:footnote w:id="14">
    <w:p w14:paraId="13C3FA5E" w14:textId="77777777" w:rsidR="008B54CB" w:rsidRPr="00E259D0" w:rsidRDefault="008B54CB" w:rsidP="008B54CB">
      <w:pPr>
        <w:pStyle w:val="Funotentext"/>
        <w:rPr>
          <w:lang w:val="de-DE"/>
        </w:rPr>
      </w:pPr>
      <w:r>
        <w:rPr>
          <w:rStyle w:val="Funotenzeichen"/>
        </w:rPr>
        <w:footnoteRef/>
      </w:r>
      <w:r>
        <w:t xml:space="preserve"> </w:t>
      </w:r>
      <w:hyperlink r:id="rId13" w:history="1">
        <w:r w:rsidRPr="008F3C38">
          <w:rPr>
            <w:rStyle w:val="Hyperlink"/>
          </w:rPr>
          <w:t>https://github.com/bytedeco/javacpp</w:t>
        </w:r>
      </w:hyperlink>
      <w:r>
        <w:t xml:space="preserve"> </w:t>
      </w:r>
    </w:p>
  </w:footnote>
  <w:footnote w:id="15">
    <w:p w14:paraId="6068A31E" w14:textId="77777777" w:rsidR="008B54CB" w:rsidRPr="00E259D0" w:rsidRDefault="008B54CB" w:rsidP="008B54CB">
      <w:pPr>
        <w:pStyle w:val="Funotentext"/>
        <w:rPr>
          <w:lang w:val="de-DE"/>
        </w:rPr>
      </w:pPr>
      <w:r>
        <w:rPr>
          <w:rStyle w:val="Funotenzeichen"/>
        </w:rPr>
        <w:footnoteRef/>
      </w:r>
      <w:r>
        <w:t xml:space="preserve"> </w:t>
      </w:r>
      <w:hyperlink r:id="rId14" w:history="1">
        <w:r w:rsidRPr="008F3C38">
          <w:rPr>
            <w:rStyle w:val="Hyperlink"/>
          </w:rPr>
          <w:t>https://www.swig.org/</w:t>
        </w:r>
      </w:hyperlink>
      <w:r>
        <w:t xml:space="preserve"> </w:t>
      </w:r>
    </w:p>
  </w:footnote>
  <w:footnote w:id="16">
    <w:p w14:paraId="29468DDE" w14:textId="77777777" w:rsidR="008B54CB" w:rsidRPr="00E259D0" w:rsidRDefault="008B54CB" w:rsidP="008B54CB">
      <w:pPr>
        <w:pStyle w:val="Funotentext"/>
        <w:rPr>
          <w:lang w:val="de-DE"/>
        </w:rPr>
      </w:pPr>
      <w:r>
        <w:rPr>
          <w:rStyle w:val="Funotenzeichen"/>
        </w:rPr>
        <w:footnoteRef/>
      </w:r>
      <w:r>
        <w:t xml:space="preserve"> </w:t>
      </w:r>
      <w:hyperlink r:id="rId15" w:history="1">
        <w:r w:rsidRPr="008F3C38">
          <w:rPr>
            <w:rStyle w:val="Hyperlink"/>
          </w:rPr>
          <w:t>https://github.com/combit/JNIWrapper</w:t>
        </w:r>
      </w:hyperlink>
      <w:r>
        <w:t xml:space="preserve"> </w:t>
      </w:r>
    </w:p>
  </w:footnote>
  <w:footnote w:id="17">
    <w:p w14:paraId="4D18A81E" w14:textId="77777777" w:rsidR="004233A1" w:rsidRPr="00AF6B9B" w:rsidRDefault="004233A1" w:rsidP="004233A1">
      <w:pPr>
        <w:pStyle w:val="Funotentext"/>
        <w:rPr>
          <w:lang w:val="de-DE"/>
        </w:rPr>
      </w:pPr>
      <w:r>
        <w:rPr>
          <w:rStyle w:val="Funotenzeichen"/>
        </w:rPr>
        <w:footnoteRef/>
      </w:r>
      <w:r>
        <w:t xml:space="preserve"> </w:t>
      </w:r>
      <w:hyperlink r:id="rId16" w:anchor="generator" w:history="1">
        <w:r w:rsidRPr="005B3821">
          <w:rPr>
            <w:rStyle w:val="Hyperlink"/>
          </w:rPr>
          <w:t>https://github.com/LWJGL/lwjgl3/tree/master/modules#generator</w:t>
        </w:r>
      </w:hyperlink>
      <w:r>
        <w:t xml:space="preserve"> </w:t>
      </w:r>
    </w:p>
  </w:footnote>
  <w:footnote w:id="18">
    <w:p w14:paraId="72090E24" w14:textId="77777777" w:rsidR="004233A1" w:rsidRPr="00AF6B9B" w:rsidRDefault="004233A1" w:rsidP="004233A1">
      <w:pPr>
        <w:pStyle w:val="Funotentext"/>
        <w:rPr>
          <w:lang w:val="de-DE"/>
        </w:rPr>
      </w:pPr>
      <w:r>
        <w:rPr>
          <w:rStyle w:val="Funotenzeichen"/>
        </w:rPr>
        <w:footnoteRef/>
      </w:r>
      <w:r>
        <w:t xml:space="preserve"> </w:t>
      </w:r>
      <w:hyperlink r:id="rId17" w:history="1">
        <w:r w:rsidRPr="005B3821">
          <w:rPr>
            <w:rStyle w:val="Hyperlink"/>
          </w:rPr>
          <w:t>https://openjdk.org/projects/panama/</w:t>
        </w:r>
      </w:hyperlink>
      <w:r>
        <w:t xml:space="preserve"> </w:t>
      </w:r>
    </w:p>
  </w:footnote>
  <w:footnote w:id="19">
    <w:p w14:paraId="12BD3A91" w14:textId="77777777" w:rsidR="008B54CB" w:rsidRPr="00AF6B9B" w:rsidRDefault="008B54CB" w:rsidP="008B54CB">
      <w:pPr>
        <w:pStyle w:val="Funotentext"/>
        <w:rPr>
          <w:lang w:val="de-DE"/>
        </w:rPr>
      </w:pPr>
      <w:r>
        <w:rPr>
          <w:rStyle w:val="Funotenzeichen"/>
        </w:rPr>
        <w:footnoteRef/>
      </w:r>
      <w:r>
        <w:t xml:space="preserve"> </w:t>
      </w:r>
      <w:hyperlink r:id="rId18" w:history="1">
        <w:r w:rsidRPr="005B3821">
          <w:rPr>
            <w:rStyle w:val="Hyperlink"/>
          </w:rPr>
          <w:t>https://github.com/java-native-access/jna</w:t>
        </w:r>
      </w:hyperlink>
      <w:r>
        <w:t xml:space="preserve"> </w:t>
      </w:r>
    </w:p>
  </w:footnote>
  <w:footnote w:id="20">
    <w:p w14:paraId="643DF5FB" w14:textId="329BA679" w:rsidR="00EB07D7" w:rsidRPr="00EB07D7" w:rsidRDefault="00EB07D7">
      <w:pPr>
        <w:pStyle w:val="Funotentext"/>
        <w:rPr>
          <w:lang w:val="de-DE"/>
        </w:rPr>
      </w:pPr>
      <w:r>
        <w:rPr>
          <w:rStyle w:val="Funotenzeichen"/>
        </w:rPr>
        <w:footnoteRef/>
      </w:r>
      <w:r>
        <w:t xml:space="preserve"> </w:t>
      </w:r>
      <w:hyperlink r:id="rId19" w:anchor="L1918C21-L1918C26" w:history="1">
        <w:r w:rsidRPr="00377B3E">
          <w:rPr>
            <w:rStyle w:val="Hyperlink"/>
          </w:rPr>
          <w:t>https://github.com/openjdk/jdk/blob/ffb6279c885e9d9a1a53ce7657390e286136c4b7/src/java.base/share/classes/java/lang/Class.java#L1918C21-L1918C26</w:t>
        </w:r>
      </w:hyperlink>
      <w:r>
        <w:t xml:space="preserve"> </w:t>
      </w:r>
    </w:p>
  </w:footnote>
  <w:footnote w:id="21">
    <w:p w14:paraId="2E288F8E" w14:textId="2F9A24DB" w:rsidR="00E06DF2" w:rsidRPr="00E06DF2" w:rsidRDefault="00E06DF2">
      <w:pPr>
        <w:pStyle w:val="Funotentext"/>
        <w:rPr>
          <w:lang w:val="de-DE"/>
        </w:rPr>
      </w:pPr>
      <w:r>
        <w:rPr>
          <w:rStyle w:val="Funotenzeichen"/>
        </w:rPr>
        <w:footnoteRef/>
      </w:r>
      <w:r>
        <w:t xml:space="preserve"> </w:t>
      </w:r>
      <w:hyperlink r:id="rId20" w:history="1">
        <w:r w:rsidRPr="00D350ED">
          <w:rPr>
            <w:rStyle w:val="Hyperlink"/>
          </w:rPr>
          <w:t>https://github.com/LWJGL/lwjgl3</w:t>
        </w:r>
      </w:hyperlink>
      <w:r>
        <w:t xml:space="preserve"> </w:t>
      </w:r>
    </w:p>
  </w:footnote>
  <w:footnote w:id="22">
    <w:p w14:paraId="47DA7712" w14:textId="6EF411E5" w:rsidR="0008608A" w:rsidRPr="0008608A" w:rsidRDefault="0008608A">
      <w:pPr>
        <w:pStyle w:val="Funotentext"/>
        <w:rPr>
          <w:lang w:val="de-DE"/>
        </w:rPr>
      </w:pPr>
      <w:r>
        <w:rPr>
          <w:rStyle w:val="Funotenzeichen"/>
        </w:rPr>
        <w:footnoteRef/>
      </w:r>
      <w:r>
        <w:t xml:space="preserve"> </w:t>
      </w:r>
      <w:r w:rsidRPr="0008608A">
        <w:t xml:space="preserve">Tsakpinis, I. Memory management in LWJGL. </w:t>
      </w:r>
      <w:hyperlink r:id="rId21" w:history="1">
        <w:r w:rsidRPr="007E5709">
          <w:rPr>
            <w:rStyle w:val="Hyperlink"/>
          </w:rPr>
          <w:t>https://blog.lwjgl.org/memory-management-in-lwjgl-3/</w:t>
        </w:r>
      </w:hyperlink>
      <w:r>
        <w:t xml:space="preserve"> </w:t>
      </w:r>
      <w:r w:rsidRPr="0008608A">
        <w:t>(2016)</w:t>
      </w:r>
    </w:p>
  </w:footnote>
  <w:footnote w:id="23">
    <w:p w14:paraId="523D6A21" w14:textId="295C85AD" w:rsidR="0008608A" w:rsidRPr="0008608A" w:rsidRDefault="0008608A">
      <w:pPr>
        <w:pStyle w:val="Funotentext"/>
        <w:rPr>
          <w:lang w:val="de-DE"/>
        </w:rPr>
      </w:pPr>
      <w:r>
        <w:rPr>
          <w:rStyle w:val="Funotenzeichen"/>
        </w:rPr>
        <w:footnoteRef/>
      </w:r>
      <w:r>
        <w:t xml:space="preserve"> </w:t>
      </w:r>
      <w:r w:rsidRPr="0008608A">
        <w:t xml:space="preserve">JEP 454: Foreign Function &amp; Memory API. </w:t>
      </w:r>
      <w:hyperlink r:id="rId22" w:history="1">
        <w:r w:rsidRPr="007E5709">
          <w:rPr>
            <w:rStyle w:val="Hyperlink"/>
          </w:rPr>
          <w:t>https://openjdk.org/jeps/454</w:t>
        </w:r>
      </w:hyperlink>
      <w:r>
        <w:t xml:space="preserve"> </w:t>
      </w:r>
    </w:p>
  </w:footnote>
  <w:footnote w:id="24">
    <w:p w14:paraId="7DF631FC" w14:textId="5EFAB971" w:rsidR="00091A2E" w:rsidRPr="00091A2E" w:rsidRDefault="00091A2E">
      <w:pPr>
        <w:pStyle w:val="Funotentext"/>
        <w:rPr>
          <w:lang w:val="de-DE"/>
        </w:rPr>
      </w:pPr>
      <w:r>
        <w:rPr>
          <w:rStyle w:val="Funotenzeichen"/>
        </w:rPr>
        <w:footnoteRef/>
      </w:r>
      <w:r>
        <w:t xml:space="preserve"> </w:t>
      </w:r>
      <w:hyperlink r:id="rId23" w:anchor="sigpoly" w:history="1">
        <w:r w:rsidRPr="000F1843">
          <w:rPr>
            <w:rStyle w:val="Hyperlink"/>
          </w:rPr>
          <w:t>https://docs.oracle.com/javase/8/docs/api/java/lang/invoke/MethodHandle.html#sigpoly</w:t>
        </w:r>
      </w:hyperlink>
      <w:r>
        <w:t xml:space="preserve"> </w:t>
      </w:r>
    </w:p>
  </w:footnote>
  <w:footnote w:id="25">
    <w:p w14:paraId="30B52972" w14:textId="3252131C" w:rsidR="00823A8B" w:rsidRPr="00823A8B" w:rsidRDefault="00823A8B">
      <w:pPr>
        <w:pStyle w:val="Funotentext"/>
        <w:rPr>
          <w:lang w:val="de-DE"/>
        </w:rPr>
      </w:pPr>
      <w:r>
        <w:rPr>
          <w:rStyle w:val="Funotenzeichen"/>
        </w:rPr>
        <w:footnoteRef/>
      </w:r>
      <w:r>
        <w:t xml:space="preserve"> </w:t>
      </w:r>
      <w:hyperlink r:id="rId24" w:history="1">
        <w:r w:rsidRPr="00A71320">
          <w:rPr>
            <w:rStyle w:val="Hyperlink"/>
          </w:rPr>
          <w:t>https://github.com/java-native-access/jna</w:t>
        </w:r>
      </w:hyperlink>
    </w:p>
  </w:footnote>
  <w:footnote w:id="26">
    <w:p w14:paraId="702D840F" w14:textId="7FFDE062" w:rsidR="00842F06" w:rsidRPr="00842F06" w:rsidRDefault="00842F06">
      <w:pPr>
        <w:pStyle w:val="Funotentext"/>
        <w:rPr>
          <w:lang w:val="de-DE"/>
        </w:rPr>
      </w:pPr>
      <w:r>
        <w:rPr>
          <w:rStyle w:val="Funotenzeichen"/>
        </w:rPr>
        <w:footnoteRef/>
      </w:r>
      <w:r>
        <w:t xml:space="preserve"> </w:t>
      </w:r>
      <w:hyperlink r:id="rId25" w:history="1">
        <w:r w:rsidRPr="00511728">
          <w:rPr>
            <w:rStyle w:val="Hyperlink"/>
          </w:rPr>
          <w:t>https://github.com</w:t>
        </w:r>
        <w:r w:rsidRPr="00511728">
          <w:rPr>
            <w:rStyle w:val="Hyperlink"/>
          </w:rPr>
          <w:t>/</w:t>
        </w:r>
        <w:r w:rsidRPr="00511728">
          <w:rPr>
            <w:rStyle w:val="Hyperlink"/>
          </w:rPr>
          <w:t>lni-dev/thesis-lutils</w:t>
        </w:r>
      </w:hyperlink>
      <w:r>
        <w:t xml:space="preserve"> </w:t>
      </w:r>
    </w:p>
  </w:footnote>
  <w:footnote w:id="27">
    <w:p w14:paraId="7895C3BF" w14:textId="38D7934A" w:rsidR="0050724B" w:rsidRPr="0050724B" w:rsidRDefault="0050724B">
      <w:pPr>
        <w:pStyle w:val="Funotentext"/>
        <w:rPr>
          <w:lang w:val="de-DE"/>
        </w:rPr>
      </w:pPr>
      <w:r>
        <w:rPr>
          <w:rStyle w:val="Funotenzeichen"/>
        </w:rPr>
        <w:footnoteRef/>
      </w:r>
      <w:r>
        <w:t xml:space="preserve"> </w:t>
      </w:r>
      <w:hyperlink r:id="rId26" w:anchor="L474" w:history="1">
        <w:r w:rsidRPr="00511728">
          <w:rPr>
            <w:rStyle w:val="Hyperlink"/>
          </w:rPr>
          <w:t>https://github.com/openjdk/jdk/blob/a35945ae067ffd60d5f374060086650636ebd9de/src/java.base/share/classes/java/lang/invoke/VarHandle.java#L474</w:t>
        </w:r>
      </w:hyperlink>
      <w:r>
        <w:t xml:space="preserve"> </w:t>
      </w:r>
    </w:p>
  </w:footnote>
  <w:footnote w:id="28">
    <w:p w14:paraId="4D614EA5" w14:textId="2E447E54" w:rsidR="00145DBA" w:rsidRPr="00145DBA" w:rsidRDefault="00145DBA">
      <w:pPr>
        <w:pStyle w:val="Funotentext"/>
        <w:rPr>
          <w:lang w:val="de-DE"/>
        </w:rPr>
      </w:pPr>
      <w:r>
        <w:rPr>
          <w:rStyle w:val="Funotenzeichen"/>
        </w:rPr>
        <w:footnoteRef/>
      </w:r>
      <w:r>
        <w:t xml:space="preserve"> </w:t>
      </w:r>
      <w:hyperlink r:id="rId27" w:history="1">
        <w:r w:rsidR="007E3529" w:rsidRPr="008744F6">
          <w:rPr>
            <w:rStyle w:val="Hyperlink"/>
          </w:rPr>
          <w:t>https://github.com/lni-dev/thesis-lutils/tree/master/benchmark-results/profiling_results_no_forks/</w:t>
        </w:r>
      </w:hyperlink>
      <w:r w:rsidR="007E3529">
        <w:t xml:space="preserve">   </w:t>
      </w:r>
    </w:p>
  </w:footnote>
  <w:footnote w:id="29">
    <w:p w14:paraId="09181656" w14:textId="69678EB6" w:rsidR="001B4D65" w:rsidRPr="001B4D65" w:rsidRDefault="001B4D65">
      <w:pPr>
        <w:pStyle w:val="Funotentext"/>
        <w:rPr>
          <w:lang w:val="de-DE"/>
        </w:rPr>
      </w:pPr>
      <w:r>
        <w:rPr>
          <w:rStyle w:val="Funotenzeichen"/>
        </w:rPr>
        <w:footnoteRef/>
      </w:r>
      <w:r>
        <w:t xml:space="preserve"> </w:t>
      </w:r>
      <w:hyperlink r:id="rId28" w:history="1">
        <w:r w:rsidRPr="005D5313">
          <w:rPr>
            <w:rStyle w:val="Hyperlink"/>
          </w:rPr>
          <w:t>https://github.com/jemalloc/jemalloc</w:t>
        </w:r>
      </w:hyperlink>
      <w:r>
        <w:t xml:space="preserve"> </w:t>
      </w:r>
    </w:p>
  </w:footnote>
  <w:footnote w:id="30">
    <w:p w14:paraId="4EB17CD5" w14:textId="486E2F1C" w:rsidR="001B4D65" w:rsidRPr="001B4D65" w:rsidRDefault="001B4D65">
      <w:pPr>
        <w:pStyle w:val="Funotentext"/>
        <w:rPr>
          <w:lang w:val="de-DE"/>
        </w:rPr>
      </w:pPr>
      <w:r>
        <w:rPr>
          <w:rStyle w:val="Funotenzeichen"/>
        </w:rPr>
        <w:footnoteRef/>
      </w:r>
      <w:r>
        <w:t xml:space="preserve"> </w:t>
      </w:r>
      <w:hyperlink r:id="rId29" w:history="1">
        <w:r w:rsidRPr="005D5313">
          <w:rPr>
            <w:rStyle w:val="Hyperlink"/>
          </w:rPr>
          <w:t>https://github.com/mjansson/rpmalloc</w:t>
        </w:r>
      </w:hyperlink>
      <w:r>
        <w:t xml:space="preserve"> </w:t>
      </w:r>
    </w:p>
  </w:footnote>
  <w:footnote w:id="31">
    <w:p w14:paraId="3035D4AC" w14:textId="1B90CA23" w:rsidR="004D6644" w:rsidRPr="004D6644" w:rsidRDefault="004D6644" w:rsidP="004D6644">
      <w:pPr>
        <w:pStyle w:val="Funotentext"/>
        <w:jc w:val="left"/>
        <w:rPr>
          <w:lang w:val="de-DE"/>
        </w:rPr>
      </w:pPr>
      <w:r>
        <w:rPr>
          <w:rStyle w:val="Funotenzeichen"/>
        </w:rPr>
        <w:footnoteRef/>
      </w:r>
      <w:r>
        <w:t xml:space="preserve"> </w:t>
      </w:r>
      <w:hyperlink r:id="rId30" w:history="1">
        <w:r w:rsidRPr="004D6644">
          <w:rPr>
            <w:rStyle w:val="Hyperlink"/>
            <w:sz w:val="16"/>
            <w:szCs w:val="16"/>
          </w:rPr>
          <w:t>https://github.com/openjdk/jdk/blob/d19eab4f08592140229de43689c7d20ff7fbf4ee/src/hotspot/share/runtime/stubRoutines.cpp</w:t>
        </w:r>
      </w:hyperlink>
    </w:p>
  </w:footnote>
  <w:footnote w:id="32">
    <w:p w14:paraId="1C54F4F5" w14:textId="77777777" w:rsidR="000E05D1" w:rsidRPr="000E05D1" w:rsidRDefault="000E05D1" w:rsidP="000E05D1">
      <w:pPr>
        <w:pStyle w:val="Funotentext"/>
        <w:rPr>
          <w:lang w:val="de-DE"/>
        </w:rPr>
      </w:pPr>
      <w:r>
        <w:rPr>
          <w:rStyle w:val="Funotenzeichen"/>
        </w:rPr>
        <w:footnoteRef/>
      </w:r>
      <w:r>
        <w:t xml:space="preserve"> </w:t>
      </w:r>
      <w:hyperlink r:id="rId31" w:anchor="L2398" w:history="1">
        <w:r w:rsidRPr="000E05D1">
          <w:rPr>
            <w:rStyle w:val="Hyperlink"/>
            <w:sz w:val="18"/>
            <w:szCs w:val="18"/>
          </w:rPr>
          <w:t>https://github.com/openjdk/jdk/blob/497dca2549a9829530670576115bf4b8fab386b3/src/hotspot/cpu/aarch64/stubGenerator_aarch64.cpp#L2398</w:t>
        </w:r>
      </w:hyperlink>
      <w:r w:rsidRPr="000E05D1">
        <w:rPr>
          <w:sz w:val="18"/>
          <w:szCs w:val="18"/>
        </w:rPr>
        <w:t xml:space="preserve"> </w:t>
      </w:r>
    </w:p>
  </w:footnote>
  <w:footnote w:id="33">
    <w:p w14:paraId="3FAE5236" w14:textId="77777777" w:rsidR="00BD2CCB" w:rsidRPr="00705695" w:rsidRDefault="00BD2CCB" w:rsidP="00BD2CCB">
      <w:pPr>
        <w:pStyle w:val="Funotentext"/>
        <w:rPr>
          <w:lang w:val="de-DE"/>
        </w:rPr>
      </w:pPr>
      <w:r>
        <w:rPr>
          <w:rStyle w:val="Funotenzeichen"/>
        </w:rPr>
        <w:footnoteRef/>
      </w:r>
      <w:r>
        <w:t xml:space="preserve"> </w:t>
      </w:r>
      <w:hyperlink r:id="rId32" w:history="1">
        <w:r w:rsidRPr="00176FD5">
          <w:rPr>
            <w:rStyle w:val="Hyperlink"/>
          </w:rPr>
          <w:t>https://github.com/openjdk/jdk/blob/4e6cf8f5611b6f1ae1d18b01e95216d9bf43ee5a/src/java.base/share/classes/jdk/internal/vm/annotation/IntrinsicCandidate.java</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D6B52" w14:textId="57E543D9" w:rsidR="00952474" w:rsidRDefault="00F21F9F" w:rsidP="00952474">
    <w:pPr>
      <w:pStyle w:val="BerichtHeader"/>
    </w:pPr>
    <w:fldSimple w:instr=" STYLEREF  &quot;Überschrift 1&quot;  \* MERGEFORMAT ">
      <w:r w:rsidR="008A128C">
        <w:rPr>
          <w:noProof/>
        </w:rPr>
        <w:t>Fundamentals</w:t>
      </w:r>
    </w:fldSimple>
    <w:r w:rsidR="00952474">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A5203E" w14:textId="7ADA4476" w:rsidR="001045E0" w:rsidRDefault="00F21F9F" w:rsidP="00630748">
    <w:pPr>
      <w:pStyle w:val="BerichtHeader"/>
    </w:pPr>
    <w:fldSimple w:instr=" STYLEREF  &quot;Überschrift 1&quot;  \* MERGEFORMAT ">
      <w:r w:rsidR="008A128C">
        <w:rPr>
          <w:noProof/>
        </w:rPr>
        <w:t>Fundamentals</w:t>
      </w:r>
    </w:fldSimple>
    <w:r w:rsidR="001045E0">
      <w:rPr>
        <w:noProof/>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3F9FC" w14:textId="342402CC" w:rsidR="00952474" w:rsidRDefault="00952474" w:rsidP="00952474"/>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C94BA7" w14:textId="0AB24D61" w:rsidR="00EE2753" w:rsidRPr="00952474" w:rsidRDefault="00EE2753" w:rsidP="00952474">
    <w:pPr>
      <w:pStyle w:val="Kopfzeile"/>
      <w:rPr>
        <w:lang w:val="de-D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E5862F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7B46C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C8E5DF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7C605C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4A4E1D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C265D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28B68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2282E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762FC0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E84EAD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31686"/>
    <w:multiLevelType w:val="hybridMultilevel"/>
    <w:tmpl w:val="A54CE7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02D599F"/>
    <w:multiLevelType w:val="hybridMultilevel"/>
    <w:tmpl w:val="F440CA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082188F"/>
    <w:multiLevelType w:val="hybridMultilevel"/>
    <w:tmpl w:val="902EB784"/>
    <w:lvl w:ilvl="0" w:tplc="6AFEFDC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2313015"/>
    <w:multiLevelType w:val="multilevel"/>
    <w:tmpl w:val="90E2C468"/>
    <w:styleLink w:val="Formatvorlage1"/>
    <w:lvl w:ilvl="0">
      <w:start w:val="1"/>
      <w:numFmt w:val="none"/>
      <w:lvlText w:val="POST"/>
      <w:lvlJc w:val="left"/>
      <w:pPr>
        <w:ind w:left="360" w:hanging="360"/>
      </w:pPr>
      <w:rPr>
        <w:rFonts w:hint="default"/>
      </w:rPr>
    </w:lvl>
    <w:lvl w:ilvl="1">
      <w:start w:val="1"/>
      <w:numFmt w:val="none"/>
      <w:lvlText w:val="%2"/>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02E1158C"/>
    <w:multiLevelType w:val="multilevel"/>
    <w:tmpl w:val="B366C320"/>
    <w:numStyleLink w:val="Formatvorlage4"/>
  </w:abstractNum>
  <w:abstractNum w:abstractNumId="15" w15:restartNumberingAfterBreak="0">
    <w:nsid w:val="031E5761"/>
    <w:multiLevelType w:val="multilevel"/>
    <w:tmpl w:val="CF72F2E2"/>
    <w:styleLink w:val="Formatvorlage5"/>
    <w:lvl w:ilvl="0">
      <w:start w:val="1"/>
      <w:numFmt w:val="decimal"/>
      <w:lvlText w:val="Benchmark %1:"/>
      <w:lvlJc w:val="left"/>
      <w:pPr>
        <w:ind w:left="1758" w:hanging="1588"/>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03E939BF"/>
    <w:multiLevelType w:val="multilevel"/>
    <w:tmpl w:val="C794FFF4"/>
    <w:numStyleLink w:val="Formatvorlage3"/>
  </w:abstractNum>
  <w:abstractNum w:abstractNumId="17" w15:restartNumberingAfterBreak="0">
    <w:nsid w:val="098F5FFA"/>
    <w:multiLevelType w:val="multilevel"/>
    <w:tmpl w:val="659C889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1145"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15:restartNumberingAfterBreak="0">
    <w:nsid w:val="11871D5A"/>
    <w:multiLevelType w:val="multilevel"/>
    <w:tmpl w:val="90E2C468"/>
    <w:numStyleLink w:val="Formatvorlage1"/>
  </w:abstractNum>
  <w:abstractNum w:abstractNumId="19" w15:restartNumberingAfterBreak="0">
    <w:nsid w:val="12102828"/>
    <w:multiLevelType w:val="hybridMultilevel"/>
    <w:tmpl w:val="798A27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2BF5B10"/>
    <w:multiLevelType w:val="multilevel"/>
    <w:tmpl w:val="8CD89D26"/>
    <w:numStyleLink w:val="HTTP-GET"/>
  </w:abstractNum>
  <w:abstractNum w:abstractNumId="21" w15:restartNumberingAfterBreak="0">
    <w:nsid w:val="169C1840"/>
    <w:multiLevelType w:val="multilevel"/>
    <w:tmpl w:val="F17A67D2"/>
    <w:styleLink w:val="Formatvorlage2"/>
    <w:lvl w:ilvl="0">
      <w:start w:val="1"/>
      <w:numFmt w:val="none"/>
      <w:lvlText w:val="PUT"/>
      <w:lvlJc w:val="left"/>
      <w:pPr>
        <w:ind w:left="360" w:hanging="360"/>
      </w:pPr>
      <w:rPr>
        <w:rFonts w:hint="default"/>
      </w:rPr>
    </w:lvl>
    <w:lvl w:ilvl="1">
      <w:start w:val="1"/>
      <w:numFmt w:val="none"/>
      <w:lvlText w:val=""/>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18011305"/>
    <w:multiLevelType w:val="hybridMultilevel"/>
    <w:tmpl w:val="B2480110"/>
    <w:lvl w:ilvl="0" w:tplc="2400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84B3C55"/>
    <w:multiLevelType w:val="hybridMultilevel"/>
    <w:tmpl w:val="AAC6F02A"/>
    <w:lvl w:ilvl="0" w:tplc="04070001">
      <w:start w:val="1"/>
      <w:numFmt w:val="bullet"/>
      <w:lvlText w:val=""/>
      <w:lvlJc w:val="left"/>
      <w:pPr>
        <w:ind w:left="783" w:hanging="360"/>
      </w:pPr>
      <w:rPr>
        <w:rFonts w:ascii="Symbol" w:hAnsi="Symbol" w:hint="default"/>
      </w:rPr>
    </w:lvl>
    <w:lvl w:ilvl="1" w:tplc="04070003" w:tentative="1">
      <w:start w:val="1"/>
      <w:numFmt w:val="bullet"/>
      <w:lvlText w:val="o"/>
      <w:lvlJc w:val="left"/>
      <w:pPr>
        <w:ind w:left="1503" w:hanging="360"/>
      </w:pPr>
      <w:rPr>
        <w:rFonts w:ascii="Courier New" w:hAnsi="Courier New" w:cs="Courier New" w:hint="default"/>
      </w:rPr>
    </w:lvl>
    <w:lvl w:ilvl="2" w:tplc="04070005" w:tentative="1">
      <w:start w:val="1"/>
      <w:numFmt w:val="bullet"/>
      <w:lvlText w:val=""/>
      <w:lvlJc w:val="left"/>
      <w:pPr>
        <w:ind w:left="2223" w:hanging="360"/>
      </w:pPr>
      <w:rPr>
        <w:rFonts w:ascii="Wingdings" w:hAnsi="Wingdings" w:hint="default"/>
      </w:rPr>
    </w:lvl>
    <w:lvl w:ilvl="3" w:tplc="04070001" w:tentative="1">
      <w:start w:val="1"/>
      <w:numFmt w:val="bullet"/>
      <w:lvlText w:val=""/>
      <w:lvlJc w:val="left"/>
      <w:pPr>
        <w:ind w:left="2943" w:hanging="360"/>
      </w:pPr>
      <w:rPr>
        <w:rFonts w:ascii="Symbol" w:hAnsi="Symbol" w:hint="default"/>
      </w:rPr>
    </w:lvl>
    <w:lvl w:ilvl="4" w:tplc="04070003" w:tentative="1">
      <w:start w:val="1"/>
      <w:numFmt w:val="bullet"/>
      <w:lvlText w:val="o"/>
      <w:lvlJc w:val="left"/>
      <w:pPr>
        <w:ind w:left="3663" w:hanging="360"/>
      </w:pPr>
      <w:rPr>
        <w:rFonts w:ascii="Courier New" w:hAnsi="Courier New" w:cs="Courier New" w:hint="default"/>
      </w:rPr>
    </w:lvl>
    <w:lvl w:ilvl="5" w:tplc="04070005" w:tentative="1">
      <w:start w:val="1"/>
      <w:numFmt w:val="bullet"/>
      <w:lvlText w:val=""/>
      <w:lvlJc w:val="left"/>
      <w:pPr>
        <w:ind w:left="4383" w:hanging="360"/>
      </w:pPr>
      <w:rPr>
        <w:rFonts w:ascii="Wingdings" w:hAnsi="Wingdings" w:hint="default"/>
      </w:rPr>
    </w:lvl>
    <w:lvl w:ilvl="6" w:tplc="04070001" w:tentative="1">
      <w:start w:val="1"/>
      <w:numFmt w:val="bullet"/>
      <w:lvlText w:val=""/>
      <w:lvlJc w:val="left"/>
      <w:pPr>
        <w:ind w:left="5103" w:hanging="360"/>
      </w:pPr>
      <w:rPr>
        <w:rFonts w:ascii="Symbol" w:hAnsi="Symbol" w:hint="default"/>
      </w:rPr>
    </w:lvl>
    <w:lvl w:ilvl="7" w:tplc="04070003" w:tentative="1">
      <w:start w:val="1"/>
      <w:numFmt w:val="bullet"/>
      <w:lvlText w:val="o"/>
      <w:lvlJc w:val="left"/>
      <w:pPr>
        <w:ind w:left="5823" w:hanging="360"/>
      </w:pPr>
      <w:rPr>
        <w:rFonts w:ascii="Courier New" w:hAnsi="Courier New" w:cs="Courier New" w:hint="default"/>
      </w:rPr>
    </w:lvl>
    <w:lvl w:ilvl="8" w:tplc="04070005" w:tentative="1">
      <w:start w:val="1"/>
      <w:numFmt w:val="bullet"/>
      <w:lvlText w:val=""/>
      <w:lvlJc w:val="left"/>
      <w:pPr>
        <w:ind w:left="6543" w:hanging="360"/>
      </w:pPr>
      <w:rPr>
        <w:rFonts w:ascii="Wingdings" w:hAnsi="Wingdings" w:hint="default"/>
      </w:rPr>
    </w:lvl>
  </w:abstractNum>
  <w:abstractNum w:abstractNumId="24" w15:restartNumberingAfterBreak="0">
    <w:nsid w:val="18B9211D"/>
    <w:multiLevelType w:val="hybridMultilevel"/>
    <w:tmpl w:val="172AFDAA"/>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cs="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cs="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cs="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25" w15:restartNumberingAfterBreak="0">
    <w:nsid w:val="19032D13"/>
    <w:multiLevelType w:val="hybridMultilevel"/>
    <w:tmpl w:val="C4B298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192A1CE8"/>
    <w:multiLevelType w:val="hybridMultilevel"/>
    <w:tmpl w:val="8878D8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196C6C9D"/>
    <w:multiLevelType w:val="multilevel"/>
    <w:tmpl w:val="CF72F2E2"/>
    <w:numStyleLink w:val="Formatvorlage5"/>
  </w:abstractNum>
  <w:abstractNum w:abstractNumId="28" w15:restartNumberingAfterBreak="0">
    <w:nsid w:val="1CBF01CE"/>
    <w:multiLevelType w:val="hybridMultilevel"/>
    <w:tmpl w:val="CD8876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1CC5674C"/>
    <w:multiLevelType w:val="hybridMultilevel"/>
    <w:tmpl w:val="4A643210"/>
    <w:lvl w:ilvl="0" w:tplc="24000001">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30" w15:restartNumberingAfterBreak="0">
    <w:nsid w:val="1DB31A0D"/>
    <w:multiLevelType w:val="hybridMultilevel"/>
    <w:tmpl w:val="C3AA0C0A"/>
    <w:lvl w:ilvl="0" w:tplc="212CE5CE">
      <w:start w:val="1"/>
      <w:numFmt w:val="decimal"/>
      <w:pStyle w:val="BerichtCode"/>
      <w:lvlText w:val="%1"/>
      <w:lvlJc w:val="left"/>
      <w:pPr>
        <w:ind w:left="360" w:hanging="360"/>
      </w:pPr>
      <w:rPr>
        <w:rFonts w:hint="default"/>
        <w:b w:val="0"/>
        <w:bCs w:val="0"/>
        <w:color w:val="auto"/>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1E50255D"/>
    <w:multiLevelType w:val="hybridMultilevel"/>
    <w:tmpl w:val="1EF6338E"/>
    <w:lvl w:ilvl="0" w:tplc="95EC07F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1E5851FF"/>
    <w:multiLevelType w:val="multilevel"/>
    <w:tmpl w:val="F17A67D2"/>
    <w:lvl w:ilvl="0">
      <w:start w:val="1"/>
      <w:numFmt w:val="none"/>
      <w:lvlText w:val="PUT"/>
      <w:lvlJc w:val="left"/>
      <w:pPr>
        <w:ind w:left="360" w:hanging="360"/>
      </w:pPr>
      <w:rPr>
        <w:rFonts w:hint="default"/>
      </w:rPr>
    </w:lvl>
    <w:lvl w:ilvl="1">
      <w:start w:val="1"/>
      <w:numFmt w:val="none"/>
      <w:lvlText w:val=""/>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1F151C1B"/>
    <w:multiLevelType w:val="multilevel"/>
    <w:tmpl w:val="1CE6EAA2"/>
    <w:lvl w:ilvl="0">
      <w:start w:val="1"/>
      <w:numFmt w:val="decimal"/>
      <w:lvlText w:val="%1."/>
      <w:lvlJc w:val="left"/>
      <w:pPr>
        <w:ind w:left="720" w:hanging="363"/>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22DF7C7A"/>
    <w:multiLevelType w:val="hybridMultilevel"/>
    <w:tmpl w:val="618A79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238E3E82"/>
    <w:multiLevelType w:val="hybridMultilevel"/>
    <w:tmpl w:val="6E02D1D0"/>
    <w:lvl w:ilvl="0" w:tplc="2400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252E1412"/>
    <w:multiLevelType w:val="multilevel"/>
    <w:tmpl w:val="C6483F36"/>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260F3E00"/>
    <w:multiLevelType w:val="hybridMultilevel"/>
    <w:tmpl w:val="6812DB02"/>
    <w:lvl w:ilvl="0" w:tplc="FFFFFFFF">
      <w:start w:val="1"/>
      <w:numFmt w:val="decimal"/>
      <w:lvlText w:val="%1."/>
      <w:lvlJc w:val="left"/>
      <w:pPr>
        <w:ind w:left="360" w:hanging="360"/>
      </w:pPr>
      <w:rPr>
        <w:rFonts w:hint="default"/>
      </w:rPr>
    </w:lvl>
    <w:lvl w:ilvl="1" w:tplc="FFFFFFFF">
      <w:numFmt w:val="bullet"/>
      <w:lvlText w:val="-"/>
      <w:lvlJc w:val="left"/>
      <w:pPr>
        <w:ind w:left="360" w:hanging="360"/>
      </w:pPr>
      <w:rPr>
        <w:rFonts w:ascii="Times New Roman" w:eastAsia="Calibri" w:hAnsi="Times New Roman" w:cs="Times New Roman" w:hint="default"/>
      </w:rPr>
    </w:lvl>
    <w:lvl w:ilvl="2" w:tplc="24000001">
      <w:start w:val="1"/>
      <w:numFmt w:val="bullet"/>
      <w:lvlText w:val=""/>
      <w:lvlJc w:val="left"/>
      <w:pPr>
        <w:ind w:left="360" w:hanging="360"/>
      </w:pPr>
      <w:rPr>
        <w:rFonts w:ascii="Symbol" w:hAnsi="Symbol" w:hint="default"/>
      </w:r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26E1502E"/>
    <w:multiLevelType w:val="hybridMultilevel"/>
    <w:tmpl w:val="6B9E0306"/>
    <w:lvl w:ilvl="0" w:tplc="16121952">
      <w:start w:val="1"/>
      <w:numFmt w:val="decimal"/>
      <w:pStyle w:val="Attachment"/>
      <w:suff w:val="space"/>
      <w:lvlText w:val="Attachment A %1."/>
      <w:lvlJc w:val="left"/>
      <w:pPr>
        <w:ind w:left="0" w:firstLine="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295E2F23"/>
    <w:multiLevelType w:val="hybridMultilevel"/>
    <w:tmpl w:val="B3322540"/>
    <w:lvl w:ilvl="0" w:tplc="0407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B3C53F0"/>
    <w:multiLevelType w:val="hybridMultilevel"/>
    <w:tmpl w:val="B6B4B2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2C1303CB"/>
    <w:multiLevelType w:val="hybridMultilevel"/>
    <w:tmpl w:val="5C2EEA80"/>
    <w:lvl w:ilvl="0" w:tplc="24000001">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42" w15:restartNumberingAfterBreak="0">
    <w:nsid w:val="2C7B31D8"/>
    <w:multiLevelType w:val="multilevel"/>
    <w:tmpl w:val="B366C320"/>
    <w:styleLink w:val="Formatvorlage4"/>
    <w:lvl w:ilvl="0">
      <w:start w:val="1"/>
      <w:numFmt w:val="ordinal"/>
      <w:lvlText w:val="%1"/>
      <w:lvlJc w:val="left"/>
      <w:pPr>
        <w:ind w:left="567" w:hanging="340"/>
      </w:pPr>
      <w:rPr>
        <w:rFonts w:ascii="Times New Roman" w:hAnsi="Times New Roman" w:hint="default"/>
        <w:color w:val="auto"/>
      </w:rPr>
    </w:lvl>
    <w:lvl w:ilvl="1">
      <w:numFmt w:val="bullet"/>
      <w:lvlText w:val=""/>
      <w:lvlJc w:val="left"/>
      <w:pPr>
        <w:ind w:left="794" w:hanging="340"/>
      </w:pPr>
      <w:rPr>
        <w:rFonts w:ascii="Symbol" w:hAnsi="Symbol" w:hint="default"/>
      </w:rPr>
    </w:lvl>
    <w:lvl w:ilvl="2">
      <w:start w:val="1"/>
      <w:numFmt w:val="bullet"/>
      <w:lvlText w:val=""/>
      <w:lvlJc w:val="left"/>
      <w:pPr>
        <w:ind w:left="72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2D1F4B67"/>
    <w:multiLevelType w:val="hybridMultilevel"/>
    <w:tmpl w:val="016E43F2"/>
    <w:lvl w:ilvl="0" w:tplc="B1B85E4E">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4" w15:restartNumberingAfterBreak="0">
    <w:nsid w:val="2D2F14A4"/>
    <w:multiLevelType w:val="multilevel"/>
    <w:tmpl w:val="697E8E6A"/>
    <w:lvl w:ilvl="0">
      <w:start w:val="1"/>
      <w:numFmt w:val="decimal"/>
      <w:pStyle w:val="UserStoryHeading"/>
      <w:lvlText w:val="User-Story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2E5C3B24"/>
    <w:multiLevelType w:val="multilevel"/>
    <w:tmpl w:val="C794FFF4"/>
    <w:styleLink w:val="Formatvorlage3"/>
    <w:lvl w:ilvl="0">
      <w:start w:val="1"/>
      <w:numFmt w:val="none"/>
      <w:lvlText w:val="DELETE"/>
      <w:lvlJc w:val="left"/>
      <w:pPr>
        <w:ind w:left="360" w:hanging="360"/>
      </w:pPr>
      <w:rPr>
        <w:rFonts w:hint="default"/>
      </w:rPr>
    </w:lvl>
    <w:lvl w:ilvl="1">
      <w:start w:val="1"/>
      <w:numFmt w:val="none"/>
      <w:lvlText w:val=""/>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15:restartNumberingAfterBreak="0">
    <w:nsid w:val="304F164C"/>
    <w:multiLevelType w:val="hybridMultilevel"/>
    <w:tmpl w:val="19A65E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317471D6"/>
    <w:multiLevelType w:val="multilevel"/>
    <w:tmpl w:val="8CD89D26"/>
    <w:numStyleLink w:val="HTTP-GET"/>
  </w:abstractNum>
  <w:abstractNum w:abstractNumId="48" w15:restartNumberingAfterBreak="0">
    <w:nsid w:val="336B4AE8"/>
    <w:multiLevelType w:val="hybridMultilevel"/>
    <w:tmpl w:val="B02282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3428222A"/>
    <w:multiLevelType w:val="hybridMultilevel"/>
    <w:tmpl w:val="27344AAE"/>
    <w:lvl w:ilvl="0" w:tplc="A4CEDB9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346A094D"/>
    <w:multiLevelType w:val="hybridMultilevel"/>
    <w:tmpl w:val="7D908D4A"/>
    <w:lvl w:ilvl="0" w:tplc="4886BB1A">
      <w:start w:val="1"/>
      <w:numFmt w:val="bullet"/>
      <w:lvlText w:val=""/>
      <w:lvlJc w:val="left"/>
      <w:pPr>
        <w:ind w:left="720" w:hanging="363"/>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1" w15:restartNumberingAfterBreak="0">
    <w:nsid w:val="357C13F3"/>
    <w:multiLevelType w:val="multilevel"/>
    <w:tmpl w:val="AF7CD476"/>
    <w:lvl w:ilvl="0">
      <w:start w:val="1"/>
      <w:numFmt w:val="decimal"/>
      <w:lvlText w:val="%1."/>
      <w:lvlJc w:val="left"/>
      <w:pPr>
        <w:ind w:left="720" w:hanging="363"/>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3F8B6A48"/>
    <w:multiLevelType w:val="hybridMultilevel"/>
    <w:tmpl w:val="2A64AF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40E97553"/>
    <w:multiLevelType w:val="multilevel"/>
    <w:tmpl w:val="DB46B576"/>
    <w:lvl w:ilvl="0">
      <w:start w:val="1"/>
      <w:numFmt w:val="decimal"/>
      <w:lvlText w:val="Benchmark %1:"/>
      <w:lvlJc w:val="left"/>
      <w:pPr>
        <w:ind w:left="1928" w:hanging="157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 w15:restartNumberingAfterBreak="0">
    <w:nsid w:val="46003EF4"/>
    <w:multiLevelType w:val="hybridMultilevel"/>
    <w:tmpl w:val="A50680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15:restartNumberingAfterBreak="0">
    <w:nsid w:val="473D3EC5"/>
    <w:multiLevelType w:val="hybridMultilevel"/>
    <w:tmpl w:val="82A2DE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4B374F16"/>
    <w:multiLevelType w:val="hybridMultilevel"/>
    <w:tmpl w:val="3EA81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7" w15:restartNumberingAfterBreak="0">
    <w:nsid w:val="4FA9528A"/>
    <w:multiLevelType w:val="hybridMultilevel"/>
    <w:tmpl w:val="726AE4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15:restartNumberingAfterBreak="0">
    <w:nsid w:val="53FE6E24"/>
    <w:multiLevelType w:val="hybridMultilevel"/>
    <w:tmpl w:val="A8D232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9" w15:restartNumberingAfterBreak="0">
    <w:nsid w:val="54F03381"/>
    <w:multiLevelType w:val="multilevel"/>
    <w:tmpl w:val="39B42C8C"/>
    <w:styleLink w:val="nichtfunkanforderungen"/>
    <w:lvl w:ilvl="0">
      <w:start w:val="1"/>
      <w:numFmt w:val="decimal"/>
      <w:lvlText w:val="4.4.%1"/>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565965D7"/>
    <w:multiLevelType w:val="hybridMultilevel"/>
    <w:tmpl w:val="6A5CB5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15:restartNumberingAfterBreak="0">
    <w:nsid w:val="5700503A"/>
    <w:multiLevelType w:val="hybridMultilevel"/>
    <w:tmpl w:val="129AE2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2" w15:restartNumberingAfterBreak="0">
    <w:nsid w:val="57FA61FA"/>
    <w:multiLevelType w:val="hybridMultilevel"/>
    <w:tmpl w:val="73725F62"/>
    <w:lvl w:ilvl="0" w:tplc="B1B85E4E">
      <w:numFmt w:val="bullet"/>
      <w:lvlText w:val="-"/>
      <w:lvlJc w:val="left"/>
      <w:pPr>
        <w:ind w:left="720" w:hanging="360"/>
      </w:pPr>
      <w:rPr>
        <w:rFonts w:ascii="Times New Roman" w:eastAsia="Calibr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3" w15:restartNumberingAfterBreak="0">
    <w:nsid w:val="580450F8"/>
    <w:multiLevelType w:val="hybridMultilevel"/>
    <w:tmpl w:val="234A4E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15:restartNumberingAfterBreak="0">
    <w:nsid w:val="59443FB0"/>
    <w:multiLevelType w:val="hybridMultilevel"/>
    <w:tmpl w:val="50F2DA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5" w15:restartNumberingAfterBreak="0">
    <w:nsid w:val="5B4F378C"/>
    <w:multiLevelType w:val="hybridMultilevel"/>
    <w:tmpl w:val="4F06E8E0"/>
    <w:lvl w:ilvl="0" w:tplc="24000001">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66" w15:restartNumberingAfterBreak="0">
    <w:nsid w:val="5D140D9E"/>
    <w:multiLevelType w:val="hybridMultilevel"/>
    <w:tmpl w:val="45042938"/>
    <w:lvl w:ilvl="0" w:tplc="2400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7" w15:restartNumberingAfterBreak="0">
    <w:nsid w:val="5E5E196D"/>
    <w:multiLevelType w:val="hybridMultilevel"/>
    <w:tmpl w:val="65665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8" w15:restartNumberingAfterBreak="0">
    <w:nsid w:val="5F383CD4"/>
    <w:multiLevelType w:val="hybridMultilevel"/>
    <w:tmpl w:val="13FAE0F4"/>
    <w:lvl w:ilvl="0" w:tplc="1D8A87D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9" w15:restartNumberingAfterBreak="0">
    <w:nsid w:val="6099252D"/>
    <w:multiLevelType w:val="hybridMultilevel"/>
    <w:tmpl w:val="DAFC91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0" w15:restartNumberingAfterBreak="0">
    <w:nsid w:val="60CB281F"/>
    <w:multiLevelType w:val="multilevel"/>
    <w:tmpl w:val="8CD89D26"/>
    <w:styleLink w:val="HTTP-GET"/>
    <w:lvl w:ilvl="0">
      <w:start w:val="1"/>
      <w:numFmt w:val="none"/>
      <w:lvlText w:val="GET"/>
      <w:lvlJc w:val="left"/>
      <w:pPr>
        <w:ind w:left="360" w:hanging="360"/>
      </w:pPr>
      <w:rPr>
        <w:rFonts w:ascii="Times New Roman" w:hAnsi="Times New Roman" w:hint="default"/>
        <w:color w:val="auto"/>
      </w:rPr>
    </w:lvl>
    <w:lvl w:ilvl="1">
      <w:start w:val="1"/>
      <w:numFmt w:val="none"/>
      <w:lvlText w:val=""/>
      <w:lvlJc w:val="left"/>
      <w:pPr>
        <w:ind w:left="397" w:hanging="37"/>
      </w:pPr>
      <w:rPr>
        <w:rFonts w:hint="default"/>
        <w:color w:val="auto"/>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1" w15:restartNumberingAfterBreak="0">
    <w:nsid w:val="62C31461"/>
    <w:multiLevelType w:val="multilevel"/>
    <w:tmpl w:val="571E9B68"/>
    <w:lvl w:ilvl="0">
      <w:start w:val="1"/>
      <w:numFmt w:val="bullet"/>
      <w:lvlText w:val=""/>
      <w:lvlJc w:val="left"/>
      <w:pPr>
        <w:ind w:left="567" w:hanging="340"/>
      </w:pPr>
      <w:rPr>
        <w:rFonts w:ascii="Symbol" w:hAnsi="Symbol" w:hint="default"/>
        <w:color w:val="auto"/>
      </w:rPr>
    </w:lvl>
    <w:lvl w:ilvl="1">
      <w:numFmt w:val="bullet"/>
      <w:lvlText w:val=""/>
      <w:lvlJc w:val="left"/>
      <w:pPr>
        <w:ind w:left="720" w:hanging="363"/>
      </w:pPr>
      <w:rPr>
        <w:rFonts w:ascii="Symbol" w:hAnsi="Symbol" w:hint="default"/>
      </w:rPr>
    </w:lvl>
    <w:lvl w:ilvl="2">
      <w:start w:val="1"/>
      <w:numFmt w:val="bullet"/>
      <w:lvlText w:val=""/>
      <w:lvlJc w:val="left"/>
      <w:pPr>
        <w:ind w:left="72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2" w15:restartNumberingAfterBreak="0">
    <w:nsid w:val="63601313"/>
    <w:multiLevelType w:val="hybridMultilevel"/>
    <w:tmpl w:val="E732ED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3" w15:restartNumberingAfterBreak="0">
    <w:nsid w:val="66E708C1"/>
    <w:multiLevelType w:val="multilevel"/>
    <w:tmpl w:val="8FF2DF98"/>
    <w:lvl w:ilvl="0">
      <w:start w:val="1"/>
      <w:numFmt w:val="decimal"/>
      <w:pStyle w:val="3nichtimVerzeichniss"/>
      <w:lvlText w:val="4.3.%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4" w15:restartNumberingAfterBreak="0">
    <w:nsid w:val="682111D3"/>
    <w:multiLevelType w:val="multilevel"/>
    <w:tmpl w:val="98E4CCBC"/>
    <w:lvl w:ilvl="0">
      <w:start w:val="1"/>
      <w:numFmt w:val="decimal"/>
      <w:pStyle w:val="funkanforderungenff"/>
      <w:lvlText w:val="4.4.%1"/>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5" w15:restartNumberingAfterBreak="0">
    <w:nsid w:val="69FC4138"/>
    <w:multiLevelType w:val="hybridMultilevel"/>
    <w:tmpl w:val="7E66B5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6" w15:restartNumberingAfterBreak="0">
    <w:nsid w:val="6A7606A8"/>
    <w:multiLevelType w:val="multilevel"/>
    <w:tmpl w:val="2400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7" w15:restartNumberingAfterBreak="0">
    <w:nsid w:val="6F5A118F"/>
    <w:multiLevelType w:val="multilevel"/>
    <w:tmpl w:val="879E58DC"/>
    <w:lvl w:ilvl="0">
      <w:start w:val="1"/>
      <w:numFmt w:val="decimal"/>
      <w:lvlText w:val="%1."/>
      <w:lvlJc w:val="left"/>
      <w:pPr>
        <w:ind w:left="567" w:hanging="340"/>
      </w:pPr>
      <w:rPr>
        <w:rFonts w:ascii="Times New Roman" w:hAnsi="Times New Roman" w:hint="default"/>
        <w:color w:val="auto"/>
      </w:rPr>
    </w:lvl>
    <w:lvl w:ilvl="1">
      <w:numFmt w:val="bullet"/>
      <w:lvlText w:val=""/>
      <w:lvlJc w:val="left"/>
      <w:pPr>
        <w:ind w:left="720" w:hanging="363"/>
      </w:pPr>
      <w:rPr>
        <w:rFonts w:ascii="Symbol" w:hAnsi="Symbol" w:hint="default"/>
      </w:rPr>
    </w:lvl>
    <w:lvl w:ilvl="2">
      <w:start w:val="1"/>
      <w:numFmt w:val="bullet"/>
      <w:lvlText w:val=""/>
      <w:lvlJc w:val="left"/>
      <w:pPr>
        <w:ind w:left="72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8" w15:restartNumberingAfterBreak="0">
    <w:nsid w:val="74D25E5F"/>
    <w:multiLevelType w:val="hybridMultilevel"/>
    <w:tmpl w:val="E0662F60"/>
    <w:lvl w:ilvl="0" w:tplc="FC642A90">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79" w15:restartNumberingAfterBreak="0">
    <w:nsid w:val="77D03A69"/>
    <w:multiLevelType w:val="hybridMultilevel"/>
    <w:tmpl w:val="3A7274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0" w15:restartNumberingAfterBreak="0">
    <w:nsid w:val="77EE2D4C"/>
    <w:multiLevelType w:val="hybridMultilevel"/>
    <w:tmpl w:val="DE76FF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5569512">
    <w:abstractNumId w:val="17"/>
  </w:num>
  <w:num w:numId="2" w16cid:durableId="760175103">
    <w:abstractNumId w:val="0"/>
  </w:num>
  <w:num w:numId="3" w16cid:durableId="1908419342">
    <w:abstractNumId w:val="1"/>
  </w:num>
  <w:num w:numId="4" w16cid:durableId="2045128927">
    <w:abstractNumId w:val="2"/>
  </w:num>
  <w:num w:numId="5" w16cid:durableId="1474131810">
    <w:abstractNumId w:val="3"/>
  </w:num>
  <w:num w:numId="6" w16cid:durableId="1259291321">
    <w:abstractNumId w:val="4"/>
  </w:num>
  <w:num w:numId="7" w16cid:durableId="1322657664">
    <w:abstractNumId w:val="5"/>
  </w:num>
  <w:num w:numId="8" w16cid:durableId="1797603875">
    <w:abstractNumId w:val="6"/>
  </w:num>
  <w:num w:numId="9" w16cid:durableId="1205018206">
    <w:abstractNumId w:val="7"/>
  </w:num>
  <w:num w:numId="10" w16cid:durableId="1082877999">
    <w:abstractNumId w:val="8"/>
  </w:num>
  <w:num w:numId="11" w16cid:durableId="336033431">
    <w:abstractNumId w:val="9"/>
  </w:num>
  <w:num w:numId="12" w16cid:durableId="1561868754">
    <w:abstractNumId w:val="65"/>
  </w:num>
  <w:num w:numId="13" w16cid:durableId="1119302739">
    <w:abstractNumId w:val="29"/>
  </w:num>
  <w:num w:numId="14" w16cid:durableId="259797993">
    <w:abstractNumId w:val="41"/>
  </w:num>
  <w:num w:numId="15" w16cid:durableId="463735527">
    <w:abstractNumId w:val="78"/>
  </w:num>
  <w:num w:numId="16" w16cid:durableId="6292300">
    <w:abstractNumId w:val="44"/>
  </w:num>
  <w:num w:numId="17" w16cid:durableId="51120445">
    <w:abstractNumId w:val="36"/>
  </w:num>
  <w:num w:numId="18" w16cid:durableId="1085107542">
    <w:abstractNumId w:val="61"/>
  </w:num>
  <w:num w:numId="19" w16cid:durableId="49380919">
    <w:abstractNumId w:val="75"/>
  </w:num>
  <w:num w:numId="20" w16cid:durableId="999383817">
    <w:abstractNumId w:val="34"/>
  </w:num>
  <w:num w:numId="21" w16cid:durableId="485822196">
    <w:abstractNumId w:val="39"/>
  </w:num>
  <w:num w:numId="22" w16cid:durableId="1080640161">
    <w:abstractNumId w:val="60"/>
  </w:num>
  <w:num w:numId="23" w16cid:durableId="1810586459">
    <w:abstractNumId w:val="11"/>
  </w:num>
  <w:num w:numId="24" w16cid:durableId="818695254">
    <w:abstractNumId w:val="55"/>
  </w:num>
  <w:num w:numId="25" w16cid:durableId="193885438">
    <w:abstractNumId w:val="23"/>
  </w:num>
  <w:num w:numId="26" w16cid:durableId="764888046">
    <w:abstractNumId w:val="57"/>
  </w:num>
  <w:num w:numId="27" w16cid:durableId="813526804">
    <w:abstractNumId w:val="30"/>
  </w:num>
  <w:num w:numId="28" w16cid:durableId="402946085">
    <w:abstractNumId w:val="30"/>
    <w:lvlOverride w:ilvl="0">
      <w:startOverride w:val="1"/>
    </w:lvlOverride>
  </w:num>
  <w:num w:numId="29" w16cid:durableId="1827091695">
    <w:abstractNumId w:val="30"/>
    <w:lvlOverride w:ilvl="0">
      <w:startOverride w:val="1"/>
    </w:lvlOverride>
  </w:num>
  <w:num w:numId="30" w16cid:durableId="831481639">
    <w:abstractNumId w:val="22"/>
  </w:num>
  <w:num w:numId="31" w16cid:durableId="1713966393">
    <w:abstractNumId w:val="10"/>
  </w:num>
  <w:num w:numId="32" w16cid:durableId="213204428">
    <w:abstractNumId w:val="30"/>
    <w:lvlOverride w:ilvl="0">
      <w:startOverride w:val="1"/>
    </w:lvlOverride>
  </w:num>
  <w:num w:numId="33" w16cid:durableId="2082559752">
    <w:abstractNumId w:val="24"/>
  </w:num>
  <w:num w:numId="34" w16cid:durableId="1009405926">
    <w:abstractNumId w:val="70"/>
  </w:num>
  <w:num w:numId="35" w16cid:durableId="1556090243">
    <w:abstractNumId w:val="20"/>
    <w:lvlOverride w:ilvl="0">
      <w:lvl w:ilvl="0">
        <w:start w:val="1"/>
        <w:numFmt w:val="none"/>
        <w:lvlText w:val="GET"/>
        <w:lvlJc w:val="left"/>
        <w:pPr>
          <w:ind w:left="360" w:hanging="360"/>
        </w:pPr>
        <w:rPr>
          <w:rFonts w:ascii="Times New Roman" w:hAnsi="Times New Roman" w:hint="default"/>
          <w:b/>
          <w:bCs/>
          <w:color w:val="auto"/>
        </w:rPr>
      </w:lvl>
    </w:lvlOverride>
  </w:num>
  <w:num w:numId="36" w16cid:durableId="1578318671">
    <w:abstractNumId w:val="13"/>
  </w:num>
  <w:num w:numId="37" w16cid:durableId="2074162092">
    <w:abstractNumId w:val="18"/>
    <w:lvlOverride w:ilvl="0">
      <w:lvl w:ilvl="0">
        <w:start w:val="1"/>
        <w:numFmt w:val="none"/>
        <w:lvlText w:val="POST"/>
        <w:lvlJc w:val="left"/>
        <w:pPr>
          <w:ind w:left="360" w:hanging="360"/>
        </w:pPr>
        <w:rPr>
          <w:rFonts w:hint="default"/>
          <w:b/>
          <w:bCs/>
        </w:rPr>
      </w:lvl>
    </w:lvlOverride>
  </w:num>
  <w:num w:numId="38" w16cid:durableId="707217446">
    <w:abstractNumId w:val="21"/>
  </w:num>
  <w:num w:numId="39" w16cid:durableId="1669285003">
    <w:abstractNumId w:val="32"/>
  </w:num>
  <w:num w:numId="40" w16cid:durableId="1146705479">
    <w:abstractNumId w:val="45"/>
  </w:num>
  <w:num w:numId="41" w16cid:durableId="1331635809">
    <w:abstractNumId w:val="16"/>
    <w:lvlOverride w:ilvl="0">
      <w:lvl w:ilvl="0">
        <w:start w:val="1"/>
        <w:numFmt w:val="none"/>
        <w:lvlText w:val="DELETE"/>
        <w:lvlJc w:val="left"/>
        <w:pPr>
          <w:ind w:left="360" w:hanging="360"/>
        </w:pPr>
        <w:rPr>
          <w:rFonts w:hint="default"/>
          <w:b/>
          <w:bCs/>
        </w:rPr>
      </w:lvl>
    </w:lvlOverride>
  </w:num>
  <w:num w:numId="42" w16cid:durableId="326907371">
    <w:abstractNumId w:val="47"/>
  </w:num>
  <w:num w:numId="43" w16cid:durableId="1259410760">
    <w:abstractNumId w:val="40"/>
  </w:num>
  <w:num w:numId="44" w16cid:durableId="184558774">
    <w:abstractNumId w:val="25"/>
  </w:num>
  <w:num w:numId="45" w16cid:durableId="1194348817">
    <w:abstractNumId w:val="30"/>
    <w:lvlOverride w:ilvl="0">
      <w:startOverride w:val="1"/>
    </w:lvlOverride>
  </w:num>
  <w:num w:numId="46" w16cid:durableId="1310095026">
    <w:abstractNumId w:val="73"/>
  </w:num>
  <w:num w:numId="47" w16cid:durableId="304359677">
    <w:abstractNumId w:val="59"/>
  </w:num>
  <w:num w:numId="48" w16cid:durableId="431360593">
    <w:abstractNumId w:val="74"/>
  </w:num>
  <w:num w:numId="49" w16cid:durableId="944380875">
    <w:abstractNumId w:val="67"/>
  </w:num>
  <w:num w:numId="50" w16cid:durableId="1885478811">
    <w:abstractNumId w:val="46"/>
  </w:num>
  <w:num w:numId="51" w16cid:durableId="66542564">
    <w:abstractNumId w:val="79"/>
  </w:num>
  <w:num w:numId="52" w16cid:durableId="636684476">
    <w:abstractNumId w:val="12"/>
  </w:num>
  <w:num w:numId="53" w16cid:durableId="490297116">
    <w:abstractNumId w:val="68"/>
  </w:num>
  <w:num w:numId="54" w16cid:durableId="1807502719">
    <w:abstractNumId w:val="31"/>
  </w:num>
  <w:num w:numId="55" w16cid:durableId="572084029">
    <w:abstractNumId w:val="35"/>
  </w:num>
  <w:num w:numId="56" w16cid:durableId="732778480">
    <w:abstractNumId w:val="76"/>
  </w:num>
  <w:num w:numId="57" w16cid:durableId="801970299">
    <w:abstractNumId w:val="62"/>
  </w:num>
  <w:num w:numId="58" w16cid:durableId="731393779">
    <w:abstractNumId w:val="49"/>
  </w:num>
  <w:num w:numId="59" w16cid:durableId="591278761">
    <w:abstractNumId w:val="30"/>
    <w:lvlOverride w:ilvl="0">
      <w:startOverride w:val="1"/>
    </w:lvlOverride>
  </w:num>
  <w:num w:numId="60" w16cid:durableId="357203008">
    <w:abstractNumId w:val="80"/>
  </w:num>
  <w:num w:numId="61" w16cid:durableId="245892994">
    <w:abstractNumId w:val="54"/>
  </w:num>
  <w:num w:numId="62" w16cid:durableId="1054160743">
    <w:abstractNumId w:val="30"/>
    <w:lvlOverride w:ilvl="0">
      <w:startOverride w:val="1"/>
    </w:lvlOverride>
  </w:num>
  <w:num w:numId="63" w16cid:durableId="2026053448">
    <w:abstractNumId w:val="52"/>
  </w:num>
  <w:num w:numId="64" w16cid:durableId="512719999">
    <w:abstractNumId w:val="53"/>
  </w:num>
  <w:num w:numId="65" w16cid:durableId="1080099401">
    <w:abstractNumId w:val="77"/>
  </w:num>
  <w:num w:numId="66" w16cid:durableId="972908910">
    <w:abstractNumId w:val="37"/>
  </w:num>
  <w:num w:numId="67" w16cid:durableId="1951933251">
    <w:abstractNumId w:val="42"/>
  </w:num>
  <w:num w:numId="68" w16cid:durableId="252668868">
    <w:abstractNumId w:val="14"/>
  </w:num>
  <w:num w:numId="69" w16cid:durableId="1346326166">
    <w:abstractNumId w:val="30"/>
    <w:lvlOverride w:ilvl="0">
      <w:startOverride w:val="1"/>
    </w:lvlOverride>
  </w:num>
  <w:num w:numId="70" w16cid:durableId="1777672260">
    <w:abstractNumId w:val="19"/>
  </w:num>
  <w:num w:numId="71" w16cid:durableId="2002848306">
    <w:abstractNumId w:val="56"/>
  </w:num>
  <w:num w:numId="72" w16cid:durableId="2146311270">
    <w:abstractNumId w:val="30"/>
    <w:lvlOverride w:ilvl="0">
      <w:startOverride w:val="1"/>
    </w:lvlOverride>
  </w:num>
  <w:num w:numId="73" w16cid:durableId="1061246725">
    <w:abstractNumId w:val="30"/>
    <w:lvlOverride w:ilvl="0">
      <w:startOverride w:val="1"/>
    </w:lvlOverride>
  </w:num>
  <w:num w:numId="74" w16cid:durableId="793060761">
    <w:abstractNumId w:val="30"/>
    <w:lvlOverride w:ilvl="0">
      <w:startOverride w:val="1"/>
    </w:lvlOverride>
  </w:num>
  <w:num w:numId="75" w16cid:durableId="1262954450">
    <w:abstractNumId w:val="30"/>
    <w:lvlOverride w:ilvl="0">
      <w:startOverride w:val="1"/>
    </w:lvlOverride>
  </w:num>
  <w:num w:numId="76" w16cid:durableId="281303027">
    <w:abstractNumId w:val="30"/>
    <w:lvlOverride w:ilvl="0">
      <w:startOverride w:val="1"/>
    </w:lvlOverride>
  </w:num>
  <w:num w:numId="77" w16cid:durableId="953249418">
    <w:abstractNumId w:val="30"/>
    <w:lvlOverride w:ilvl="0">
      <w:startOverride w:val="1"/>
    </w:lvlOverride>
  </w:num>
  <w:num w:numId="78" w16cid:durableId="1999845192">
    <w:abstractNumId w:val="30"/>
    <w:lvlOverride w:ilvl="0">
      <w:startOverride w:val="1"/>
    </w:lvlOverride>
  </w:num>
  <w:num w:numId="79" w16cid:durableId="109321881">
    <w:abstractNumId w:val="51"/>
  </w:num>
  <w:num w:numId="80" w16cid:durableId="1715884044">
    <w:abstractNumId w:val="33"/>
  </w:num>
  <w:num w:numId="81" w16cid:durableId="140344277">
    <w:abstractNumId w:val="69"/>
  </w:num>
  <w:num w:numId="82" w16cid:durableId="2028826093">
    <w:abstractNumId w:val="72"/>
  </w:num>
  <w:num w:numId="83" w16cid:durableId="1978291456">
    <w:abstractNumId w:val="26"/>
  </w:num>
  <w:num w:numId="84" w16cid:durableId="1475685057">
    <w:abstractNumId w:val="30"/>
    <w:lvlOverride w:ilvl="0">
      <w:startOverride w:val="1"/>
    </w:lvlOverride>
  </w:num>
  <w:num w:numId="85" w16cid:durableId="491022405">
    <w:abstractNumId w:val="30"/>
    <w:lvlOverride w:ilvl="0">
      <w:startOverride w:val="1"/>
    </w:lvlOverride>
  </w:num>
  <w:num w:numId="86" w16cid:durableId="1977221532">
    <w:abstractNumId w:val="30"/>
    <w:lvlOverride w:ilvl="0">
      <w:startOverride w:val="1"/>
    </w:lvlOverride>
  </w:num>
  <w:num w:numId="87" w16cid:durableId="900215183">
    <w:abstractNumId w:val="30"/>
    <w:lvlOverride w:ilvl="0">
      <w:startOverride w:val="1"/>
    </w:lvlOverride>
  </w:num>
  <w:num w:numId="88" w16cid:durableId="2045907599">
    <w:abstractNumId w:val="15"/>
  </w:num>
  <w:num w:numId="89" w16cid:durableId="792672276">
    <w:abstractNumId w:val="27"/>
  </w:num>
  <w:num w:numId="90" w16cid:durableId="42562438">
    <w:abstractNumId w:val="43"/>
  </w:num>
  <w:num w:numId="91" w16cid:durableId="13187843">
    <w:abstractNumId w:val="50"/>
  </w:num>
  <w:num w:numId="92" w16cid:durableId="2006856709">
    <w:abstractNumId w:val="66"/>
  </w:num>
  <w:num w:numId="93" w16cid:durableId="931084669">
    <w:abstractNumId w:val="48"/>
  </w:num>
  <w:num w:numId="94" w16cid:durableId="937181647">
    <w:abstractNumId w:val="63"/>
  </w:num>
  <w:num w:numId="95" w16cid:durableId="1366098288">
    <w:abstractNumId w:val="58"/>
  </w:num>
  <w:num w:numId="96" w16cid:durableId="1770541857">
    <w:abstractNumId w:val="64"/>
  </w:num>
  <w:num w:numId="97" w16cid:durableId="232132339">
    <w:abstractNumId w:val="30"/>
    <w:lvlOverride w:ilvl="0">
      <w:startOverride w:val="1"/>
    </w:lvlOverride>
  </w:num>
  <w:num w:numId="98" w16cid:durableId="811943360">
    <w:abstractNumId w:val="28"/>
  </w:num>
  <w:num w:numId="99" w16cid:durableId="1235973291">
    <w:abstractNumId w:val="38"/>
  </w:num>
  <w:num w:numId="100" w16cid:durableId="1975677451">
    <w:abstractNumId w:val="71"/>
  </w:num>
  <w:num w:numId="101" w16cid:durableId="1373766370">
    <w:abstractNumId w:val="30"/>
    <w:lvlOverride w:ilvl="0">
      <w:startOverride w:val="1"/>
    </w:lvlOverride>
  </w:num>
  <w:num w:numId="102" w16cid:durableId="579292754">
    <w:abstractNumId w:val="30"/>
    <w:lvlOverride w:ilvl="0">
      <w:startOverride w:val="1"/>
    </w:lvlOverride>
  </w:num>
  <w:num w:numId="103" w16cid:durableId="1181823241">
    <w:abstractNumId w:val="30"/>
    <w:lvlOverride w:ilvl="0">
      <w:startOverride w:val="1"/>
    </w:lvlOverride>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autoHyphenation/>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E95"/>
    <w:rsid w:val="00000752"/>
    <w:rsid w:val="00000B0B"/>
    <w:rsid w:val="00001319"/>
    <w:rsid w:val="00001EFC"/>
    <w:rsid w:val="00002065"/>
    <w:rsid w:val="00002372"/>
    <w:rsid w:val="000024F4"/>
    <w:rsid w:val="00003195"/>
    <w:rsid w:val="0000331F"/>
    <w:rsid w:val="000039E4"/>
    <w:rsid w:val="00004058"/>
    <w:rsid w:val="00004698"/>
    <w:rsid w:val="00006D8A"/>
    <w:rsid w:val="00006FE1"/>
    <w:rsid w:val="00007036"/>
    <w:rsid w:val="0000712A"/>
    <w:rsid w:val="0001037D"/>
    <w:rsid w:val="00010802"/>
    <w:rsid w:val="00010D04"/>
    <w:rsid w:val="00010E0B"/>
    <w:rsid w:val="0001112E"/>
    <w:rsid w:val="000116CD"/>
    <w:rsid w:val="00011C35"/>
    <w:rsid w:val="00012F0E"/>
    <w:rsid w:val="00012FAA"/>
    <w:rsid w:val="000140AD"/>
    <w:rsid w:val="00014343"/>
    <w:rsid w:val="00014ACB"/>
    <w:rsid w:val="00014C71"/>
    <w:rsid w:val="00014DE7"/>
    <w:rsid w:val="00015319"/>
    <w:rsid w:val="00015E13"/>
    <w:rsid w:val="00016069"/>
    <w:rsid w:val="00016253"/>
    <w:rsid w:val="00016D0D"/>
    <w:rsid w:val="00017849"/>
    <w:rsid w:val="000211E9"/>
    <w:rsid w:val="000223A2"/>
    <w:rsid w:val="00022570"/>
    <w:rsid w:val="00022C2D"/>
    <w:rsid w:val="00022CA7"/>
    <w:rsid w:val="000238B8"/>
    <w:rsid w:val="00023D08"/>
    <w:rsid w:val="00023D82"/>
    <w:rsid w:val="00024A0C"/>
    <w:rsid w:val="000251E3"/>
    <w:rsid w:val="00025AAB"/>
    <w:rsid w:val="00025D6D"/>
    <w:rsid w:val="00025F42"/>
    <w:rsid w:val="0002649E"/>
    <w:rsid w:val="0002671E"/>
    <w:rsid w:val="00026C03"/>
    <w:rsid w:val="00030139"/>
    <w:rsid w:val="00030645"/>
    <w:rsid w:val="0003075B"/>
    <w:rsid w:val="00030B8A"/>
    <w:rsid w:val="00030BF3"/>
    <w:rsid w:val="00031219"/>
    <w:rsid w:val="000316F9"/>
    <w:rsid w:val="00032162"/>
    <w:rsid w:val="00032DD5"/>
    <w:rsid w:val="00033B7B"/>
    <w:rsid w:val="00034AB7"/>
    <w:rsid w:val="00035913"/>
    <w:rsid w:val="00035B7C"/>
    <w:rsid w:val="00036341"/>
    <w:rsid w:val="00036390"/>
    <w:rsid w:val="00036A7D"/>
    <w:rsid w:val="00036D42"/>
    <w:rsid w:val="00036FBB"/>
    <w:rsid w:val="000370A8"/>
    <w:rsid w:val="00037E17"/>
    <w:rsid w:val="00037EB6"/>
    <w:rsid w:val="00040175"/>
    <w:rsid w:val="00041358"/>
    <w:rsid w:val="00042255"/>
    <w:rsid w:val="000428A1"/>
    <w:rsid w:val="00043A2E"/>
    <w:rsid w:val="00043CDC"/>
    <w:rsid w:val="00044004"/>
    <w:rsid w:val="000442B1"/>
    <w:rsid w:val="000449BC"/>
    <w:rsid w:val="00045385"/>
    <w:rsid w:val="000455B0"/>
    <w:rsid w:val="000460F7"/>
    <w:rsid w:val="00046875"/>
    <w:rsid w:val="000475CD"/>
    <w:rsid w:val="0004761C"/>
    <w:rsid w:val="00047E92"/>
    <w:rsid w:val="00047E9B"/>
    <w:rsid w:val="00047E9E"/>
    <w:rsid w:val="000503FF"/>
    <w:rsid w:val="00050893"/>
    <w:rsid w:val="000512B5"/>
    <w:rsid w:val="00051FF5"/>
    <w:rsid w:val="000527B7"/>
    <w:rsid w:val="00052856"/>
    <w:rsid w:val="00053157"/>
    <w:rsid w:val="00053EB4"/>
    <w:rsid w:val="000544D5"/>
    <w:rsid w:val="0005486E"/>
    <w:rsid w:val="00055382"/>
    <w:rsid w:val="00055A4B"/>
    <w:rsid w:val="00055CD0"/>
    <w:rsid w:val="00056430"/>
    <w:rsid w:val="00056A41"/>
    <w:rsid w:val="00057736"/>
    <w:rsid w:val="00057FE7"/>
    <w:rsid w:val="00060448"/>
    <w:rsid w:val="0006071A"/>
    <w:rsid w:val="000614E0"/>
    <w:rsid w:val="00062BA6"/>
    <w:rsid w:val="00062F48"/>
    <w:rsid w:val="00063825"/>
    <w:rsid w:val="00063BBE"/>
    <w:rsid w:val="0006480F"/>
    <w:rsid w:val="00064F3B"/>
    <w:rsid w:val="00065485"/>
    <w:rsid w:val="00066139"/>
    <w:rsid w:val="0006672F"/>
    <w:rsid w:val="000676DF"/>
    <w:rsid w:val="00067C51"/>
    <w:rsid w:val="00067E0F"/>
    <w:rsid w:val="0007062E"/>
    <w:rsid w:val="00070B27"/>
    <w:rsid w:val="00072264"/>
    <w:rsid w:val="00072E10"/>
    <w:rsid w:val="000730FA"/>
    <w:rsid w:val="00073A17"/>
    <w:rsid w:val="00073AE7"/>
    <w:rsid w:val="00073E11"/>
    <w:rsid w:val="00074025"/>
    <w:rsid w:val="00074103"/>
    <w:rsid w:val="0007418E"/>
    <w:rsid w:val="000745B3"/>
    <w:rsid w:val="00074F5B"/>
    <w:rsid w:val="0007507A"/>
    <w:rsid w:val="000750EE"/>
    <w:rsid w:val="00076260"/>
    <w:rsid w:val="00076FCE"/>
    <w:rsid w:val="000774E2"/>
    <w:rsid w:val="00080DC7"/>
    <w:rsid w:val="00081BB9"/>
    <w:rsid w:val="0008265C"/>
    <w:rsid w:val="00082D92"/>
    <w:rsid w:val="000832D3"/>
    <w:rsid w:val="00083499"/>
    <w:rsid w:val="000834ED"/>
    <w:rsid w:val="00084129"/>
    <w:rsid w:val="0008509D"/>
    <w:rsid w:val="00085860"/>
    <w:rsid w:val="0008608A"/>
    <w:rsid w:val="000863F8"/>
    <w:rsid w:val="000906DE"/>
    <w:rsid w:val="00090BBC"/>
    <w:rsid w:val="000911B9"/>
    <w:rsid w:val="0009125B"/>
    <w:rsid w:val="0009126D"/>
    <w:rsid w:val="00091A2E"/>
    <w:rsid w:val="00091AFA"/>
    <w:rsid w:val="00091F4D"/>
    <w:rsid w:val="000920B4"/>
    <w:rsid w:val="0009294D"/>
    <w:rsid w:val="0009327B"/>
    <w:rsid w:val="0009352B"/>
    <w:rsid w:val="000936CC"/>
    <w:rsid w:val="00093A7C"/>
    <w:rsid w:val="00093D6B"/>
    <w:rsid w:val="0009434E"/>
    <w:rsid w:val="0009479F"/>
    <w:rsid w:val="00094E37"/>
    <w:rsid w:val="000951F2"/>
    <w:rsid w:val="00095895"/>
    <w:rsid w:val="00095FD4"/>
    <w:rsid w:val="000963AC"/>
    <w:rsid w:val="0009710C"/>
    <w:rsid w:val="000A05B8"/>
    <w:rsid w:val="000A0806"/>
    <w:rsid w:val="000A088D"/>
    <w:rsid w:val="000A0DAE"/>
    <w:rsid w:val="000A0FEB"/>
    <w:rsid w:val="000A15DB"/>
    <w:rsid w:val="000A17AF"/>
    <w:rsid w:val="000A2676"/>
    <w:rsid w:val="000A3023"/>
    <w:rsid w:val="000A3C2A"/>
    <w:rsid w:val="000A3F02"/>
    <w:rsid w:val="000A444D"/>
    <w:rsid w:val="000A4ABF"/>
    <w:rsid w:val="000A4D50"/>
    <w:rsid w:val="000A539B"/>
    <w:rsid w:val="000A5BC2"/>
    <w:rsid w:val="000A635C"/>
    <w:rsid w:val="000A7110"/>
    <w:rsid w:val="000A75CB"/>
    <w:rsid w:val="000A7602"/>
    <w:rsid w:val="000B0D9B"/>
    <w:rsid w:val="000B11BB"/>
    <w:rsid w:val="000B1B0F"/>
    <w:rsid w:val="000B1BE2"/>
    <w:rsid w:val="000B2047"/>
    <w:rsid w:val="000B2D97"/>
    <w:rsid w:val="000B37D1"/>
    <w:rsid w:val="000B3BF9"/>
    <w:rsid w:val="000B4830"/>
    <w:rsid w:val="000B52D0"/>
    <w:rsid w:val="000B65C4"/>
    <w:rsid w:val="000B68C2"/>
    <w:rsid w:val="000B6E90"/>
    <w:rsid w:val="000B6F98"/>
    <w:rsid w:val="000B778F"/>
    <w:rsid w:val="000B7B51"/>
    <w:rsid w:val="000C0545"/>
    <w:rsid w:val="000C0854"/>
    <w:rsid w:val="000C2264"/>
    <w:rsid w:val="000C25C6"/>
    <w:rsid w:val="000C2EA1"/>
    <w:rsid w:val="000C32A8"/>
    <w:rsid w:val="000C33B9"/>
    <w:rsid w:val="000C35DB"/>
    <w:rsid w:val="000C422E"/>
    <w:rsid w:val="000C4E4E"/>
    <w:rsid w:val="000C5392"/>
    <w:rsid w:val="000C56A2"/>
    <w:rsid w:val="000C5B9B"/>
    <w:rsid w:val="000C676F"/>
    <w:rsid w:val="000C7428"/>
    <w:rsid w:val="000C79F9"/>
    <w:rsid w:val="000D009D"/>
    <w:rsid w:val="000D0A33"/>
    <w:rsid w:val="000D146D"/>
    <w:rsid w:val="000D18B7"/>
    <w:rsid w:val="000D1A7F"/>
    <w:rsid w:val="000D1BAF"/>
    <w:rsid w:val="000D1C40"/>
    <w:rsid w:val="000D2CCE"/>
    <w:rsid w:val="000D30ED"/>
    <w:rsid w:val="000D32E5"/>
    <w:rsid w:val="000D3971"/>
    <w:rsid w:val="000D3983"/>
    <w:rsid w:val="000D422F"/>
    <w:rsid w:val="000D4534"/>
    <w:rsid w:val="000D459C"/>
    <w:rsid w:val="000D4A92"/>
    <w:rsid w:val="000D4FC5"/>
    <w:rsid w:val="000D564E"/>
    <w:rsid w:val="000D5698"/>
    <w:rsid w:val="000D5952"/>
    <w:rsid w:val="000D6878"/>
    <w:rsid w:val="000D69C7"/>
    <w:rsid w:val="000D73EC"/>
    <w:rsid w:val="000D7D8D"/>
    <w:rsid w:val="000E05D1"/>
    <w:rsid w:val="000E08D6"/>
    <w:rsid w:val="000E157B"/>
    <w:rsid w:val="000E2B30"/>
    <w:rsid w:val="000E4201"/>
    <w:rsid w:val="000E4675"/>
    <w:rsid w:val="000E48D6"/>
    <w:rsid w:val="000E4D13"/>
    <w:rsid w:val="000E5213"/>
    <w:rsid w:val="000E58A5"/>
    <w:rsid w:val="000E6071"/>
    <w:rsid w:val="000E6126"/>
    <w:rsid w:val="000E682F"/>
    <w:rsid w:val="000E72DE"/>
    <w:rsid w:val="000E7622"/>
    <w:rsid w:val="000E7919"/>
    <w:rsid w:val="000F0219"/>
    <w:rsid w:val="000F1032"/>
    <w:rsid w:val="000F17EA"/>
    <w:rsid w:val="000F185B"/>
    <w:rsid w:val="000F3AE5"/>
    <w:rsid w:val="000F41C9"/>
    <w:rsid w:val="000F54D6"/>
    <w:rsid w:val="000F57FF"/>
    <w:rsid w:val="000F6CCB"/>
    <w:rsid w:val="000F716C"/>
    <w:rsid w:val="00100186"/>
    <w:rsid w:val="001002B3"/>
    <w:rsid w:val="00100D80"/>
    <w:rsid w:val="00100EBD"/>
    <w:rsid w:val="00101353"/>
    <w:rsid w:val="0010159A"/>
    <w:rsid w:val="00103CAB"/>
    <w:rsid w:val="001045E0"/>
    <w:rsid w:val="001053C4"/>
    <w:rsid w:val="001055AD"/>
    <w:rsid w:val="00105B72"/>
    <w:rsid w:val="0010630B"/>
    <w:rsid w:val="001064D8"/>
    <w:rsid w:val="00107127"/>
    <w:rsid w:val="00107234"/>
    <w:rsid w:val="00107519"/>
    <w:rsid w:val="00107714"/>
    <w:rsid w:val="00110ADC"/>
    <w:rsid w:val="0011146B"/>
    <w:rsid w:val="0011166A"/>
    <w:rsid w:val="00111AA2"/>
    <w:rsid w:val="00111C64"/>
    <w:rsid w:val="00112427"/>
    <w:rsid w:val="00112621"/>
    <w:rsid w:val="00113271"/>
    <w:rsid w:val="001133FA"/>
    <w:rsid w:val="00113CC4"/>
    <w:rsid w:val="0011459E"/>
    <w:rsid w:val="001148C2"/>
    <w:rsid w:val="00114EC8"/>
    <w:rsid w:val="00115F81"/>
    <w:rsid w:val="00116B6A"/>
    <w:rsid w:val="00116F90"/>
    <w:rsid w:val="0011767C"/>
    <w:rsid w:val="0012075C"/>
    <w:rsid w:val="001216E4"/>
    <w:rsid w:val="00121EA9"/>
    <w:rsid w:val="00122D31"/>
    <w:rsid w:val="00123658"/>
    <w:rsid w:val="001238BB"/>
    <w:rsid w:val="00123C2A"/>
    <w:rsid w:val="001243C6"/>
    <w:rsid w:val="00124992"/>
    <w:rsid w:val="0012580B"/>
    <w:rsid w:val="0012595B"/>
    <w:rsid w:val="00125C01"/>
    <w:rsid w:val="001268EF"/>
    <w:rsid w:val="00126F76"/>
    <w:rsid w:val="00127F08"/>
    <w:rsid w:val="00130393"/>
    <w:rsid w:val="0013056D"/>
    <w:rsid w:val="00130E33"/>
    <w:rsid w:val="00131D4E"/>
    <w:rsid w:val="0013294B"/>
    <w:rsid w:val="00133E22"/>
    <w:rsid w:val="001343C0"/>
    <w:rsid w:val="00134C6F"/>
    <w:rsid w:val="00135F39"/>
    <w:rsid w:val="001368A4"/>
    <w:rsid w:val="00136DCE"/>
    <w:rsid w:val="00136EF5"/>
    <w:rsid w:val="00136FA9"/>
    <w:rsid w:val="0013707F"/>
    <w:rsid w:val="0013761C"/>
    <w:rsid w:val="00137A20"/>
    <w:rsid w:val="00137B0B"/>
    <w:rsid w:val="00137C3E"/>
    <w:rsid w:val="00140683"/>
    <w:rsid w:val="00140E6C"/>
    <w:rsid w:val="00141555"/>
    <w:rsid w:val="00141A72"/>
    <w:rsid w:val="00141AE0"/>
    <w:rsid w:val="00141F95"/>
    <w:rsid w:val="0014299C"/>
    <w:rsid w:val="00142B0D"/>
    <w:rsid w:val="00142ECB"/>
    <w:rsid w:val="00142F22"/>
    <w:rsid w:val="00142F7A"/>
    <w:rsid w:val="00143793"/>
    <w:rsid w:val="001438CE"/>
    <w:rsid w:val="00143985"/>
    <w:rsid w:val="00144A00"/>
    <w:rsid w:val="001451AA"/>
    <w:rsid w:val="001455DD"/>
    <w:rsid w:val="00145DBA"/>
    <w:rsid w:val="001463BA"/>
    <w:rsid w:val="00146940"/>
    <w:rsid w:val="00150D24"/>
    <w:rsid w:val="00151261"/>
    <w:rsid w:val="00151415"/>
    <w:rsid w:val="001518D9"/>
    <w:rsid w:val="00151A2E"/>
    <w:rsid w:val="00151C95"/>
    <w:rsid w:val="00152862"/>
    <w:rsid w:val="00152F50"/>
    <w:rsid w:val="0015396C"/>
    <w:rsid w:val="00153E6A"/>
    <w:rsid w:val="00153F1B"/>
    <w:rsid w:val="0015446F"/>
    <w:rsid w:val="00154A79"/>
    <w:rsid w:val="00154B78"/>
    <w:rsid w:val="00154E5B"/>
    <w:rsid w:val="00154F74"/>
    <w:rsid w:val="001555D8"/>
    <w:rsid w:val="00157082"/>
    <w:rsid w:val="00157432"/>
    <w:rsid w:val="001577E9"/>
    <w:rsid w:val="00157D6F"/>
    <w:rsid w:val="00157F63"/>
    <w:rsid w:val="001602B5"/>
    <w:rsid w:val="00160CA3"/>
    <w:rsid w:val="00161558"/>
    <w:rsid w:val="0016160A"/>
    <w:rsid w:val="0016167F"/>
    <w:rsid w:val="00161759"/>
    <w:rsid w:val="00161B0D"/>
    <w:rsid w:val="00161F58"/>
    <w:rsid w:val="00163282"/>
    <w:rsid w:val="00164112"/>
    <w:rsid w:val="001646EE"/>
    <w:rsid w:val="001660E8"/>
    <w:rsid w:val="00166C71"/>
    <w:rsid w:val="00166CA4"/>
    <w:rsid w:val="00170148"/>
    <w:rsid w:val="001701A6"/>
    <w:rsid w:val="00170A16"/>
    <w:rsid w:val="001710D7"/>
    <w:rsid w:val="001712EE"/>
    <w:rsid w:val="0017142C"/>
    <w:rsid w:val="00171456"/>
    <w:rsid w:val="0017185B"/>
    <w:rsid w:val="00172AD7"/>
    <w:rsid w:val="00172CA2"/>
    <w:rsid w:val="00172EFB"/>
    <w:rsid w:val="0017354C"/>
    <w:rsid w:val="001736FC"/>
    <w:rsid w:val="001739FD"/>
    <w:rsid w:val="001742B2"/>
    <w:rsid w:val="00174CCC"/>
    <w:rsid w:val="00174E99"/>
    <w:rsid w:val="00175208"/>
    <w:rsid w:val="00175C5B"/>
    <w:rsid w:val="00176AAF"/>
    <w:rsid w:val="00176B20"/>
    <w:rsid w:val="001770AC"/>
    <w:rsid w:val="00177528"/>
    <w:rsid w:val="001808D4"/>
    <w:rsid w:val="001814B6"/>
    <w:rsid w:val="00181C68"/>
    <w:rsid w:val="00182194"/>
    <w:rsid w:val="001833F0"/>
    <w:rsid w:val="00183687"/>
    <w:rsid w:val="001838E0"/>
    <w:rsid w:val="001840F0"/>
    <w:rsid w:val="00184314"/>
    <w:rsid w:val="00184546"/>
    <w:rsid w:val="001846CD"/>
    <w:rsid w:val="0018483A"/>
    <w:rsid w:val="00184B70"/>
    <w:rsid w:val="00184F08"/>
    <w:rsid w:val="00185065"/>
    <w:rsid w:val="0018513B"/>
    <w:rsid w:val="001862EF"/>
    <w:rsid w:val="001866D9"/>
    <w:rsid w:val="00186703"/>
    <w:rsid w:val="00186777"/>
    <w:rsid w:val="00186895"/>
    <w:rsid w:val="00186FE2"/>
    <w:rsid w:val="00186FE8"/>
    <w:rsid w:val="001874D8"/>
    <w:rsid w:val="00187561"/>
    <w:rsid w:val="00187FEC"/>
    <w:rsid w:val="0019015A"/>
    <w:rsid w:val="0019137C"/>
    <w:rsid w:val="0019188B"/>
    <w:rsid w:val="00191B7D"/>
    <w:rsid w:val="00191B8C"/>
    <w:rsid w:val="00192080"/>
    <w:rsid w:val="0019210B"/>
    <w:rsid w:val="0019253D"/>
    <w:rsid w:val="0019255C"/>
    <w:rsid w:val="001940DA"/>
    <w:rsid w:val="00195800"/>
    <w:rsid w:val="00196A30"/>
    <w:rsid w:val="00196C3F"/>
    <w:rsid w:val="00196F10"/>
    <w:rsid w:val="00196F8A"/>
    <w:rsid w:val="00197053"/>
    <w:rsid w:val="00197317"/>
    <w:rsid w:val="001977D2"/>
    <w:rsid w:val="00197845"/>
    <w:rsid w:val="00197DFE"/>
    <w:rsid w:val="00197F91"/>
    <w:rsid w:val="001A003E"/>
    <w:rsid w:val="001A0090"/>
    <w:rsid w:val="001A08B0"/>
    <w:rsid w:val="001A0F47"/>
    <w:rsid w:val="001A10D9"/>
    <w:rsid w:val="001A128B"/>
    <w:rsid w:val="001A1763"/>
    <w:rsid w:val="001A1982"/>
    <w:rsid w:val="001A1A48"/>
    <w:rsid w:val="001A1C9E"/>
    <w:rsid w:val="001A1FF3"/>
    <w:rsid w:val="001A21E2"/>
    <w:rsid w:val="001A2670"/>
    <w:rsid w:val="001A26B2"/>
    <w:rsid w:val="001A2E21"/>
    <w:rsid w:val="001A2F31"/>
    <w:rsid w:val="001A3133"/>
    <w:rsid w:val="001A3249"/>
    <w:rsid w:val="001A372B"/>
    <w:rsid w:val="001A39D0"/>
    <w:rsid w:val="001A4257"/>
    <w:rsid w:val="001A472A"/>
    <w:rsid w:val="001A4883"/>
    <w:rsid w:val="001A4FCE"/>
    <w:rsid w:val="001A5A1A"/>
    <w:rsid w:val="001A6C29"/>
    <w:rsid w:val="001A6ED0"/>
    <w:rsid w:val="001A72E3"/>
    <w:rsid w:val="001A7A3B"/>
    <w:rsid w:val="001B1F6B"/>
    <w:rsid w:val="001B257C"/>
    <w:rsid w:val="001B26F2"/>
    <w:rsid w:val="001B4092"/>
    <w:rsid w:val="001B40F5"/>
    <w:rsid w:val="001B4317"/>
    <w:rsid w:val="001B4D65"/>
    <w:rsid w:val="001B506A"/>
    <w:rsid w:val="001B5FEA"/>
    <w:rsid w:val="001B60E5"/>
    <w:rsid w:val="001B618E"/>
    <w:rsid w:val="001B62AF"/>
    <w:rsid w:val="001B654B"/>
    <w:rsid w:val="001B7A53"/>
    <w:rsid w:val="001C06A9"/>
    <w:rsid w:val="001C15FE"/>
    <w:rsid w:val="001C211E"/>
    <w:rsid w:val="001C25BD"/>
    <w:rsid w:val="001C29EF"/>
    <w:rsid w:val="001C2EAB"/>
    <w:rsid w:val="001C3845"/>
    <w:rsid w:val="001C38D5"/>
    <w:rsid w:val="001C3D37"/>
    <w:rsid w:val="001C4515"/>
    <w:rsid w:val="001C49FF"/>
    <w:rsid w:val="001C4D78"/>
    <w:rsid w:val="001C5907"/>
    <w:rsid w:val="001C5D46"/>
    <w:rsid w:val="001C638D"/>
    <w:rsid w:val="001C6E8F"/>
    <w:rsid w:val="001C7130"/>
    <w:rsid w:val="001C7348"/>
    <w:rsid w:val="001C7CB0"/>
    <w:rsid w:val="001D003B"/>
    <w:rsid w:val="001D0376"/>
    <w:rsid w:val="001D0384"/>
    <w:rsid w:val="001D05EA"/>
    <w:rsid w:val="001D0633"/>
    <w:rsid w:val="001D0926"/>
    <w:rsid w:val="001D101D"/>
    <w:rsid w:val="001D203B"/>
    <w:rsid w:val="001D207D"/>
    <w:rsid w:val="001D2489"/>
    <w:rsid w:val="001D2491"/>
    <w:rsid w:val="001D3342"/>
    <w:rsid w:val="001D4362"/>
    <w:rsid w:val="001D48C7"/>
    <w:rsid w:val="001D4BC4"/>
    <w:rsid w:val="001D4DF6"/>
    <w:rsid w:val="001D50CD"/>
    <w:rsid w:val="001D5806"/>
    <w:rsid w:val="001D5874"/>
    <w:rsid w:val="001D5EC4"/>
    <w:rsid w:val="001D6441"/>
    <w:rsid w:val="001D6E73"/>
    <w:rsid w:val="001D736A"/>
    <w:rsid w:val="001D74F2"/>
    <w:rsid w:val="001D7621"/>
    <w:rsid w:val="001D79E7"/>
    <w:rsid w:val="001E17DB"/>
    <w:rsid w:val="001E1DF4"/>
    <w:rsid w:val="001E26F0"/>
    <w:rsid w:val="001E2725"/>
    <w:rsid w:val="001E2789"/>
    <w:rsid w:val="001E2990"/>
    <w:rsid w:val="001E3B74"/>
    <w:rsid w:val="001E3F31"/>
    <w:rsid w:val="001E49B9"/>
    <w:rsid w:val="001E5A38"/>
    <w:rsid w:val="001E5F7F"/>
    <w:rsid w:val="001E6180"/>
    <w:rsid w:val="001E628A"/>
    <w:rsid w:val="001E649D"/>
    <w:rsid w:val="001E6EC8"/>
    <w:rsid w:val="001E7A31"/>
    <w:rsid w:val="001F05AE"/>
    <w:rsid w:val="001F0612"/>
    <w:rsid w:val="001F07EB"/>
    <w:rsid w:val="001F0FB6"/>
    <w:rsid w:val="001F10DD"/>
    <w:rsid w:val="001F12C4"/>
    <w:rsid w:val="001F223E"/>
    <w:rsid w:val="001F27AE"/>
    <w:rsid w:val="001F2E71"/>
    <w:rsid w:val="001F2FE7"/>
    <w:rsid w:val="001F44C8"/>
    <w:rsid w:val="001F4836"/>
    <w:rsid w:val="001F4B21"/>
    <w:rsid w:val="001F56FA"/>
    <w:rsid w:val="001F61A9"/>
    <w:rsid w:val="001F6412"/>
    <w:rsid w:val="001F6F1C"/>
    <w:rsid w:val="001F7F70"/>
    <w:rsid w:val="002000C7"/>
    <w:rsid w:val="0020050F"/>
    <w:rsid w:val="00200523"/>
    <w:rsid w:val="002005D0"/>
    <w:rsid w:val="00200725"/>
    <w:rsid w:val="00200B3B"/>
    <w:rsid w:val="00200F92"/>
    <w:rsid w:val="0020101E"/>
    <w:rsid w:val="002011FD"/>
    <w:rsid w:val="00201334"/>
    <w:rsid w:val="0020163F"/>
    <w:rsid w:val="002018C8"/>
    <w:rsid w:val="00201ECA"/>
    <w:rsid w:val="002023AE"/>
    <w:rsid w:val="002027CD"/>
    <w:rsid w:val="00202BEA"/>
    <w:rsid w:val="00203F3E"/>
    <w:rsid w:val="0020564F"/>
    <w:rsid w:val="00205717"/>
    <w:rsid w:val="00205818"/>
    <w:rsid w:val="00205BAA"/>
    <w:rsid w:val="00205CF3"/>
    <w:rsid w:val="00206A73"/>
    <w:rsid w:val="00206E9C"/>
    <w:rsid w:val="00207E95"/>
    <w:rsid w:val="002107B0"/>
    <w:rsid w:val="00210934"/>
    <w:rsid w:val="00212103"/>
    <w:rsid w:val="00212463"/>
    <w:rsid w:val="002129CE"/>
    <w:rsid w:val="00212D83"/>
    <w:rsid w:val="0021325B"/>
    <w:rsid w:val="00214189"/>
    <w:rsid w:val="00214A7E"/>
    <w:rsid w:val="00214BBC"/>
    <w:rsid w:val="002151A1"/>
    <w:rsid w:val="00215B62"/>
    <w:rsid w:val="00215D7E"/>
    <w:rsid w:val="0021642F"/>
    <w:rsid w:val="0021768A"/>
    <w:rsid w:val="002179D2"/>
    <w:rsid w:val="002203BD"/>
    <w:rsid w:val="00220A3E"/>
    <w:rsid w:val="00221B05"/>
    <w:rsid w:val="00221D22"/>
    <w:rsid w:val="002222F3"/>
    <w:rsid w:val="00223205"/>
    <w:rsid w:val="00223DB0"/>
    <w:rsid w:val="00223E57"/>
    <w:rsid w:val="0022456B"/>
    <w:rsid w:val="002259CD"/>
    <w:rsid w:val="00225B3F"/>
    <w:rsid w:val="002266CE"/>
    <w:rsid w:val="00226799"/>
    <w:rsid w:val="002267E0"/>
    <w:rsid w:val="0023104A"/>
    <w:rsid w:val="00231653"/>
    <w:rsid w:val="002316CF"/>
    <w:rsid w:val="00231802"/>
    <w:rsid w:val="0023198D"/>
    <w:rsid w:val="002320CA"/>
    <w:rsid w:val="002320FE"/>
    <w:rsid w:val="00232216"/>
    <w:rsid w:val="002327A1"/>
    <w:rsid w:val="002327A7"/>
    <w:rsid w:val="00232822"/>
    <w:rsid w:val="002330E9"/>
    <w:rsid w:val="00233D67"/>
    <w:rsid w:val="00233DBF"/>
    <w:rsid w:val="00233DDE"/>
    <w:rsid w:val="002347C4"/>
    <w:rsid w:val="00234AD5"/>
    <w:rsid w:val="002351BE"/>
    <w:rsid w:val="002352A2"/>
    <w:rsid w:val="002358E0"/>
    <w:rsid w:val="00235BED"/>
    <w:rsid w:val="00235FEE"/>
    <w:rsid w:val="002364E7"/>
    <w:rsid w:val="00236C09"/>
    <w:rsid w:val="00236C6B"/>
    <w:rsid w:val="002407A5"/>
    <w:rsid w:val="00240C31"/>
    <w:rsid w:val="002413BC"/>
    <w:rsid w:val="00241515"/>
    <w:rsid w:val="00241D88"/>
    <w:rsid w:val="0024283F"/>
    <w:rsid w:val="002431A0"/>
    <w:rsid w:val="002433F7"/>
    <w:rsid w:val="002437F0"/>
    <w:rsid w:val="00243EE1"/>
    <w:rsid w:val="0024553A"/>
    <w:rsid w:val="002460E1"/>
    <w:rsid w:val="0024648E"/>
    <w:rsid w:val="00247006"/>
    <w:rsid w:val="00251297"/>
    <w:rsid w:val="00251C73"/>
    <w:rsid w:val="00251E82"/>
    <w:rsid w:val="002525A5"/>
    <w:rsid w:val="0025329B"/>
    <w:rsid w:val="00253428"/>
    <w:rsid w:val="00253578"/>
    <w:rsid w:val="002538C8"/>
    <w:rsid w:val="00253ABD"/>
    <w:rsid w:val="00254464"/>
    <w:rsid w:val="00255630"/>
    <w:rsid w:val="002558C2"/>
    <w:rsid w:val="00255E08"/>
    <w:rsid w:val="00256185"/>
    <w:rsid w:val="0026081F"/>
    <w:rsid w:val="00260A6C"/>
    <w:rsid w:val="00260FEC"/>
    <w:rsid w:val="00261C04"/>
    <w:rsid w:val="0026214F"/>
    <w:rsid w:val="0026230A"/>
    <w:rsid w:val="002629BB"/>
    <w:rsid w:val="0026306D"/>
    <w:rsid w:val="0026310E"/>
    <w:rsid w:val="00263F55"/>
    <w:rsid w:val="00264A59"/>
    <w:rsid w:val="00264E1B"/>
    <w:rsid w:val="002650CC"/>
    <w:rsid w:val="002658ED"/>
    <w:rsid w:val="00265D13"/>
    <w:rsid w:val="002664F4"/>
    <w:rsid w:val="002665E4"/>
    <w:rsid w:val="00266C3A"/>
    <w:rsid w:val="00267E61"/>
    <w:rsid w:val="002703EB"/>
    <w:rsid w:val="00270F3E"/>
    <w:rsid w:val="00271A4A"/>
    <w:rsid w:val="00271CF9"/>
    <w:rsid w:val="00271E6D"/>
    <w:rsid w:val="00272730"/>
    <w:rsid w:val="002727A9"/>
    <w:rsid w:val="002729BF"/>
    <w:rsid w:val="00272B0C"/>
    <w:rsid w:val="00273341"/>
    <w:rsid w:val="0027335B"/>
    <w:rsid w:val="002733CD"/>
    <w:rsid w:val="002738BC"/>
    <w:rsid w:val="00273E7D"/>
    <w:rsid w:val="00273FF1"/>
    <w:rsid w:val="002740EB"/>
    <w:rsid w:val="002748F6"/>
    <w:rsid w:val="00274AE0"/>
    <w:rsid w:val="00274E93"/>
    <w:rsid w:val="002757CA"/>
    <w:rsid w:val="0027612A"/>
    <w:rsid w:val="00276905"/>
    <w:rsid w:val="00276B51"/>
    <w:rsid w:val="00276F07"/>
    <w:rsid w:val="00277BB5"/>
    <w:rsid w:val="00277C79"/>
    <w:rsid w:val="00280326"/>
    <w:rsid w:val="00280674"/>
    <w:rsid w:val="002809BB"/>
    <w:rsid w:val="00281150"/>
    <w:rsid w:val="002817E7"/>
    <w:rsid w:val="00281DDB"/>
    <w:rsid w:val="00282504"/>
    <w:rsid w:val="002826EC"/>
    <w:rsid w:val="00282A72"/>
    <w:rsid w:val="00282F6D"/>
    <w:rsid w:val="00282F7E"/>
    <w:rsid w:val="00283029"/>
    <w:rsid w:val="00283252"/>
    <w:rsid w:val="0028341F"/>
    <w:rsid w:val="002836B6"/>
    <w:rsid w:val="0028380B"/>
    <w:rsid w:val="00284B77"/>
    <w:rsid w:val="00284DFA"/>
    <w:rsid w:val="00285706"/>
    <w:rsid w:val="002859C8"/>
    <w:rsid w:val="0028639A"/>
    <w:rsid w:val="00286DD9"/>
    <w:rsid w:val="00287636"/>
    <w:rsid w:val="00287B6A"/>
    <w:rsid w:val="00287E88"/>
    <w:rsid w:val="0029024E"/>
    <w:rsid w:val="00290994"/>
    <w:rsid w:val="00291170"/>
    <w:rsid w:val="00291245"/>
    <w:rsid w:val="00291CD1"/>
    <w:rsid w:val="0029254B"/>
    <w:rsid w:val="00292942"/>
    <w:rsid w:val="00292B5B"/>
    <w:rsid w:val="00292CE9"/>
    <w:rsid w:val="00293E45"/>
    <w:rsid w:val="00294B2D"/>
    <w:rsid w:val="0029782C"/>
    <w:rsid w:val="00297C70"/>
    <w:rsid w:val="002A0DCD"/>
    <w:rsid w:val="002A0E1A"/>
    <w:rsid w:val="002A1A18"/>
    <w:rsid w:val="002A2169"/>
    <w:rsid w:val="002A288B"/>
    <w:rsid w:val="002A2A6F"/>
    <w:rsid w:val="002A3070"/>
    <w:rsid w:val="002A31B4"/>
    <w:rsid w:val="002A3336"/>
    <w:rsid w:val="002A3EFB"/>
    <w:rsid w:val="002A48F0"/>
    <w:rsid w:val="002A4D02"/>
    <w:rsid w:val="002A56D3"/>
    <w:rsid w:val="002A5DFD"/>
    <w:rsid w:val="002A6BF6"/>
    <w:rsid w:val="002A6C60"/>
    <w:rsid w:val="002A6CA0"/>
    <w:rsid w:val="002A7B96"/>
    <w:rsid w:val="002B0C16"/>
    <w:rsid w:val="002B0D5D"/>
    <w:rsid w:val="002B0EE6"/>
    <w:rsid w:val="002B2167"/>
    <w:rsid w:val="002B25FA"/>
    <w:rsid w:val="002B336F"/>
    <w:rsid w:val="002B3850"/>
    <w:rsid w:val="002B3873"/>
    <w:rsid w:val="002B418C"/>
    <w:rsid w:val="002B4E24"/>
    <w:rsid w:val="002B5220"/>
    <w:rsid w:val="002B53A0"/>
    <w:rsid w:val="002B55EB"/>
    <w:rsid w:val="002B5B8E"/>
    <w:rsid w:val="002B61FE"/>
    <w:rsid w:val="002B64EE"/>
    <w:rsid w:val="002B7D12"/>
    <w:rsid w:val="002B7FA1"/>
    <w:rsid w:val="002C042A"/>
    <w:rsid w:val="002C0E37"/>
    <w:rsid w:val="002C0EA9"/>
    <w:rsid w:val="002C110D"/>
    <w:rsid w:val="002C18E4"/>
    <w:rsid w:val="002C1CDE"/>
    <w:rsid w:val="002C2342"/>
    <w:rsid w:val="002C2D43"/>
    <w:rsid w:val="002C3BD6"/>
    <w:rsid w:val="002C4F44"/>
    <w:rsid w:val="002C4FD9"/>
    <w:rsid w:val="002C567D"/>
    <w:rsid w:val="002C5894"/>
    <w:rsid w:val="002C5EA5"/>
    <w:rsid w:val="002C5F75"/>
    <w:rsid w:val="002C60CB"/>
    <w:rsid w:val="002C61DE"/>
    <w:rsid w:val="002C633D"/>
    <w:rsid w:val="002C649A"/>
    <w:rsid w:val="002C7F8F"/>
    <w:rsid w:val="002D0037"/>
    <w:rsid w:val="002D060A"/>
    <w:rsid w:val="002D0A00"/>
    <w:rsid w:val="002D1DBB"/>
    <w:rsid w:val="002D215A"/>
    <w:rsid w:val="002D2505"/>
    <w:rsid w:val="002D2724"/>
    <w:rsid w:val="002D278A"/>
    <w:rsid w:val="002D318E"/>
    <w:rsid w:val="002D31AD"/>
    <w:rsid w:val="002D391F"/>
    <w:rsid w:val="002D4A4C"/>
    <w:rsid w:val="002D4CC7"/>
    <w:rsid w:val="002D5309"/>
    <w:rsid w:val="002D5CD5"/>
    <w:rsid w:val="002D6038"/>
    <w:rsid w:val="002D6190"/>
    <w:rsid w:val="002D6D93"/>
    <w:rsid w:val="002E1B2C"/>
    <w:rsid w:val="002E1D9F"/>
    <w:rsid w:val="002E22B1"/>
    <w:rsid w:val="002E26BD"/>
    <w:rsid w:val="002E29EF"/>
    <w:rsid w:val="002E2E6E"/>
    <w:rsid w:val="002E2FD5"/>
    <w:rsid w:val="002E37F9"/>
    <w:rsid w:val="002E3B4C"/>
    <w:rsid w:val="002E3F14"/>
    <w:rsid w:val="002E4471"/>
    <w:rsid w:val="002E461A"/>
    <w:rsid w:val="002E463D"/>
    <w:rsid w:val="002E474E"/>
    <w:rsid w:val="002E5810"/>
    <w:rsid w:val="002E6852"/>
    <w:rsid w:val="002E6C0B"/>
    <w:rsid w:val="002E7594"/>
    <w:rsid w:val="002F020B"/>
    <w:rsid w:val="002F0542"/>
    <w:rsid w:val="002F068E"/>
    <w:rsid w:val="002F0C58"/>
    <w:rsid w:val="002F105C"/>
    <w:rsid w:val="002F12E6"/>
    <w:rsid w:val="002F21D2"/>
    <w:rsid w:val="002F27A1"/>
    <w:rsid w:val="002F2E4E"/>
    <w:rsid w:val="002F2FA5"/>
    <w:rsid w:val="002F36AF"/>
    <w:rsid w:val="002F3FE3"/>
    <w:rsid w:val="002F4542"/>
    <w:rsid w:val="002F490D"/>
    <w:rsid w:val="002F6B8C"/>
    <w:rsid w:val="002F6C52"/>
    <w:rsid w:val="002F7CFA"/>
    <w:rsid w:val="002F7D4B"/>
    <w:rsid w:val="00300C53"/>
    <w:rsid w:val="00300C69"/>
    <w:rsid w:val="00301391"/>
    <w:rsid w:val="003016D1"/>
    <w:rsid w:val="00302456"/>
    <w:rsid w:val="003024FF"/>
    <w:rsid w:val="0030287E"/>
    <w:rsid w:val="003028B1"/>
    <w:rsid w:val="0030293E"/>
    <w:rsid w:val="003037DD"/>
    <w:rsid w:val="00303FD2"/>
    <w:rsid w:val="00304153"/>
    <w:rsid w:val="00304484"/>
    <w:rsid w:val="003049AE"/>
    <w:rsid w:val="00304B6C"/>
    <w:rsid w:val="00304C13"/>
    <w:rsid w:val="00304C88"/>
    <w:rsid w:val="003053FF"/>
    <w:rsid w:val="00305AAA"/>
    <w:rsid w:val="00305CB6"/>
    <w:rsid w:val="003061D5"/>
    <w:rsid w:val="003061D9"/>
    <w:rsid w:val="003063CE"/>
    <w:rsid w:val="00306D45"/>
    <w:rsid w:val="003077D8"/>
    <w:rsid w:val="00307CAB"/>
    <w:rsid w:val="00310040"/>
    <w:rsid w:val="00310D7F"/>
    <w:rsid w:val="0031104C"/>
    <w:rsid w:val="00311150"/>
    <w:rsid w:val="003113D8"/>
    <w:rsid w:val="0031156A"/>
    <w:rsid w:val="003116BD"/>
    <w:rsid w:val="00312B1C"/>
    <w:rsid w:val="003135AC"/>
    <w:rsid w:val="00313AB0"/>
    <w:rsid w:val="00314411"/>
    <w:rsid w:val="00315262"/>
    <w:rsid w:val="003152BE"/>
    <w:rsid w:val="00316601"/>
    <w:rsid w:val="00317E7E"/>
    <w:rsid w:val="00320D9E"/>
    <w:rsid w:val="0032110A"/>
    <w:rsid w:val="003214B6"/>
    <w:rsid w:val="00322511"/>
    <w:rsid w:val="003230F7"/>
    <w:rsid w:val="0032352B"/>
    <w:rsid w:val="00323B7F"/>
    <w:rsid w:val="00324269"/>
    <w:rsid w:val="00324303"/>
    <w:rsid w:val="0032487E"/>
    <w:rsid w:val="00325AE1"/>
    <w:rsid w:val="00325FAD"/>
    <w:rsid w:val="00326081"/>
    <w:rsid w:val="00326548"/>
    <w:rsid w:val="00326991"/>
    <w:rsid w:val="00327444"/>
    <w:rsid w:val="00327645"/>
    <w:rsid w:val="00327D49"/>
    <w:rsid w:val="00327E02"/>
    <w:rsid w:val="003301E6"/>
    <w:rsid w:val="003308A7"/>
    <w:rsid w:val="00330CAD"/>
    <w:rsid w:val="00331C48"/>
    <w:rsid w:val="00331DA0"/>
    <w:rsid w:val="003323C3"/>
    <w:rsid w:val="00332838"/>
    <w:rsid w:val="00332A87"/>
    <w:rsid w:val="00332C7C"/>
    <w:rsid w:val="00333264"/>
    <w:rsid w:val="0033364C"/>
    <w:rsid w:val="00333EA3"/>
    <w:rsid w:val="0033471D"/>
    <w:rsid w:val="00335228"/>
    <w:rsid w:val="003359CE"/>
    <w:rsid w:val="00335EA2"/>
    <w:rsid w:val="0033630F"/>
    <w:rsid w:val="003366B8"/>
    <w:rsid w:val="00336DEC"/>
    <w:rsid w:val="00337177"/>
    <w:rsid w:val="0033718D"/>
    <w:rsid w:val="003371FD"/>
    <w:rsid w:val="00337FEE"/>
    <w:rsid w:val="0034055C"/>
    <w:rsid w:val="00340EE3"/>
    <w:rsid w:val="00341F63"/>
    <w:rsid w:val="003426F9"/>
    <w:rsid w:val="0034277F"/>
    <w:rsid w:val="00342A93"/>
    <w:rsid w:val="003437C6"/>
    <w:rsid w:val="003443FF"/>
    <w:rsid w:val="00344E98"/>
    <w:rsid w:val="00345E3B"/>
    <w:rsid w:val="003463DE"/>
    <w:rsid w:val="0034659D"/>
    <w:rsid w:val="0034663E"/>
    <w:rsid w:val="00346B85"/>
    <w:rsid w:val="00346B93"/>
    <w:rsid w:val="00346DD1"/>
    <w:rsid w:val="00347212"/>
    <w:rsid w:val="00347876"/>
    <w:rsid w:val="00347F6B"/>
    <w:rsid w:val="003500E9"/>
    <w:rsid w:val="00351CCD"/>
    <w:rsid w:val="00351F97"/>
    <w:rsid w:val="00352AEB"/>
    <w:rsid w:val="00353444"/>
    <w:rsid w:val="003536E0"/>
    <w:rsid w:val="0035418F"/>
    <w:rsid w:val="00354E1A"/>
    <w:rsid w:val="00355449"/>
    <w:rsid w:val="003556E9"/>
    <w:rsid w:val="003558FE"/>
    <w:rsid w:val="00355DC3"/>
    <w:rsid w:val="00355FDD"/>
    <w:rsid w:val="003560EA"/>
    <w:rsid w:val="003561CF"/>
    <w:rsid w:val="0035657D"/>
    <w:rsid w:val="00356825"/>
    <w:rsid w:val="00357214"/>
    <w:rsid w:val="003600AE"/>
    <w:rsid w:val="00360393"/>
    <w:rsid w:val="003609CB"/>
    <w:rsid w:val="00360D98"/>
    <w:rsid w:val="00361785"/>
    <w:rsid w:val="00361D7A"/>
    <w:rsid w:val="0036201F"/>
    <w:rsid w:val="003624BF"/>
    <w:rsid w:val="003631DF"/>
    <w:rsid w:val="003634E8"/>
    <w:rsid w:val="00363CA2"/>
    <w:rsid w:val="003643A6"/>
    <w:rsid w:val="00364759"/>
    <w:rsid w:val="00364AC0"/>
    <w:rsid w:val="003654BE"/>
    <w:rsid w:val="00365D4D"/>
    <w:rsid w:val="00366743"/>
    <w:rsid w:val="003672F2"/>
    <w:rsid w:val="00367462"/>
    <w:rsid w:val="00367771"/>
    <w:rsid w:val="00367922"/>
    <w:rsid w:val="003705F8"/>
    <w:rsid w:val="003709F7"/>
    <w:rsid w:val="00370FA1"/>
    <w:rsid w:val="00371161"/>
    <w:rsid w:val="0037188C"/>
    <w:rsid w:val="00371C05"/>
    <w:rsid w:val="003721E8"/>
    <w:rsid w:val="003725F5"/>
    <w:rsid w:val="00372C9B"/>
    <w:rsid w:val="003734A8"/>
    <w:rsid w:val="00374444"/>
    <w:rsid w:val="00375544"/>
    <w:rsid w:val="003756C8"/>
    <w:rsid w:val="0037604E"/>
    <w:rsid w:val="003763B2"/>
    <w:rsid w:val="003767BC"/>
    <w:rsid w:val="00376C13"/>
    <w:rsid w:val="00380B49"/>
    <w:rsid w:val="003819E9"/>
    <w:rsid w:val="00381EAF"/>
    <w:rsid w:val="00381EEF"/>
    <w:rsid w:val="00383300"/>
    <w:rsid w:val="00383FCC"/>
    <w:rsid w:val="003847DC"/>
    <w:rsid w:val="00384915"/>
    <w:rsid w:val="00385B9D"/>
    <w:rsid w:val="00385CF4"/>
    <w:rsid w:val="00386123"/>
    <w:rsid w:val="0038642B"/>
    <w:rsid w:val="0038672B"/>
    <w:rsid w:val="00386894"/>
    <w:rsid w:val="00386B6C"/>
    <w:rsid w:val="0038760E"/>
    <w:rsid w:val="00387BD7"/>
    <w:rsid w:val="00390EB3"/>
    <w:rsid w:val="003912A7"/>
    <w:rsid w:val="00391E82"/>
    <w:rsid w:val="0039281C"/>
    <w:rsid w:val="00392A10"/>
    <w:rsid w:val="00392E34"/>
    <w:rsid w:val="00392F53"/>
    <w:rsid w:val="003931E3"/>
    <w:rsid w:val="00393334"/>
    <w:rsid w:val="00393556"/>
    <w:rsid w:val="00393C72"/>
    <w:rsid w:val="00393D1D"/>
    <w:rsid w:val="0039403B"/>
    <w:rsid w:val="00394786"/>
    <w:rsid w:val="00395062"/>
    <w:rsid w:val="00395077"/>
    <w:rsid w:val="00395A06"/>
    <w:rsid w:val="00395EC5"/>
    <w:rsid w:val="00395F80"/>
    <w:rsid w:val="003960A8"/>
    <w:rsid w:val="0039622C"/>
    <w:rsid w:val="00396A44"/>
    <w:rsid w:val="003973EA"/>
    <w:rsid w:val="003A0A1D"/>
    <w:rsid w:val="003A10D1"/>
    <w:rsid w:val="003A19BE"/>
    <w:rsid w:val="003A1A99"/>
    <w:rsid w:val="003A23D5"/>
    <w:rsid w:val="003A3945"/>
    <w:rsid w:val="003A3EED"/>
    <w:rsid w:val="003A4629"/>
    <w:rsid w:val="003A49B4"/>
    <w:rsid w:val="003A52AF"/>
    <w:rsid w:val="003A581B"/>
    <w:rsid w:val="003A5FE6"/>
    <w:rsid w:val="003A605D"/>
    <w:rsid w:val="003A67D4"/>
    <w:rsid w:val="003A68A2"/>
    <w:rsid w:val="003A71D8"/>
    <w:rsid w:val="003A72FB"/>
    <w:rsid w:val="003A76D3"/>
    <w:rsid w:val="003A7EAD"/>
    <w:rsid w:val="003A7EED"/>
    <w:rsid w:val="003B04DE"/>
    <w:rsid w:val="003B0934"/>
    <w:rsid w:val="003B1601"/>
    <w:rsid w:val="003B180A"/>
    <w:rsid w:val="003B267B"/>
    <w:rsid w:val="003B284E"/>
    <w:rsid w:val="003B2D45"/>
    <w:rsid w:val="003B4004"/>
    <w:rsid w:val="003B44C0"/>
    <w:rsid w:val="003B4CB5"/>
    <w:rsid w:val="003B4E79"/>
    <w:rsid w:val="003B5AF7"/>
    <w:rsid w:val="003B5FC1"/>
    <w:rsid w:val="003B6204"/>
    <w:rsid w:val="003C02A8"/>
    <w:rsid w:val="003C0330"/>
    <w:rsid w:val="003C061F"/>
    <w:rsid w:val="003C0914"/>
    <w:rsid w:val="003C0B9E"/>
    <w:rsid w:val="003C0D7B"/>
    <w:rsid w:val="003C1891"/>
    <w:rsid w:val="003C3BE3"/>
    <w:rsid w:val="003C3F6E"/>
    <w:rsid w:val="003C5801"/>
    <w:rsid w:val="003C5D2B"/>
    <w:rsid w:val="003C6039"/>
    <w:rsid w:val="003D033F"/>
    <w:rsid w:val="003D08BC"/>
    <w:rsid w:val="003D0C7B"/>
    <w:rsid w:val="003D0DCB"/>
    <w:rsid w:val="003D12B6"/>
    <w:rsid w:val="003D137D"/>
    <w:rsid w:val="003D228A"/>
    <w:rsid w:val="003D2331"/>
    <w:rsid w:val="003D2E4A"/>
    <w:rsid w:val="003D2F5C"/>
    <w:rsid w:val="003D2FE7"/>
    <w:rsid w:val="003D3835"/>
    <w:rsid w:val="003D44BE"/>
    <w:rsid w:val="003D4BE0"/>
    <w:rsid w:val="003D4D3F"/>
    <w:rsid w:val="003D5944"/>
    <w:rsid w:val="003D5F6C"/>
    <w:rsid w:val="003D66AF"/>
    <w:rsid w:val="003D67A3"/>
    <w:rsid w:val="003D69CF"/>
    <w:rsid w:val="003D6DE0"/>
    <w:rsid w:val="003D6E92"/>
    <w:rsid w:val="003D6EF4"/>
    <w:rsid w:val="003E062C"/>
    <w:rsid w:val="003E1018"/>
    <w:rsid w:val="003E1185"/>
    <w:rsid w:val="003E1A04"/>
    <w:rsid w:val="003E1A12"/>
    <w:rsid w:val="003E1CEA"/>
    <w:rsid w:val="003E2072"/>
    <w:rsid w:val="003E281A"/>
    <w:rsid w:val="003E2F96"/>
    <w:rsid w:val="003E3362"/>
    <w:rsid w:val="003E367F"/>
    <w:rsid w:val="003E4001"/>
    <w:rsid w:val="003E46A7"/>
    <w:rsid w:val="003E4752"/>
    <w:rsid w:val="003E4F22"/>
    <w:rsid w:val="003E53EE"/>
    <w:rsid w:val="003E57FA"/>
    <w:rsid w:val="003E5A8F"/>
    <w:rsid w:val="003E6A47"/>
    <w:rsid w:val="003E6C19"/>
    <w:rsid w:val="003E72BA"/>
    <w:rsid w:val="003E7485"/>
    <w:rsid w:val="003E7778"/>
    <w:rsid w:val="003E7A46"/>
    <w:rsid w:val="003E7EBB"/>
    <w:rsid w:val="003F1230"/>
    <w:rsid w:val="003F128D"/>
    <w:rsid w:val="003F154E"/>
    <w:rsid w:val="003F1A9D"/>
    <w:rsid w:val="003F2012"/>
    <w:rsid w:val="003F3189"/>
    <w:rsid w:val="003F32BD"/>
    <w:rsid w:val="003F336C"/>
    <w:rsid w:val="003F3855"/>
    <w:rsid w:val="003F43EB"/>
    <w:rsid w:val="003F463C"/>
    <w:rsid w:val="003F46C7"/>
    <w:rsid w:val="003F4D24"/>
    <w:rsid w:val="003F569E"/>
    <w:rsid w:val="003F57B2"/>
    <w:rsid w:val="003F5828"/>
    <w:rsid w:val="003F5B73"/>
    <w:rsid w:val="003F67B3"/>
    <w:rsid w:val="003F705D"/>
    <w:rsid w:val="003F742E"/>
    <w:rsid w:val="003F7ADD"/>
    <w:rsid w:val="003F7B73"/>
    <w:rsid w:val="003F7CE1"/>
    <w:rsid w:val="003F7E86"/>
    <w:rsid w:val="00400195"/>
    <w:rsid w:val="0040106C"/>
    <w:rsid w:val="004019DB"/>
    <w:rsid w:val="00401B8A"/>
    <w:rsid w:val="0040322B"/>
    <w:rsid w:val="0040494C"/>
    <w:rsid w:val="00404B02"/>
    <w:rsid w:val="00404BDC"/>
    <w:rsid w:val="00404D4C"/>
    <w:rsid w:val="00404F56"/>
    <w:rsid w:val="0040503A"/>
    <w:rsid w:val="004052CF"/>
    <w:rsid w:val="004056D3"/>
    <w:rsid w:val="00405F35"/>
    <w:rsid w:val="00406680"/>
    <w:rsid w:val="00406BE4"/>
    <w:rsid w:val="004101D0"/>
    <w:rsid w:val="00411378"/>
    <w:rsid w:val="00411A21"/>
    <w:rsid w:val="00411C71"/>
    <w:rsid w:val="00411F23"/>
    <w:rsid w:val="00412026"/>
    <w:rsid w:val="00412174"/>
    <w:rsid w:val="004127A3"/>
    <w:rsid w:val="004129E5"/>
    <w:rsid w:val="0041449F"/>
    <w:rsid w:val="0041452F"/>
    <w:rsid w:val="00414877"/>
    <w:rsid w:val="00414C10"/>
    <w:rsid w:val="004153D9"/>
    <w:rsid w:val="00415A65"/>
    <w:rsid w:val="00415AEF"/>
    <w:rsid w:val="00415DA5"/>
    <w:rsid w:val="00415F06"/>
    <w:rsid w:val="00416B6D"/>
    <w:rsid w:val="004174DB"/>
    <w:rsid w:val="00417B08"/>
    <w:rsid w:val="004200E9"/>
    <w:rsid w:val="00420191"/>
    <w:rsid w:val="004207F7"/>
    <w:rsid w:val="00420D12"/>
    <w:rsid w:val="00421698"/>
    <w:rsid w:val="0042271F"/>
    <w:rsid w:val="00422A68"/>
    <w:rsid w:val="00422F28"/>
    <w:rsid w:val="004230A8"/>
    <w:rsid w:val="00423296"/>
    <w:rsid w:val="004233A1"/>
    <w:rsid w:val="004240D2"/>
    <w:rsid w:val="00427AA1"/>
    <w:rsid w:val="004310F6"/>
    <w:rsid w:val="004311B0"/>
    <w:rsid w:val="00431612"/>
    <w:rsid w:val="00431860"/>
    <w:rsid w:val="00431D9F"/>
    <w:rsid w:val="00432321"/>
    <w:rsid w:val="004331BA"/>
    <w:rsid w:val="0043329F"/>
    <w:rsid w:val="0043331D"/>
    <w:rsid w:val="004338E4"/>
    <w:rsid w:val="00433E5A"/>
    <w:rsid w:val="004340B3"/>
    <w:rsid w:val="0043421C"/>
    <w:rsid w:val="004342A3"/>
    <w:rsid w:val="004344C6"/>
    <w:rsid w:val="00434B36"/>
    <w:rsid w:val="00434EB1"/>
    <w:rsid w:val="00435434"/>
    <w:rsid w:val="00435920"/>
    <w:rsid w:val="00435C0C"/>
    <w:rsid w:val="0043601D"/>
    <w:rsid w:val="00436055"/>
    <w:rsid w:val="00436C69"/>
    <w:rsid w:val="00436DD8"/>
    <w:rsid w:val="00436E12"/>
    <w:rsid w:val="00436E41"/>
    <w:rsid w:val="00437BBE"/>
    <w:rsid w:val="004401DF"/>
    <w:rsid w:val="004404F5"/>
    <w:rsid w:val="004406BC"/>
    <w:rsid w:val="0044157C"/>
    <w:rsid w:val="00442340"/>
    <w:rsid w:val="0044265E"/>
    <w:rsid w:val="0044313A"/>
    <w:rsid w:val="004438E5"/>
    <w:rsid w:val="00444122"/>
    <w:rsid w:val="00445031"/>
    <w:rsid w:val="004459BF"/>
    <w:rsid w:val="0044631D"/>
    <w:rsid w:val="0044695B"/>
    <w:rsid w:val="00446AE9"/>
    <w:rsid w:val="00447109"/>
    <w:rsid w:val="00447337"/>
    <w:rsid w:val="0044756B"/>
    <w:rsid w:val="00447CB6"/>
    <w:rsid w:val="00447D51"/>
    <w:rsid w:val="004500E3"/>
    <w:rsid w:val="0045143B"/>
    <w:rsid w:val="00451D1C"/>
    <w:rsid w:val="00452088"/>
    <w:rsid w:val="0045212A"/>
    <w:rsid w:val="00453D36"/>
    <w:rsid w:val="00453DDC"/>
    <w:rsid w:val="004542BE"/>
    <w:rsid w:val="00454410"/>
    <w:rsid w:val="004545E5"/>
    <w:rsid w:val="004547DE"/>
    <w:rsid w:val="00454F01"/>
    <w:rsid w:val="00455B85"/>
    <w:rsid w:val="00455D0F"/>
    <w:rsid w:val="00455D5E"/>
    <w:rsid w:val="00455FE5"/>
    <w:rsid w:val="00456391"/>
    <w:rsid w:val="00456B75"/>
    <w:rsid w:val="00456DE2"/>
    <w:rsid w:val="00456E36"/>
    <w:rsid w:val="00457223"/>
    <w:rsid w:val="00457458"/>
    <w:rsid w:val="004575C8"/>
    <w:rsid w:val="0045762A"/>
    <w:rsid w:val="0046079A"/>
    <w:rsid w:val="00461425"/>
    <w:rsid w:val="004622D0"/>
    <w:rsid w:val="00462B63"/>
    <w:rsid w:val="00463AC3"/>
    <w:rsid w:val="00463F6D"/>
    <w:rsid w:val="0046473E"/>
    <w:rsid w:val="004647FD"/>
    <w:rsid w:val="00464BD8"/>
    <w:rsid w:val="00465425"/>
    <w:rsid w:val="004655DC"/>
    <w:rsid w:val="004665B0"/>
    <w:rsid w:val="00466BE7"/>
    <w:rsid w:val="00466E3C"/>
    <w:rsid w:val="0046745A"/>
    <w:rsid w:val="0046754D"/>
    <w:rsid w:val="00467929"/>
    <w:rsid w:val="004705F2"/>
    <w:rsid w:val="00471090"/>
    <w:rsid w:val="004726BB"/>
    <w:rsid w:val="00473541"/>
    <w:rsid w:val="00473997"/>
    <w:rsid w:val="00473C20"/>
    <w:rsid w:val="00473D1C"/>
    <w:rsid w:val="00474CE6"/>
    <w:rsid w:val="00474D41"/>
    <w:rsid w:val="00474EAF"/>
    <w:rsid w:val="004752CD"/>
    <w:rsid w:val="004755D4"/>
    <w:rsid w:val="00475B0D"/>
    <w:rsid w:val="00476486"/>
    <w:rsid w:val="0047732A"/>
    <w:rsid w:val="004773CC"/>
    <w:rsid w:val="004773CE"/>
    <w:rsid w:val="00477A2A"/>
    <w:rsid w:val="00477A2D"/>
    <w:rsid w:val="00477E6E"/>
    <w:rsid w:val="00477EE0"/>
    <w:rsid w:val="0048024E"/>
    <w:rsid w:val="00480BCD"/>
    <w:rsid w:val="0048157F"/>
    <w:rsid w:val="004818C9"/>
    <w:rsid w:val="00481A25"/>
    <w:rsid w:val="00481D52"/>
    <w:rsid w:val="00482E62"/>
    <w:rsid w:val="0048317E"/>
    <w:rsid w:val="00483290"/>
    <w:rsid w:val="004838F3"/>
    <w:rsid w:val="00483EDF"/>
    <w:rsid w:val="0048402E"/>
    <w:rsid w:val="00484115"/>
    <w:rsid w:val="004847D3"/>
    <w:rsid w:val="00486573"/>
    <w:rsid w:val="00486650"/>
    <w:rsid w:val="004868C0"/>
    <w:rsid w:val="00486A9F"/>
    <w:rsid w:val="004873A7"/>
    <w:rsid w:val="00487564"/>
    <w:rsid w:val="004876B0"/>
    <w:rsid w:val="00487A8E"/>
    <w:rsid w:val="00487E7B"/>
    <w:rsid w:val="00490980"/>
    <w:rsid w:val="00491093"/>
    <w:rsid w:val="004913DF"/>
    <w:rsid w:val="00491524"/>
    <w:rsid w:val="0049204B"/>
    <w:rsid w:val="00492201"/>
    <w:rsid w:val="00492DA1"/>
    <w:rsid w:val="00493390"/>
    <w:rsid w:val="00493854"/>
    <w:rsid w:val="00494189"/>
    <w:rsid w:val="00494C13"/>
    <w:rsid w:val="00495FFD"/>
    <w:rsid w:val="004962FC"/>
    <w:rsid w:val="004963F3"/>
    <w:rsid w:val="00496663"/>
    <w:rsid w:val="004967FD"/>
    <w:rsid w:val="00497FD7"/>
    <w:rsid w:val="004A067C"/>
    <w:rsid w:val="004A07FA"/>
    <w:rsid w:val="004A0F9B"/>
    <w:rsid w:val="004A1040"/>
    <w:rsid w:val="004A12FC"/>
    <w:rsid w:val="004A138D"/>
    <w:rsid w:val="004A156A"/>
    <w:rsid w:val="004A16A3"/>
    <w:rsid w:val="004A1931"/>
    <w:rsid w:val="004A1DAE"/>
    <w:rsid w:val="004A256C"/>
    <w:rsid w:val="004A2BDA"/>
    <w:rsid w:val="004A358E"/>
    <w:rsid w:val="004A3651"/>
    <w:rsid w:val="004A446D"/>
    <w:rsid w:val="004A4F60"/>
    <w:rsid w:val="004A574C"/>
    <w:rsid w:val="004A5A74"/>
    <w:rsid w:val="004A5AC2"/>
    <w:rsid w:val="004A5C51"/>
    <w:rsid w:val="004A65E0"/>
    <w:rsid w:val="004A68FD"/>
    <w:rsid w:val="004A6CBD"/>
    <w:rsid w:val="004A6E45"/>
    <w:rsid w:val="004A791D"/>
    <w:rsid w:val="004B0896"/>
    <w:rsid w:val="004B120E"/>
    <w:rsid w:val="004B1238"/>
    <w:rsid w:val="004B15CB"/>
    <w:rsid w:val="004B2110"/>
    <w:rsid w:val="004B2833"/>
    <w:rsid w:val="004B2C77"/>
    <w:rsid w:val="004B309C"/>
    <w:rsid w:val="004B37DF"/>
    <w:rsid w:val="004B3937"/>
    <w:rsid w:val="004B3F13"/>
    <w:rsid w:val="004B48D9"/>
    <w:rsid w:val="004B4B8E"/>
    <w:rsid w:val="004B4E54"/>
    <w:rsid w:val="004B52E4"/>
    <w:rsid w:val="004B55AC"/>
    <w:rsid w:val="004B5705"/>
    <w:rsid w:val="004B587E"/>
    <w:rsid w:val="004B60B4"/>
    <w:rsid w:val="004B6298"/>
    <w:rsid w:val="004B68DB"/>
    <w:rsid w:val="004B693C"/>
    <w:rsid w:val="004B6A15"/>
    <w:rsid w:val="004B6D83"/>
    <w:rsid w:val="004B74B0"/>
    <w:rsid w:val="004B7551"/>
    <w:rsid w:val="004B7A30"/>
    <w:rsid w:val="004B7EE3"/>
    <w:rsid w:val="004B7F7A"/>
    <w:rsid w:val="004C0CA6"/>
    <w:rsid w:val="004C10A5"/>
    <w:rsid w:val="004C2591"/>
    <w:rsid w:val="004C364A"/>
    <w:rsid w:val="004C393D"/>
    <w:rsid w:val="004C415C"/>
    <w:rsid w:val="004C4EC9"/>
    <w:rsid w:val="004C5077"/>
    <w:rsid w:val="004C52FB"/>
    <w:rsid w:val="004C562E"/>
    <w:rsid w:val="004C63C0"/>
    <w:rsid w:val="004C78D0"/>
    <w:rsid w:val="004C7900"/>
    <w:rsid w:val="004C7F07"/>
    <w:rsid w:val="004C7FCF"/>
    <w:rsid w:val="004D05E0"/>
    <w:rsid w:val="004D0F92"/>
    <w:rsid w:val="004D21F4"/>
    <w:rsid w:val="004D2275"/>
    <w:rsid w:val="004D2DD0"/>
    <w:rsid w:val="004D2F6B"/>
    <w:rsid w:val="004D3692"/>
    <w:rsid w:val="004D39F1"/>
    <w:rsid w:val="004D3AF6"/>
    <w:rsid w:val="004D3CC6"/>
    <w:rsid w:val="004D3F35"/>
    <w:rsid w:val="004D411A"/>
    <w:rsid w:val="004D543D"/>
    <w:rsid w:val="004D5C60"/>
    <w:rsid w:val="004D5CAF"/>
    <w:rsid w:val="004D6644"/>
    <w:rsid w:val="004D67B4"/>
    <w:rsid w:val="004D6D44"/>
    <w:rsid w:val="004D6EA8"/>
    <w:rsid w:val="004D7476"/>
    <w:rsid w:val="004D760F"/>
    <w:rsid w:val="004D770B"/>
    <w:rsid w:val="004D7F95"/>
    <w:rsid w:val="004E038C"/>
    <w:rsid w:val="004E0962"/>
    <w:rsid w:val="004E0DD5"/>
    <w:rsid w:val="004E164D"/>
    <w:rsid w:val="004E16CC"/>
    <w:rsid w:val="004E24F1"/>
    <w:rsid w:val="004E2737"/>
    <w:rsid w:val="004E2DE9"/>
    <w:rsid w:val="004E2E70"/>
    <w:rsid w:val="004E4AB7"/>
    <w:rsid w:val="004E573F"/>
    <w:rsid w:val="004E580F"/>
    <w:rsid w:val="004E5ADE"/>
    <w:rsid w:val="004E5FA0"/>
    <w:rsid w:val="004E634D"/>
    <w:rsid w:val="004E6DB0"/>
    <w:rsid w:val="004E6E31"/>
    <w:rsid w:val="004E776F"/>
    <w:rsid w:val="004E7FC6"/>
    <w:rsid w:val="004F04F3"/>
    <w:rsid w:val="004F0ACC"/>
    <w:rsid w:val="004F0D74"/>
    <w:rsid w:val="004F10B9"/>
    <w:rsid w:val="004F1B8D"/>
    <w:rsid w:val="004F1DEA"/>
    <w:rsid w:val="004F26AF"/>
    <w:rsid w:val="004F2FAC"/>
    <w:rsid w:val="004F330F"/>
    <w:rsid w:val="004F3EF0"/>
    <w:rsid w:val="004F4071"/>
    <w:rsid w:val="004F487A"/>
    <w:rsid w:val="004F50FB"/>
    <w:rsid w:val="004F5A23"/>
    <w:rsid w:val="004F7448"/>
    <w:rsid w:val="004F7E64"/>
    <w:rsid w:val="005007BA"/>
    <w:rsid w:val="00500BBD"/>
    <w:rsid w:val="005011C5"/>
    <w:rsid w:val="0050180F"/>
    <w:rsid w:val="0050304E"/>
    <w:rsid w:val="00503157"/>
    <w:rsid w:val="00503288"/>
    <w:rsid w:val="00503E57"/>
    <w:rsid w:val="0050534A"/>
    <w:rsid w:val="00505E30"/>
    <w:rsid w:val="00505EE5"/>
    <w:rsid w:val="00505FF1"/>
    <w:rsid w:val="005064F5"/>
    <w:rsid w:val="0050691C"/>
    <w:rsid w:val="005069FF"/>
    <w:rsid w:val="00506B95"/>
    <w:rsid w:val="0050724B"/>
    <w:rsid w:val="005076E4"/>
    <w:rsid w:val="005079F4"/>
    <w:rsid w:val="0051009B"/>
    <w:rsid w:val="005103E0"/>
    <w:rsid w:val="00510859"/>
    <w:rsid w:val="00510912"/>
    <w:rsid w:val="00510EB5"/>
    <w:rsid w:val="00511375"/>
    <w:rsid w:val="00511ECC"/>
    <w:rsid w:val="005123D4"/>
    <w:rsid w:val="00512BA7"/>
    <w:rsid w:val="00513580"/>
    <w:rsid w:val="00513781"/>
    <w:rsid w:val="00514B39"/>
    <w:rsid w:val="0051529A"/>
    <w:rsid w:val="0051545C"/>
    <w:rsid w:val="00515E15"/>
    <w:rsid w:val="00515E3D"/>
    <w:rsid w:val="00515ED7"/>
    <w:rsid w:val="00516133"/>
    <w:rsid w:val="005171AF"/>
    <w:rsid w:val="005173C3"/>
    <w:rsid w:val="00517C78"/>
    <w:rsid w:val="00520032"/>
    <w:rsid w:val="00520B99"/>
    <w:rsid w:val="00520CF4"/>
    <w:rsid w:val="005212B4"/>
    <w:rsid w:val="00521403"/>
    <w:rsid w:val="005215D1"/>
    <w:rsid w:val="005218CB"/>
    <w:rsid w:val="00521C6A"/>
    <w:rsid w:val="00522A5E"/>
    <w:rsid w:val="00522FC4"/>
    <w:rsid w:val="005238D1"/>
    <w:rsid w:val="00523984"/>
    <w:rsid w:val="00523AE4"/>
    <w:rsid w:val="00523F58"/>
    <w:rsid w:val="005246EB"/>
    <w:rsid w:val="00524825"/>
    <w:rsid w:val="00524CFA"/>
    <w:rsid w:val="00525015"/>
    <w:rsid w:val="0052574B"/>
    <w:rsid w:val="00525B9F"/>
    <w:rsid w:val="00525DC4"/>
    <w:rsid w:val="00527659"/>
    <w:rsid w:val="00527E35"/>
    <w:rsid w:val="005308F1"/>
    <w:rsid w:val="00531357"/>
    <w:rsid w:val="005313DA"/>
    <w:rsid w:val="00531751"/>
    <w:rsid w:val="00531927"/>
    <w:rsid w:val="00531B5E"/>
    <w:rsid w:val="00531F14"/>
    <w:rsid w:val="00531FA9"/>
    <w:rsid w:val="005324B2"/>
    <w:rsid w:val="00532EC8"/>
    <w:rsid w:val="00532FA2"/>
    <w:rsid w:val="00532FB4"/>
    <w:rsid w:val="005331E9"/>
    <w:rsid w:val="00533BBE"/>
    <w:rsid w:val="0053452F"/>
    <w:rsid w:val="00535042"/>
    <w:rsid w:val="00535601"/>
    <w:rsid w:val="00535BE9"/>
    <w:rsid w:val="00535C93"/>
    <w:rsid w:val="0053671A"/>
    <w:rsid w:val="00537887"/>
    <w:rsid w:val="00540028"/>
    <w:rsid w:val="00540379"/>
    <w:rsid w:val="00540E7C"/>
    <w:rsid w:val="00541331"/>
    <w:rsid w:val="00541A45"/>
    <w:rsid w:val="00541B68"/>
    <w:rsid w:val="00541F9D"/>
    <w:rsid w:val="00542D24"/>
    <w:rsid w:val="005431B2"/>
    <w:rsid w:val="005435AA"/>
    <w:rsid w:val="005438D8"/>
    <w:rsid w:val="005447F6"/>
    <w:rsid w:val="00544A68"/>
    <w:rsid w:val="005450D0"/>
    <w:rsid w:val="0054586B"/>
    <w:rsid w:val="00545DE5"/>
    <w:rsid w:val="005463C5"/>
    <w:rsid w:val="00546860"/>
    <w:rsid w:val="00546D3A"/>
    <w:rsid w:val="00547F6B"/>
    <w:rsid w:val="005500AF"/>
    <w:rsid w:val="0055104A"/>
    <w:rsid w:val="00551456"/>
    <w:rsid w:val="005534D6"/>
    <w:rsid w:val="00553EF3"/>
    <w:rsid w:val="005540FC"/>
    <w:rsid w:val="00554C80"/>
    <w:rsid w:val="005552A1"/>
    <w:rsid w:val="005559CA"/>
    <w:rsid w:val="00555D00"/>
    <w:rsid w:val="005608C0"/>
    <w:rsid w:val="00560D00"/>
    <w:rsid w:val="00560F16"/>
    <w:rsid w:val="00561A05"/>
    <w:rsid w:val="00562235"/>
    <w:rsid w:val="0056347A"/>
    <w:rsid w:val="005637FE"/>
    <w:rsid w:val="00563B7D"/>
    <w:rsid w:val="00564777"/>
    <w:rsid w:val="00565DAE"/>
    <w:rsid w:val="00566F44"/>
    <w:rsid w:val="005678C3"/>
    <w:rsid w:val="005678D1"/>
    <w:rsid w:val="0056797D"/>
    <w:rsid w:val="00570024"/>
    <w:rsid w:val="00570703"/>
    <w:rsid w:val="0057081E"/>
    <w:rsid w:val="0057104C"/>
    <w:rsid w:val="00571681"/>
    <w:rsid w:val="00571A70"/>
    <w:rsid w:val="00572AAA"/>
    <w:rsid w:val="005731EA"/>
    <w:rsid w:val="0057328C"/>
    <w:rsid w:val="00574072"/>
    <w:rsid w:val="005746E7"/>
    <w:rsid w:val="005752B8"/>
    <w:rsid w:val="0057542A"/>
    <w:rsid w:val="00575A22"/>
    <w:rsid w:val="0057637C"/>
    <w:rsid w:val="005765F7"/>
    <w:rsid w:val="005768D6"/>
    <w:rsid w:val="00577202"/>
    <w:rsid w:val="00580C8C"/>
    <w:rsid w:val="00580D55"/>
    <w:rsid w:val="005812B1"/>
    <w:rsid w:val="0058179B"/>
    <w:rsid w:val="00581828"/>
    <w:rsid w:val="00582136"/>
    <w:rsid w:val="00582E18"/>
    <w:rsid w:val="00582E27"/>
    <w:rsid w:val="005830D7"/>
    <w:rsid w:val="00583511"/>
    <w:rsid w:val="00583926"/>
    <w:rsid w:val="00583AB3"/>
    <w:rsid w:val="00583AF3"/>
    <w:rsid w:val="005869DD"/>
    <w:rsid w:val="00590B19"/>
    <w:rsid w:val="00591262"/>
    <w:rsid w:val="005927A6"/>
    <w:rsid w:val="005931A5"/>
    <w:rsid w:val="00593785"/>
    <w:rsid w:val="005938DF"/>
    <w:rsid w:val="00594358"/>
    <w:rsid w:val="0059493C"/>
    <w:rsid w:val="005951CC"/>
    <w:rsid w:val="00595509"/>
    <w:rsid w:val="0059638E"/>
    <w:rsid w:val="005963DE"/>
    <w:rsid w:val="0059703A"/>
    <w:rsid w:val="00597163"/>
    <w:rsid w:val="00597FD4"/>
    <w:rsid w:val="005A0326"/>
    <w:rsid w:val="005A03FD"/>
    <w:rsid w:val="005A0CEE"/>
    <w:rsid w:val="005A15B1"/>
    <w:rsid w:val="005A17CD"/>
    <w:rsid w:val="005A2EE2"/>
    <w:rsid w:val="005A4381"/>
    <w:rsid w:val="005A4B33"/>
    <w:rsid w:val="005A5194"/>
    <w:rsid w:val="005A6167"/>
    <w:rsid w:val="005A6BC1"/>
    <w:rsid w:val="005B09A1"/>
    <w:rsid w:val="005B0F14"/>
    <w:rsid w:val="005B12A8"/>
    <w:rsid w:val="005B15A0"/>
    <w:rsid w:val="005B17E4"/>
    <w:rsid w:val="005B19E6"/>
    <w:rsid w:val="005B1C70"/>
    <w:rsid w:val="005B2A62"/>
    <w:rsid w:val="005B2F74"/>
    <w:rsid w:val="005B3907"/>
    <w:rsid w:val="005B3BD1"/>
    <w:rsid w:val="005B3D09"/>
    <w:rsid w:val="005B5740"/>
    <w:rsid w:val="005B5F74"/>
    <w:rsid w:val="005B6366"/>
    <w:rsid w:val="005B65E5"/>
    <w:rsid w:val="005B680D"/>
    <w:rsid w:val="005B6A9E"/>
    <w:rsid w:val="005B7407"/>
    <w:rsid w:val="005B75C7"/>
    <w:rsid w:val="005B7919"/>
    <w:rsid w:val="005C043A"/>
    <w:rsid w:val="005C096F"/>
    <w:rsid w:val="005C124B"/>
    <w:rsid w:val="005C1487"/>
    <w:rsid w:val="005C219C"/>
    <w:rsid w:val="005C2B69"/>
    <w:rsid w:val="005C2DA0"/>
    <w:rsid w:val="005C305A"/>
    <w:rsid w:val="005C3730"/>
    <w:rsid w:val="005C3AA5"/>
    <w:rsid w:val="005C430A"/>
    <w:rsid w:val="005C4731"/>
    <w:rsid w:val="005C4CCA"/>
    <w:rsid w:val="005C4EFB"/>
    <w:rsid w:val="005C56C6"/>
    <w:rsid w:val="005C60E7"/>
    <w:rsid w:val="005C673C"/>
    <w:rsid w:val="005C68F4"/>
    <w:rsid w:val="005C7040"/>
    <w:rsid w:val="005C70D0"/>
    <w:rsid w:val="005C74D4"/>
    <w:rsid w:val="005C7857"/>
    <w:rsid w:val="005C7A92"/>
    <w:rsid w:val="005C7F02"/>
    <w:rsid w:val="005D0A0F"/>
    <w:rsid w:val="005D13B9"/>
    <w:rsid w:val="005D1750"/>
    <w:rsid w:val="005D1760"/>
    <w:rsid w:val="005D18F2"/>
    <w:rsid w:val="005D1943"/>
    <w:rsid w:val="005D1A16"/>
    <w:rsid w:val="005D1E1F"/>
    <w:rsid w:val="005D1E62"/>
    <w:rsid w:val="005D2643"/>
    <w:rsid w:val="005D32F9"/>
    <w:rsid w:val="005D3427"/>
    <w:rsid w:val="005D34BD"/>
    <w:rsid w:val="005D3CA7"/>
    <w:rsid w:val="005D44E8"/>
    <w:rsid w:val="005D56EF"/>
    <w:rsid w:val="005D5E08"/>
    <w:rsid w:val="005D6B86"/>
    <w:rsid w:val="005D752B"/>
    <w:rsid w:val="005D793F"/>
    <w:rsid w:val="005E0351"/>
    <w:rsid w:val="005E0872"/>
    <w:rsid w:val="005E0E1E"/>
    <w:rsid w:val="005E1662"/>
    <w:rsid w:val="005E1C86"/>
    <w:rsid w:val="005E2270"/>
    <w:rsid w:val="005E2FAA"/>
    <w:rsid w:val="005E2FCE"/>
    <w:rsid w:val="005E3396"/>
    <w:rsid w:val="005E3D01"/>
    <w:rsid w:val="005E4065"/>
    <w:rsid w:val="005E447C"/>
    <w:rsid w:val="005E4501"/>
    <w:rsid w:val="005E4CB6"/>
    <w:rsid w:val="005E5544"/>
    <w:rsid w:val="005E5D90"/>
    <w:rsid w:val="005E7558"/>
    <w:rsid w:val="005E7C78"/>
    <w:rsid w:val="005E7DFF"/>
    <w:rsid w:val="005E7FAD"/>
    <w:rsid w:val="005F1ADA"/>
    <w:rsid w:val="005F33E2"/>
    <w:rsid w:val="005F359E"/>
    <w:rsid w:val="005F4DB6"/>
    <w:rsid w:val="005F4F5B"/>
    <w:rsid w:val="005F5464"/>
    <w:rsid w:val="005F66A8"/>
    <w:rsid w:val="005F6C11"/>
    <w:rsid w:val="005F710A"/>
    <w:rsid w:val="005F7168"/>
    <w:rsid w:val="005F7183"/>
    <w:rsid w:val="005F74EB"/>
    <w:rsid w:val="005F77CB"/>
    <w:rsid w:val="00600640"/>
    <w:rsid w:val="0060124E"/>
    <w:rsid w:val="006014CD"/>
    <w:rsid w:val="0060228C"/>
    <w:rsid w:val="00602614"/>
    <w:rsid w:val="006028DF"/>
    <w:rsid w:val="00602F84"/>
    <w:rsid w:val="00602FEC"/>
    <w:rsid w:val="00603436"/>
    <w:rsid w:val="00603710"/>
    <w:rsid w:val="0060386B"/>
    <w:rsid w:val="006039D2"/>
    <w:rsid w:val="00603F1E"/>
    <w:rsid w:val="006044FE"/>
    <w:rsid w:val="0060474D"/>
    <w:rsid w:val="00604B7F"/>
    <w:rsid w:val="00604CD8"/>
    <w:rsid w:val="006050AE"/>
    <w:rsid w:val="0060524B"/>
    <w:rsid w:val="00605A8B"/>
    <w:rsid w:val="00605D45"/>
    <w:rsid w:val="00606326"/>
    <w:rsid w:val="00606367"/>
    <w:rsid w:val="006065BB"/>
    <w:rsid w:val="006065CB"/>
    <w:rsid w:val="00606824"/>
    <w:rsid w:val="006107A6"/>
    <w:rsid w:val="00610F96"/>
    <w:rsid w:val="0061104C"/>
    <w:rsid w:val="0061119F"/>
    <w:rsid w:val="0061182E"/>
    <w:rsid w:val="00612349"/>
    <w:rsid w:val="006123FD"/>
    <w:rsid w:val="00612522"/>
    <w:rsid w:val="006127ED"/>
    <w:rsid w:val="00612B89"/>
    <w:rsid w:val="006131C7"/>
    <w:rsid w:val="006131EA"/>
    <w:rsid w:val="00614C2E"/>
    <w:rsid w:val="00614D35"/>
    <w:rsid w:val="0061534E"/>
    <w:rsid w:val="00615CF7"/>
    <w:rsid w:val="0061631B"/>
    <w:rsid w:val="006164DD"/>
    <w:rsid w:val="006170D6"/>
    <w:rsid w:val="00620677"/>
    <w:rsid w:val="00620F29"/>
    <w:rsid w:val="00621197"/>
    <w:rsid w:val="00621510"/>
    <w:rsid w:val="00622025"/>
    <w:rsid w:val="006220F0"/>
    <w:rsid w:val="006228E7"/>
    <w:rsid w:val="006239C2"/>
    <w:rsid w:val="00623BDA"/>
    <w:rsid w:val="00624539"/>
    <w:rsid w:val="006245D1"/>
    <w:rsid w:val="0062549B"/>
    <w:rsid w:val="0062582C"/>
    <w:rsid w:val="00626434"/>
    <w:rsid w:val="00626BC8"/>
    <w:rsid w:val="00626DE2"/>
    <w:rsid w:val="006277D1"/>
    <w:rsid w:val="006301F2"/>
    <w:rsid w:val="00630748"/>
    <w:rsid w:val="0063077D"/>
    <w:rsid w:val="006309D9"/>
    <w:rsid w:val="00630C67"/>
    <w:rsid w:val="00630F4E"/>
    <w:rsid w:val="006317DF"/>
    <w:rsid w:val="0063212D"/>
    <w:rsid w:val="00632229"/>
    <w:rsid w:val="00632EE1"/>
    <w:rsid w:val="00633B14"/>
    <w:rsid w:val="00633B2C"/>
    <w:rsid w:val="00633E85"/>
    <w:rsid w:val="006343E9"/>
    <w:rsid w:val="006345FA"/>
    <w:rsid w:val="00634AA5"/>
    <w:rsid w:val="00635000"/>
    <w:rsid w:val="00636621"/>
    <w:rsid w:val="006368BB"/>
    <w:rsid w:val="00636A23"/>
    <w:rsid w:val="00636BFA"/>
    <w:rsid w:val="00636E07"/>
    <w:rsid w:val="00636F1E"/>
    <w:rsid w:val="0063741C"/>
    <w:rsid w:val="00637D45"/>
    <w:rsid w:val="00637D50"/>
    <w:rsid w:val="00637E6F"/>
    <w:rsid w:val="00640A91"/>
    <w:rsid w:val="006412F4"/>
    <w:rsid w:val="00641CBF"/>
    <w:rsid w:val="00641CF9"/>
    <w:rsid w:val="00641E2F"/>
    <w:rsid w:val="006427B3"/>
    <w:rsid w:val="00642D49"/>
    <w:rsid w:val="00642DA8"/>
    <w:rsid w:val="00642ED7"/>
    <w:rsid w:val="00643A52"/>
    <w:rsid w:val="00643F42"/>
    <w:rsid w:val="0064654A"/>
    <w:rsid w:val="00646FD0"/>
    <w:rsid w:val="00650AAE"/>
    <w:rsid w:val="00650C2C"/>
    <w:rsid w:val="00651898"/>
    <w:rsid w:val="00651BA1"/>
    <w:rsid w:val="00651FDA"/>
    <w:rsid w:val="0065208B"/>
    <w:rsid w:val="006521B2"/>
    <w:rsid w:val="0065254B"/>
    <w:rsid w:val="00653D64"/>
    <w:rsid w:val="00654EFF"/>
    <w:rsid w:val="0065513F"/>
    <w:rsid w:val="00655352"/>
    <w:rsid w:val="0065605C"/>
    <w:rsid w:val="00656C9D"/>
    <w:rsid w:val="0065723E"/>
    <w:rsid w:val="00657780"/>
    <w:rsid w:val="0065782D"/>
    <w:rsid w:val="00657991"/>
    <w:rsid w:val="00657A15"/>
    <w:rsid w:val="006606D2"/>
    <w:rsid w:val="00660E86"/>
    <w:rsid w:val="00661398"/>
    <w:rsid w:val="006615E1"/>
    <w:rsid w:val="006616CB"/>
    <w:rsid w:val="00661722"/>
    <w:rsid w:val="0066208D"/>
    <w:rsid w:val="00663A70"/>
    <w:rsid w:val="00663B20"/>
    <w:rsid w:val="00664726"/>
    <w:rsid w:val="0066538B"/>
    <w:rsid w:val="00665747"/>
    <w:rsid w:val="006657DA"/>
    <w:rsid w:val="00665C78"/>
    <w:rsid w:val="006665C6"/>
    <w:rsid w:val="00666AAB"/>
    <w:rsid w:val="00667165"/>
    <w:rsid w:val="0066762B"/>
    <w:rsid w:val="00667AA3"/>
    <w:rsid w:val="00670241"/>
    <w:rsid w:val="0067100A"/>
    <w:rsid w:val="0067160F"/>
    <w:rsid w:val="0067167B"/>
    <w:rsid w:val="00672657"/>
    <w:rsid w:val="0067274D"/>
    <w:rsid w:val="00672786"/>
    <w:rsid w:val="00672A30"/>
    <w:rsid w:val="006730BF"/>
    <w:rsid w:val="006739A6"/>
    <w:rsid w:val="00673FE3"/>
    <w:rsid w:val="0067438E"/>
    <w:rsid w:val="006747FC"/>
    <w:rsid w:val="00674B78"/>
    <w:rsid w:val="00674EAF"/>
    <w:rsid w:val="006757A5"/>
    <w:rsid w:val="00675EFE"/>
    <w:rsid w:val="00675F64"/>
    <w:rsid w:val="0067604D"/>
    <w:rsid w:val="00676A41"/>
    <w:rsid w:val="00676A77"/>
    <w:rsid w:val="00676A86"/>
    <w:rsid w:val="00676B6D"/>
    <w:rsid w:val="0067703A"/>
    <w:rsid w:val="00677981"/>
    <w:rsid w:val="00680E50"/>
    <w:rsid w:val="00681216"/>
    <w:rsid w:val="0068143A"/>
    <w:rsid w:val="00681454"/>
    <w:rsid w:val="006814AF"/>
    <w:rsid w:val="00681779"/>
    <w:rsid w:val="00681D73"/>
    <w:rsid w:val="0068238A"/>
    <w:rsid w:val="00682CA8"/>
    <w:rsid w:val="00683318"/>
    <w:rsid w:val="00683BCA"/>
    <w:rsid w:val="00683F3B"/>
    <w:rsid w:val="006843D7"/>
    <w:rsid w:val="00685182"/>
    <w:rsid w:val="00685998"/>
    <w:rsid w:val="00685CC0"/>
    <w:rsid w:val="00686365"/>
    <w:rsid w:val="00686835"/>
    <w:rsid w:val="00686F88"/>
    <w:rsid w:val="00687D5D"/>
    <w:rsid w:val="0069003E"/>
    <w:rsid w:val="006900F1"/>
    <w:rsid w:val="00690CF9"/>
    <w:rsid w:val="00690E9C"/>
    <w:rsid w:val="006915BB"/>
    <w:rsid w:val="006919C6"/>
    <w:rsid w:val="00691E36"/>
    <w:rsid w:val="00692795"/>
    <w:rsid w:val="0069287D"/>
    <w:rsid w:val="006928C3"/>
    <w:rsid w:val="00692C7B"/>
    <w:rsid w:val="00693047"/>
    <w:rsid w:val="0069312B"/>
    <w:rsid w:val="00693BB7"/>
    <w:rsid w:val="006944E4"/>
    <w:rsid w:val="00694C79"/>
    <w:rsid w:val="00694F93"/>
    <w:rsid w:val="006952AC"/>
    <w:rsid w:val="006953A5"/>
    <w:rsid w:val="00695CD4"/>
    <w:rsid w:val="00695D3D"/>
    <w:rsid w:val="006968E4"/>
    <w:rsid w:val="00696B43"/>
    <w:rsid w:val="00696B6E"/>
    <w:rsid w:val="00696B74"/>
    <w:rsid w:val="00696E11"/>
    <w:rsid w:val="00696F04"/>
    <w:rsid w:val="00697437"/>
    <w:rsid w:val="006979A9"/>
    <w:rsid w:val="00697C4A"/>
    <w:rsid w:val="00697CA0"/>
    <w:rsid w:val="006A0568"/>
    <w:rsid w:val="006A0A8B"/>
    <w:rsid w:val="006A0CD5"/>
    <w:rsid w:val="006A16C0"/>
    <w:rsid w:val="006A1F24"/>
    <w:rsid w:val="006A2776"/>
    <w:rsid w:val="006A293E"/>
    <w:rsid w:val="006A3327"/>
    <w:rsid w:val="006A425A"/>
    <w:rsid w:val="006A507E"/>
    <w:rsid w:val="006A6D86"/>
    <w:rsid w:val="006A7526"/>
    <w:rsid w:val="006A753C"/>
    <w:rsid w:val="006A7AAD"/>
    <w:rsid w:val="006B04AD"/>
    <w:rsid w:val="006B06B5"/>
    <w:rsid w:val="006B123F"/>
    <w:rsid w:val="006B1511"/>
    <w:rsid w:val="006B1EDC"/>
    <w:rsid w:val="006B2648"/>
    <w:rsid w:val="006B3DC5"/>
    <w:rsid w:val="006B513E"/>
    <w:rsid w:val="006B5233"/>
    <w:rsid w:val="006B52CA"/>
    <w:rsid w:val="006B691F"/>
    <w:rsid w:val="006B7221"/>
    <w:rsid w:val="006B7562"/>
    <w:rsid w:val="006B7793"/>
    <w:rsid w:val="006B7EC9"/>
    <w:rsid w:val="006C0BE7"/>
    <w:rsid w:val="006C0E5D"/>
    <w:rsid w:val="006C0EB6"/>
    <w:rsid w:val="006C1EAF"/>
    <w:rsid w:val="006C20C3"/>
    <w:rsid w:val="006C2266"/>
    <w:rsid w:val="006C273F"/>
    <w:rsid w:val="006C331E"/>
    <w:rsid w:val="006C3369"/>
    <w:rsid w:val="006C33DC"/>
    <w:rsid w:val="006C34FC"/>
    <w:rsid w:val="006C4374"/>
    <w:rsid w:val="006C43E4"/>
    <w:rsid w:val="006C45F0"/>
    <w:rsid w:val="006C48A2"/>
    <w:rsid w:val="006C4E5B"/>
    <w:rsid w:val="006C5BA9"/>
    <w:rsid w:val="006C5E6C"/>
    <w:rsid w:val="006C6A74"/>
    <w:rsid w:val="006D0237"/>
    <w:rsid w:val="006D02F0"/>
    <w:rsid w:val="006D085E"/>
    <w:rsid w:val="006D08D1"/>
    <w:rsid w:val="006D1345"/>
    <w:rsid w:val="006D1800"/>
    <w:rsid w:val="006D1B57"/>
    <w:rsid w:val="006D1E80"/>
    <w:rsid w:val="006D27D0"/>
    <w:rsid w:val="006D34B1"/>
    <w:rsid w:val="006D3885"/>
    <w:rsid w:val="006D390A"/>
    <w:rsid w:val="006D3D12"/>
    <w:rsid w:val="006D3E25"/>
    <w:rsid w:val="006D4033"/>
    <w:rsid w:val="006D482B"/>
    <w:rsid w:val="006D4B38"/>
    <w:rsid w:val="006D4FD6"/>
    <w:rsid w:val="006D53B8"/>
    <w:rsid w:val="006D5535"/>
    <w:rsid w:val="006D5873"/>
    <w:rsid w:val="006D5B4C"/>
    <w:rsid w:val="006D6557"/>
    <w:rsid w:val="006D7313"/>
    <w:rsid w:val="006D790C"/>
    <w:rsid w:val="006D795E"/>
    <w:rsid w:val="006D795F"/>
    <w:rsid w:val="006E1272"/>
    <w:rsid w:val="006E14E2"/>
    <w:rsid w:val="006E1605"/>
    <w:rsid w:val="006E186E"/>
    <w:rsid w:val="006E268E"/>
    <w:rsid w:val="006E2A83"/>
    <w:rsid w:val="006E3412"/>
    <w:rsid w:val="006E374D"/>
    <w:rsid w:val="006E493E"/>
    <w:rsid w:val="006E4965"/>
    <w:rsid w:val="006E5334"/>
    <w:rsid w:val="006E5C43"/>
    <w:rsid w:val="006E6236"/>
    <w:rsid w:val="006E6EB3"/>
    <w:rsid w:val="006E754C"/>
    <w:rsid w:val="006E7F81"/>
    <w:rsid w:val="006F02E4"/>
    <w:rsid w:val="006F0BDF"/>
    <w:rsid w:val="006F117F"/>
    <w:rsid w:val="006F199D"/>
    <w:rsid w:val="006F2456"/>
    <w:rsid w:val="006F2858"/>
    <w:rsid w:val="006F2C12"/>
    <w:rsid w:val="006F2CF9"/>
    <w:rsid w:val="006F2F0F"/>
    <w:rsid w:val="006F3377"/>
    <w:rsid w:val="006F4053"/>
    <w:rsid w:val="006F5E22"/>
    <w:rsid w:val="006F6250"/>
    <w:rsid w:val="006F63EA"/>
    <w:rsid w:val="006F648B"/>
    <w:rsid w:val="006F6761"/>
    <w:rsid w:val="006F7783"/>
    <w:rsid w:val="007001E9"/>
    <w:rsid w:val="0070032D"/>
    <w:rsid w:val="00700633"/>
    <w:rsid w:val="00700D44"/>
    <w:rsid w:val="0070172D"/>
    <w:rsid w:val="00701808"/>
    <w:rsid w:val="00702114"/>
    <w:rsid w:val="007027C0"/>
    <w:rsid w:val="00702F54"/>
    <w:rsid w:val="007051C9"/>
    <w:rsid w:val="00705695"/>
    <w:rsid w:val="00705820"/>
    <w:rsid w:val="007059BC"/>
    <w:rsid w:val="00707559"/>
    <w:rsid w:val="0071075F"/>
    <w:rsid w:val="00710FF6"/>
    <w:rsid w:val="0071102B"/>
    <w:rsid w:val="00712184"/>
    <w:rsid w:val="00712226"/>
    <w:rsid w:val="0071246E"/>
    <w:rsid w:val="007125C5"/>
    <w:rsid w:val="007125DB"/>
    <w:rsid w:val="007132A9"/>
    <w:rsid w:val="00713CB3"/>
    <w:rsid w:val="00713FE1"/>
    <w:rsid w:val="0071413C"/>
    <w:rsid w:val="00714148"/>
    <w:rsid w:val="00714285"/>
    <w:rsid w:val="00714D07"/>
    <w:rsid w:val="007161AC"/>
    <w:rsid w:val="00716C38"/>
    <w:rsid w:val="0071725F"/>
    <w:rsid w:val="00717651"/>
    <w:rsid w:val="00717A57"/>
    <w:rsid w:val="007200EC"/>
    <w:rsid w:val="007205A5"/>
    <w:rsid w:val="00720625"/>
    <w:rsid w:val="0072083B"/>
    <w:rsid w:val="007215A0"/>
    <w:rsid w:val="00721CAC"/>
    <w:rsid w:val="00721DA1"/>
    <w:rsid w:val="007228C6"/>
    <w:rsid w:val="00722B07"/>
    <w:rsid w:val="00723A1A"/>
    <w:rsid w:val="00723F05"/>
    <w:rsid w:val="00723F43"/>
    <w:rsid w:val="00725655"/>
    <w:rsid w:val="00725CF3"/>
    <w:rsid w:val="00725E73"/>
    <w:rsid w:val="00726370"/>
    <w:rsid w:val="00726D6A"/>
    <w:rsid w:val="0072703C"/>
    <w:rsid w:val="00727C09"/>
    <w:rsid w:val="007306E4"/>
    <w:rsid w:val="007319E3"/>
    <w:rsid w:val="00731A56"/>
    <w:rsid w:val="0073239A"/>
    <w:rsid w:val="007330D5"/>
    <w:rsid w:val="00733402"/>
    <w:rsid w:val="00733D83"/>
    <w:rsid w:val="007356B0"/>
    <w:rsid w:val="00735728"/>
    <w:rsid w:val="007360F0"/>
    <w:rsid w:val="00736112"/>
    <w:rsid w:val="00736715"/>
    <w:rsid w:val="0073691F"/>
    <w:rsid w:val="00736BA9"/>
    <w:rsid w:val="00737D85"/>
    <w:rsid w:val="0074019A"/>
    <w:rsid w:val="00741A41"/>
    <w:rsid w:val="00741EE6"/>
    <w:rsid w:val="00742102"/>
    <w:rsid w:val="007425E2"/>
    <w:rsid w:val="00743831"/>
    <w:rsid w:val="00743F33"/>
    <w:rsid w:val="00744420"/>
    <w:rsid w:val="0074467B"/>
    <w:rsid w:val="00744BB6"/>
    <w:rsid w:val="00745183"/>
    <w:rsid w:val="00746608"/>
    <w:rsid w:val="00746640"/>
    <w:rsid w:val="00746D39"/>
    <w:rsid w:val="0074738B"/>
    <w:rsid w:val="0074739E"/>
    <w:rsid w:val="00747626"/>
    <w:rsid w:val="00747680"/>
    <w:rsid w:val="007478B1"/>
    <w:rsid w:val="007501FE"/>
    <w:rsid w:val="0075083A"/>
    <w:rsid w:val="00750B77"/>
    <w:rsid w:val="00750E1C"/>
    <w:rsid w:val="00751E6D"/>
    <w:rsid w:val="00751EB4"/>
    <w:rsid w:val="0075255A"/>
    <w:rsid w:val="00752650"/>
    <w:rsid w:val="00753998"/>
    <w:rsid w:val="00754A81"/>
    <w:rsid w:val="00754B0B"/>
    <w:rsid w:val="007556DD"/>
    <w:rsid w:val="00755B05"/>
    <w:rsid w:val="0075603C"/>
    <w:rsid w:val="00757046"/>
    <w:rsid w:val="00757125"/>
    <w:rsid w:val="007576D7"/>
    <w:rsid w:val="0075782F"/>
    <w:rsid w:val="00760E4C"/>
    <w:rsid w:val="00762907"/>
    <w:rsid w:val="00762AC5"/>
    <w:rsid w:val="00762B92"/>
    <w:rsid w:val="00763DEA"/>
    <w:rsid w:val="00764336"/>
    <w:rsid w:val="00764B62"/>
    <w:rsid w:val="00764BDA"/>
    <w:rsid w:val="00764F68"/>
    <w:rsid w:val="00764F9B"/>
    <w:rsid w:val="00765B95"/>
    <w:rsid w:val="00765D64"/>
    <w:rsid w:val="00766C87"/>
    <w:rsid w:val="007676B4"/>
    <w:rsid w:val="00767CC5"/>
    <w:rsid w:val="00767EDD"/>
    <w:rsid w:val="00770896"/>
    <w:rsid w:val="00770AAF"/>
    <w:rsid w:val="00770F69"/>
    <w:rsid w:val="0077109E"/>
    <w:rsid w:val="00771713"/>
    <w:rsid w:val="00771822"/>
    <w:rsid w:val="007728D6"/>
    <w:rsid w:val="0077361D"/>
    <w:rsid w:val="00773AAF"/>
    <w:rsid w:val="00773BB7"/>
    <w:rsid w:val="00773BC6"/>
    <w:rsid w:val="00773F0C"/>
    <w:rsid w:val="00774086"/>
    <w:rsid w:val="007752A0"/>
    <w:rsid w:val="0077557E"/>
    <w:rsid w:val="00775BFD"/>
    <w:rsid w:val="00775C57"/>
    <w:rsid w:val="00775F81"/>
    <w:rsid w:val="00776538"/>
    <w:rsid w:val="007777F1"/>
    <w:rsid w:val="00777C0A"/>
    <w:rsid w:val="00777CDE"/>
    <w:rsid w:val="00780210"/>
    <w:rsid w:val="00780368"/>
    <w:rsid w:val="00780AD9"/>
    <w:rsid w:val="00781253"/>
    <w:rsid w:val="0078140F"/>
    <w:rsid w:val="007814E1"/>
    <w:rsid w:val="00781F7B"/>
    <w:rsid w:val="007833F8"/>
    <w:rsid w:val="00783AFC"/>
    <w:rsid w:val="007842E0"/>
    <w:rsid w:val="007855B8"/>
    <w:rsid w:val="0078595E"/>
    <w:rsid w:val="007859BE"/>
    <w:rsid w:val="00785AAF"/>
    <w:rsid w:val="007867F8"/>
    <w:rsid w:val="007868B4"/>
    <w:rsid w:val="00786B4C"/>
    <w:rsid w:val="00787171"/>
    <w:rsid w:val="007902B2"/>
    <w:rsid w:val="00790989"/>
    <w:rsid w:val="0079138D"/>
    <w:rsid w:val="00791766"/>
    <w:rsid w:val="00791E17"/>
    <w:rsid w:val="00791F80"/>
    <w:rsid w:val="007922E2"/>
    <w:rsid w:val="00792344"/>
    <w:rsid w:val="00792C3D"/>
    <w:rsid w:val="00792E24"/>
    <w:rsid w:val="00793A5D"/>
    <w:rsid w:val="00793C4D"/>
    <w:rsid w:val="00793E23"/>
    <w:rsid w:val="007949AC"/>
    <w:rsid w:val="007954EE"/>
    <w:rsid w:val="00795729"/>
    <w:rsid w:val="007972E4"/>
    <w:rsid w:val="00797534"/>
    <w:rsid w:val="007A01FC"/>
    <w:rsid w:val="007A0246"/>
    <w:rsid w:val="007A05F0"/>
    <w:rsid w:val="007A07E8"/>
    <w:rsid w:val="007A1015"/>
    <w:rsid w:val="007A1B74"/>
    <w:rsid w:val="007A2196"/>
    <w:rsid w:val="007A35EB"/>
    <w:rsid w:val="007A3697"/>
    <w:rsid w:val="007A3874"/>
    <w:rsid w:val="007A3F0D"/>
    <w:rsid w:val="007A401E"/>
    <w:rsid w:val="007A4252"/>
    <w:rsid w:val="007A45E7"/>
    <w:rsid w:val="007A4C72"/>
    <w:rsid w:val="007A4D10"/>
    <w:rsid w:val="007A5468"/>
    <w:rsid w:val="007A5473"/>
    <w:rsid w:val="007A55C8"/>
    <w:rsid w:val="007A59FA"/>
    <w:rsid w:val="007A5ADD"/>
    <w:rsid w:val="007A5DAA"/>
    <w:rsid w:val="007A602A"/>
    <w:rsid w:val="007A63A5"/>
    <w:rsid w:val="007A64D7"/>
    <w:rsid w:val="007A6754"/>
    <w:rsid w:val="007A788B"/>
    <w:rsid w:val="007A7D11"/>
    <w:rsid w:val="007B00EA"/>
    <w:rsid w:val="007B03EE"/>
    <w:rsid w:val="007B04CD"/>
    <w:rsid w:val="007B0653"/>
    <w:rsid w:val="007B081C"/>
    <w:rsid w:val="007B2108"/>
    <w:rsid w:val="007B268E"/>
    <w:rsid w:val="007B2F12"/>
    <w:rsid w:val="007B34F7"/>
    <w:rsid w:val="007B3DB6"/>
    <w:rsid w:val="007B5513"/>
    <w:rsid w:val="007B576F"/>
    <w:rsid w:val="007B5898"/>
    <w:rsid w:val="007B5E92"/>
    <w:rsid w:val="007B6728"/>
    <w:rsid w:val="007B6FE7"/>
    <w:rsid w:val="007B72C2"/>
    <w:rsid w:val="007B7398"/>
    <w:rsid w:val="007B786E"/>
    <w:rsid w:val="007B7A94"/>
    <w:rsid w:val="007B7D08"/>
    <w:rsid w:val="007C0554"/>
    <w:rsid w:val="007C0D8E"/>
    <w:rsid w:val="007C14AE"/>
    <w:rsid w:val="007C168D"/>
    <w:rsid w:val="007C16F1"/>
    <w:rsid w:val="007C19DC"/>
    <w:rsid w:val="007C2100"/>
    <w:rsid w:val="007C2561"/>
    <w:rsid w:val="007C2D24"/>
    <w:rsid w:val="007C34CB"/>
    <w:rsid w:val="007C3500"/>
    <w:rsid w:val="007C3512"/>
    <w:rsid w:val="007C3751"/>
    <w:rsid w:val="007C3A8F"/>
    <w:rsid w:val="007C411D"/>
    <w:rsid w:val="007C4A35"/>
    <w:rsid w:val="007C5366"/>
    <w:rsid w:val="007C5463"/>
    <w:rsid w:val="007C5BE2"/>
    <w:rsid w:val="007C62EB"/>
    <w:rsid w:val="007C6B8D"/>
    <w:rsid w:val="007C6BDE"/>
    <w:rsid w:val="007C6DF7"/>
    <w:rsid w:val="007C6EF3"/>
    <w:rsid w:val="007C73ED"/>
    <w:rsid w:val="007C78CE"/>
    <w:rsid w:val="007C7F9F"/>
    <w:rsid w:val="007D0127"/>
    <w:rsid w:val="007D0691"/>
    <w:rsid w:val="007D0CAD"/>
    <w:rsid w:val="007D12E2"/>
    <w:rsid w:val="007D164E"/>
    <w:rsid w:val="007D1B53"/>
    <w:rsid w:val="007D1E00"/>
    <w:rsid w:val="007D1F58"/>
    <w:rsid w:val="007D1FFB"/>
    <w:rsid w:val="007D2889"/>
    <w:rsid w:val="007D2F0A"/>
    <w:rsid w:val="007D3CC7"/>
    <w:rsid w:val="007D4A0A"/>
    <w:rsid w:val="007D4F57"/>
    <w:rsid w:val="007D5DA6"/>
    <w:rsid w:val="007D6134"/>
    <w:rsid w:val="007D65F4"/>
    <w:rsid w:val="007D6DF3"/>
    <w:rsid w:val="007D7166"/>
    <w:rsid w:val="007D7B3E"/>
    <w:rsid w:val="007E0DE4"/>
    <w:rsid w:val="007E10B3"/>
    <w:rsid w:val="007E1409"/>
    <w:rsid w:val="007E19AF"/>
    <w:rsid w:val="007E210D"/>
    <w:rsid w:val="007E21E9"/>
    <w:rsid w:val="007E308E"/>
    <w:rsid w:val="007E3529"/>
    <w:rsid w:val="007E43E3"/>
    <w:rsid w:val="007E4644"/>
    <w:rsid w:val="007E46B2"/>
    <w:rsid w:val="007E4A81"/>
    <w:rsid w:val="007E4AC5"/>
    <w:rsid w:val="007E4AE0"/>
    <w:rsid w:val="007E4D18"/>
    <w:rsid w:val="007E4F6C"/>
    <w:rsid w:val="007E5717"/>
    <w:rsid w:val="007E602F"/>
    <w:rsid w:val="007E65D1"/>
    <w:rsid w:val="007E6788"/>
    <w:rsid w:val="007E678E"/>
    <w:rsid w:val="007E6B9B"/>
    <w:rsid w:val="007E6EC3"/>
    <w:rsid w:val="007E7BF9"/>
    <w:rsid w:val="007E7E3F"/>
    <w:rsid w:val="007F0224"/>
    <w:rsid w:val="007F053B"/>
    <w:rsid w:val="007F0992"/>
    <w:rsid w:val="007F0E85"/>
    <w:rsid w:val="007F183E"/>
    <w:rsid w:val="007F1DD4"/>
    <w:rsid w:val="007F28C2"/>
    <w:rsid w:val="007F343F"/>
    <w:rsid w:val="007F364F"/>
    <w:rsid w:val="007F3A1E"/>
    <w:rsid w:val="007F5059"/>
    <w:rsid w:val="007F53D9"/>
    <w:rsid w:val="007F54C5"/>
    <w:rsid w:val="007F5617"/>
    <w:rsid w:val="007F5850"/>
    <w:rsid w:val="007F63A4"/>
    <w:rsid w:val="007F65D3"/>
    <w:rsid w:val="007F6781"/>
    <w:rsid w:val="007F6ADF"/>
    <w:rsid w:val="007F7D0D"/>
    <w:rsid w:val="007F7F0E"/>
    <w:rsid w:val="008001D1"/>
    <w:rsid w:val="0080068E"/>
    <w:rsid w:val="00801073"/>
    <w:rsid w:val="008011FF"/>
    <w:rsid w:val="00801744"/>
    <w:rsid w:val="0080185B"/>
    <w:rsid w:val="00801F18"/>
    <w:rsid w:val="00802B69"/>
    <w:rsid w:val="0080383E"/>
    <w:rsid w:val="00803EE0"/>
    <w:rsid w:val="008040D7"/>
    <w:rsid w:val="008040EB"/>
    <w:rsid w:val="00804F27"/>
    <w:rsid w:val="00805590"/>
    <w:rsid w:val="008065AC"/>
    <w:rsid w:val="00806B68"/>
    <w:rsid w:val="00807073"/>
    <w:rsid w:val="00807B0B"/>
    <w:rsid w:val="00807DE6"/>
    <w:rsid w:val="00810250"/>
    <w:rsid w:val="0081119F"/>
    <w:rsid w:val="00811BCC"/>
    <w:rsid w:val="00811E53"/>
    <w:rsid w:val="00812805"/>
    <w:rsid w:val="00812C68"/>
    <w:rsid w:val="00812FC5"/>
    <w:rsid w:val="00813449"/>
    <w:rsid w:val="00813834"/>
    <w:rsid w:val="008151A7"/>
    <w:rsid w:val="0081582D"/>
    <w:rsid w:val="00815EB7"/>
    <w:rsid w:val="00820A36"/>
    <w:rsid w:val="00821F8E"/>
    <w:rsid w:val="00822B4E"/>
    <w:rsid w:val="00823125"/>
    <w:rsid w:val="008233C4"/>
    <w:rsid w:val="00823A8B"/>
    <w:rsid w:val="00823ABB"/>
    <w:rsid w:val="00823C26"/>
    <w:rsid w:val="00824CFE"/>
    <w:rsid w:val="00825AB7"/>
    <w:rsid w:val="008261D3"/>
    <w:rsid w:val="00826D0F"/>
    <w:rsid w:val="00826D1E"/>
    <w:rsid w:val="00826E63"/>
    <w:rsid w:val="00827F95"/>
    <w:rsid w:val="00830837"/>
    <w:rsid w:val="00830AEA"/>
    <w:rsid w:val="00830D55"/>
    <w:rsid w:val="00830DC2"/>
    <w:rsid w:val="008324B3"/>
    <w:rsid w:val="00832B36"/>
    <w:rsid w:val="0083316D"/>
    <w:rsid w:val="0083344B"/>
    <w:rsid w:val="00833C17"/>
    <w:rsid w:val="00834DF8"/>
    <w:rsid w:val="00834E75"/>
    <w:rsid w:val="00835025"/>
    <w:rsid w:val="008355F6"/>
    <w:rsid w:val="008366FC"/>
    <w:rsid w:val="00836959"/>
    <w:rsid w:val="00836EF7"/>
    <w:rsid w:val="0083737A"/>
    <w:rsid w:val="008378F9"/>
    <w:rsid w:val="00837AA9"/>
    <w:rsid w:val="00837F27"/>
    <w:rsid w:val="00840124"/>
    <w:rsid w:val="00840173"/>
    <w:rsid w:val="00840359"/>
    <w:rsid w:val="00840A6B"/>
    <w:rsid w:val="00840E15"/>
    <w:rsid w:val="0084135B"/>
    <w:rsid w:val="00841BCD"/>
    <w:rsid w:val="0084205D"/>
    <w:rsid w:val="008429F0"/>
    <w:rsid w:val="00842CAB"/>
    <w:rsid w:val="00842CDC"/>
    <w:rsid w:val="00842F06"/>
    <w:rsid w:val="00843392"/>
    <w:rsid w:val="00844D33"/>
    <w:rsid w:val="00844DE1"/>
    <w:rsid w:val="008457DB"/>
    <w:rsid w:val="00845808"/>
    <w:rsid w:val="008459B7"/>
    <w:rsid w:val="00845ABF"/>
    <w:rsid w:val="00846AEC"/>
    <w:rsid w:val="0084713F"/>
    <w:rsid w:val="00847AD9"/>
    <w:rsid w:val="00847AF1"/>
    <w:rsid w:val="00847B0E"/>
    <w:rsid w:val="00847C79"/>
    <w:rsid w:val="0085076D"/>
    <w:rsid w:val="00850D38"/>
    <w:rsid w:val="00850DCC"/>
    <w:rsid w:val="00850E12"/>
    <w:rsid w:val="008514B9"/>
    <w:rsid w:val="00852221"/>
    <w:rsid w:val="0085270C"/>
    <w:rsid w:val="00853C2B"/>
    <w:rsid w:val="0085484B"/>
    <w:rsid w:val="00854D88"/>
    <w:rsid w:val="008550EA"/>
    <w:rsid w:val="00856161"/>
    <w:rsid w:val="00856D15"/>
    <w:rsid w:val="00856D2B"/>
    <w:rsid w:val="008576D3"/>
    <w:rsid w:val="00857BB3"/>
    <w:rsid w:val="00860ADF"/>
    <w:rsid w:val="00861D40"/>
    <w:rsid w:val="00861F15"/>
    <w:rsid w:val="0086210A"/>
    <w:rsid w:val="008621D7"/>
    <w:rsid w:val="00862882"/>
    <w:rsid w:val="0086394D"/>
    <w:rsid w:val="00863A09"/>
    <w:rsid w:val="00864494"/>
    <w:rsid w:val="00864EAE"/>
    <w:rsid w:val="00865126"/>
    <w:rsid w:val="00865844"/>
    <w:rsid w:val="00865D02"/>
    <w:rsid w:val="008662FA"/>
    <w:rsid w:val="00867AFE"/>
    <w:rsid w:val="00867CE4"/>
    <w:rsid w:val="00870089"/>
    <w:rsid w:val="0087043E"/>
    <w:rsid w:val="00870B8E"/>
    <w:rsid w:val="00871587"/>
    <w:rsid w:val="00871E39"/>
    <w:rsid w:val="00871E4B"/>
    <w:rsid w:val="0087220C"/>
    <w:rsid w:val="00872248"/>
    <w:rsid w:val="00872434"/>
    <w:rsid w:val="00872683"/>
    <w:rsid w:val="00872A68"/>
    <w:rsid w:val="00872F26"/>
    <w:rsid w:val="00873263"/>
    <w:rsid w:val="008732B7"/>
    <w:rsid w:val="0087362F"/>
    <w:rsid w:val="00873D3E"/>
    <w:rsid w:val="00874533"/>
    <w:rsid w:val="008746F4"/>
    <w:rsid w:val="00874F1A"/>
    <w:rsid w:val="00875106"/>
    <w:rsid w:val="00876D38"/>
    <w:rsid w:val="00877120"/>
    <w:rsid w:val="00877160"/>
    <w:rsid w:val="00877550"/>
    <w:rsid w:val="00877B3B"/>
    <w:rsid w:val="00877E2B"/>
    <w:rsid w:val="008809B8"/>
    <w:rsid w:val="00881566"/>
    <w:rsid w:val="008816B4"/>
    <w:rsid w:val="00881703"/>
    <w:rsid w:val="00881942"/>
    <w:rsid w:val="008823CE"/>
    <w:rsid w:val="00884BF5"/>
    <w:rsid w:val="008858F4"/>
    <w:rsid w:val="00885C9B"/>
    <w:rsid w:val="008860E3"/>
    <w:rsid w:val="00886160"/>
    <w:rsid w:val="00887307"/>
    <w:rsid w:val="00887392"/>
    <w:rsid w:val="008876B0"/>
    <w:rsid w:val="008878B2"/>
    <w:rsid w:val="0089010A"/>
    <w:rsid w:val="00890233"/>
    <w:rsid w:val="00890D17"/>
    <w:rsid w:val="00890EE5"/>
    <w:rsid w:val="00891667"/>
    <w:rsid w:val="008917CB"/>
    <w:rsid w:val="00891D90"/>
    <w:rsid w:val="00892465"/>
    <w:rsid w:val="0089274A"/>
    <w:rsid w:val="00892802"/>
    <w:rsid w:val="00892A72"/>
    <w:rsid w:val="0089378A"/>
    <w:rsid w:val="00893872"/>
    <w:rsid w:val="00893958"/>
    <w:rsid w:val="008939D8"/>
    <w:rsid w:val="00893E8E"/>
    <w:rsid w:val="008940AA"/>
    <w:rsid w:val="008941EB"/>
    <w:rsid w:val="0089454B"/>
    <w:rsid w:val="008951A4"/>
    <w:rsid w:val="00895B4D"/>
    <w:rsid w:val="00895CB8"/>
    <w:rsid w:val="00895EA8"/>
    <w:rsid w:val="0089728C"/>
    <w:rsid w:val="008977A5"/>
    <w:rsid w:val="0089784B"/>
    <w:rsid w:val="008A005E"/>
    <w:rsid w:val="008A128C"/>
    <w:rsid w:val="008A14B0"/>
    <w:rsid w:val="008A2274"/>
    <w:rsid w:val="008A2D5B"/>
    <w:rsid w:val="008A327E"/>
    <w:rsid w:val="008A3479"/>
    <w:rsid w:val="008A39EE"/>
    <w:rsid w:val="008A3CC0"/>
    <w:rsid w:val="008A4B81"/>
    <w:rsid w:val="008A4F4F"/>
    <w:rsid w:val="008A58F0"/>
    <w:rsid w:val="008A662F"/>
    <w:rsid w:val="008A7285"/>
    <w:rsid w:val="008A762F"/>
    <w:rsid w:val="008A79D6"/>
    <w:rsid w:val="008A7A18"/>
    <w:rsid w:val="008A7AF8"/>
    <w:rsid w:val="008B0B96"/>
    <w:rsid w:val="008B2178"/>
    <w:rsid w:val="008B22C0"/>
    <w:rsid w:val="008B2654"/>
    <w:rsid w:val="008B2D29"/>
    <w:rsid w:val="008B3084"/>
    <w:rsid w:val="008B3A3A"/>
    <w:rsid w:val="008B542B"/>
    <w:rsid w:val="008B54CB"/>
    <w:rsid w:val="008B5F1A"/>
    <w:rsid w:val="008B5FB9"/>
    <w:rsid w:val="008B632C"/>
    <w:rsid w:val="008B6BA9"/>
    <w:rsid w:val="008B7610"/>
    <w:rsid w:val="008B7EA6"/>
    <w:rsid w:val="008C004F"/>
    <w:rsid w:val="008C02FE"/>
    <w:rsid w:val="008C1571"/>
    <w:rsid w:val="008C1594"/>
    <w:rsid w:val="008C1E45"/>
    <w:rsid w:val="008C1E4F"/>
    <w:rsid w:val="008C2D33"/>
    <w:rsid w:val="008C2D97"/>
    <w:rsid w:val="008C384A"/>
    <w:rsid w:val="008C3A74"/>
    <w:rsid w:val="008C4BB8"/>
    <w:rsid w:val="008C4DFB"/>
    <w:rsid w:val="008C5704"/>
    <w:rsid w:val="008C5BAB"/>
    <w:rsid w:val="008C5C46"/>
    <w:rsid w:val="008C5E96"/>
    <w:rsid w:val="008C637E"/>
    <w:rsid w:val="008C6D7C"/>
    <w:rsid w:val="008D027F"/>
    <w:rsid w:val="008D0724"/>
    <w:rsid w:val="008D0DEC"/>
    <w:rsid w:val="008D0E14"/>
    <w:rsid w:val="008D18C7"/>
    <w:rsid w:val="008D1BA1"/>
    <w:rsid w:val="008D1E32"/>
    <w:rsid w:val="008D1E53"/>
    <w:rsid w:val="008D1E5D"/>
    <w:rsid w:val="008D1EE1"/>
    <w:rsid w:val="008D2307"/>
    <w:rsid w:val="008D28D8"/>
    <w:rsid w:val="008D2CF6"/>
    <w:rsid w:val="008D2E10"/>
    <w:rsid w:val="008D3B54"/>
    <w:rsid w:val="008D452F"/>
    <w:rsid w:val="008D4DD8"/>
    <w:rsid w:val="008D5659"/>
    <w:rsid w:val="008D5A3E"/>
    <w:rsid w:val="008D6105"/>
    <w:rsid w:val="008D619B"/>
    <w:rsid w:val="008D6AD1"/>
    <w:rsid w:val="008D6BB5"/>
    <w:rsid w:val="008D77F7"/>
    <w:rsid w:val="008D7B45"/>
    <w:rsid w:val="008D7C93"/>
    <w:rsid w:val="008E046A"/>
    <w:rsid w:val="008E05A9"/>
    <w:rsid w:val="008E0623"/>
    <w:rsid w:val="008E06E6"/>
    <w:rsid w:val="008E1A63"/>
    <w:rsid w:val="008E1C48"/>
    <w:rsid w:val="008E3C99"/>
    <w:rsid w:val="008E41C4"/>
    <w:rsid w:val="008E4E05"/>
    <w:rsid w:val="008E4F53"/>
    <w:rsid w:val="008E52BE"/>
    <w:rsid w:val="008E5613"/>
    <w:rsid w:val="008E658E"/>
    <w:rsid w:val="008E6F68"/>
    <w:rsid w:val="008E741D"/>
    <w:rsid w:val="008E7437"/>
    <w:rsid w:val="008E78AC"/>
    <w:rsid w:val="008F084E"/>
    <w:rsid w:val="008F0851"/>
    <w:rsid w:val="008F0957"/>
    <w:rsid w:val="008F0ACB"/>
    <w:rsid w:val="008F0B65"/>
    <w:rsid w:val="008F106B"/>
    <w:rsid w:val="008F2077"/>
    <w:rsid w:val="008F2173"/>
    <w:rsid w:val="008F2BC1"/>
    <w:rsid w:val="008F2DB0"/>
    <w:rsid w:val="008F3201"/>
    <w:rsid w:val="008F3711"/>
    <w:rsid w:val="008F3893"/>
    <w:rsid w:val="008F3A5A"/>
    <w:rsid w:val="008F4552"/>
    <w:rsid w:val="008F4B25"/>
    <w:rsid w:val="008F4DC5"/>
    <w:rsid w:val="008F50B7"/>
    <w:rsid w:val="008F5224"/>
    <w:rsid w:val="008F5342"/>
    <w:rsid w:val="008F5454"/>
    <w:rsid w:val="008F5564"/>
    <w:rsid w:val="008F69FC"/>
    <w:rsid w:val="008F6C8E"/>
    <w:rsid w:val="008F7125"/>
    <w:rsid w:val="008F7532"/>
    <w:rsid w:val="008F7722"/>
    <w:rsid w:val="008F7A87"/>
    <w:rsid w:val="009000BB"/>
    <w:rsid w:val="00900410"/>
    <w:rsid w:val="0090052E"/>
    <w:rsid w:val="00900618"/>
    <w:rsid w:val="00900AB6"/>
    <w:rsid w:val="0090190B"/>
    <w:rsid w:val="00901FD0"/>
    <w:rsid w:val="009024A8"/>
    <w:rsid w:val="0090282C"/>
    <w:rsid w:val="00902AA0"/>
    <w:rsid w:val="00902EE2"/>
    <w:rsid w:val="00903273"/>
    <w:rsid w:val="00903A4B"/>
    <w:rsid w:val="00903C69"/>
    <w:rsid w:val="00903CC4"/>
    <w:rsid w:val="00904AB5"/>
    <w:rsid w:val="00904BD2"/>
    <w:rsid w:val="009055F4"/>
    <w:rsid w:val="00905783"/>
    <w:rsid w:val="00905A4D"/>
    <w:rsid w:val="00905E59"/>
    <w:rsid w:val="009060D8"/>
    <w:rsid w:val="00906F1D"/>
    <w:rsid w:val="00907162"/>
    <w:rsid w:val="0090760D"/>
    <w:rsid w:val="00910762"/>
    <w:rsid w:val="00910CA1"/>
    <w:rsid w:val="00910E18"/>
    <w:rsid w:val="00911E72"/>
    <w:rsid w:val="00913683"/>
    <w:rsid w:val="009137D1"/>
    <w:rsid w:val="00913FD0"/>
    <w:rsid w:val="0091500E"/>
    <w:rsid w:val="00915613"/>
    <w:rsid w:val="009157D7"/>
    <w:rsid w:val="0091590C"/>
    <w:rsid w:val="00916734"/>
    <w:rsid w:val="00917152"/>
    <w:rsid w:val="00917681"/>
    <w:rsid w:val="00920393"/>
    <w:rsid w:val="0092085B"/>
    <w:rsid w:val="00920AD5"/>
    <w:rsid w:val="00920C1E"/>
    <w:rsid w:val="0092126A"/>
    <w:rsid w:val="009219D6"/>
    <w:rsid w:val="00921DCF"/>
    <w:rsid w:val="00921DFE"/>
    <w:rsid w:val="0092236C"/>
    <w:rsid w:val="009223DB"/>
    <w:rsid w:val="00923E3B"/>
    <w:rsid w:val="00924871"/>
    <w:rsid w:val="00924B32"/>
    <w:rsid w:val="009250E2"/>
    <w:rsid w:val="00925F81"/>
    <w:rsid w:val="0092637C"/>
    <w:rsid w:val="00926DAF"/>
    <w:rsid w:val="009275EB"/>
    <w:rsid w:val="00927668"/>
    <w:rsid w:val="00927B3F"/>
    <w:rsid w:val="00927D07"/>
    <w:rsid w:val="00927DA3"/>
    <w:rsid w:val="00927E02"/>
    <w:rsid w:val="009304A8"/>
    <w:rsid w:val="00930758"/>
    <w:rsid w:val="00930780"/>
    <w:rsid w:val="0093208C"/>
    <w:rsid w:val="0093217E"/>
    <w:rsid w:val="009321C8"/>
    <w:rsid w:val="0093318E"/>
    <w:rsid w:val="00933AD3"/>
    <w:rsid w:val="00933D21"/>
    <w:rsid w:val="00934284"/>
    <w:rsid w:val="009351B6"/>
    <w:rsid w:val="00935951"/>
    <w:rsid w:val="00935B5F"/>
    <w:rsid w:val="00935D7A"/>
    <w:rsid w:val="00936108"/>
    <w:rsid w:val="00936688"/>
    <w:rsid w:val="009366D4"/>
    <w:rsid w:val="009403EB"/>
    <w:rsid w:val="009404C8"/>
    <w:rsid w:val="0094050B"/>
    <w:rsid w:val="00940C64"/>
    <w:rsid w:val="009411AD"/>
    <w:rsid w:val="0094217C"/>
    <w:rsid w:val="0094266C"/>
    <w:rsid w:val="00942AAF"/>
    <w:rsid w:val="00942ECD"/>
    <w:rsid w:val="00943246"/>
    <w:rsid w:val="0094381F"/>
    <w:rsid w:val="00943F4F"/>
    <w:rsid w:val="009440D2"/>
    <w:rsid w:val="0094446E"/>
    <w:rsid w:val="00944AD3"/>
    <w:rsid w:val="00944ED3"/>
    <w:rsid w:val="0094502C"/>
    <w:rsid w:val="00945754"/>
    <w:rsid w:val="00945BB6"/>
    <w:rsid w:val="00946506"/>
    <w:rsid w:val="009466F2"/>
    <w:rsid w:val="00946A1D"/>
    <w:rsid w:val="00947CBE"/>
    <w:rsid w:val="00950BA4"/>
    <w:rsid w:val="00950CDF"/>
    <w:rsid w:val="009513AF"/>
    <w:rsid w:val="00951E29"/>
    <w:rsid w:val="00951E87"/>
    <w:rsid w:val="00952293"/>
    <w:rsid w:val="00952474"/>
    <w:rsid w:val="009528B8"/>
    <w:rsid w:val="00952BDB"/>
    <w:rsid w:val="00952C99"/>
    <w:rsid w:val="0095311F"/>
    <w:rsid w:val="009533C2"/>
    <w:rsid w:val="00953D6C"/>
    <w:rsid w:val="00955F22"/>
    <w:rsid w:val="00956359"/>
    <w:rsid w:val="00956542"/>
    <w:rsid w:val="00956FD1"/>
    <w:rsid w:val="0095700D"/>
    <w:rsid w:val="009571D3"/>
    <w:rsid w:val="00957B4F"/>
    <w:rsid w:val="00957EBE"/>
    <w:rsid w:val="00957F97"/>
    <w:rsid w:val="00960F2B"/>
    <w:rsid w:val="0096173D"/>
    <w:rsid w:val="009618B8"/>
    <w:rsid w:val="0096234E"/>
    <w:rsid w:val="0096247E"/>
    <w:rsid w:val="00962530"/>
    <w:rsid w:val="00963F4A"/>
    <w:rsid w:val="0096403A"/>
    <w:rsid w:val="00964396"/>
    <w:rsid w:val="00964840"/>
    <w:rsid w:val="00964B58"/>
    <w:rsid w:val="00965339"/>
    <w:rsid w:val="00965B54"/>
    <w:rsid w:val="00966AC0"/>
    <w:rsid w:val="0096700D"/>
    <w:rsid w:val="0096778A"/>
    <w:rsid w:val="00967E07"/>
    <w:rsid w:val="0097004A"/>
    <w:rsid w:val="009701F0"/>
    <w:rsid w:val="009704BD"/>
    <w:rsid w:val="00970A14"/>
    <w:rsid w:val="00970DDB"/>
    <w:rsid w:val="009718E7"/>
    <w:rsid w:val="00971984"/>
    <w:rsid w:val="00971ED6"/>
    <w:rsid w:val="00972492"/>
    <w:rsid w:val="00972EDF"/>
    <w:rsid w:val="00972FB2"/>
    <w:rsid w:val="0097333A"/>
    <w:rsid w:val="00973F18"/>
    <w:rsid w:val="00974826"/>
    <w:rsid w:val="00975669"/>
    <w:rsid w:val="0097651F"/>
    <w:rsid w:val="0097715E"/>
    <w:rsid w:val="00977758"/>
    <w:rsid w:val="00980141"/>
    <w:rsid w:val="0098058A"/>
    <w:rsid w:val="009808B5"/>
    <w:rsid w:val="00980EEA"/>
    <w:rsid w:val="00981C6B"/>
    <w:rsid w:val="009826C4"/>
    <w:rsid w:val="00982976"/>
    <w:rsid w:val="00982B36"/>
    <w:rsid w:val="0098319E"/>
    <w:rsid w:val="00983693"/>
    <w:rsid w:val="00983AF6"/>
    <w:rsid w:val="00983E98"/>
    <w:rsid w:val="00984562"/>
    <w:rsid w:val="00984AB5"/>
    <w:rsid w:val="00984E28"/>
    <w:rsid w:val="00985215"/>
    <w:rsid w:val="009852F8"/>
    <w:rsid w:val="0098532C"/>
    <w:rsid w:val="00985453"/>
    <w:rsid w:val="00985C89"/>
    <w:rsid w:val="009861BE"/>
    <w:rsid w:val="00986CCB"/>
    <w:rsid w:val="00986ED3"/>
    <w:rsid w:val="00987263"/>
    <w:rsid w:val="0098742A"/>
    <w:rsid w:val="009874A9"/>
    <w:rsid w:val="00990392"/>
    <w:rsid w:val="00990628"/>
    <w:rsid w:val="009906C5"/>
    <w:rsid w:val="009908F1"/>
    <w:rsid w:val="009912CA"/>
    <w:rsid w:val="009922D6"/>
    <w:rsid w:val="00992624"/>
    <w:rsid w:val="00992706"/>
    <w:rsid w:val="00993078"/>
    <w:rsid w:val="00993231"/>
    <w:rsid w:val="009937DA"/>
    <w:rsid w:val="00993A74"/>
    <w:rsid w:val="00993AD5"/>
    <w:rsid w:val="00993B0B"/>
    <w:rsid w:val="00994103"/>
    <w:rsid w:val="009944DE"/>
    <w:rsid w:val="009948C7"/>
    <w:rsid w:val="00994DBB"/>
    <w:rsid w:val="00995A55"/>
    <w:rsid w:val="00995F69"/>
    <w:rsid w:val="00995FB6"/>
    <w:rsid w:val="009970A8"/>
    <w:rsid w:val="009971F8"/>
    <w:rsid w:val="0099736B"/>
    <w:rsid w:val="009975CC"/>
    <w:rsid w:val="009A0199"/>
    <w:rsid w:val="009A0672"/>
    <w:rsid w:val="009A0740"/>
    <w:rsid w:val="009A14D5"/>
    <w:rsid w:val="009A15E4"/>
    <w:rsid w:val="009A1E87"/>
    <w:rsid w:val="009A2872"/>
    <w:rsid w:val="009A2CA0"/>
    <w:rsid w:val="009A380C"/>
    <w:rsid w:val="009A3BE1"/>
    <w:rsid w:val="009A410D"/>
    <w:rsid w:val="009A446D"/>
    <w:rsid w:val="009A4766"/>
    <w:rsid w:val="009A512D"/>
    <w:rsid w:val="009A52C8"/>
    <w:rsid w:val="009A54C8"/>
    <w:rsid w:val="009A5A48"/>
    <w:rsid w:val="009A6096"/>
    <w:rsid w:val="009A6100"/>
    <w:rsid w:val="009A6694"/>
    <w:rsid w:val="009A6BAC"/>
    <w:rsid w:val="009A6FA5"/>
    <w:rsid w:val="009A7FF6"/>
    <w:rsid w:val="009B023B"/>
    <w:rsid w:val="009B04B9"/>
    <w:rsid w:val="009B054A"/>
    <w:rsid w:val="009B0AAB"/>
    <w:rsid w:val="009B0F3D"/>
    <w:rsid w:val="009B106D"/>
    <w:rsid w:val="009B12C8"/>
    <w:rsid w:val="009B186F"/>
    <w:rsid w:val="009B1974"/>
    <w:rsid w:val="009B1B70"/>
    <w:rsid w:val="009B1C28"/>
    <w:rsid w:val="009B1EC5"/>
    <w:rsid w:val="009B255B"/>
    <w:rsid w:val="009B2ACD"/>
    <w:rsid w:val="009B2D7C"/>
    <w:rsid w:val="009B3631"/>
    <w:rsid w:val="009B3D1B"/>
    <w:rsid w:val="009B3E3B"/>
    <w:rsid w:val="009B426B"/>
    <w:rsid w:val="009B4AD2"/>
    <w:rsid w:val="009B4F4A"/>
    <w:rsid w:val="009B51DD"/>
    <w:rsid w:val="009B5A78"/>
    <w:rsid w:val="009B5E91"/>
    <w:rsid w:val="009B627B"/>
    <w:rsid w:val="009B62D8"/>
    <w:rsid w:val="009B6782"/>
    <w:rsid w:val="009B679A"/>
    <w:rsid w:val="009B710D"/>
    <w:rsid w:val="009B76CD"/>
    <w:rsid w:val="009C06F7"/>
    <w:rsid w:val="009C0C68"/>
    <w:rsid w:val="009C0CE7"/>
    <w:rsid w:val="009C0FC1"/>
    <w:rsid w:val="009C110C"/>
    <w:rsid w:val="009C11FD"/>
    <w:rsid w:val="009C1FEF"/>
    <w:rsid w:val="009C22FE"/>
    <w:rsid w:val="009C26CB"/>
    <w:rsid w:val="009C2E94"/>
    <w:rsid w:val="009C4165"/>
    <w:rsid w:val="009C4AA3"/>
    <w:rsid w:val="009C4AC9"/>
    <w:rsid w:val="009C4D28"/>
    <w:rsid w:val="009C4DDE"/>
    <w:rsid w:val="009C5888"/>
    <w:rsid w:val="009C5B36"/>
    <w:rsid w:val="009C6E73"/>
    <w:rsid w:val="009C7DFA"/>
    <w:rsid w:val="009D06B1"/>
    <w:rsid w:val="009D0EA6"/>
    <w:rsid w:val="009D0FB1"/>
    <w:rsid w:val="009D1010"/>
    <w:rsid w:val="009D12ED"/>
    <w:rsid w:val="009D1AE8"/>
    <w:rsid w:val="009D1EA7"/>
    <w:rsid w:val="009D2240"/>
    <w:rsid w:val="009D321F"/>
    <w:rsid w:val="009D3331"/>
    <w:rsid w:val="009D45FF"/>
    <w:rsid w:val="009D4C50"/>
    <w:rsid w:val="009D4D1B"/>
    <w:rsid w:val="009D50B6"/>
    <w:rsid w:val="009D54E1"/>
    <w:rsid w:val="009D5515"/>
    <w:rsid w:val="009D5661"/>
    <w:rsid w:val="009D604F"/>
    <w:rsid w:val="009D675D"/>
    <w:rsid w:val="009D67CD"/>
    <w:rsid w:val="009D6D6C"/>
    <w:rsid w:val="009D6F51"/>
    <w:rsid w:val="009D7019"/>
    <w:rsid w:val="009D7DC0"/>
    <w:rsid w:val="009E0858"/>
    <w:rsid w:val="009E09AB"/>
    <w:rsid w:val="009E19BF"/>
    <w:rsid w:val="009E1AC1"/>
    <w:rsid w:val="009E22AE"/>
    <w:rsid w:val="009E2DBB"/>
    <w:rsid w:val="009E2FE7"/>
    <w:rsid w:val="009E47DF"/>
    <w:rsid w:val="009E4B1B"/>
    <w:rsid w:val="009E4D9C"/>
    <w:rsid w:val="009E6FBE"/>
    <w:rsid w:val="009E7557"/>
    <w:rsid w:val="009F06D6"/>
    <w:rsid w:val="009F0D97"/>
    <w:rsid w:val="009F1D20"/>
    <w:rsid w:val="009F236D"/>
    <w:rsid w:val="009F2AB8"/>
    <w:rsid w:val="009F3293"/>
    <w:rsid w:val="009F3CE4"/>
    <w:rsid w:val="009F3FEC"/>
    <w:rsid w:val="009F49E6"/>
    <w:rsid w:val="009F58FB"/>
    <w:rsid w:val="009F5FB9"/>
    <w:rsid w:val="009F6A00"/>
    <w:rsid w:val="00A00104"/>
    <w:rsid w:val="00A00B64"/>
    <w:rsid w:val="00A01500"/>
    <w:rsid w:val="00A01613"/>
    <w:rsid w:val="00A01A46"/>
    <w:rsid w:val="00A01A78"/>
    <w:rsid w:val="00A02696"/>
    <w:rsid w:val="00A02970"/>
    <w:rsid w:val="00A02AB5"/>
    <w:rsid w:val="00A02D15"/>
    <w:rsid w:val="00A0389C"/>
    <w:rsid w:val="00A05F62"/>
    <w:rsid w:val="00A06300"/>
    <w:rsid w:val="00A06452"/>
    <w:rsid w:val="00A0646A"/>
    <w:rsid w:val="00A06D6F"/>
    <w:rsid w:val="00A07A4E"/>
    <w:rsid w:val="00A07A6F"/>
    <w:rsid w:val="00A07F5F"/>
    <w:rsid w:val="00A1025A"/>
    <w:rsid w:val="00A102C3"/>
    <w:rsid w:val="00A11F84"/>
    <w:rsid w:val="00A128A5"/>
    <w:rsid w:val="00A137E2"/>
    <w:rsid w:val="00A139AB"/>
    <w:rsid w:val="00A15664"/>
    <w:rsid w:val="00A15941"/>
    <w:rsid w:val="00A15ECB"/>
    <w:rsid w:val="00A1694E"/>
    <w:rsid w:val="00A169E3"/>
    <w:rsid w:val="00A176B0"/>
    <w:rsid w:val="00A17ABF"/>
    <w:rsid w:val="00A17BEE"/>
    <w:rsid w:val="00A201F5"/>
    <w:rsid w:val="00A203F3"/>
    <w:rsid w:val="00A20D7F"/>
    <w:rsid w:val="00A20FEB"/>
    <w:rsid w:val="00A210CC"/>
    <w:rsid w:val="00A214B2"/>
    <w:rsid w:val="00A21611"/>
    <w:rsid w:val="00A22133"/>
    <w:rsid w:val="00A222A8"/>
    <w:rsid w:val="00A2272D"/>
    <w:rsid w:val="00A22AAF"/>
    <w:rsid w:val="00A236B1"/>
    <w:rsid w:val="00A241CA"/>
    <w:rsid w:val="00A248A0"/>
    <w:rsid w:val="00A24F1F"/>
    <w:rsid w:val="00A24F29"/>
    <w:rsid w:val="00A254A1"/>
    <w:rsid w:val="00A2556C"/>
    <w:rsid w:val="00A26101"/>
    <w:rsid w:val="00A26A6C"/>
    <w:rsid w:val="00A270EF"/>
    <w:rsid w:val="00A2748E"/>
    <w:rsid w:val="00A27E4C"/>
    <w:rsid w:val="00A30849"/>
    <w:rsid w:val="00A30BFA"/>
    <w:rsid w:val="00A30CBF"/>
    <w:rsid w:val="00A30E22"/>
    <w:rsid w:val="00A31178"/>
    <w:rsid w:val="00A31392"/>
    <w:rsid w:val="00A31561"/>
    <w:rsid w:val="00A3157F"/>
    <w:rsid w:val="00A31A76"/>
    <w:rsid w:val="00A322E9"/>
    <w:rsid w:val="00A33DF3"/>
    <w:rsid w:val="00A3434E"/>
    <w:rsid w:val="00A35265"/>
    <w:rsid w:val="00A364C5"/>
    <w:rsid w:val="00A36807"/>
    <w:rsid w:val="00A369BD"/>
    <w:rsid w:val="00A369D9"/>
    <w:rsid w:val="00A36DC8"/>
    <w:rsid w:val="00A371FF"/>
    <w:rsid w:val="00A37B70"/>
    <w:rsid w:val="00A4081B"/>
    <w:rsid w:val="00A40EFB"/>
    <w:rsid w:val="00A40FA8"/>
    <w:rsid w:val="00A41592"/>
    <w:rsid w:val="00A418F7"/>
    <w:rsid w:val="00A41A06"/>
    <w:rsid w:val="00A41E86"/>
    <w:rsid w:val="00A429C6"/>
    <w:rsid w:val="00A42D29"/>
    <w:rsid w:val="00A43C03"/>
    <w:rsid w:val="00A43F42"/>
    <w:rsid w:val="00A44D2E"/>
    <w:rsid w:val="00A45012"/>
    <w:rsid w:val="00A45425"/>
    <w:rsid w:val="00A45AEE"/>
    <w:rsid w:val="00A45B30"/>
    <w:rsid w:val="00A46B44"/>
    <w:rsid w:val="00A46F97"/>
    <w:rsid w:val="00A46FB0"/>
    <w:rsid w:val="00A4795D"/>
    <w:rsid w:val="00A50268"/>
    <w:rsid w:val="00A50394"/>
    <w:rsid w:val="00A50BFE"/>
    <w:rsid w:val="00A50FE0"/>
    <w:rsid w:val="00A51516"/>
    <w:rsid w:val="00A52A75"/>
    <w:rsid w:val="00A53015"/>
    <w:rsid w:val="00A53171"/>
    <w:rsid w:val="00A5317C"/>
    <w:rsid w:val="00A5377C"/>
    <w:rsid w:val="00A53964"/>
    <w:rsid w:val="00A53CA4"/>
    <w:rsid w:val="00A5443E"/>
    <w:rsid w:val="00A54A24"/>
    <w:rsid w:val="00A572D4"/>
    <w:rsid w:val="00A57354"/>
    <w:rsid w:val="00A60998"/>
    <w:rsid w:val="00A60D51"/>
    <w:rsid w:val="00A60FF3"/>
    <w:rsid w:val="00A61048"/>
    <w:rsid w:val="00A61081"/>
    <w:rsid w:val="00A61759"/>
    <w:rsid w:val="00A61EE2"/>
    <w:rsid w:val="00A6275D"/>
    <w:rsid w:val="00A62FB7"/>
    <w:rsid w:val="00A6320F"/>
    <w:rsid w:val="00A634D0"/>
    <w:rsid w:val="00A63648"/>
    <w:rsid w:val="00A63EB8"/>
    <w:rsid w:val="00A64051"/>
    <w:rsid w:val="00A64205"/>
    <w:rsid w:val="00A65185"/>
    <w:rsid w:val="00A65879"/>
    <w:rsid w:val="00A6639E"/>
    <w:rsid w:val="00A664C2"/>
    <w:rsid w:val="00A66BFF"/>
    <w:rsid w:val="00A66CFE"/>
    <w:rsid w:val="00A671D7"/>
    <w:rsid w:val="00A679BD"/>
    <w:rsid w:val="00A70CC1"/>
    <w:rsid w:val="00A7193B"/>
    <w:rsid w:val="00A71FDC"/>
    <w:rsid w:val="00A72C3F"/>
    <w:rsid w:val="00A735C0"/>
    <w:rsid w:val="00A739C4"/>
    <w:rsid w:val="00A747C9"/>
    <w:rsid w:val="00A751A6"/>
    <w:rsid w:val="00A752D9"/>
    <w:rsid w:val="00A75E44"/>
    <w:rsid w:val="00A75FE5"/>
    <w:rsid w:val="00A76629"/>
    <w:rsid w:val="00A767B1"/>
    <w:rsid w:val="00A76B98"/>
    <w:rsid w:val="00A76E57"/>
    <w:rsid w:val="00A76FF1"/>
    <w:rsid w:val="00A7700A"/>
    <w:rsid w:val="00A7704F"/>
    <w:rsid w:val="00A7722F"/>
    <w:rsid w:val="00A773AF"/>
    <w:rsid w:val="00A80077"/>
    <w:rsid w:val="00A80AEF"/>
    <w:rsid w:val="00A80DCB"/>
    <w:rsid w:val="00A81466"/>
    <w:rsid w:val="00A81812"/>
    <w:rsid w:val="00A819CB"/>
    <w:rsid w:val="00A8259B"/>
    <w:rsid w:val="00A82A0D"/>
    <w:rsid w:val="00A82B74"/>
    <w:rsid w:val="00A82C53"/>
    <w:rsid w:val="00A837BA"/>
    <w:rsid w:val="00A8389B"/>
    <w:rsid w:val="00A83D76"/>
    <w:rsid w:val="00A83F05"/>
    <w:rsid w:val="00A8400A"/>
    <w:rsid w:val="00A843B7"/>
    <w:rsid w:val="00A84472"/>
    <w:rsid w:val="00A84A74"/>
    <w:rsid w:val="00A850AC"/>
    <w:rsid w:val="00A86204"/>
    <w:rsid w:val="00A86E53"/>
    <w:rsid w:val="00A875FB"/>
    <w:rsid w:val="00A87B62"/>
    <w:rsid w:val="00A87C5E"/>
    <w:rsid w:val="00A9009B"/>
    <w:rsid w:val="00A90132"/>
    <w:rsid w:val="00A903C0"/>
    <w:rsid w:val="00A90EAA"/>
    <w:rsid w:val="00A919F6"/>
    <w:rsid w:val="00A923A4"/>
    <w:rsid w:val="00A926F9"/>
    <w:rsid w:val="00A92EB1"/>
    <w:rsid w:val="00A92F13"/>
    <w:rsid w:val="00A93024"/>
    <w:rsid w:val="00A93DE4"/>
    <w:rsid w:val="00A94939"/>
    <w:rsid w:val="00A94F9C"/>
    <w:rsid w:val="00A950A6"/>
    <w:rsid w:val="00A950B9"/>
    <w:rsid w:val="00A950C2"/>
    <w:rsid w:val="00A959F2"/>
    <w:rsid w:val="00A967B2"/>
    <w:rsid w:val="00A967D9"/>
    <w:rsid w:val="00A969FB"/>
    <w:rsid w:val="00A96BDB"/>
    <w:rsid w:val="00A97FCB"/>
    <w:rsid w:val="00AA0357"/>
    <w:rsid w:val="00AA16DD"/>
    <w:rsid w:val="00AA1BCE"/>
    <w:rsid w:val="00AA1BE0"/>
    <w:rsid w:val="00AA2421"/>
    <w:rsid w:val="00AA26DE"/>
    <w:rsid w:val="00AA2BA2"/>
    <w:rsid w:val="00AA3CE3"/>
    <w:rsid w:val="00AA3EC8"/>
    <w:rsid w:val="00AA3FAA"/>
    <w:rsid w:val="00AA43FD"/>
    <w:rsid w:val="00AA501B"/>
    <w:rsid w:val="00AA55C2"/>
    <w:rsid w:val="00AA5662"/>
    <w:rsid w:val="00AA5DA2"/>
    <w:rsid w:val="00AA715B"/>
    <w:rsid w:val="00AA73AF"/>
    <w:rsid w:val="00AA74E2"/>
    <w:rsid w:val="00AA7717"/>
    <w:rsid w:val="00AA7D18"/>
    <w:rsid w:val="00AA7DE8"/>
    <w:rsid w:val="00AB05F5"/>
    <w:rsid w:val="00AB1E71"/>
    <w:rsid w:val="00AB23E1"/>
    <w:rsid w:val="00AB2562"/>
    <w:rsid w:val="00AB26FC"/>
    <w:rsid w:val="00AB28E7"/>
    <w:rsid w:val="00AB318A"/>
    <w:rsid w:val="00AB3266"/>
    <w:rsid w:val="00AB32DB"/>
    <w:rsid w:val="00AB35F2"/>
    <w:rsid w:val="00AB3735"/>
    <w:rsid w:val="00AB37D2"/>
    <w:rsid w:val="00AB3F88"/>
    <w:rsid w:val="00AB4A2B"/>
    <w:rsid w:val="00AB4FBC"/>
    <w:rsid w:val="00AB570D"/>
    <w:rsid w:val="00AB58AD"/>
    <w:rsid w:val="00AB5AE5"/>
    <w:rsid w:val="00AB5DEE"/>
    <w:rsid w:val="00AB6091"/>
    <w:rsid w:val="00AB63C1"/>
    <w:rsid w:val="00AB70FE"/>
    <w:rsid w:val="00AB7992"/>
    <w:rsid w:val="00AC0141"/>
    <w:rsid w:val="00AC043B"/>
    <w:rsid w:val="00AC0909"/>
    <w:rsid w:val="00AC0AF9"/>
    <w:rsid w:val="00AC10A8"/>
    <w:rsid w:val="00AC1333"/>
    <w:rsid w:val="00AC134D"/>
    <w:rsid w:val="00AC1C8C"/>
    <w:rsid w:val="00AC1F68"/>
    <w:rsid w:val="00AC247A"/>
    <w:rsid w:val="00AC2627"/>
    <w:rsid w:val="00AC2982"/>
    <w:rsid w:val="00AC2E18"/>
    <w:rsid w:val="00AC3897"/>
    <w:rsid w:val="00AC3F13"/>
    <w:rsid w:val="00AC5A30"/>
    <w:rsid w:val="00AC5D23"/>
    <w:rsid w:val="00AC6294"/>
    <w:rsid w:val="00AC67EB"/>
    <w:rsid w:val="00AD0988"/>
    <w:rsid w:val="00AD0C02"/>
    <w:rsid w:val="00AD0D64"/>
    <w:rsid w:val="00AD1642"/>
    <w:rsid w:val="00AD17B6"/>
    <w:rsid w:val="00AD187D"/>
    <w:rsid w:val="00AD264D"/>
    <w:rsid w:val="00AD26F9"/>
    <w:rsid w:val="00AD2CB4"/>
    <w:rsid w:val="00AD3129"/>
    <w:rsid w:val="00AD322C"/>
    <w:rsid w:val="00AD3E5F"/>
    <w:rsid w:val="00AD52BE"/>
    <w:rsid w:val="00AD6066"/>
    <w:rsid w:val="00AD7462"/>
    <w:rsid w:val="00AD770F"/>
    <w:rsid w:val="00AD78FD"/>
    <w:rsid w:val="00AD7978"/>
    <w:rsid w:val="00AD7DA8"/>
    <w:rsid w:val="00AD7F77"/>
    <w:rsid w:val="00AE02F3"/>
    <w:rsid w:val="00AE0523"/>
    <w:rsid w:val="00AE0813"/>
    <w:rsid w:val="00AE184F"/>
    <w:rsid w:val="00AE2574"/>
    <w:rsid w:val="00AE2BD5"/>
    <w:rsid w:val="00AE31DA"/>
    <w:rsid w:val="00AE412E"/>
    <w:rsid w:val="00AE4195"/>
    <w:rsid w:val="00AE445A"/>
    <w:rsid w:val="00AE4467"/>
    <w:rsid w:val="00AE453E"/>
    <w:rsid w:val="00AE5092"/>
    <w:rsid w:val="00AE62B2"/>
    <w:rsid w:val="00AE6429"/>
    <w:rsid w:val="00AE685C"/>
    <w:rsid w:val="00AE6A81"/>
    <w:rsid w:val="00AE75DA"/>
    <w:rsid w:val="00AE7A86"/>
    <w:rsid w:val="00AE7E38"/>
    <w:rsid w:val="00AF0618"/>
    <w:rsid w:val="00AF0C51"/>
    <w:rsid w:val="00AF1067"/>
    <w:rsid w:val="00AF166A"/>
    <w:rsid w:val="00AF21D6"/>
    <w:rsid w:val="00AF2939"/>
    <w:rsid w:val="00AF2DDF"/>
    <w:rsid w:val="00AF3244"/>
    <w:rsid w:val="00AF35FE"/>
    <w:rsid w:val="00AF43C3"/>
    <w:rsid w:val="00AF47A3"/>
    <w:rsid w:val="00AF487F"/>
    <w:rsid w:val="00AF4969"/>
    <w:rsid w:val="00AF4E98"/>
    <w:rsid w:val="00AF535F"/>
    <w:rsid w:val="00AF5690"/>
    <w:rsid w:val="00AF5B08"/>
    <w:rsid w:val="00AF6B9B"/>
    <w:rsid w:val="00AF74B0"/>
    <w:rsid w:val="00AF7AA0"/>
    <w:rsid w:val="00AF7CD7"/>
    <w:rsid w:val="00B00A14"/>
    <w:rsid w:val="00B015B8"/>
    <w:rsid w:val="00B01807"/>
    <w:rsid w:val="00B0192A"/>
    <w:rsid w:val="00B0225F"/>
    <w:rsid w:val="00B026F5"/>
    <w:rsid w:val="00B02B05"/>
    <w:rsid w:val="00B030C9"/>
    <w:rsid w:val="00B0332A"/>
    <w:rsid w:val="00B035A1"/>
    <w:rsid w:val="00B03C08"/>
    <w:rsid w:val="00B043F4"/>
    <w:rsid w:val="00B0556A"/>
    <w:rsid w:val="00B05658"/>
    <w:rsid w:val="00B05817"/>
    <w:rsid w:val="00B06289"/>
    <w:rsid w:val="00B06D76"/>
    <w:rsid w:val="00B0729A"/>
    <w:rsid w:val="00B073D5"/>
    <w:rsid w:val="00B075FC"/>
    <w:rsid w:val="00B10561"/>
    <w:rsid w:val="00B1101F"/>
    <w:rsid w:val="00B112F7"/>
    <w:rsid w:val="00B1266E"/>
    <w:rsid w:val="00B1277E"/>
    <w:rsid w:val="00B12C0C"/>
    <w:rsid w:val="00B12EA6"/>
    <w:rsid w:val="00B12F1B"/>
    <w:rsid w:val="00B13EFF"/>
    <w:rsid w:val="00B14096"/>
    <w:rsid w:val="00B15328"/>
    <w:rsid w:val="00B1590F"/>
    <w:rsid w:val="00B1591E"/>
    <w:rsid w:val="00B15B2D"/>
    <w:rsid w:val="00B16004"/>
    <w:rsid w:val="00B1681D"/>
    <w:rsid w:val="00B1695D"/>
    <w:rsid w:val="00B16D5F"/>
    <w:rsid w:val="00B17720"/>
    <w:rsid w:val="00B20321"/>
    <w:rsid w:val="00B2033B"/>
    <w:rsid w:val="00B2049E"/>
    <w:rsid w:val="00B20A3B"/>
    <w:rsid w:val="00B20D49"/>
    <w:rsid w:val="00B20F7F"/>
    <w:rsid w:val="00B21592"/>
    <w:rsid w:val="00B2171F"/>
    <w:rsid w:val="00B22432"/>
    <w:rsid w:val="00B2260E"/>
    <w:rsid w:val="00B22A77"/>
    <w:rsid w:val="00B22F68"/>
    <w:rsid w:val="00B23053"/>
    <w:rsid w:val="00B23341"/>
    <w:rsid w:val="00B23958"/>
    <w:rsid w:val="00B24CB5"/>
    <w:rsid w:val="00B24EFE"/>
    <w:rsid w:val="00B252C2"/>
    <w:rsid w:val="00B26630"/>
    <w:rsid w:val="00B26CFB"/>
    <w:rsid w:val="00B27093"/>
    <w:rsid w:val="00B27521"/>
    <w:rsid w:val="00B27C87"/>
    <w:rsid w:val="00B3099B"/>
    <w:rsid w:val="00B31D41"/>
    <w:rsid w:val="00B32DD9"/>
    <w:rsid w:val="00B333ED"/>
    <w:rsid w:val="00B33F2D"/>
    <w:rsid w:val="00B35630"/>
    <w:rsid w:val="00B36407"/>
    <w:rsid w:val="00B365C9"/>
    <w:rsid w:val="00B370BE"/>
    <w:rsid w:val="00B37BE8"/>
    <w:rsid w:val="00B37D55"/>
    <w:rsid w:val="00B404E4"/>
    <w:rsid w:val="00B40516"/>
    <w:rsid w:val="00B4053B"/>
    <w:rsid w:val="00B40A16"/>
    <w:rsid w:val="00B40EA3"/>
    <w:rsid w:val="00B41022"/>
    <w:rsid w:val="00B421F6"/>
    <w:rsid w:val="00B427CB"/>
    <w:rsid w:val="00B4315F"/>
    <w:rsid w:val="00B431A4"/>
    <w:rsid w:val="00B43640"/>
    <w:rsid w:val="00B43A98"/>
    <w:rsid w:val="00B43B83"/>
    <w:rsid w:val="00B43BA0"/>
    <w:rsid w:val="00B446A3"/>
    <w:rsid w:val="00B447E3"/>
    <w:rsid w:val="00B44E4C"/>
    <w:rsid w:val="00B4527C"/>
    <w:rsid w:val="00B45C8F"/>
    <w:rsid w:val="00B45C90"/>
    <w:rsid w:val="00B46198"/>
    <w:rsid w:val="00B46430"/>
    <w:rsid w:val="00B473A9"/>
    <w:rsid w:val="00B4799A"/>
    <w:rsid w:val="00B47E87"/>
    <w:rsid w:val="00B50263"/>
    <w:rsid w:val="00B53495"/>
    <w:rsid w:val="00B53880"/>
    <w:rsid w:val="00B538C9"/>
    <w:rsid w:val="00B53E8F"/>
    <w:rsid w:val="00B5482E"/>
    <w:rsid w:val="00B54DA2"/>
    <w:rsid w:val="00B55451"/>
    <w:rsid w:val="00B556B3"/>
    <w:rsid w:val="00B56654"/>
    <w:rsid w:val="00B56AF9"/>
    <w:rsid w:val="00B56BFF"/>
    <w:rsid w:val="00B570B7"/>
    <w:rsid w:val="00B57B47"/>
    <w:rsid w:val="00B604EC"/>
    <w:rsid w:val="00B61719"/>
    <w:rsid w:val="00B635C8"/>
    <w:rsid w:val="00B63E5A"/>
    <w:rsid w:val="00B6562D"/>
    <w:rsid w:val="00B661E5"/>
    <w:rsid w:val="00B66434"/>
    <w:rsid w:val="00B6660D"/>
    <w:rsid w:val="00B667F0"/>
    <w:rsid w:val="00B6680E"/>
    <w:rsid w:val="00B66F37"/>
    <w:rsid w:val="00B67814"/>
    <w:rsid w:val="00B67F99"/>
    <w:rsid w:val="00B701FE"/>
    <w:rsid w:val="00B70C0D"/>
    <w:rsid w:val="00B72ECA"/>
    <w:rsid w:val="00B73146"/>
    <w:rsid w:val="00B73A6D"/>
    <w:rsid w:val="00B740BB"/>
    <w:rsid w:val="00B740CE"/>
    <w:rsid w:val="00B75E52"/>
    <w:rsid w:val="00B7623B"/>
    <w:rsid w:val="00B76CE5"/>
    <w:rsid w:val="00B773A6"/>
    <w:rsid w:val="00B778EA"/>
    <w:rsid w:val="00B77D44"/>
    <w:rsid w:val="00B800D3"/>
    <w:rsid w:val="00B8013E"/>
    <w:rsid w:val="00B80AA4"/>
    <w:rsid w:val="00B80FE1"/>
    <w:rsid w:val="00B8107A"/>
    <w:rsid w:val="00B81313"/>
    <w:rsid w:val="00B81737"/>
    <w:rsid w:val="00B8184E"/>
    <w:rsid w:val="00B8269D"/>
    <w:rsid w:val="00B83561"/>
    <w:rsid w:val="00B836B9"/>
    <w:rsid w:val="00B83B34"/>
    <w:rsid w:val="00B8457F"/>
    <w:rsid w:val="00B8460E"/>
    <w:rsid w:val="00B84C9E"/>
    <w:rsid w:val="00B84F6B"/>
    <w:rsid w:val="00B858F0"/>
    <w:rsid w:val="00B869D8"/>
    <w:rsid w:val="00B86DBD"/>
    <w:rsid w:val="00B87804"/>
    <w:rsid w:val="00B87AAA"/>
    <w:rsid w:val="00B908A9"/>
    <w:rsid w:val="00B91F15"/>
    <w:rsid w:val="00B92225"/>
    <w:rsid w:val="00B92BC2"/>
    <w:rsid w:val="00B9331B"/>
    <w:rsid w:val="00B9415D"/>
    <w:rsid w:val="00B943D7"/>
    <w:rsid w:val="00B948AC"/>
    <w:rsid w:val="00B94ACE"/>
    <w:rsid w:val="00B95346"/>
    <w:rsid w:val="00B95972"/>
    <w:rsid w:val="00B96083"/>
    <w:rsid w:val="00B9663A"/>
    <w:rsid w:val="00B966A5"/>
    <w:rsid w:val="00B968C5"/>
    <w:rsid w:val="00B96C15"/>
    <w:rsid w:val="00B96F33"/>
    <w:rsid w:val="00B96F34"/>
    <w:rsid w:val="00B97859"/>
    <w:rsid w:val="00B97936"/>
    <w:rsid w:val="00BA0A40"/>
    <w:rsid w:val="00BA11A1"/>
    <w:rsid w:val="00BA1441"/>
    <w:rsid w:val="00BA18E3"/>
    <w:rsid w:val="00BA1A3C"/>
    <w:rsid w:val="00BA2130"/>
    <w:rsid w:val="00BA2B55"/>
    <w:rsid w:val="00BA37C2"/>
    <w:rsid w:val="00BA452C"/>
    <w:rsid w:val="00BA4880"/>
    <w:rsid w:val="00BA5168"/>
    <w:rsid w:val="00BA5528"/>
    <w:rsid w:val="00BA5B06"/>
    <w:rsid w:val="00BA5D2A"/>
    <w:rsid w:val="00BA5D4A"/>
    <w:rsid w:val="00BA65B3"/>
    <w:rsid w:val="00BA6AD8"/>
    <w:rsid w:val="00BA75C9"/>
    <w:rsid w:val="00BA778D"/>
    <w:rsid w:val="00BB0AA8"/>
    <w:rsid w:val="00BB113A"/>
    <w:rsid w:val="00BB2721"/>
    <w:rsid w:val="00BB2C48"/>
    <w:rsid w:val="00BB3CA1"/>
    <w:rsid w:val="00BB4767"/>
    <w:rsid w:val="00BB56BD"/>
    <w:rsid w:val="00BB580E"/>
    <w:rsid w:val="00BB5A75"/>
    <w:rsid w:val="00BB7BB5"/>
    <w:rsid w:val="00BB7FA9"/>
    <w:rsid w:val="00BC0501"/>
    <w:rsid w:val="00BC0AA1"/>
    <w:rsid w:val="00BC0B21"/>
    <w:rsid w:val="00BC140D"/>
    <w:rsid w:val="00BC15F6"/>
    <w:rsid w:val="00BC1F19"/>
    <w:rsid w:val="00BC2A92"/>
    <w:rsid w:val="00BC2F10"/>
    <w:rsid w:val="00BC37F9"/>
    <w:rsid w:val="00BC3D59"/>
    <w:rsid w:val="00BC4329"/>
    <w:rsid w:val="00BC4411"/>
    <w:rsid w:val="00BC4C10"/>
    <w:rsid w:val="00BC52C4"/>
    <w:rsid w:val="00BC577A"/>
    <w:rsid w:val="00BC6FE6"/>
    <w:rsid w:val="00BC73BC"/>
    <w:rsid w:val="00BC7E64"/>
    <w:rsid w:val="00BD06AC"/>
    <w:rsid w:val="00BD092F"/>
    <w:rsid w:val="00BD09B0"/>
    <w:rsid w:val="00BD12AE"/>
    <w:rsid w:val="00BD142A"/>
    <w:rsid w:val="00BD19B6"/>
    <w:rsid w:val="00BD29B5"/>
    <w:rsid w:val="00BD2AED"/>
    <w:rsid w:val="00BD2CB5"/>
    <w:rsid w:val="00BD2CCB"/>
    <w:rsid w:val="00BD4635"/>
    <w:rsid w:val="00BD52D9"/>
    <w:rsid w:val="00BD54FE"/>
    <w:rsid w:val="00BD607E"/>
    <w:rsid w:val="00BD68B3"/>
    <w:rsid w:val="00BD731D"/>
    <w:rsid w:val="00BD7479"/>
    <w:rsid w:val="00BD7F30"/>
    <w:rsid w:val="00BE0B6D"/>
    <w:rsid w:val="00BE1BB8"/>
    <w:rsid w:val="00BE1C02"/>
    <w:rsid w:val="00BE28E3"/>
    <w:rsid w:val="00BE2B71"/>
    <w:rsid w:val="00BE2B8A"/>
    <w:rsid w:val="00BE2DD6"/>
    <w:rsid w:val="00BE3480"/>
    <w:rsid w:val="00BE34D2"/>
    <w:rsid w:val="00BE34E0"/>
    <w:rsid w:val="00BE367A"/>
    <w:rsid w:val="00BE4874"/>
    <w:rsid w:val="00BE553B"/>
    <w:rsid w:val="00BE5605"/>
    <w:rsid w:val="00BE6275"/>
    <w:rsid w:val="00BE6308"/>
    <w:rsid w:val="00BE66D3"/>
    <w:rsid w:val="00BE7049"/>
    <w:rsid w:val="00BE755A"/>
    <w:rsid w:val="00BE7683"/>
    <w:rsid w:val="00BF042C"/>
    <w:rsid w:val="00BF0C54"/>
    <w:rsid w:val="00BF0CBF"/>
    <w:rsid w:val="00BF17B7"/>
    <w:rsid w:val="00BF1D0C"/>
    <w:rsid w:val="00BF1FF5"/>
    <w:rsid w:val="00BF3B1C"/>
    <w:rsid w:val="00BF3D29"/>
    <w:rsid w:val="00BF3FF6"/>
    <w:rsid w:val="00BF4070"/>
    <w:rsid w:val="00BF47CF"/>
    <w:rsid w:val="00BF517A"/>
    <w:rsid w:val="00BF6099"/>
    <w:rsid w:val="00BF666E"/>
    <w:rsid w:val="00BF6B0C"/>
    <w:rsid w:val="00BF6E72"/>
    <w:rsid w:val="00BF6F35"/>
    <w:rsid w:val="00BF768A"/>
    <w:rsid w:val="00BF772A"/>
    <w:rsid w:val="00BF791C"/>
    <w:rsid w:val="00BF7C7D"/>
    <w:rsid w:val="00C001AA"/>
    <w:rsid w:val="00C0069A"/>
    <w:rsid w:val="00C006AA"/>
    <w:rsid w:val="00C00B01"/>
    <w:rsid w:val="00C01205"/>
    <w:rsid w:val="00C02FAA"/>
    <w:rsid w:val="00C03737"/>
    <w:rsid w:val="00C0381F"/>
    <w:rsid w:val="00C03DE1"/>
    <w:rsid w:val="00C03FC0"/>
    <w:rsid w:val="00C0418C"/>
    <w:rsid w:val="00C04554"/>
    <w:rsid w:val="00C04CF1"/>
    <w:rsid w:val="00C04D4A"/>
    <w:rsid w:val="00C054BF"/>
    <w:rsid w:val="00C06DA4"/>
    <w:rsid w:val="00C0701F"/>
    <w:rsid w:val="00C07454"/>
    <w:rsid w:val="00C07782"/>
    <w:rsid w:val="00C07C3C"/>
    <w:rsid w:val="00C07F13"/>
    <w:rsid w:val="00C12E17"/>
    <w:rsid w:val="00C14332"/>
    <w:rsid w:val="00C145E4"/>
    <w:rsid w:val="00C162A3"/>
    <w:rsid w:val="00C16545"/>
    <w:rsid w:val="00C16A52"/>
    <w:rsid w:val="00C1766D"/>
    <w:rsid w:val="00C17F72"/>
    <w:rsid w:val="00C208C8"/>
    <w:rsid w:val="00C2263D"/>
    <w:rsid w:val="00C226EA"/>
    <w:rsid w:val="00C227C9"/>
    <w:rsid w:val="00C22985"/>
    <w:rsid w:val="00C22E9A"/>
    <w:rsid w:val="00C23BD3"/>
    <w:rsid w:val="00C247FE"/>
    <w:rsid w:val="00C24F51"/>
    <w:rsid w:val="00C25A21"/>
    <w:rsid w:val="00C25ECA"/>
    <w:rsid w:val="00C2777B"/>
    <w:rsid w:val="00C27AE2"/>
    <w:rsid w:val="00C27CFA"/>
    <w:rsid w:val="00C30D19"/>
    <w:rsid w:val="00C31376"/>
    <w:rsid w:val="00C31A0A"/>
    <w:rsid w:val="00C31AF8"/>
    <w:rsid w:val="00C31D4D"/>
    <w:rsid w:val="00C320EB"/>
    <w:rsid w:val="00C3287D"/>
    <w:rsid w:val="00C32986"/>
    <w:rsid w:val="00C3315E"/>
    <w:rsid w:val="00C33BAB"/>
    <w:rsid w:val="00C34106"/>
    <w:rsid w:val="00C349A7"/>
    <w:rsid w:val="00C34B3D"/>
    <w:rsid w:val="00C34D35"/>
    <w:rsid w:val="00C352CD"/>
    <w:rsid w:val="00C35B96"/>
    <w:rsid w:val="00C35D0D"/>
    <w:rsid w:val="00C35E20"/>
    <w:rsid w:val="00C35E57"/>
    <w:rsid w:val="00C361BF"/>
    <w:rsid w:val="00C36429"/>
    <w:rsid w:val="00C36516"/>
    <w:rsid w:val="00C3695A"/>
    <w:rsid w:val="00C372EE"/>
    <w:rsid w:val="00C373DC"/>
    <w:rsid w:val="00C375EB"/>
    <w:rsid w:val="00C37A89"/>
    <w:rsid w:val="00C37B6E"/>
    <w:rsid w:val="00C40137"/>
    <w:rsid w:val="00C405F9"/>
    <w:rsid w:val="00C40B01"/>
    <w:rsid w:val="00C41619"/>
    <w:rsid w:val="00C41DF8"/>
    <w:rsid w:val="00C42886"/>
    <w:rsid w:val="00C42E50"/>
    <w:rsid w:val="00C42FB9"/>
    <w:rsid w:val="00C4351A"/>
    <w:rsid w:val="00C4362E"/>
    <w:rsid w:val="00C43BB5"/>
    <w:rsid w:val="00C4494D"/>
    <w:rsid w:val="00C44C72"/>
    <w:rsid w:val="00C45572"/>
    <w:rsid w:val="00C455BE"/>
    <w:rsid w:val="00C46375"/>
    <w:rsid w:val="00C47107"/>
    <w:rsid w:val="00C4796F"/>
    <w:rsid w:val="00C47F20"/>
    <w:rsid w:val="00C507A5"/>
    <w:rsid w:val="00C51F43"/>
    <w:rsid w:val="00C524EE"/>
    <w:rsid w:val="00C532F3"/>
    <w:rsid w:val="00C53F9E"/>
    <w:rsid w:val="00C55321"/>
    <w:rsid w:val="00C56D73"/>
    <w:rsid w:val="00C5787A"/>
    <w:rsid w:val="00C57B60"/>
    <w:rsid w:val="00C60245"/>
    <w:rsid w:val="00C60F99"/>
    <w:rsid w:val="00C60FA7"/>
    <w:rsid w:val="00C60FF3"/>
    <w:rsid w:val="00C6109C"/>
    <w:rsid w:val="00C61126"/>
    <w:rsid w:val="00C6194B"/>
    <w:rsid w:val="00C61E3F"/>
    <w:rsid w:val="00C62581"/>
    <w:rsid w:val="00C627AB"/>
    <w:rsid w:val="00C629D8"/>
    <w:rsid w:val="00C6337F"/>
    <w:rsid w:val="00C638E9"/>
    <w:rsid w:val="00C64264"/>
    <w:rsid w:val="00C655BA"/>
    <w:rsid w:val="00C658D5"/>
    <w:rsid w:val="00C66C23"/>
    <w:rsid w:val="00C66EA1"/>
    <w:rsid w:val="00C67463"/>
    <w:rsid w:val="00C675C9"/>
    <w:rsid w:val="00C67C05"/>
    <w:rsid w:val="00C67DDE"/>
    <w:rsid w:val="00C70167"/>
    <w:rsid w:val="00C71314"/>
    <w:rsid w:val="00C72945"/>
    <w:rsid w:val="00C72F38"/>
    <w:rsid w:val="00C731D1"/>
    <w:rsid w:val="00C73FB9"/>
    <w:rsid w:val="00C74812"/>
    <w:rsid w:val="00C75496"/>
    <w:rsid w:val="00C75524"/>
    <w:rsid w:val="00C75B36"/>
    <w:rsid w:val="00C76061"/>
    <w:rsid w:val="00C76331"/>
    <w:rsid w:val="00C7644C"/>
    <w:rsid w:val="00C76555"/>
    <w:rsid w:val="00C76BF3"/>
    <w:rsid w:val="00C77695"/>
    <w:rsid w:val="00C7779F"/>
    <w:rsid w:val="00C77DA5"/>
    <w:rsid w:val="00C80237"/>
    <w:rsid w:val="00C802AF"/>
    <w:rsid w:val="00C8133C"/>
    <w:rsid w:val="00C82BA5"/>
    <w:rsid w:val="00C84CAB"/>
    <w:rsid w:val="00C84D31"/>
    <w:rsid w:val="00C84F29"/>
    <w:rsid w:val="00C85411"/>
    <w:rsid w:val="00C85652"/>
    <w:rsid w:val="00C860FF"/>
    <w:rsid w:val="00C864EB"/>
    <w:rsid w:val="00C865B4"/>
    <w:rsid w:val="00C86EA8"/>
    <w:rsid w:val="00C87DFE"/>
    <w:rsid w:val="00C90534"/>
    <w:rsid w:val="00C90E7E"/>
    <w:rsid w:val="00C91F13"/>
    <w:rsid w:val="00C934D2"/>
    <w:rsid w:val="00C9372A"/>
    <w:rsid w:val="00C9374E"/>
    <w:rsid w:val="00C93A59"/>
    <w:rsid w:val="00C94135"/>
    <w:rsid w:val="00C94170"/>
    <w:rsid w:val="00C942D9"/>
    <w:rsid w:val="00C9433B"/>
    <w:rsid w:val="00C94691"/>
    <w:rsid w:val="00C96AD7"/>
    <w:rsid w:val="00C96BC1"/>
    <w:rsid w:val="00C96E5C"/>
    <w:rsid w:val="00C96FB8"/>
    <w:rsid w:val="00C97232"/>
    <w:rsid w:val="00C977D5"/>
    <w:rsid w:val="00C9794D"/>
    <w:rsid w:val="00C97AE0"/>
    <w:rsid w:val="00C97E7D"/>
    <w:rsid w:val="00CA08B2"/>
    <w:rsid w:val="00CA0C7B"/>
    <w:rsid w:val="00CA15C3"/>
    <w:rsid w:val="00CA1C22"/>
    <w:rsid w:val="00CA203E"/>
    <w:rsid w:val="00CA22B3"/>
    <w:rsid w:val="00CA2B97"/>
    <w:rsid w:val="00CA35E7"/>
    <w:rsid w:val="00CA4412"/>
    <w:rsid w:val="00CA4838"/>
    <w:rsid w:val="00CA4A14"/>
    <w:rsid w:val="00CA4A2E"/>
    <w:rsid w:val="00CA5625"/>
    <w:rsid w:val="00CA5CD2"/>
    <w:rsid w:val="00CA61EC"/>
    <w:rsid w:val="00CA62F5"/>
    <w:rsid w:val="00CA67D8"/>
    <w:rsid w:val="00CA6EC5"/>
    <w:rsid w:val="00CA70A2"/>
    <w:rsid w:val="00CA7D71"/>
    <w:rsid w:val="00CB0165"/>
    <w:rsid w:val="00CB14DE"/>
    <w:rsid w:val="00CB1E62"/>
    <w:rsid w:val="00CB305E"/>
    <w:rsid w:val="00CB39CB"/>
    <w:rsid w:val="00CB39EC"/>
    <w:rsid w:val="00CB4B54"/>
    <w:rsid w:val="00CB4B9F"/>
    <w:rsid w:val="00CB6C22"/>
    <w:rsid w:val="00CC0E8E"/>
    <w:rsid w:val="00CC0E9A"/>
    <w:rsid w:val="00CC1179"/>
    <w:rsid w:val="00CC14C6"/>
    <w:rsid w:val="00CC1D9A"/>
    <w:rsid w:val="00CC28E5"/>
    <w:rsid w:val="00CC2D71"/>
    <w:rsid w:val="00CC3342"/>
    <w:rsid w:val="00CC357E"/>
    <w:rsid w:val="00CC39BF"/>
    <w:rsid w:val="00CC405F"/>
    <w:rsid w:val="00CC5499"/>
    <w:rsid w:val="00CC635D"/>
    <w:rsid w:val="00CC649F"/>
    <w:rsid w:val="00CC6821"/>
    <w:rsid w:val="00CC691C"/>
    <w:rsid w:val="00CC6F55"/>
    <w:rsid w:val="00CC71D3"/>
    <w:rsid w:val="00CC75AF"/>
    <w:rsid w:val="00CD0B3D"/>
    <w:rsid w:val="00CD1816"/>
    <w:rsid w:val="00CD1DC2"/>
    <w:rsid w:val="00CD2072"/>
    <w:rsid w:val="00CD2275"/>
    <w:rsid w:val="00CD2FAB"/>
    <w:rsid w:val="00CD343C"/>
    <w:rsid w:val="00CD3647"/>
    <w:rsid w:val="00CD3744"/>
    <w:rsid w:val="00CD37B2"/>
    <w:rsid w:val="00CD4B78"/>
    <w:rsid w:val="00CD4E99"/>
    <w:rsid w:val="00CD571A"/>
    <w:rsid w:val="00CD5961"/>
    <w:rsid w:val="00CD62B7"/>
    <w:rsid w:val="00CD74E8"/>
    <w:rsid w:val="00CD7BC0"/>
    <w:rsid w:val="00CE01F5"/>
    <w:rsid w:val="00CE0229"/>
    <w:rsid w:val="00CE0293"/>
    <w:rsid w:val="00CE11EC"/>
    <w:rsid w:val="00CE16E5"/>
    <w:rsid w:val="00CE1C14"/>
    <w:rsid w:val="00CE212D"/>
    <w:rsid w:val="00CE224F"/>
    <w:rsid w:val="00CE2321"/>
    <w:rsid w:val="00CE309E"/>
    <w:rsid w:val="00CE34D4"/>
    <w:rsid w:val="00CE3C9A"/>
    <w:rsid w:val="00CE4604"/>
    <w:rsid w:val="00CE46B8"/>
    <w:rsid w:val="00CE4AAA"/>
    <w:rsid w:val="00CE4FF7"/>
    <w:rsid w:val="00CE5DC7"/>
    <w:rsid w:val="00CE657B"/>
    <w:rsid w:val="00CE6D77"/>
    <w:rsid w:val="00CE6F7D"/>
    <w:rsid w:val="00CE6FF8"/>
    <w:rsid w:val="00CE7D36"/>
    <w:rsid w:val="00CF0EEF"/>
    <w:rsid w:val="00CF17AD"/>
    <w:rsid w:val="00CF1E27"/>
    <w:rsid w:val="00CF1E81"/>
    <w:rsid w:val="00CF20F1"/>
    <w:rsid w:val="00CF2185"/>
    <w:rsid w:val="00CF2D05"/>
    <w:rsid w:val="00CF3449"/>
    <w:rsid w:val="00CF37FB"/>
    <w:rsid w:val="00CF410B"/>
    <w:rsid w:val="00CF5018"/>
    <w:rsid w:val="00CF54DB"/>
    <w:rsid w:val="00CF605C"/>
    <w:rsid w:val="00CF77BB"/>
    <w:rsid w:val="00CF794B"/>
    <w:rsid w:val="00CF7A63"/>
    <w:rsid w:val="00CF7C56"/>
    <w:rsid w:val="00D00E15"/>
    <w:rsid w:val="00D01099"/>
    <w:rsid w:val="00D01E7E"/>
    <w:rsid w:val="00D0251F"/>
    <w:rsid w:val="00D02996"/>
    <w:rsid w:val="00D02A5A"/>
    <w:rsid w:val="00D02CFB"/>
    <w:rsid w:val="00D03625"/>
    <w:rsid w:val="00D04500"/>
    <w:rsid w:val="00D04506"/>
    <w:rsid w:val="00D0500E"/>
    <w:rsid w:val="00D05022"/>
    <w:rsid w:val="00D05410"/>
    <w:rsid w:val="00D062B2"/>
    <w:rsid w:val="00D06C09"/>
    <w:rsid w:val="00D07AE1"/>
    <w:rsid w:val="00D07CFB"/>
    <w:rsid w:val="00D10398"/>
    <w:rsid w:val="00D1072B"/>
    <w:rsid w:val="00D10D6B"/>
    <w:rsid w:val="00D10FCE"/>
    <w:rsid w:val="00D1146A"/>
    <w:rsid w:val="00D1166A"/>
    <w:rsid w:val="00D11BFE"/>
    <w:rsid w:val="00D11E10"/>
    <w:rsid w:val="00D120D3"/>
    <w:rsid w:val="00D124D0"/>
    <w:rsid w:val="00D12686"/>
    <w:rsid w:val="00D12E19"/>
    <w:rsid w:val="00D13332"/>
    <w:rsid w:val="00D13359"/>
    <w:rsid w:val="00D13AC1"/>
    <w:rsid w:val="00D149A5"/>
    <w:rsid w:val="00D14A23"/>
    <w:rsid w:val="00D15191"/>
    <w:rsid w:val="00D156C7"/>
    <w:rsid w:val="00D15BDB"/>
    <w:rsid w:val="00D15D8D"/>
    <w:rsid w:val="00D15F5E"/>
    <w:rsid w:val="00D15FAF"/>
    <w:rsid w:val="00D16117"/>
    <w:rsid w:val="00D16EB3"/>
    <w:rsid w:val="00D170D3"/>
    <w:rsid w:val="00D175C6"/>
    <w:rsid w:val="00D2089F"/>
    <w:rsid w:val="00D20B5E"/>
    <w:rsid w:val="00D20CDB"/>
    <w:rsid w:val="00D21677"/>
    <w:rsid w:val="00D22641"/>
    <w:rsid w:val="00D227E1"/>
    <w:rsid w:val="00D22CD0"/>
    <w:rsid w:val="00D2393A"/>
    <w:rsid w:val="00D23C8F"/>
    <w:rsid w:val="00D24345"/>
    <w:rsid w:val="00D24BF5"/>
    <w:rsid w:val="00D24E90"/>
    <w:rsid w:val="00D259C0"/>
    <w:rsid w:val="00D25A17"/>
    <w:rsid w:val="00D25C88"/>
    <w:rsid w:val="00D25DB2"/>
    <w:rsid w:val="00D26118"/>
    <w:rsid w:val="00D2711B"/>
    <w:rsid w:val="00D274EF"/>
    <w:rsid w:val="00D27BBD"/>
    <w:rsid w:val="00D30DD9"/>
    <w:rsid w:val="00D31126"/>
    <w:rsid w:val="00D31661"/>
    <w:rsid w:val="00D3166E"/>
    <w:rsid w:val="00D31951"/>
    <w:rsid w:val="00D31C7B"/>
    <w:rsid w:val="00D32286"/>
    <w:rsid w:val="00D32287"/>
    <w:rsid w:val="00D323EF"/>
    <w:rsid w:val="00D32652"/>
    <w:rsid w:val="00D33269"/>
    <w:rsid w:val="00D332C4"/>
    <w:rsid w:val="00D332E6"/>
    <w:rsid w:val="00D33851"/>
    <w:rsid w:val="00D3388E"/>
    <w:rsid w:val="00D3389C"/>
    <w:rsid w:val="00D33A00"/>
    <w:rsid w:val="00D34228"/>
    <w:rsid w:val="00D34C25"/>
    <w:rsid w:val="00D34CEA"/>
    <w:rsid w:val="00D34D99"/>
    <w:rsid w:val="00D35A3A"/>
    <w:rsid w:val="00D35B98"/>
    <w:rsid w:val="00D35BA2"/>
    <w:rsid w:val="00D3671B"/>
    <w:rsid w:val="00D368CA"/>
    <w:rsid w:val="00D3697E"/>
    <w:rsid w:val="00D36EEC"/>
    <w:rsid w:val="00D37145"/>
    <w:rsid w:val="00D379E2"/>
    <w:rsid w:val="00D37AF4"/>
    <w:rsid w:val="00D40215"/>
    <w:rsid w:val="00D4049B"/>
    <w:rsid w:val="00D404C5"/>
    <w:rsid w:val="00D40FB1"/>
    <w:rsid w:val="00D41A3D"/>
    <w:rsid w:val="00D41C34"/>
    <w:rsid w:val="00D41C71"/>
    <w:rsid w:val="00D41F15"/>
    <w:rsid w:val="00D422B5"/>
    <w:rsid w:val="00D42312"/>
    <w:rsid w:val="00D423E5"/>
    <w:rsid w:val="00D430AC"/>
    <w:rsid w:val="00D44B74"/>
    <w:rsid w:val="00D451FF"/>
    <w:rsid w:val="00D45244"/>
    <w:rsid w:val="00D45458"/>
    <w:rsid w:val="00D4547A"/>
    <w:rsid w:val="00D45899"/>
    <w:rsid w:val="00D45A8E"/>
    <w:rsid w:val="00D45B0A"/>
    <w:rsid w:val="00D46BAC"/>
    <w:rsid w:val="00D47016"/>
    <w:rsid w:val="00D47B85"/>
    <w:rsid w:val="00D50423"/>
    <w:rsid w:val="00D50AEE"/>
    <w:rsid w:val="00D5112C"/>
    <w:rsid w:val="00D51B13"/>
    <w:rsid w:val="00D51E19"/>
    <w:rsid w:val="00D52257"/>
    <w:rsid w:val="00D53950"/>
    <w:rsid w:val="00D53BBD"/>
    <w:rsid w:val="00D53F19"/>
    <w:rsid w:val="00D53F90"/>
    <w:rsid w:val="00D54314"/>
    <w:rsid w:val="00D557BD"/>
    <w:rsid w:val="00D55B01"/>
    <w:rsid w:val="00D56077"/>
    <w:rsid w:val="00D56400"/>
    <w:rsid w:val="00D56A8C"/>
    <w:rsid w:val="00D571D1"/>
    <w:rsid w:val="00D57302"/>
    <w:rsid w:val="00D57ADB"/>
    <w:rsid w:val="00D606C6"/>
    <w:rsid w:val="00D60C56"/>
    <w:rsid w:val="00D61E5E"/>
    <w:rsid w:val="00D61EAF"/>
    <w:rsid w:val="00D62224"/>
    <w:rsid w:val="00D62EE0"/>
    <w:rsid w:val="00D63055"/>
    <w:rsid w:val="00D630F1"/>
    <w:rsid w:val="00D63140"/>
    <w:rsid w:val="00D63DAD"/>
    <w:rsid w:val="00D64D0F"/>
    <w:rsid w:val="00D64EA1"/>
    <w:rsid w:val="00D64FA3"/>
    <w:rsid w:val="00D652C5"/>
    <w:rsid w:val="00D65382"/>
    <w:rsid w:val="00D659F4"/>
    <w:rsid w:val="00D65AE6"/>
    <w:rsid w:val="00D66079"/>
    <w:rsid w:val="00D6624E"/>
    <w:rsid w:val="00D666E6"/>
    <w:rsid w:val="00D67903"/>
    <w:rsid w:val="00D70588"/>
    <w:rsid w:val="00D70594"/>
    <w:rsid w:val="00D70AFF"/>
    <w:rsid w:val="00D712B4"/>
    <w:rsid w:val="00D71925"/>
    <w:rsid w:val="00D72734"/>
    <w:rsid w:val="00D735C8"/>
    <w:rsid w:val="00D73FB7"/>
    <w:rsid w:val="00D74752"/>
    <w:rsid w:val="00D74B55"/>
    <w:rsid w:val="00D74E2D"/>
    <w:rsid w:val="00D75992"/>
    <w:rsid w:val="00D75B9B"/>
    <w:rsid w:val="00D76426"/>
    <w:rsid w:val="00D76AA8"/>
    <w:rsid w:val="00D76F7C"/>
    <w:rsid w:val="00D770B1"/>
    <w:rsid w:val="00D77148"/>
    <w:rsid w:val="00D77630"/>
    <w:rsid w:val="00D77B2C"/>
    <w:rsid w:val="00D77CAA"/>
    <w:rsid w:val="00D802BF"/>
    <w:rsid w:val="00D80382"/>
    <w:rsid w:val="00D80DC1"/>
    <w:rsid w:val="00D810FC"/>
    <w:rsid w:val="00D812AC"/>
    <w:rsid w:val="00D8158D"/>
    <w:rsid w:val="00D81FFD"/>
    <w:rsid w:val="00D826CB"/>
    <w:rsid w:val="00D82E47"/>
    <w:rsid w:val="00D8459C"/>
    <w:rsid w:val="00D84634"/>
    <w:rsid w:val="00D84A72"/>
    <w:rsid w:val="00D850D4"/>
    <w:rsid w:val="00D851DF"/>
    <w:rsid w:val="00D8522A"/>
    <w:rsid w:val="00D854F5"/>
    <w:rsid w:val="00D8560C"/>
    <w:rsid w:val="00D85651"/>
    <w:rsid w:val="00D8591B"/>
    <w:rsid w:val="00D85CEF"/>
    <w:rsid w:val="00D86145"/>
    <w:rsid w:val="00D865CD"/>
    <w:rsid w:val="00D86D5C"/>
    <w:rsid w:val="00D86F4A"/>
    <w:rsid w:val="00D87174"/>
    <w:rsid w:val="00D8723A"/>
    <w:rsid w:val="00D87A04"/>
    <w:rsid w:val="00D90103"/>
    <w:rsid w:val="00D904C4"/>
    <w:rsid w:val="00D91B39"/>
    <w:rsid w:val="00D92479"/>
    <w:rsid w:val="00D92503"/>
    <w:rsid w:val="00D9328A"/>
    <w:rsid w:val="00D936E3"/>
    <w:rsid w:val="00D944C4"/>
    <w:rsid w:val="00D9500B"/>
    <w:rsid w:val="00D9595F"/>
    <w:rsid w:val="00D95C58"/>
    <w:rsid w:val="00D95D9E"/>
    <w:rsid w:val="00D95E8C"/>
    <w:rsid w:val="00D95E9C"/>
    <w:rsid w:val="00D96F06"/>
    <w:rsid w:val="00D97D26"/>
    <w:rsid w:val="00D97DD8"/>
    <w:rsid w:val="00D97FF5"/>
    <w:rsid w:val="00DA0056"/>
    <w:rsid w:val="00DA0B81"/>
    <w:rsid w:val="00DA156D"/>
    <w:rsid w:val="00DA2C89"/>
    <w:rsid w:val="00DA39E6"/>
    <w:rsid w:val="00DA409A"/>
    <w:rsid w:val="00DA46AC"/>
    <w:rsid w:val="00DA4747"/>
    <w:rsid w:val="00DA552B"/>
    <w:rsid w:val="00DA561C"/>
    <w:rsid w:val="00DA5F77"/>
    <w:rsid w:val="00DA64DF"/>
    <w:rsid w:val="00DA6669"/>
    <w:rsid w:val="00DA6762"/>
    <w:rsid w:val="00DA6BD5"/>
    <w:rsid w:val="00DA6D0C"/>
    <w:rsid w:val="00DA7125"/>
    <w:rsid w:val="00DA715D"/>
    <w:rsid w:val="00DA74DD"/>
    <w:rsid w:val="00DA780D"/>
    <w:rsid w:val="00DA78C6"/>
    <w:rsid w:val="00DB0572"/>
    <w:rsid w:val="00DB0738"/>
    <w:rsid w:val="00DB0C13"/>
    <w:rsid w:val="00DB1462"/>
    <w:rsid w:val="00DB190A"/>
    <w:rsid w:val="00DB20DF"/>
    <w:rsid w:val="00DB2206"/>
    <w:rsid w:val="00DB28B5"/>
    <w:rsid w:val="00DB3273"/>
    <w:rsid w:val="00DB525E"/>
    <w:rsid w:val="00DB59EF"/>
    <w:rsid w:val="00DB5BA1"/>
    <w:rsid w:val="00DB5CB2"/>
    <w:rsid w:val="00DB5DA1"/>
    <w:rsid w:val="00DB5F04"/>
    <w:rsid w:val="00DB6058"/>
    <w:rsid w:val="00DB72C5"/>
    <w:rsid w:val="00DB7EF9"/>
    <w:rsid w:val="00DC0373"/>
    <w:rsid w:val="00DC2949"/>
    <w:rsid w:val="00DC2DDB"/>
    <w:rsid w:val="00DC4466"/>
    <w:rsid w:val="00DC567E"/>
    <w:rsid w:val="00DC6199"/>
    <w:rsid w:val="00DC652D"/>
    <w:rsid w:val="00DC7B1B"/>
    <w:rsid w:val="00DC7B23"/>
    <w:rsid w:val="00DC7CCB"/>
    <w:rsid w:val="00DD0835"/>
    <w:rsid w:val="00DD08C9"/>
    <w:rsid w:val="00DD0E30"/>
    <w:rsid w:val="00DD0F1A"/>
    <w:rsid w:val="00DD126C"/>
    <w:rsid w:val="00DD1942"/>
    <w:rsid w:val="00DD1AB7"/>
    <w:rsid w:val="00DD2198"/>
    <w:rsid w:val="00DD259B"/>
    <w:rsid w:val="00DD2A46"/>
    <w:rsid w:val="00DD2C1C"/>
    <w:rsid w:val="00DD3623"/>
    <w:rsid w:val="00DD4829"/>
    <w:rsid w:val="00DD4BEE"/>
    <w:rsid w:val="00DD5DB8"/>
    <w:rsid w:val="00DD5F21"/>
    <w:rsid w:val="00DD6119"/>
    <w:rsid w:val="00DD61E6"/>
    <w:rsid w:val="00DD6E39"/>
    <w:rsid w:val="00DD72F7"/>
    <w:rsid w:val="00DD7519"/>
    <w:rsid w:val="00DD76FE"/>
    <w:rsid w:val="00DD7C19"/>
    <w:rsid w:val="00DD7DA1"/>
    <w:rsid w:val="00DD7FF2"/>
    <w:rsid w:val="00DE0BEF"/>
    <w:rsid w:val="00DE189C"/>
    <w:rsid w:val="00DE18B0"/>
    <w:rsid w:val="00DE18FD"/>
    <w:rsid w:val="00DE1A64"/>
    <w:rsid w:val="00DE262F"/>
    <w:rsid w:val="00DE2B01"/>
    <w:rsid w:val="00DE2BB3"/>
    <w:rsid w:val="00DE3436"/>
    <w:rsid w:val="00DE3716"/>
    <w:rsid w:val="00DE3F4E"/>
    <w:rsid w:val="00DE41F1"/>
    <w:rsid w:val="00DE4F02"/>
    <w:rsid w:val="00DE4F9D"/>
    <w:rsid w:val="00DE50AA"/>
    <w:rsid w:val="00DE5D4D"/>
    <w:rsid w:val="00DE659B"/>
    <w:rsid w:val="00DE6887"/>
    <w:rsid w:val="00DE6EF5"/>
    <w:rsid w:val="00DE776F"/>
    <w:rsid w:val="00DF0656"/>
    <w:rsid w:val="00DF0862"/>
    <w:rsid w:val="00DF08C1"/>
    <w:rsid w:val="00DF0D34"/>
    <w:rsid w:val="00DF1867"/>
    <w:rsid w:val="00DF1AB2"/>
    <w:rsid w:val="00DF1FF3"/>
    <w:rsid w:val="00DF2021"/>
    <w:rsid w:val="00DF2F97"/>
    <w:rsid w:val="00DF4052"/>
    <w:rsid w:val="00DF4352"/>
    <w:rsid w:val="00DF465E"/>
    <w:rsid w:val="00DF4B1D"/>
    <w:rsid w:val="00DF5631"/>
    <w:rsid w:val="00DF5F77"/>
    <w:rsid w:val="00DF6857"/>
    <w:rsid w:val="00DF6864"/>
    <w:rsid w:val="00DF6C8F"/>
    <w:rsid w:val="00DF75CA"/>
    <w:rsid w:val="00DF7770"/>
    <w:rsid w:val="00DF7919"/>
    <w:rsid w:val="00DF7C60"/>
    <w:rsid w:val="00DF7EAB"/>
    <w:rsid w:val="00DF7EB3"/>
    <w:rsid w:val="00DF7F95"/>
    <w:rsid w:val="00E003F5"/>
    <w:rsid w:val="00E0184A"/>
    <w:rsid w:val="00E01A0E"/>
    <w:rsid w:val="00E01ACC"/>
    <w:rsid w:val="00E01DF9"/>
    <w:rsid w:val="00E0239A"/>
    <w:rsid w:val="00E027E3"/>
    <w:rsid w:val="00E029AA"/>
    <w:rsid w:val="00E02FBF"/>
    <w:rsid w:val="00E0401B"/>
    <w:rsid w:val="00E04E1E"/>
    <w:rsid w:val="00E04ED5"/>
    <w:rsid w:val="00E05031"/>
    <w:rsid w:val="00E0572C"/>
    <w:rsid w:val="00E06187"/>
    <w:rsid w:val="00E06213"/>
    <w:rsid w:val="00E06643"/>
    <w:rsid w:val="00E0694A"/>
    <w:rsid w:val="00E06AA9"/>
    <w:rsid w:val="00E06CFE"/>
    <w:rsid w:val="00E06DF2"/>
    <w:rsid w:val="00E073EF"/>
    <w:rsid w:val="00E079FA"/>
    <w:rsid w:val="00E10056"/>
    <w:rsid w:val="00E10D39"/>
    <w:rsid w:val="00E11445"/>
    <w:rsid w:val="00E11BA4"/>
    <w:rsid w:val="00E11C9F"/>
    <w:rsid w:val="00E11CA6"/>
    <w:rsid w:val="00E11F93"/>
    <w:rsid w:val="00E12778"/>
    <w:rsid w:val="00E13D73"/>
    <w:rsid w:val="00E13DBF"/>
    <w:rsid w:val="00E13F6F"/>
    <w:rsid w:val="00E14B48"/>
    <w:rsid w:val="00E156D7"/>
    <w:rsid w:val="00E15982"/>
    <w:rsid w:val="00E15AEB"/>
    <w:rsid w:val="00E15C9A"/>
    <w:rsid w:val="00E15CFE"/>
    <w:rsid w:val="00E15F0B"/>
    <w:rsid w:val="00E15FC5"/>
    <w:rsid w:val="00E163B2"/>
    <w:rsid w:val="00E16905"/>
    <w:rsid w:val="00E1707F"/>
    <w:rsid w:val="00E17264"/>
    <w:rsid w:val="00E17AF3"/>
    <w:rsid w:val="00E17BE6"/>
    <w:rsid w:val="00E201FD"/>
    <w:rsid w:val="00E202BE"/>
    <w:rsid w:val="00E204FD"/>
    <w:rsid w:val="00E20AEB"/>
    <w:rsid w:val="00E218D1"/>
    <w:rsid w:val="00E22209"/>
    <w:rsid w:val="00E227D9"/>
    <w:rsid w:val="00E22989"/>
    <w:rsid w:val="00E2381B"/>
    <w:rsid w:val="00E23CB7"/>
    <w:rsid w:val="00E23FB0"/>
    <w:rsid w:val="00E24492"/>
    <w:rsid w:val="00E251F6"/>
    <w:rsid w:val="00E259D0"/>
    <w:rsid w:val="00E261B4"/>
    <w:rsid w:val="00E26E05"/>
    <w:rsid w:val="00E27293"/>
    <w:rsid w:val="00E277D3"/>
    <w:rsid w:val="00E2780A"/>
    <w:rsid w:val="00E27B52"/>
    <w:rsid w:val="00E3010A"/>
    <w:rsid w:val="00E3011A"/>
    <w:rsid w:val="00E301C5"/>
    <w:rsid w:val="00E306E5"/>
    <w:rsid w:val="00E308D4"/>
    <w:rsid w:val="00E309CC"/>
    <w:rsid w:val="00E30A0C"/>
    <w:rsid w:val="00E317E3"/>
    <w:rsid w:val="00E31A28"/>
    <w:rsid w:val="00E31B17"/>
    <w:rsid w:val="00E31D39"/>
    <w:rsid w:val="00E321AD"/>
    <w:rsid w:val="00E32360"/>
    <w:rsid w:val="00E32A06"/>
    <w:rsid w:val="00E33AB8"/>
    <w:rsid w:val="00E3409F"/>
    <w:rsid w:val="00E34AC5"/>
    <w:rsid w:val="00E34B7B"/>
    <w:rsid w:val="00E34C71"/>
    <w:rsid w:val="00E34C7B"/>
    <w:rsid w:val="00E3509E"/>
    <w:rsid w:val="00E36944"/>
    <w:rsid w:val="00E36CF7"/>
    <w:rsid w:val="00E36D61"/>
    <w:rsid w:val="00E373EE"/>
    <w:rsid w:val="00E373FE"/>
    <w:rsid w:val="00E3769C"/>
    <w:rsid w:val="00E40836"/>
    <w:rsid w:val="00E40928"/>
    <w:rsid w:val="00E40B5A"/>
    <w:rsid w:val="00E41E3A"/>
    <w:rsid w:val="00E41E68"/>
    <w:rsid w:val="00E42F9C"/>
    <w:rsid w:val="00E43054"/>
    <w:rsid w:val="00E43368"/>
    <w:rsid w:val="00E43826"/>
    <w:rsid w:val="00E438E7"/>
    <w:rsid w:val="00E43ADE"/>
    <w:rsid w:val="00E4429C"/>
    <w:rsid w:val="00E442B6"/>
    <w:rsid w:val="00E442F4"/>
    <w:rsid w:val="00E449ED"/>
    <w:rsid w:val="00E44EC0"/>
    <w:rsid w:val="00E457C5"/>
    <w:rsid w:val="00E45B21"/>
    <w:rsid w:val="00E45C9D"/>
    <w:rsid w:val="00E46E70"/>
    <w:rsid w:val="00E50386"/>
    <w:rsid w:val="00E50AB0"/>
    <w:rsid w:val="00E50DB7"/>
    <w:rsid w:val="00E51DAD"/>
    <w:rsid w:val="00E51F2F"/>
    <w:rsid w:val="00E5220D"/>
    <w:rsid w:val="00E525AC"/>
    <w:rsid w:val="00E52B06"/>
    <w:rsid w:val="00E52C1E"/>
    <w:rsid w:val="00E52DA4"/>
    <w:rsid w:val="00E53EE9"/>
    <w:rsid w:val="00E53F61"/>
    <w:rsid w:val="00E54517"/>
    <w:rsid w:val="00E54612"/>
    <w:rsid w:val="00E54797"/>
    <w:rsid w:val="00E548DE"/>
    <w:rsid w:val="00E54BF4"/>
    <w:rsid w:val="00E55068"/>
    <w:rsid w:val="00E55B8E"/>
    <w:rsid w:val="00E56232"/>
    <w:rsid w:val="00E5669E"/>
    <w:rsid w:val="00E566F0"/>
    <w:rsid w:val="00E567EA"/>
    <w:rsid w:val="00E56AA0"/>
    <w:rsid w:val="00E56B2C"/>
    <w:rsid w:val="00E57694"/>
    <w:rsid w:val="00E57DAD"/>
    <w:rsid w:val="00E57F36"/>
    <w:rsid w:val="00E60C5E"/>
    <w:rsid w:val="00E60DF4"/>
    <w:rsid w:val="00E614F2"/>
    <w:rsid w:val="00E6171A"/>
    <w:rsid w:val="00E61B16"/>
    <w:rsid w:val="00E61B19"/>
    <w:rsid w:val="00E61ED9"/>
    <w:rsid w:val="00E627AF"/>
    <w:rsid w:val="00E62925"/>
    <w:rsid w:val="00E62A3F"/>
    <w:rsid w:val="00E63356"/>
    <w:rsid w:val="00E637FE"/>
    <w:rsid w:val="00E638F4"/>
    <w:rsid w:val="00E63A54"/>
    <w:rsid w:val="00E63F7F"/>
    <w:rsid w:val="00E640C9"/>
    <w:rsid w:val="00E640D2"/>
    <w:rsid w:val="00E646E4"/>
    <w:rsid w:val="00E6475C"/>
    <w:rsid w:val="00E64913"/>
    <w:rsid w:val="00E64959"/>
    <w:rsid w:val="00E64B0E"/>
    <w:rsid w:val="00E65B50"/>
    <w:rsid w:val="00E6631E"/>
    <w:rsid w:val="00E66360"/>
    <w:rsid w:val="00E66726"/>
    <w:rsid w:val="00E670D5"/>
    <w:rsid w:val="00E672B8"/>
    <w:rsid w:val="00E6787F"/>
    <w:rsid w:val="00E701B2"/>
    <w:rsid w:val="00E70B65"/>
    <w:rsid w:val="00E70BAD"/>
    <w:rsid w:val="00E7127D"/>
    <w:rsid w:val="00E72786"/>
    <w:rsid w:val="00E73415"/>
    <w:rsid w:val="00E73786"/>
    <w:rsid w:val="00E73B7C"/>
    <w:rsid w:val="00E73B8D"/>
    <w:rsid w:val="00E74113"/>
    <w:rsid w:val="00E74280"/>
    <w:rsid w:val="00E75C06"/>
    <w:rsid w:val="00E75F13"/>
    <w:rsid w:val="00E75F59"/>
    <w:rsid w:val="00E76058"/>
    <w:rsid w:val="00E763BA"/>
    <w:rsid w:val="00E765A3"/>
    <w:rsid w:val="00E776A0"/>
    <w:rsid w:val="00E7771F"/>
    <w:rsid w:val="00E80001"/>
    <w:rsid w:val="00E8015B"/>
    <w:rsid w:val="00E810F8"/>
    <w:rsid w:val="00E81175"/>
    <w:rsid w:val="00E81CEC"/>
    <w:rsid w:val="00E81E67"/>
    <w:rsid w:val="00E81FA0"/>
    <w:rsid w:val="00E82737"/>
    <w:rsid w:val="00E831A0"/>
    <w:rsid w:val="00E83249"/>
    <w:rsid w:val="00E83549"/>
    <w:rsid w:val="00E839C2"/>
    <w:rsid w:val="00E83A36"/>
    <w:rsid w:val="00E842B7"/>
    <w:rsid w:val="00E847AB"/>
    <w:rsid w:val="00E84A24"/>
    <w:rsid w:val="00E855EB"/>
    <w:rsid w:val="00E856FC"/>
    <w:rsid w:val="00E8577B"/>
    <w:rsid w:val="00E85BB3"/>
    <w:rsid w:val="00E85C1B"/>
    <w:rsid w:val="00E868B0"/>
    <w:rsid w:val="00E868ED"/>
    <w:rsid w:val="00E86B10"/>
    <w:rsid w:val="00E870D3"/>
    <w:rsid w:val="00E921F1"/>
    <w:rsid w:val="00E929C7"/>
    <w:rsid w:val="00E92FE2"/>
    <w:rsid w:val="00E93C0D"/>
    <w:rsid w:val="00E93F73"/>
    <w:rsid w:val="00E946FC"/>
    <w:rsid w:val="00E950D9"/>
    <w:rsid w:val="00E9564A"/>
    <w:rsid w:val="00E9584F"/>
    <w:rsid w:val="00E958F4"/>
    <w:rsid w:val="00E95C3B"/>
    <w:rsid w:val="00E96B2F"/>
    <w:rsid w:val="00EA0057"/>
    <w:rsid w:val="00EA1B31"/>
    <w:rsid w:val="00EA202D"/>
    <w:rsid w:val="00EA2752"/>
    <w:rsid w:val="00EA294A"/>
    <w:rsid w:val="00EA2B81"/>
    <w:rsid w:val="00EA2CDB"/>
    <w:rsid w:val="00EA2DE5"/>
    <w:rsid w:val="00EA2E2A"/>
    <w:rsid w:val="00EA3099"/>
    <w:rsid w:val="00EA30FE"/>
    <w:rsid w:val="00EA3223"/>
    <w:rsid w:val="00EA355D"/>
    <w:rsid w:val="00EA38A1"/>
    <w:rsid w:val="00EA3A6C"/>
    <w:rsid w:val="00EA3FB5"/>
    <w:rsid w:val="00EA43E4"/>
    <w:rsid w:val="00EA4502"/>
    <w:rsid w:val="00EA466D"/>
    <w:rsid w:val="00EA4C46"/>
    <w:rsid w:val="00EA5762"/>
    <w:rsid w:val="00EA6398"/>
    <w:rsid w:val="00EA63C1"/>
    <w:rsid w:val="00EA6660"/>
    <w:rsid w:val="00EA6F96"/>
    <w:rsid w:val="00EA703F"/>
    <w:rsid w:val="00EA78C6"/>
    <w:rsid w:val="00EA799A"/>
    <w:rsid w:val="00EA7C29"/>
    <w:rsid w:val="00EA7D18"/>
    <w:rsid w:val="00EA7D4C"/>
    <w:rsid w:val="00EB00E4"/>
    <w:rsid w:val="00EB07D7"/>
    <w:rsid w:val="00EB0E71"/>
    <w:rsid w:val="00EB1063"/>
    <w:rsid w:val="00EB1775"/>
    <w:rsid w:val="00EB2BDE"/>
    <w:rsid w:val="00EB2FC5"/>
    <w:rsid w:val="00EB2FD8"/>
    <w:rsid w:val="00EB389A"/>
    <w:rsid w:val="00EB3C5A"/>
    <w:rsid w:val="00EB41E2"/>
    <w:rsid w:val="00EB436B"/>
    <w:rsid w:val="00EB4978"/>
    <w:rsid w:val="00EB54E5"/>
    <w:rsid w:val="00EB5529"/>
    <w:rsid w:val="00EB561B"/>
    <w:rsid w:val="00EB5720"/>
    <w:rsid w:val="00EB73C9"/>
    <w:rsid w:val="00EC0249"/>
    <w:rsid w:val="00EC032F"/>
    <w:rsid w:val="00EC0767"/>
    <w:rsid w:val="00EC11CE"/>
    <w:rsid w:val="00EC1A1E"/>
    <w:rsid w:val="00EC220C"/>
    <w:rsid w:val="00EC24BD"/>
    <w:rsid w:val="00EC2567"/>
    <w:rsid w:val="00EC2B74"/>
    <w:rsid w:val="00EC3053"/>
    <w:rsid w:val="00EC4016"/>
    <w:rsid w:val="00EC5C23"/>
    <w:rsid w:val="00EC6633"/>
    <w:rsid w:val="00EC76A6"/>
    <w:rsid w:val="00EC7B44"/>
    <w:rsid w:val="00ED0A10"/>
    <w:rsid w:val="00ED0D9E"/>
    <w:rsid w:val="00ED0DF8"/>
    <w:rsid w:val="00ED1365"/>
    <w:rsid w:val="00ED1B77"/>
    <w:rsid w:val="00ED2707"/>
    <w:rsid w:val="00ED2D96"/>
    <w:rsid w:val="00ED3C33"/>
    <w:rsid w:val="00ED3FC6"/>
    <w:rsid w:val="00ED4060"/>
    <w:rsid w:val="00ED543D"/>
    <w:rsid w:val="00ED5716"/>
    <w:rsid w:val="00ED586E"/>
    <w:rsid w:val="00ED58BE"/>
    <w:rsid w:val="00ED5A78"/>
    <w:rsid w:val="00ED5A83"/>
    <w:rsid w:val="00ED67BE"/>
    <w:rsid w:val="00ED6C32"/>
    <w:rsid w:val="00ED6CAE"/>
    <w:rsid w:val="00ED70C8"/>
    <w:rsid w:val="00EE0804"/>
    <w:rsid w:val="00EE0C30"/>
    <w:rsid w:val="00EE0F26"/>
    <w:rsid w:val="00EE1BB7"/>
    <w:rsid w:val="00EE1C40"/>
    <w:rsid w:val="00EE20DF"/>
    <w:rsid w:val="00EE2378"/>
    <w:rsid w:val="00EE2753"/>
    <w:rsid w:val="00EE2AE9"/>
    <w:rsid w:val="00EE352D"/>
    <w:rsid w:val="00EE366B"/>
    <w:rsid w:val="00EE396D"/>
    <w:rsid w:val="00EE3D47"/>
    <w:rsid w:val="00EE3DB3"/>
    <w:rsid w:val="00EE3E3E"/>
    <w:rsid w:val="00EE3E90"/>
    <w:rsid w:val="00EE3EF5"/>
    <w:rsid w:val="00EE483D"/>
    <w:rsid w:val="00EE4DFF"/>
    <w:rsid w:val="00EE608B"/>
    <w:rsid w:val="00EE6289"/>
    <w:rsid w:val="00EE6292"/>
    <w:rsid w:val="00EE6EEA"/>
    <w:rsid w:val="00EE6EF6"/>
    <w:rsid w:val="00EE7225"/>
    <w:rsid w:val="00EE7471"/>
    <w:rsid w:val="00EE75CB"/>
    <w:rsid w:val="00EE7C57"/>
    <w:rsid w:val="00EF042F"/>
    <w:rsid w:val="00EF073E"/>
    <w:rsid w:val="00EF2561"/>
    <w:rsid w:val="00EF26D5"/>
    <w:rsid w:val="00EF29BB"/>
    <w:rsid w:val="00EF3262"/>
    <w:rsid w:val="00EF388E"/>
    <w:rsid w:val="00EF39D9"/>
    <w:rsid w:val="00EF3BEB"/>
    <w:rsid w:val="00EF3CEA"/>
    <w:rsid w:val="00EF4064"/>
    <w:rsid w:val="00EF414A"/>
    <w:rsid w:val="00EF51E9"/>
    <w:rsid w:val="00EF5378"/>
    <w:rsid w:val="00EF6134"/>
    <w:rsid w:val="00EF69B3"/>
    <w:rsid w:val="00EF7455"/>
    <w:rsid w:val="00EF76D8"/>
    <w:rsid w:val="00EF7A6A"/>
    <w:rsid w:val="00F002D7"/>
    <w:rsid w:val="00F0042D"/>
    <w:rsid w:val="00F00E36"/>
    <w:rsid w:val="00F0172F"/>
    <w:rsid w:val="00F01741"/>
    <w:rsid w:val="00F01900"/>
    <w:rsid w:val="00F01CF0"/>
    <w:rsid w:val="00F02180"/>
    <w:rsid w:val="00F025EE"/>
    <w:rsid w:val="00F02DD0"/>
    <w:rsid w:val="00F02E85"/>
    <w:rsid w:val="00F0349C"/>
    <w:rsid w:val="00F03948"/>
    <w:rsid w:val="00F0396D"/>
    <w:rsid w:val="00F03FEC"/>
    <w:rsid w:val="00F041A3"/>
    <w:rsid w:val="00F04645"/>
    <w:rsid w:val="00F05238"/>
    <w:rsid w:val="00F05A08"/>
    <w:rsid w:val="00F05B2B"/>
    <w:rsid w:val="00F064F8"/>
    <w:rsid w:val="00F06632"/>
    <w:rsid w:val="00F06C16"/>
    <w:rsid w:val="00F06E62"/>
    <w:rsid w:val="00F07889"/>
    <w:rsid w:val="00F07BCD"/>
    <w:rsid w:val="00F07C08"/>
    <w:rsid w:val="00F07D24"/>
    <w:rsid w:val="00F07FD7"/>
    <w:rsid w:val="00F104BD"/>
    <w:rsid w:val="00F10603"/>
    <w:rsid w:val="00F10A4D"/>
    <w:rsid w:val="00F10C3E"/>
    <w:rsid w:val="00F10F9D"/>
    <w:rsid w:val="00F10FD2"/>
    <w:rsid w:val="00F11698"/>
    <w:rsid w:val="00F12197"/>
    <w:rsid w:val="00F12541"/>
    <w:rsid w:val="00F12604"/>
    <w:rsid w:val="00F12E90"/>
    <w:rsid w:val="00F13569"/>
    <w:rsid w:val="00F14512"/>
    <w:rsid w:val="00F146BD"/>
    <w:rsid w:val="00F1483D"/>
    <w:rsid w:val="00F14995"/>
    <w:rsid w:val="00F14F91"/>
    <w:rsid w:val="00F15044"/>
    <w:rsid w:val="00F162BD"/>
    <w:rsid w:val="00F20064"/>
    <w:rsid w:val="00F2043D"/>
    <w:rsid w:val="00F20562"/>
    <w:rsid w:val="00F208F4"/>
    <w:rsid w:val="00F20B67"/>
    <w:rsid w:val="00F21700"/>
    <w:rsid w:val="00F21F9F"/>
    <w:rsid w:val="00F22F4A"/>
    <w:rsid w:val="00F235B9"/>
    <w:rsid w:val="00F243C3"/>
    <w:rsid w:val="00F24ADB"/>
    <w:rsid w:val="00F24DA7"/>
    <w:rsid w:val="00F24F63"/>
    <w:rsid w:val="00F251F8"/>
    <w:rsid w:val="00F25DA4"/>
    <w:rsid w:val="00F27174"/>
    <w:rsid w:val="00F27236"/>
    <w:rsid w:val="00F275A8"/>
    <w:rsid w:val="00F2765F"/>
    <w:rsid w:val="00F3001A"/>
    <w:rsid w:val="00F30976"/>
    <w:rsid w:val="00F31D98"/>
    <w:rsid w:val="00F31E9A"/>
    <w:rsid w:val="00F3201F"/>
    <w:rsid w:val="00F32057"/>
    <w:rsid w:val="00F32A59"/>
    <w:rsid w:val="00F32FCD"/>
    <w:rsid w:val="00F3305C"/>
    <w:rsid w:val="00F335CC"/>
    <w:rsid w:val="00F336C8"/>
    <w:rsid w:val="00F33E10"/>
    <w:rsid w:val="00F340CE"/>
    <w:rsid w:val="00F3458D"/>
    <w:rsid w:val="00F34A8D"/>
    <w:rsid w:val="00F35006"/>
    <w:rsid w:val="00F350A5"/>
    <w:rsid w:val="00F351F2"/>
    <w:rsid w:val="00F35480"/>
    <w:rsid w:val="00F35536"/>
    <w:rsid w:val="00F358EA"/>
    <w:rsid w:val="00F35B14"/>
    <w:rsid w:val="00F35EB5"/>
    <w:rsid w:val="00F3652D"/>
    <w:rsid w:val="00F369F1"/>
    <w:rsid w:val="00F372C7"/>
    <w:rsid w:val="00F373D1"/>
    <w:rsid w:val="00F40124"/>
    <w:rsid w:val="00F40386"/>
    <w:rsid w:val="00F41556"/>
    <w:rsid w:val="00F4194C"/>
    <w:rsid w:val="00F41CE2"/>
    <w:rsid w:val="00F41D16"/>
    <w:rsid w:val="00F41FA8"/>
    <w:rsid w:val="00F42441"/>
    <w:rsid w:val="00F424DC"/>
    <w:rsid w:val="00F42D4E"/>
    <w:rsid w:val="00F42F37"/>
    <w:rsid w:val="00F43221"/>
    <w:rsid w:val="00F4449F"/>
    <w:rsid w:val="00F4453A"/>
    <w:rsid w:val="00F445BF"/>
    <w:rsid w:val="00F446DB"/>
    <w:rsid w:val="00F448D5"/>
    <w:rsid w:val="00F44A36"/>
    <w:rsid w:val="00F45CD6"/>
    <w:rsid w:val="00F466F0"/>
    <w:rsid w:val="00F46B81"/>
    <w:rsid w:val="00F46BDF"/>
    <w:rsid w:val="00F472AC"/>
    <w:rsid w:val="00F47396"/>
    <w:rsid w:val="00F5027D"/>
    <w:rsid w:val="00F5037C"/>
    <w:rsid w:val="00F50B65"/>
    <w:rsid w:val="00F50C2E"/>
    <w:rsid w:val="00F51535"/>
    <w:rsid w:val="00F51DA2"/>
    <w:rsid w:val="00F521B2"/>
    <w:rsid w:val="00F522A5"/>
    <w:rsid w:val="00F52736"/>
    <w:rsid w:val="00F52847"/>
    <w:rsid w:val="00F530A9"/>
    <w:rsid w:val="00F532E9"/>
    <w:rsid w:val="00F543BF"/>
    <w:rsid w:val="00F544B4"/>
    <w:rsid w:val="00F54DB6"/>
    <w:rsid w:val="00F55AAA"/>
    <w:rsid w:val="00F56502"/>
    <w:rsid w:val="00F5655D"/>
    <w:rsid w:val="00F56A01"/>
    <w:rsid w:val="00F56DE9"/>
    <w:rsid w:val="00F576EF"/>
    <w:rsid w:val="00F57957"/>
    <w:rsid w:val="00F57C43"/>
    <w:rsid w:val="00F57CA2"/>
    <w:rsid w:val="00F57EA2"/>
    <w:rsid w:val="00F60393"/>
    <w:rsid w:val="00F61365"/>
    <w:rsid w:val="00F617CB"/>
    <w:rsid w:val="00F61813"/>
    <w:rsid w:val="00F625BC"/>
    <w:rsid w:val="00F6321A"/>
    <w:rsid w:val="00F63A1C"/>
    <w:rsid w:val="00F63AAB"/>
    <w:rsid w:val="00F63EC9"/>
    <w:rsid w:val="00F64F3C"/>
    <w:rsid w:val="00F65179"/>
    <w:rsid w:val="00F65630"/>
    <w:rsid w:val="00F659FA"/>
    <w:rsid w:val="00F660C0"/>
    <w:rsid w:val="00F660CD"/>
    <w:rsid w:val="00F66ECB"/>
    <w:rsid w:val="00F67182"/>
    <w:rsid w:val="00F67EDA"/>
    <w:rsid w:val="00F7125B"/>
    <w:rsid w:val="00F7191C"/>
    <w:rsid w:val="00F71936"/>
    <w:rsid w:val="00F71A5E"/>
    <w:rsid w:val="00F72341"/>
    <w:rsid w:val="00F7295E"/>
    <w:rsid w:val="00F72A7C"/>
    <w:rsid w:val="00F73690"/>
    <w:rsid w:val="00F73FE3"/>
    <w:rsid w:val="00F74315"/>
    <w:rsid w:val="00F744B9"/>
    <w:rsid w:val="00F7476F"/>
    <w:rsid w:val="00F74960"/>
    <w:rsid w:val="00F75BF6"/>
    <w:rsid w:val="00F75DC2"/>
    <w:rsid w:val="00F765F1"/>
    <w:rsid w:val="00F76B0D"/>
    <w:rsid w:val="00F76C5C"/>
    <w:rsid w:val="00F77568"/>
    <w:rsid w:val="00F80530"/>
    <w:rsid w:val="00F8092A"/>
    <w:rsid w:val="00F80B0A"/>
    <w:rsid w:val="00F80B31"/>
    <w:rsid w:val="00F80D9A"/>
    <w:rsid w:val="00F81104"/>
    <w:rsid w:val="00F819F3"/>
    <w:rsid w:val="00F81C87"/>
    <w:rsid w:val="00F8252A"/>
    <w:rsid w:val="00F82A43"/>
    <w:rsid w:val="00F82FD9"/>
    <w:rsid w:val="00F836CD"/>
    <w:rsid w:val="00F83A14"/>
    <w:rsid w:val="00F83BCC"/>
    <w:rsid w:val="00F83C2F"/>
    <w:rsid w:val="00F83CBB"/>
    <w:rsid w:val="00F855CE"/>
    <w:rsid w:val="00F85741"/>
    <w:rsid w:val="00F85935"/>
    <w:rsid w:val="00F85995"/>
    <w:rsid w:val="00F85C35"/>
    <w:rsid w:val="00F867EB"/>
    <w:rsid w:val="00F9020C"/>
    <w:rsid w:val="00F90289"/>
    <w:rsid w:val="00F90298"/>
    <w:rsid w:val="00F90596"/>
    <w:rsid w:val="00F917AE"/>
    <w:rsid w:val="00F92EC2"/>
    <w:rsid w:val="00F9393F"/>
    <w:rsid w:val="00F939F1"/>
    <w:rsid w:val="00F93CED"/>
    <w:rsid w:val="00F946BB"/>
    <w:rsid w:val="00F94837"/>
    <w:rsid w:val="00F94985"/>
    <w:rsid w:val="00F9533D"/>
    <w:rsid w:val="00F956CE"/>
    <w:rsid w:val="00F95895"/>
    <w:rsid w:val="00F95A2C"/>
    <w:rsid w:val="00F95B2A"/>
    <w:rsid w:val="00F95EA8"/>
    <w:rsid w:val="00F961C4"/>
    <w:rsid w:val="00F96FA7"/>
    <w:rsid w:val="00FA0516"/>
    <w:rsid w:val="00FA19C1"/>
    <w:rsid w:val="00FA2293"/>
    <w:rsid w:val="00FA2AAB"/>
    <w:rsid w:val="00FA3291"/>
    <w:rsid w:val="00FA361A"/>
    <w:rsid w:val="00FA3D98"/>
    <w:rsid w:val="00FA4376"/>
    <w:rsid w:val="00FA4545"/>
    <w:rsid w:val="00FA45AC"/>
    <w:rsid w:val="00FA45BC"/>
    <w:rsid w:val="00FA4BAF"/>
    <w:rsid w:val="00FA4CC2"/>
    <w:rsid w:val="00FA593E"/>
    <w:rsid w:val="00FA6568"/>
    <w:rsid w:val="00FA6CFC"/>
    <w:rsid w:val="00FA6E55"/>
    <w:rsid w:val="00FA73D0"/>
    <w:rsid w:val="00FA7D1C"/>
    <w:rsid w:val="00FB124E"/>
    <w:rsid w:val="00FB1475"/>
    <w:rsid w:val="00FB1499"/>
    <w:rsid w:val="00FB14F3"/>
    <w:rsid w:val="00FB191C"/>
    <w:rsid w:val="00FB1975"/>
    <w:rsid w:val="00FB2D6F"/>
    <w:rsid w:val="00FB3703"/>
    <w:rsid w:val="00FB4034"/>
    <w:rsid w:val="00FB4645"/>
    <w:rsid w:val="00FB5065"/>
    <w:rsid w:val="00FB5F1B"/>
    <w:rsid w:val="00FB687C"/>
    <w:rsid w:val="00FB6FFB"/>
    <w:rsid w:val="00FB70AB"/>
    <w:rsid w:val="00FC013C"/>
    <w:rsid w:val="00FC035A"/>
    <w:rsid w:val="00FC055B"/>
    <w:rsid w:val="00FC055D"/>
    <w:rsid w:val="00FC08A0"/>
    <w:rsid w:val="00FC0DD7"/>
    <w:rsid w:val="00FC11D2"/>
    <w:rsid w:val="00FC189B"/>
    <w:rsid w:val="00FC189E"/>
    <w:rsid w:val="00FC1D3F"/>
    <w:rsid w:val="00FC2454"/>
    <w:rsid w:val="00FC2783"/>
    <w:rsid w:val="00FC2A43"/>
    <w:rsid w:val="00FC3F38"/>
    <w:rsid w:val="00FC4015"/>
    <w:rsid w:val="00FC422F"/>
    <w:rsid w:val="00FC46C7"/>
    <w:rsid w:val="00FC5192"/>
    <w:rsid w:val="00FC5CD8"/>
    <w:rsid w:val="00FC6078"/>
    <w:rsid w:val="00FC71EE"/>
    <w:rsid w:val="00FC72BE"/>
    <w:rsid w:val="00FC79DC"/>
    <w:rsid w:val="00FC7BEE"/>
    <w:rsid w:val="00FC7F08"/>
    <w:rsid w:val="00FD0479"/>
    <w:rsid w:val="00FD079F"/>
    <w:rsid w:val="00FD1EC3"/>
    <w:rsid w:val="00FD1F24"/>
    <w:rsid w:val="00FD2082"/>
    <w:rsid w:val="00FD2C00"/>
    <w:rsid w:val="00FD4043"/>
    <w:rsid w:val="00FD44FF"/>
    <w:rsid w:val="00FD48F3"/>
    <w:rsid w:val="00FD4E3B"/>
    <w:rsid w:val="00FD591C"/>
    <w:rsid w:val="00FD5AF2"/>
    <w:rsid w:val="00FD5C5F"/>
    <w:rsid w:val="00FD5D7F"/>
    <w:rsid w:val="00FD66A4"/>
    <w:rsid w:val="00FD7B14"/>
    <w:rsid w:val="00FE00D5"/>
    <w:rsid w:val="00FE02B1"/>
    <w:rsid w:val="00FE02C7"/>
    <w:rsid w:val="00FE075C"/>
    <w:rsid w:val="00FE116E"/>
    <w:rsid w:val="00FE180D"/>
    <w:rsid w:val="00FE1F20"/>
    <w:rsid w:val="00FE1FE8"/>
    <w:rsid w:val="00FE228C"/>
    <w:rsid w:val="00FE28BF"/>
    <w:rsid w:val="00FE3A16"/>
    <w:rsid w:val="00FE3F65"/>
    <w:rsid w:val="00FE4798"/>
    <w:rsid w:val="00FE48C6"/>
    <w:rsid w:val="00FE4AEE"/>
    <w:rsid w:val="00FE4CA2"/>
    <w:rsid w:val="00FE4CC3"/>
    <w:rsid w:val="00FE52B4"/>
    <w:rsid w:val="00FE52DF"/>
    <w:rsid w:val="00FE6867"/>
    <w:rsid w:val="00FE69C3"/>
    <w:rsid w:val="00FE73FC"/>
    <w:rsid w:val="00FE7C83"/>
    <w:rsid w:val="00FE7E86"/>
    <w:rsid w:val="00FF0423"/>
    <w:rsid w:val="00FF0570"/>
    <w:rsid w:val="00FF05E7"/>
    <w:rsid w:val="00FF06D8"/>
    <w:rsid w:val="00FF1109"/>
    <w:rsid w:val="00FF1C78"/>
    <w:rsid w:val="00FF1E4B"/>
    <w:rsid w:val="00FF201F"/>
    <w:rsid w:val="00FF238D"/>
    <w:rsid w:val="00FF23AC"/>
    <w:rsid w:val="00FF2E18"/>
    <w:rsid w:val="00FF3D49"/>
    <w:rsid w:val="00FF4511"/>
    <w:rsid w:val="00FF4937"/>
    <w:rsid w:val="00FF5292"/>
    <w:rsid w:val="00FF62CE"/>
    <w:rsid w:val="00FF70C7"/>
    <w:rsid w:val="00FF7296"/>
    <w:rsid w:val="0138ABF3"/>
    <w:rsid w:val="03C2A883"/>
    <w:rsid w:val="0C8EABCD"/>
    <w:rsid w:val="0D71784F"/>
    <w:rsid w:val="0E05D8BB"/>
    <w:rsid w:val="10BC0E58"/>
    <w:rsid w:val="11859F98"/>
    <w:rsid w:val="157C8A34"/>
    <w:rsid w:val="19A00063"/>
    <w:rsid w:val="1E5A4929"/>
    <w:rsid w:val="2191E9EB"/>
    <w:rsid w:val="280918F5"/>
    <w:rsid w:val="2C9C89D1"/>
    <w:rsid w:val="2E5F321C"/>
    <w:rsid w:val="2EA52D08"/>
    <w:rsid w:val="31DF94C7"/>
    <w:rsid w:val="34CE73A0"/>
    <w:rsid w:val="35BD8CBE"/>
    <w:rsid w:val="381F3CBF"/>
    <w:rsid w:val="3AC34EAD"/>
    <w:rsid w:val="3B7259D0"/>
    <w:rsid w:val="446CB049"/>
    <w:rsid w:val="4DE36C42"/>
    <w:rsid w:val="4FD6EC91"/>
    <w:rsid w:val="59EE8FB0"/>
    <w:rsid w:val="61CFF0EB"/>
    <w:rsid w:val="76DCD742"/>
    <w:rsid w:val="76E4257A"/>
    <w:rsid w:val="76FD4DD7"/>
    <w:rsid w:val="7A173F01"/>
    <w:rsid w:val="7E752392"/>
    <w:rsid w:val="7EEF375F"/>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54C5E57"/>
  <w14:defaultImageDpi w14:val="32767"/>
  <w15:chartTrackingRefBased/>
  <w15:docId w15:val="{2662D35B-91D9-417A-82AF-3BAFA341F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50C2C"/>
    <w:pPr>
      <w:spacing w:after="120" w:line="360" w:lineRule="auto"/>
      <w:jc w:val="both"/>
    </w:pPr>
    <w:rPr>
      <w:rFonts w:ascii="Times New Roman" w:eastAsia="Calibri" w:hAnsi="Times New Roman" w:cs="Arial"/>
      <w:kern w:val="0"/>
      <w:sz w:val="24"/>
      <w:lang w:val="en-GB"/>
      <w14:ligatures w14:val="none"/>
    </w:rPr>
  </w:style>
  <w:style w:type="paragraph" w:styleId="berschrift1">
    <w:name w:val="heading 1"/>
    <w:basedOn w:val="Standard"/>
    <w:next w:val="Standard"/>
    <w:link w:val="berschrift1Zchn"/>
    <w:uiPriority w:val="9"/>
    <w:qFormat/>
    <w:rsid w:val="007B5898"/>
    <w:pPr>
      <w:keepNext/>
      <w:keepLines/>
      <w:pageBreakBefore/>
      <w:numPr>
        <w:numId w:val="1"/>
      </w:numPr>
      <w:spacing w:before="240" w:after="0"/>
      <w:ind w:left="431" w:hanging="431"/>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3E1A12"/>
    <w:pPr>
      <w:keepNext/>
      <w:keepLines/>
      <w:numPr>
        <w:ilvl w:val="1"/>
        <w:numId w:val="1"/>
      </w:numPr>
      <w:spacing w:before="40" w:after="0"/>
      <w:outlineLvl w:val="1"/>
    </w:pPr>
    <w:rPr>
      <w:rFonts w:eastAsiaTheme="majorEastAsia" w:cstheme="majorBidi"/>
      <w:b/>
      <w:sz w:val="28"/>
      <w:szCs w:val="26"/>
    </w:rPr>
  </w:style>
  <w:style w:type="paragraph" w:styleId="berschrift3">
    <w:name w:val="heading 3"/>
    <w:basedOn w:val="Standard"/>
    <w:next w:val="Standard"/>
    <w:link w:val="berschrift3Zchn"/>
    <w:uiPriority w:val="9"/>
    <w:unhideWhenUsed/>
    <w:qFormat/>
    <w:rsid w:val="00905A4D"/>
    <w:pPr>
      <w:keepNext/>
      <w:keepLines/>
      <w:numPr>
        <w:ilvl w:val="2"/>
        <w:numId w:val="1"/>
      </w:numPr>
      <w:spacing w:before="40" w:after="0"/>
      <w:ind w:left="72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rsid w:val="00B50263"/>
    <w:pPr>
      <w:keepNext/>
      <w:keepLines/>
      <w:spacing w:before="40" w:after="0"/>
      <w:outlineLvl w:val="3"/>
    </w:pPr>
    <w:rPr>
      <w:rFonts w:eastAsiaTheme="majorEastAsia" w:cstheme="majorBidi"/>
      <w:i/>
      <w:iCs/>
    </w:rPr>
  </w:style>
  <w:style w:type="paragraph" w:styleId="berschrift5">
    <w:name w:val="heading 5"/>
    <w:basedOn w:val="Standard"/>
    <w:next w:val="Standard"/>
    <w:link w:val="berschrift5Zchn"/>
    <w:uiPriority w:val="9"/>
    <w:semiHidden/>
    <w:unhideWhenUsed/>
    <w:qFormat/>
    <w:rsid w:val="0043161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3161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3161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3161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3161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rsid w:val="00207E95"/>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basedOn w:val="Absatz-Standardschriftart"/>
    <w:link w:val="Titel"/>
    <w:uiPriority w:val="10"/>
    <w:rsid w:val="00207E95"/>
    <w:rPr>
      <w:rFonts w:ascii="Times New Roman" w:eastAsia="MS Gothic" w:hAnsi="Times New Roman" w:cs="Times New Roman"/>
      <w:b/>
      <w:i/>
      <w:spacing w:val="-10"/>
      <w:kern w:val="28"/>
      <w:sz w:val="48"/>
      <w:szCs w:val="56"/>
      <w:lang w:val="de-DE"/>
      <w14:ligatures w14:val="none"/>
    </w:rPr>
  </w:style>
  <w:style w:type="paragraph" w:styleId="Untertitel">
    <w:name w:val="Subtitle"/>
    <w:basedOn w:val="Standard"/>
    <w:next w:val="Standard"/>
    <w:link w:val="UntertitelZchn"/>
    <w:uiPriority w:val="11"/>
    <w:qFormat/>
    <w:rsid w:val="00207E95"/>
    <w:pPr>
      <w:spacing w:before="240" w:after="240"/>
      <w:jc w:val="center"/>
    </w:pPr>
    <w:rPr>
      <w:rFonts w:eastAsia="MS Gothic" w:cs="Times New Roman"/>
      <w:b/>
      <w:iCs/>
      <w:spacing w:val="15"/>
      <w:sz w:val="28"/>
      <w:szCs w:val="24"/>
    </w:rPr>
  </w:style>
  <w:style w:type="character" w:customStyle="1" w:styleId="UntertitelZchn">
    <w:name w:val="Untertitel Zchn"/>
    <w:basedOn w:val="Absatz-Standardschriftart"/>
    <w:link w:val="Untertitel"/>
    <w:uiPriority w:val="11"/>
    <w:rsid w:val="00207E95"/>
    <w:rPr>
      <w:rFonts w:ascii="Times New Roman" w:eastAsia="MS Gothic" w:hAnsi="Times New Roman" w:cs="Times New Roman"/>
      <w:b/>
      <w:iCs/>
      <w:spacing w:val="15"/>
      <w:kern w:val="0"/>
      <w:sz w:val="28"/>
      <w:szCs w:val="24"/>
      <w:lang w:val="de-DE"/>
      <w14:ligatures w14:val="none"/>
    </w:rPr>
  </w:style>
  <w:style w:type="character" w:customStyle="1" w:styleId="ListenabsatzZchn">
    <w:name w:val="Listenabsatz Zchn"/>
    <w:aliases w:val="Li1 Zchn"/>
    <w:link w:val="Listenabsatz"/>
    <w:uiPriority w:val="34"/>
    <w:locked/>
    <w:rsid w:val="00207E95"/>
    <w:rPr>
      <w:rFonts w:ascii="Times New Roman" w:hAnsi="Times New Roman" w:cs="Times New Roman"/>
      <w:sz w:val="24"/>
    </w:rPr>
  </w:style>
  <w:style w:type="paragraph" w:styleId="Listenabsatz">
    <w:name w:val="List Paragraph"/>
    <w:aliases w:val="Li1"/>
    <w:basedOn w:val="Standard"/>
    <w:link w:val="ListenabsatzZchn"/>
    <w:uiPriority w:val="34"/>
    <w:qFormat/>
    <w:rsid w:val="00207E95"/>
    <w:pPr>
      <w:ind w:left="720"/>
      <w:contextualSpacing/>
    </w:pPr>
    <w:rPr>
      <w:rFonts w:eastAsiaTheme="minorHAnsi" w:cs="Times New Roman"/>
      <w:kern w:val="2"/>
      <w:lang w:val="en-DE"/>
      <w14:ligatures w14:val="standardContextual"/>
    </w:rPr>
  </w:style>
  <w:style w:type="character" w:customStyle="1" w:styleId="berschrift1Zchn">
    <w:name w:val="Überschrift 1 Zchn"/>
    <w:basedOn w:val="Absatz-Standardschriftart"/>
    <w:link w:val="berschrift1"/>
    <w:uiPriority w:val="9"/>
    <w:rsid w:val="007B5898"/>
    <w:rPr>
      <w:rFonts w:ascii="Times New Roman" w:eastAsiaTheme="majorEastAsia" w:hAnsi="Times New Roman" w:cstheme="majorBidi"/>
      <w:b/>
      <w:kern w:val="0"/>
      <w:sz w:val="32"/>
      <w:szCs w:val="32"/>
      <w14:ligatures w14:val="none"/>
    </w:rPr>
  </w:style>
  <w:style w:type="paragraph" w:styleId="Inhaltsverzeichnisberschrift">
    <w:name w:val="TOC Heading"/>
    <w:basedOn w:val="berschrift1"/>
    <w:next w:val="Standard"/>
    <w:uiPriority w:val="39"/>
    <w:unhideWhenUsed/>
    <w:qFormat/>
    <w:rsid w:val="00431612"/>
    <w:pPr>
      <w:spacing w:line="259" w:lineRule="auto"/>
      <w:jc w:val="left"/>
      <w:outlineLvl w:val="9"/>
    </w:pPr>
    <w:rPr>
      <w:lang w:val="en-DE" w:eastAsia="en-DE"/>
    </w:rPr>
  </w:style>
  <w:style w:type="paragraph" w:styleId="Verzeichnis1">
    <w:name w:val="toc 1"/>
    <w:basedOn w:val="Standard"/>
    <w:next w:val="Standard"/>
    <w:autoRedefine/>
    <w:uiPriority w:val="39"/>
    <w:unhideWhenUsed/>
    <w:rsid w:val="00FF05E7"/>
    <w:pPr>
      <w:tabs>
        <w:tab w:val="left" w:pos="397"/>
        <w:tab w:val="right" w:leader="dot" w:pos="9062"/>
      </w:tabs>
      <w:spacing w:before="60" w:after="0"/>
      <w:jc w:val="left"/>
    </w:pPr>
    <w:rPr>
      <w:b/>
    </w:rPr>
  </w:style>
  <w:style w:type="character" w:styleId="Hyperlink">
    <w:name w:val="Hyperlink"/>
    <w:basedOn w:val="Absatz-Standardschriftart"/>
    <w:uiPriority w:val="99"/>
    <w:unhideWhenUsed/>
    <w:rsid w:val="00431612"/>
    <w:rPr>
      <w:color w:val="0563C1" w:themeColor="hyperlink"/>
      <w:u w:val="single"/>
    </w:rPr>
  </w:style>
  <w:style w:type="character" w:customStyle="1" w:styleId="berschrift2Zchn">
    <w:name w:val="Überschrift 2 Zchn"/>
    <w:basedOn w:val="Absatz-Standardschriftart"/>
    <w:link w:val="berschrift2"/>
    <w:uiPriority w:val="9"/>
    <w:rsid w:val="003E1A12"/>
    <w:rPr>
      <w:rFonts w:ascii="Times New Roman" w:eastAsiaTheme="majorEastAsia" w:hAnsi="Times New Roman" w:cstheme="majorBidi"/>
      <w:b/>
      <w:kern w:val="0"/>
      <w:sz w:val="28"/>
      <w:szCs w:val="26"/>
      <w14:ligatures w14:val="none"/>
    </w:rPr>
  </w:style>
  <w:style w:type="character" w:customStyle="1" w:styleId="berschrift3Zchn">
    <w:name w:val="Überschrift 3 Zchn"/>
    <w:basedOn w:val="Absatz-Standardschriftart"/>
    <w:link w:val="berschrift3"/>
    <w:uiPriority w:val="9"/>
    <w:rsid w:val="00905A4D"/>
    <w:rPr>
      <w:rFonts w:ascii="Times New Roman" w:eastAsiaTheme="majorEastAsia" w:hAnsi="Times New Roman" w:cstheme="majorBidi"/>
      <w:b/>
      <w:kern w:val="0"/>
      <w:sz w:val="24"/>
      <w:szCs w:val="24"/>
      <w14:ligatures w14:val="none"/>
    </w:rPr>
  </w:style>
  <w:style w:type="character" w:customStyle="1" w:styleId="berschrift4Zchn">
    <w:name w:val="Überschrift 4 Zchn"/>
    <w:basedOn w:val="Absatz-Standardschriftart"/>
    <w:link w:val="berschrift4"/>
    <w:uiPriority w:val="9"/>
    <w:rsid w:val="00B50263"/>
    <w:rPr>
      <w:rFonts w:ascii="Times New Roman" w:eastAsiaTheme="majorEastAsia" w:hAnsi="Times New Roman" w:cstheme="majorBidi"/>
      <w:i/>
      <w:iCs/>
      <w:kern w:val="0"/>
      <w:sz w:val="24"/>
      <w:lang w:val="en-GB"/>
      <w14:ligatures w14:val="none"/>
    </w:rPr>
  </w:style>
  <w:style w:type="character" w:customStyle="1" w:styleId="berschrift5Zchn">
    <w:name w:val="Überschrift 5 Zchn"/>
    <w:basedOn w:val="Absatz-Standardschriftart"/>
    <w:link w:val="berschrift5"/>
    <w:uiPriority w:val="9"/>
    <w:semiHidden/>
    <w:rsid w:val="00431612"/>
    <w:rPr>
      <w:rFonts w:asciiTheme="majorHAnsi" w:eastAsiaTheme="majorEastAsia" w:hAnsiTheme="majorHAnsi" w:cstheme="majorBidi"/>
      <w:color w:val="2F5496" w:themeColor="accent1" w:themeShade="BF"/>
      <w:kern w:val="0"/>
      <w:sz w:val="24"/>
      <w14:ligatures w14:val="none"/>
    </w:rPr>
  </w:style>
  <w:style w:type="character" w:customStyle="1" w:styleId="berschrift6Zchn">
    <w:name w:val="Überschrift 6 Zchn"/>
    <w:basedOn w:val="Absatz-Standardschriftart"/>
    <w:link w:val="berschrift6"/>
    <w:uiPriority w:val="9"/>
    <w:semiHidden/>
    <w:rsid w:val="00431612"/>
    <w:rPr>
      <w:rFonts w:asciiTheme="majorHAnsi" w:eastAsiaTheme="majorEastAsia" w:hAnsiTheme="majorHAnsi" w:cstheme="majorBidi"/>
      <w:color w:val="1F3763" w:themeColor="accent1" w:themeShade="7F"/>
      <w:kern w:val="0"/>
      <w:sz w:val="24"/>
      <w14:ligatures w14:val="none"/>
    </w:rPr>
  </w:style>
  <w:style w:type="character" w:customStyle="1" w:styleId="berschrift7Zchn">
    <w:name w:val="Überschrift 7 Zchn"/>
    <w:basedOn w:val="Absatz-Standardschriftart"/>
    <w:link w:val="berschrift7"/>
    <w:uiPriority w:val="9"/>
    <w:semiHidden/>
    <w:rsid w:val="00431612"/>
    <w:rPr>
      <w:rFonts w:asciiTheme="majorHAnsi" w:eastAsiaTheme="majorEastAsia" w:hAnsiTheme="majorHAnsi" w:cstheme="majorBidi"/>
      <w:i/>
      <w:iCs/>
      <w:color w:val="1F3763" w:themeColor="accent1" w:themeShade="7F"/>
      <w:kern w:val="0"/>
      <w:sz w:val="24"/>
      <w14:ligatures w14:val="none"/>
    </w:rPr>
  </w:style>
  <w:style w:type="character" w:customStyle="1" w:styleId="berschrift8Zchn">
    <w:name w:val="Überschrift 8 Zchn"/>
    <w:basedOn w:val="Absatz-Standardschriftart"/>
    <w:link w:val="berschrift8"/>
    <w:uiPriority w:val="9"/>
    <w:semiHidden/>
    <w:rsid w:val="00431612"/>
    <w:rPr>
      <w:rFonts w:asciiTheme="majorHAnsi" w:eastAsiaTheme="majorEastAsia" w:hAnsiTheme="majorHAnsi" w:cstheme="majorBidi"/>
      <w:color w:val="272727" w:themeColor="text1" w:themeTint="D8"/>
      <w:kern w:val="0"/>
      <w:sz w:val="21"/>
      <w:szCs w:val="21"/>
      <w14:ligatures w14:val="none"/>
    </w:rPr>
  </w:style>
  <w:style w:type="character" w:customStyle="1" w:styleId="berschrift9Zchn">
    <w:name w:val="Überschrift 9 Zchn"/>
    <w:basedOn w:val="Absatz-Standardschriftart"/>
    <w:link w:val="berschrift9"/>
    <w:uiPriority w:val="9"/>
    <w:semiHidden/>
    <w:rsid w:val="00431612"/>
    <w:rPr>
      <w:rFonts w:asciiTheme="majorHAnsi" w:eastAsiaTheme="majorEastAsia" w:hAnsiTheme="majorHAnsi" w:cstheme="majorBidi"/>
      <w:i/>
      <w:iCs/>
      <w:color w:val="272727" w:themeColor="text1" w:themeTint="D8"/>
      <w:kern w:val="0"/>
      <w:sz w:val="21"/>
      <w:szCs w:val="21"/>
      <w14:ligatures w14:val="none"/>
    </w:rPr>
  </w:style>
  <w:style w:type="character" w:styleId="Platzhaltertext">
    <w:name w:val="Placeholder Text"/>
    <w:basedOn w:val="Absatz-Standardschriftart"/>
    <w:uiPriority w:val="99"/>
    <w:semiHidden/>
    <w:rsid w:val="00783AFC"/>
    <w:rPr>
      <w:color w:val="808080"/>
    </w:rPr>
  </w:style>
  <w:style w:type="paragraph" w:customStyle="1" w:styleId="CitaviBibliographyEntry">
    <w:name w:val="Citavi Bibliography Entry"/>
    <w:basedOn w:val="Standard"/>
    <w:link w:val="CitaviBibliographyEntryZchn"/>
    <w:uiPriority w:val="99"/>
    <w:rsid w:val="00783AFC"/>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783AFC"/>
    <w:rPr>
      <w:rFonts w:ascii="Times New Roman" w:eastAsia="Calibri" w:hAnsi="Times New Roman" w:cs="Arial"/>
      <w:kern w:val="0"/>
      <w:sz w:val="24"/>
      <w:lang w:val="de-DE"/>
      <w14:ligatures w14:val="none"/>
    </w:rPr>
  </w:style>
  <w:style w:type="paragraph" w:customStyle="1" w:styleId="CitaviBibliographyHeading">
    <w:name w:val="Citavi Bibliography Heading"/>
    <w:basedOn w:val="berschrift1"/>
    <w:link w:val="CitaviBibliographyHeadingZchn"/>
    <w:uiPriority w:val="99"/>
    <w:rsid w:val="00783AFC"/>
    <w:pPr>
      <w:jc w:val="left"/>
    </w:pPr>
  </w:style>
  <w:style w:type="character" w:customStyle="1" w:styleId="CitaviBibliographyHeadingZchn">
    <w:name w:val="Citavi Bibliography Heading Zchn"/>
    <w:basedOn w:val="Absatz-Standardschriftart"/>
    <w:link w:val="CitaviBibliographyHeading"/>
    <w:uiPriority w:val="99"/>
    <w:rsid w:val="00783AFC"/>
    <w:rPr>
      <w:rFonts w:ascii="Times New Roman" w:eastAsiaTheme="majorEastAsia" w:hAnsi="Times New Roman" w:cstheme="majorBidi"/>
      <w:b/>
      <w:kern w:val="0"/>
      <w:sz w:val="32"/>
      <w:szCs w:val="32"/>
      <w14:ligatures w14:val="none"/>
    </w:rPr>
  </w:style>
  <w:style w:type="paragraph" w:customStyle="1" w:styleId="CitaviChapterBibliographyHeading">
    <w:name w:val="Citavi Chapter Bibliography Heading"/>
    <w:basedOn w:val="berschrift2"/>
    <w:link w:val="CitaviChapterBibliographyHeadingZchn"/>
    <w:uiPriority w:val="99"/>
    <w:rsid w:val="00783AFC"/>
    <w:pPr>
      <w:jc w:val="left"/>
    </w:pPr>
  </w:style>
  <w:style w:type="character" w:customStyle="1" w:styleId="CitaviChapterBibliographyHeadingZchn">
    <w:name w:val="Citavi Chapter Bibliography Heading Zchn"/>
    <w:basedOn w:val="Absatz-Standardschriftart"/>
    <w:link w:val="CitaviChapterBibliographyHeading"/>
    <w:uiPriority w:val="99"/>
    <w:rsid w:val="00783AFC"/>
    <w:rPr>
      <w:rFonts w:ascii="Times New Roman" w:eastAsiaTheme="majorEastAsia" w:hAnsi="Times New Roman" w:cstheme="majorBidi"/>
      <w:b/>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783AFC"/>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783AFC"/>
    <w:rPr>
      <w:rFonts w:ascii="Times New Roman" w:eastAsiaTheme="majorEastAsia" w:hAnsi="Times New Roman" w:cstheme="majorBidi"/>
      <w:b/>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783AFC"/>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783AFC"/>
    <w:rPr>
      <w:rFonts w:ascii="Times New Roman" w:eastAsiaTheme="majorEastAsia" w:hAnsi="Times New Roman" w:cstheme="majorBidi"/>
      <w:b/>
      <w:kern w:val="0"/>
      <w:sz w:val="24"/>
      <w:szCs w:val="24"/>
      <w14:ligatures w14:val="none"/>
    </w:rPr>
  </w:style>
  <w:style w:type="paragraph" w:customStyle="1" w:styleId="CitaviBibliographySubheading3">
    <w:name w:val="Citavi Bibliography Subheading 3"/>
    <w:basedOn w:val="berschrift4"/>
    <w:link w:val="CitaviBibliographySubheading3Zchn"/>
    <w:uiPriority w:val="99"/>
    <w:rsid w:val="00783AFC"/>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783AFC"/>
    <w:rPr>
      <w:rFonts w:asciiTheme="majorHAnsi" w:eastAsiaTheme="majorEastAsia" w:hAnsiTheme="majorHAnsi" w:cstheme="majorBidi"/>
      <w:i/>
      <w:iCs/>
      <w:color w:val="2F5496" w:themeColor="accent1" w:themeShade="BF"/>
      <w:kern w:val="0"/>
      <w:sz w:val="24"/>
      <w14:ligatures w14:val="none"/>
    </w:rPr>
  </w:style>
  <w:style w:type="paragraph" w:customStyle="1" w:styleId="CitaviBibliographySubheading4">
    <w:name w:val="Citavi Bibliography Subheading 4"/>
    <w:basedOn w:val="berschrift5"/>
    <w:link w:val="CitaviBibliographySubheading4Zchn"/>
    <w:uiPriority w:val="99"/>
    <w:rsid w:val="00783AFC"/>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783AFC"/>
    <w:rPr>
      <w:rFonts w:asciiTheme="majorHAnsi" w:eastAsiaTheme="majorEastAsia" w:hAnsiTheme="majorHAnsi" w:cstheme="majorBidi"/>
      <w:color w:val="2F5496" w:themeColor="accent1" w:themeShade="BF"/>
      <w:kern w:val="0"/>
      <w:sz w:val="24"/>
      <w14:ligatures w14:val="none"/>
    </w:rPr>
  </w:style>
  <w:style w:type="paragraph" w:customStyle="1" w:styleId="CitaviBibliographySubheading5">
    <w:name w:val="Citavi Bibliography Subheading 5"/>
    <w:basedOn w:val="berschrift6"/>
    <w:link w:val="CitaviBibliographySubheading5Zchn"/>
    <w:uiPriority w:val="99"/>
    <w:rsid w:val="00783AFC"/>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783AFC"/>
    <w:rPr>
      <w:rFonts w:asciiTheme="majorHAnsi" w:eastAsiaTheme="majorEastAsia" w:hAnsiTheme="majorHAnsi" w:cstheme="majorBidi"/>
      <w:color w:val="1F3763" w:themeColor="accent1" w:themeShade="7F"/>
      <w:kern w:val="0"/>
      <w:sz w:val="24"/>
      <w14:ligatures w14:val="none"/>
    </w:rPr>
  </w:style>
  <w:style w:type="paragraph" w:customStyle="1" w:styleId="CitaviBibliographySubheading6">
    <w:name w:val="Citavi Bibliography Subheading 6"/>
    <w:basedOn w:val="berschrift7"/>
    <w:link w:val="CitaviBibliographySubheading6Zchn"/>
    <w:uiPriority w:val="99"/>
    <w:rsid w:val="00783AFC"/>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783AFC"/>
    <w:rPr>
      <w:rFonts w:asciiTheme="majorHAnsi" w:eastAsiaTheme="majorEastAsia" w:hAnsiTheme="majorHAnsi" w:cstheme="majorBidi"/>
      <w:i/>
      <w:iCs/>
      <w:color w:val="1F3763" w:themeColor="accent1" w:themeShade="7F"/>
      <w:kern w:val="0"/>
      <w:sz w:val="24"/>
      <w14:ligatures w14:val="none"/>
    </w:rPr>
  </w:style>
  <w:style w:type="paragraph" w:customStyle="1" w:styleId="CitaviBibliographySubheading7">
    <w:name w:val="Citavi Bibliography Subheading 7"/>
    <w:basedOn w:val="berschrift8"/>
    <w:link w:val="CitaviBibliographySubheading7Zchn"/>
    <w:uiPriority w:val="99"/>
    <w:rsid w:val="00783AFC"/>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783AFC"/>
    <w:rPr>
      <w:rFonts w:asciiTheme="majorHAnsi" w:eastAsiaTheme="majorEastAsia" w:hAnsiTheme="majorHAnsi" w:cstheme="majorBidi"/>
      <w:color w:val="272727" w:themeColor="text1" w:themeTint="D8"/>
      <w:kern w:val="0"/>
      <w:sz w:val="21"/>
      <w:szCs w:val="21"/>
      <w14:ligatures w14:val="none"/>
    </w:rPr>
  </w:style>
  <w:style w:type="paragraph" w:customStyle="1" w:styleId="CitaviBibliographySubheading8">
    <w:name w:val="Citavi Bibliography Subheading 8"/>
    <w:basedOn w:val="berschrift9"/>
    <w:link w:val="CitaviBibliographySubheading8Zchn"/>
    <w:uiPriority w:val="99"/>
    <w:rsid w:val="00783AFC"/>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783AFC"/>
    <w:rPr>
      <w:rFonts w:asciiTheme="majorHAnsi" w:eastAsiaTheme="majorEastAsia" w:hAnsiTheme="majorHAnsi" w:cstheme="majorBidi"/>
      <w:i/>
      <w:iCs/>
      <w:color w:val="272727" w:themeColor="text1" w:themeTint="D8"/>
      <w:kern w:val="0"/>
      <w:sz w:val="21"/>
      <w:szCs w:val="21"/>
      <w14:ligatures w14:val="none"/>
    </w:rPr>
  </w:style>
  <w:style w:type="paragraph" w:styleId="Literaturverzeichnis">
    <w:name w:val="Bibliography"/>
    <w:basedOn w:val="Abbildungsverzeichnis"/>
    <w:next w:val="Standard"/>
    <w:uiPriority w:val="37"/>
    <w:unhideWhenUsed/>
    <w:rsid w:val="00FF3D49"/>
    <w:pPr>
      <w:tabs>
        <w:tab w:val="left" w:pos="504"/>
      </w:tabs>
      <w:spacing w:line="240" w:lineRule="auto"/>
      <w:ind w:left="504" w:hanging="504"/>
      <w:jc w:val="left"/>
    </w:pPr>
  </w:style>
  <w:style w:type="character" w:styleId="Buchtitel">
    <w:name w:val="Book Title"/>
    <w:basedOn w:val="Absatz-Standardschriftart"/>
    <w:uiPriority w:val="33"/>
    <w:qFormat/>
    <w:rsid w:val="00A80AEF"/>
    <w:rPr>
      <w:b/>
      <w:bCs/>
      <w:i/>
      <w:iCs/>
      <w:spacing w:val="5"/>
    </w:rPr>
  </w:style>
  <w:style w:type="character" w:styleId="IntensiverVerweis">
    <w:name w:val="Intense Reference"/>
    <w:basedOn w:val="Absatz-Standardschriftart"/>
    <w:uiPriority w:val="32"/>
    <w:qFormat/>
    <w:rsid w:val="00A80AEF"/>
    <w:rPr>
      <w:b/>
      <w:bCs/>
      <w:smallCaps/>
      <w:color w:val="4472C4" w:themeColor="accent1"/>
      <w:spacing w:val="5"/>
    </w:rPr>
  </w:style>
  <w:style w:type="character" w:styleId="SchwacherVerweis">
    <w:name w:val="Subtle Reference"/>
    <w:basedOn w:val="Absatz-Standardschriftart"/>
    <w:uiPriority w:val="31"/>
    <w:qFormat/>
    <w:rsid w:val="00A80AEF"/>
    <w:rPr>
      <w:smallCaps/>
      <w:color w:val="5A5A5A" w:themeColor="text1" w:themeTint="A5"/>
    </w:rPr>
  </w:style>
  <w:style w:type="character" w:styleId="IntensiveHervorhebung">
    <w:name w:val="Intense Emphasis"/>
    <w:basedOn w:val="Absatz-Standardschriftart"/>
    <w:uiPriority w:val="21"/>
    <w:qFormat/>
    <w:rsid w:val="00A80AEF"/>
    <w:rPr>
      <w:i/>
      <w:iCs/>
      <w:color w:val="4472C4" w:themeColor="accent1"/>
    </w:rPr>
  </w:style>
  <w:style w:type="character" w:styleId="SchwacheHervorhebung">
    <w:name w:val="Subtle Emphasis"/>
    <w:basedOn w:val="Absatz-Standardschriftart"/>
    <w:uiPriority w:val="19"/>
    <w:qFormat/>
    <w:rsid w:val="00A80AEF"/>
    <w:rPr>
      <w:i/>
      <w:iCs/>
      <w:color w:val="404040" w:themeColor="text1" w:themeTint="BF"/>
    </w:rPr>
  </w:style>
  <w:style w:type="paragraph" w:styleId="IntensivesZitat">
    <w:name w:val="Intense Quote"/>
    <w:basedOn w:val="Standard"/>
    <w:next w:val="Standard"/>
    <w:link w:val="IntensivesZitatZchn"/>
    <w:uiPriority w:val="30"/>
    <w:qFormat/>
    <w:rsid w:val="00A80AE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80AEF"/>
    <w:rPr>
      <w:rFonts w:ascii="Times New Roman" w:eastAsia="Calibri" w:hAnsi="Times New Roman" w:cs="Arial"/>
      <w:i/>
      <w:iCs/>
      <w:color w:val="4472C4" w:themeColor="accent1"/>
      <w:kern w:val="0"/>
      <w:sz w:val="24"/>
      <w:lang w:val="de-DE"/>
      <w14:ligatures w14:val="none"/>
    </w:rPr>
  </w:style>
  <w:style w:type="paragraph" w:styleId="Zitat">
    <w:name w:val="Quote"/>
    <w:basedOn w:val="Standard"/>
    <w:next w:val="Standard"/>
    <w:link w:val="ZitatZchn"/>
    <w:uiPriority w:val="29"/>
    <w:qFormat/>
    <w:rsid w:val="00A80AE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80AEF"/>
    <w:rPr>
      <w:rFonts w:ascii="Times New Roman" w:eastAsia="Calibri" w:hAnsi="Times New Roman" w:cs="Arial"/>
      <w:i/>
      <w:iCs/>
      <w:color w:val="404040" w:themeColor="text1" w:themeTint="BF"/>
      <w:kern w:val="0"/>
      <w:sz w:val="24"/>
      <w:lang w:val="de-DE"/>
      <w14:ligatures w14:val="none"/>
    </w:rPr>
  </w:style>
  <w:style w:type="table" w:styleId="MittlereListe1-Akzent1">
    <w:name w:val="Medium List 1 Accent 1"/>
    <w:basedOn w:val="NormaleTabelle"/>
    <w:uiPriority w:val="65"/>
    <w:semiHidden/>
    <w:unhideWhenUsed/>
    <w:rsid w:val="00A80AEF"/>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80AE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80AEF"/>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80AE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80AE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80AEF"/>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80AE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80AE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80AE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80AE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80AE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80AE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80AE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80AE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80AE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80AE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80AE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80AE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80AE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80AE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80AEF"/>
    <w:pPr>
      <w:spacing w:after="0" w:line="240" w:lineRule="auto"/>
      <w:jc w:val="both"/>
    </w:pPr>
    <w:rPr>
      <w:rFonts w:ascii="Times New Roman" w:eastAsia="Calibri" w:hAnsi="Times New Roman" w:cs="Arial"/>
      <w:kern w:val="0"/>
      <w:sz w:val="24"/>
      <w14:ligatures w14:val="none"/>
    </w:rPr>
  </w:style>
  <w:style w:type="character" w:styleId="HTMLVariable">
    <w:name w:val="HTML Variable"/>
    <w:basedOn w:val="Absatz-Standardschriftart"/>
    <w:uiPriority w:val="99"/>
    <w:semiHidden/>
    <w:unhideWhenUsed/>
    <w:rsid w:val="00A80AEF"/>
    <w:rPr>
      <w:i/>
      <w:iCs/>
    </w:rPr>
  </w:style>
  <w:style w:type="character" w:styleId="HTMLSchreibmaschine">
    <w:name w:val="HTML Typewriter"/>
    <w:basedOn w:val="Absatz-Standardschriftart"/>
    <w:uiPriority w:val="99"/>
    <w:semiHidden/>
    <w:unhideWhenUsed/>
    <w:rsid w:val="00A80AEF"/>
    <w:rPr>
      <w:rFonts w:ascii="Consolas" w:hAnsi="Consolas"/>
      <w:sz w:val="20"/>
      <w:szCs w:val="20"/>
    </w:rPr>
  </w:style>
  <w:style w:type="character" w:styleId="HTMLBeispiel">
    <w:name w:val="HTML Sample"/>
    <w:basedOn w:val="Absatz-Standardschriftart"/>
    <w:uiPriority w:val="99"/>
    <w:semiHidden/>
    <w:unhideWhenUsed/>
    <w:rsid w:val="00A80AEF"/>
    <w:rPr>
      <w:rFonts w:ascii="Consolas" w:hAnsi="Consolas"/>
      <w:sz w:val="24"/>
      <w:szCs w:val="24"/>
    </w:rPr>
  </w:style>
  <w:style w:type="paragraph" w:styleId="HTMLVorformatiert">
    <w:name w:val="HTML Preformatted"/>
    <w:basedOn w:val="Standard"/>
    <w:link w:val="HTMLVorformatiertZchn"/>
    <w:uiPriority w:val="99"/>
    <w:semiHidden/>
    <w:unhideWhenUsed/>
    <w:rsid w:val="00A80AE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80AEF"/>
    <w:rPr>
      <w:rFonts w:ascii="Consolas" w:eastAsia="Calibri" w:hAnsi="Consolas" w:cs="Arial"/>
      <w:kern w:val="0"/>
      <w:sz w:val="20"/>
      <w:szCs w:val="20"/>
      <w:lang w:val="de-DE"/>
      <w14:ligatures w14:val="none"/>
    </w:rPr>
  </w:style>
  <w:style w:type="character" w:styleId="HTMLTastatur">
    <w:name w:val="HTML Keyboard"/>
    <w:basedOn w:val="Absatz-Standardschriftart"/>
    <w:uiPriority w:val="99"/>
    <w:semiHidden/>
    <w:unhideWhenUsed/>
    <w:rsid w:val="00A80AEF"/>
    <w:rPr>
      <w:rFonts w:ascii="Consolas" w:hAnsi="Consolas"/>
      <w:sz w:val="20"/>
      <w:szCs w:val="20"/>
    </w:rPr>
  </w:style>
  <w:style w:type="character" w:styleId="HTMLDefinition">
    <w:name w:val="HTML Definition"/>
    <w:basedOn w:val="Absatz-Standardschriftart"/>
    <w:uiPriority w:val="99"/>
    <w:semiHidden/>
    <w:unhideWhenUsed/>
    <w:rsid w:val="00A80AEF"/>
    <w:rPr>
      <w:i/>
      <w:iCs/>
    </w:rPr>
  </w:style>
  <w:style w:type="character" w:styleId="HTMLCode">
    <w:name w:val="HTML Code"/>
    <w:basedOn w:val="Absatz-Standardschriftart"/>
    <w:uiPriority w:val="99"/>
    <w:semiHidden/>
    <w:unhideWhenUsed/>
    <w:rsid w:val="00A80AEF"/>
    <w:rPr>
      <w:rFonts w:ascii="Consolas" w:hAnsi="Consolas"/>
      <w:sz w:val="20"/>
      <w:szCs w:val="20"/>
    </w:rPr>
  </w:style>
  <w:style w:type="character" w:styleId="HTMLZitat">
    <w:name w:val="HTML Cite"/>
    <w:basedOn w:val="Absatz-Standardschriftart"/>
    <w:uiPriority w:val="99"/>
    <w:semiHidden/>
    <w:unhideWhenUsed/>
    <w:rsid w:val="00A80AEF"/>
    <w:rPr>
      <w:i/>
      <w:iCs/>
    </w:rPr>
  </w:style>
  <w:style w:type="paragraph" w:styleId="HTMLAdresse">
    <w:name w:val="HTML Address"/>
    <w:basedOn w:val="Standard"/>
    <w:link w:val="HTMLAdresseZchn"/>
    <w:uiPriority w:val="99"/>
    <w:semiHidden/>
    <w:unhideWhenUsed/>
    <w:rsid w:val="00A80AEF"/>
    <w:pPr>
      <w:spacing w:after="0" w:line="240" w:lineRule="auto"/>
    </w:pPr>
    <w:rPr>
      <w:i/>
      <w:iCs/>
    </w:rPr>
  </w:style>
  <w:style w:type="character" w:customStyle="1" w:styleId="HTMLAdresseZchn">
    <w:name w:val="HTML Adresse Zchn"/>
    <w:basedOn w:val="Absatz-Standardschriftart"/>
    <w:link w:val="HTMLAdresse"/>
    <w:uiPriority w:val="99"/>
    <w:semiHidden/>
    <w:rsid w:val="00A80AEF"/>
    <w:rPr>
      <w:rFonts w:ascii="Times New Roman" w:eastAsia="Calibri" w:hAnsi="Times New Roman" w:cs="Arial"/>
      <w:i/>
      <w:iCs/>
      <w:kern w:val="0"/>
      <w:sz w:val="24"/>
      <w:lang w:val="de-DE"/>
      <w14:ligatures w14:val="none"/>
    </w:rPr>
  </w:style>
  <w:style w:type="character" w:styleId="HTMLAkronym">
    <w:name w:val="HTML Acronym"/>
    <w:basedOn w:val="Absatz-Standardschriftart"/>
    <w:uiPriority w:val="99"/>
    <w:semiHidden/>
    <w:unhideWhenUsed/>
    <w:rsid w:val="00A80AEF"/>
  </w:style>
  <w:style w:type="paragraph" w:styleId="StandardWeb">
    <w:name w:val="Normal (Web)"/>
    <w:basedOn w:val="Standard"/>
    <w:uiPriority w:val="99"/>
    <w:semiHidden/>
    <w:unhideWhenUsed/>
    <w:rsid w:val="00A80AEF"/>
    <w:rPr>
      <w:rFonts w:cs="Times New Roman"/>
      <w:szCs w:val="24"/>
    </w:rPr>
  </w:style>
  <w:style w:type="paragraph" w:styleId="NurText">
    <w:name w:val="Plain Text"/>
    <w:basedOn w:val="Standard"/>
    <w:link w:val="NurTextZchn"/>
    <w:uiPriority w:val="99"/>
    <w:semiHidden/>
    <w:unhideWhenUsed/>
    <w:rsid w:val="00A80AE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80AEF"/>
    <w:rPr>
      <w:rFonts w:ascii="Consolas" w:eastAsia="Calibri" w:hAnsi="Consolas" w:cs="Arial"/>
      <w:kern w:val="0"/>
      <w:sz w:val="21"/>
      <w:szCs w:val="21"/>
      <w:lang w:val="de-DE"/>
      <w14:ligatures w14:val="none"/>
    </w:rPr>
  </w:style>
  <w:style w:type="paragraph" w:styleId="Dokumentstruktur">
    <w:name w:val="Document Map"/>
    <w:basedOn w:val="Standard"/>
    <w:link w:val="DokumentstrukturZchn"/>
    <w:uiPriority w:val="99"/>
    <w:semiHidden/>
    <w:unhideWhenUsed/>
    <w:rsid w:val="00A80AEF"/>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80AEF"/>
    <w:rPr>
      <w:rFonts w:ascii="Segoe UI" w:eastAsia="Calibri" w:hAnsi="Segoe UI" w:cs="Segoe UI"/>
      <w:kern w:val="0"/>
      <w:sz w:val="16"/>
      <w:szCs w:val="16"/>
      <w:lang w:val="de-DE"/>
      <w14:ligatures w14:val="none"/>
    </w:rPr>
  </w:style>
  <w:style w:type="character" w:styleId="Hervorhebung">
    <w:name w:val="Emphasis"/>
    <w:basedOn w:val="Absatz-Standardschriftart"/>
    <w:uiPriority w:val="20"/>
    <w:qFormat/>
    <w:rsid w:val="00A80AEF"/>
    <w:rPr>
      <w:i/>
      <w:iCs/>
    </w:rPr>
  </w:style>
  <w:style w:type="character" w:styleId="Fett">
    <w:name w:val="Strong"/>
    <w:basedOn w:val="Absatz-Standardschriftart"/>
    <w:uiPriority w:val="22"/>
    <w:qFormat/>
    <w:rsid w:val="00A80AEF"/>
    <w:rPr>
      <w:b/>
      <w:bCs/>
    </w:rPr>
  </w:style>
  <w:style w:type="character" w:styleId="BesuchterLink">
    <w:name w:val="FollowedHyperlink"/>
    <w:basedOn w:val="Absatz-Standardschriftart"/>
    <w:uiPriority w:val="99"/>
    <w:semiHidden/>
    <w:unhideWhenUsed/>
    <w:rsid w:val="00A80AEF"/>
    <w:rPr>
      <w:color w:val="954F72" w:themeColor="followedHyperlink"/>
      <w:u w:val="single"/>
    </w:rPr>
  </w:style>
  <w:style w:type="paragraph" w:styleId="Blocktext">
    <w:name w:val="Block Text"/>
    <w:basedOn w:val="Standard"/>
    <w:uiPriority w:val="99"/>
    <w:semiHidden/>
    <w:unhideWhenUsed/>
    <w:rsid w:val="00A80AE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A80AEF"/>
    <w:pPr>
      <w:ind w:left="283"/>
    </w:pPr>
    <w:rPr>
      <w:sz w:val="16"/>
      <w:szCs w:val="16"/>
    </w:rPr>
  </w:style>
  <w:style w:type="character" w:customStyle="1" w:styleId="Textkrper-Einzug3Zchn">
    <w:name w:val="Textkörper-Einzug 3 Zchn"/>
    <w:basedOn w:val="Absatz-Standardschriftart"/>
    <w:link w:val="Textkrper-Einzug3"/>
    <w:uiPriority w:val="99"/>
    <w:semiHidden/>
    <w:rsid w:val="00A80AEF"/>
    <w:rPr>
      <w:rFonts w:ascii="Times New Roman" w:eastAsia="Calibri" w:hAnsi="Times New Roman" w:cs="Arial"/>
      <w:kern w:val="0"/>
      <w:sz w:val="16"/>
      <w:szCs w:val="16"/>
      <w:lang w:val="de-DE"/>
      <w14:ligatures w14:val="none"/>
    </w:rPr>
  </w:style>
  <w:style w:type="paragraph" w:styleId="Textkrper-Einzug2">
    <w:name w:val="Body Text Indent 2"/>
    <w:basedOn w:val="Standard"/>
    <w:link w:val="Textkrper-Einzug2Zchn"/>
    <w:uiPriority w:val="99"/>
    <w:semiHidden/>
    <w:unhideWhenUsed/>
    <w:rsid w:val="00A80AEF"/>
    <w:pPr>
      <w:spacing w:line="480" w:lineRule="auto"/>
      <w:ind w:left="283"/>
    </w:pPr>
  </w:style>
  <w:style w:type="character" w:customStyle="1" w:styleId="Textkrper-Einzug2Zchn">
    <w:name w:val="Textkörper-Einzug 2 Zchn"/>
    <w:basedOn w:val="Absatz-Standardschriftart"/>
    <w:link w:val="Textkrper-Einzug2"/>
    <w:uiPriority w:val="99"/>
    <w:semiHidden/>
    <w:rsid w:val="00A80AEF"/>
    <w:rPr>
      <w:rFonts w:ascii="Times New Roman" w:eastAsia="Calibri" w:hAnsi="Times New Roman" w:cs="Arial"/>
      <w:kern w:val="0"/>
      <w:sz w:val="24"/>
      <w:lang w:val="de-DE"/>
      <w14:ligatures w14:val="none"/>
    </w:rPr>
  </w:style>
  <w:style w:type="paragraph" w:styleId="Textkrper3">
    <w:name w:val="Body Text 3"/>
    <w:basedOn w:val="Standard"/>
    <w:link w:val="Textkrper3Zchn"/>
    <w:uiPriority w:val="99"/>
    <w:semiHidden/>
    <w:unhideWhenUsed/>
    <w:rsid w:val="00A80AEF"/>
    <w:rPr>
      <w:sz w:val="16"/>
      <w:szCs w:val="16"/>
    </w:rPr>
  </w:style>
  <w:style w:type="character" w:customStyle="1" w:styleId="Textkrper3Zchn">
    <w:name w:val="Textkörper 3 Zchn"/>
    <w:basedOn w:val="Absatz-Standardschriftart"/>
    <w:link w:val="Textkrper3"/>
    <w:uiPriority w:val="99"/>
    <w:semiHidden/>
    <w:rsid w:val="00A80AEF"/>
    <w:rPr>
      <w:rFonts w:ascii="Times New Roman" w:eastAsia="Calibri" w:hAnsi="Times New Roman" w:cs="Arial"/>
      <w:kern w:val="0"/>
      <w:sz w:val="16"/>
      <w:szCs w:val="16"/>
      <w:lang w:val="de-DE"/>
      <w14:ligatures w14:val="none"/>
    </w:rPr>
  </w:style>
  <w:style w:type="paragraph" w:styleId="Textkrper2">
    <w:name w:val="Body Text 2"/>
    <w:basedOn w:val="Standard"/>
    <w:link w:val="Textkrper2Zchn"/>
    <w:uiPriority w:val="99"/>
    <w:semiHidden/>
    <w:unhideWhenUsed/>
    <w:rsid w:val="00A80AEF"/>
    <w:pPr>
      <w:spacing w:line="480" w:lineRule="auto"/>
    </w:pPr>
  </w:style>
  <w:style w:type="character" w:customStyle="1" w:styleId="Textkrper2Zchn">
    <w:name w:val="Textkörper 2 Zchn"/>
    <w:basedOn w:val="Absatz-Standardschriftart"/>
    <w:link w:val="Textkrper2"/>
    <w:uiPriority w:val="99"/>
    <w:semiHidden/>
    <w:rsid w:val="00A80AEF"/>
    <w:rPr>
      <w:rFonts w:ascii="Times New Roman" w:eastAsia="Calibri" w:hAnsi="Times New Roman" w:cs="Arial"/>
      <w:kern w:val="0"/>
      <w:sz w:val="24"/>
      <w:lang w:val="de-DE"/>
      <w14:ligatures w14:val="none"/>
    </w:rPr>
  </w:style>
  <w:style w:type="paragraph" w:styleId="Fu-Endnotenberschrift">
    <w:name w:val="Note Heading"/>
    <w:basedOn w:val="Standard"/>
    <w:next w:val="Standard"/>
    <w:link w:val="Fu-EndnotenberschriftZchn"/>
    <w:uiPriority w:val="99"/>
    <w:semiHidden/>
    <w:unhideWhenUsed/>
    <w:rsid w:val="00A80AE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80AEF"/>
    <w:rPr>
      <w:rFonts w:ascii="Times New Roman" w:eastAsia="Calibri" w:hAnsi="Times New Roman" w:cs="Arial"/>
      <w:kern w:val="0"/>
      <w:sz w:val="24"/>
      <w:lang w:val="de-DE"/>
      <w14:ligatures w14:val="none"/>
    </w:rPr>
  </w:style>
  <w:style w:type="paragraph" w:styleId="Textkrper-Zeileneinzug">
    <w:name w:val="Body Text Indent"/>
    <w:basedOn w:val="Standard"/>
    <w:link w:val="Textkrper-ZeileneinzugZchn"/>
    <w:uiPriority w:val="99"/>
    <w:semiHidden/>
    <w:unhideWhenUsed/>
    <w:rsid w:val="00A80AEF"/>
    <w:pPr>
      <w:ind w:left="283"/>
    </w:pPr>
  </w:style>
  <w:style w:type="character" w:customStyle="1" w:styleId="Textkrper-ZeileneinzugZchn">
    <w:name w:val="Textkörper-Zeileneinzug Zchn"/>
    <w:basedOn w:val="Absatz-Standardschriftart"/>
    <w:link w:val="Textkrper-Zeileneinzug"/>
    <w:uiPriority w:val="99"/>
    <w:semiHidden/>
    <w:rsid w:val="00A80AEF"/>
    <w:rPr>
      <w:rFonts w:ascii="Times New Roman" w:eastAsia="Calibri" w:hAnsi="Times New Roman" w:cs="Arial"/>
      <w:kern w:val="0"/>
      <w:sz w:val="24"/>
      <w:lang w:val="de-DE"/>
      <w14:ligatures w14:val="none"/>
    </w:rPr>
  </w:style>
  <w:style w:type="paragraph" w:styleId="Textkrper-Erstzeileneinzug2">
    <w:name w:val="Body Text First Indent 2"/>
    <w:basedOn w:val="Textkrper-Zeileneinzug"/>
    <w:link w:val="Textkrper-Erstzeileneinzug2Zchn"/>
    <w:uiPriority w:val="99"/>
    <w:semiHidden/>
    <w:unhideWhenUsed/>
    <w:rsid w:val="00A80AEF"/>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80AEF"/>
    <w:rPr>
      <w:rFonts w:ascii="Times New Roman" w:eastAsia="Calibri" w:hAnsi="Times New Roman" w:cs="Arial"/>
      <w:kern w:val="0"/>
      <w:sz w:val="24"/>
      <w:lang w:val="de-DE"/>
      <w14:ligatures w14:val="none"/>
    </w:rPr>
  </w:style>
  <w:style w:type="paragraph" w:styleId="Textkrper">
    <w:name w:val="Body Text"/>
    <w:basedOn w:val="Standard"/>
    <w:link w:val="TextkrperZchn"/>
    <w:uiPriority w:val="99"/>
    <w:semiHidden/>
    <w:unhideWhenUsed/>
    <w:rsid w:val="00A80AEF"/>
  </w:style>
  <w:style w:type="character" w:customStyle="1" w:styleId="TextkrperZchn">
    <w:name w:val="Textkörper Zchn"/>
    <w:basedOn w:val="Absatz-Standardschriftart"/>
    <w:link w:val="Textkrper"/>
    <w:uiPriority w:val="99"/>
    <w:semiHidden/>
    <w:rsid w:val="00A80AEF"/>
    <w:rPr>
      <w:rFonts w:ascii="Times New Roman" w:eastAsia="Calibri" w:hAnsi="Times New Roman" w:cs="Arial"/>
      <w:kern w:val="0"/>
      <w:sz w:val="24"/>
      <w:lang w:val="de-DE"/>
      <w14:ligatures w14:val="none"/>
    </w:rPr>
  </w:style>
  <w:style w:type="paragraph" w:styleId="Textkrper-Erstzeileneinzug">
    <w:name w:val="Body Text First Indent"/>
    <w:basedOn w:val="Textkrper"/>
    <w:link w:val="Textkrper-ErstzeileneinzugZchn"/>
    <w:uiPriority w:val="99"/>
    <w:semiHidden/>
    <w:unhideWhenUsed/>
    <w:rsid w:val="00A80AEF"/>
    <w:pPr>
      <w:ind w:firstLine="360"/>
    </w:pPr>
  </w:style>
  <w:style w:type="character" w:customStyle="1" w:styleId="Textkrper-ErstzeileneinzugZchn">
    <w:name w:val="Textkörper-Erstzeileneinzug Zchn"/>
    <w:basedOn w:val="TextkrperZchn"/>
    <w:link w:val="Textkrper-Erstzeileneinzug"/>
    <w:uiPriority w:val="99"/>
    <w:semiHidden/>
    <w:rsid w:val="00A80AEF"/>
    <w:rPr>
      <w:rFonts w:ascii="Times New Roman" w:eastAsia="Calibri" w:hAnsi="Times New Roman" w:cs="Arial"/>
      <w:kern w:val="0"/>
      <w:sz w:val="24"/>
      <w:lang w:val="de-DE"/>
      <w14:ligatures w14:val="none"/>
    </w:rPr>
  </w:style>
  <w:style w:type="paragraph" w:styleId="Datum">
    <w:name w:val="Date"/>
    <w:basedOn w:val="Standard"/>
    <w:next w:val="Standard"/>
    <w:link w:val="DatumZchn"/>
    <w:uiPriority w:val="99"/>
    <w:semiHidden/>
    <w:unhideWhenUsed/>
    <w:rsid w:val="00A80AEF"/>
  </w:style>
  <w:style w:type="character" w:customStyle="1" w:styleId="DatumZchn">
    <w:name w:val="Datum Zchn"/>
    <w:basedOn w:val="Absatz-Standardschriftart"/>
    <w:link w:val="Datum"/>
    <w:uiPriority w:val="99"/>
    <w:semiHidden/>
    <w:rsid w:val="00A80AEF"/>
    <w:rPr>
      <w:rFonts w:ascii="Times New Roman" w:eastAsia="Calibri" w:hAnsi="Times New Roman" w:cs="Arial"/>
      <w:kern w:val="0"/>
      <w:sz w:val="24"/>
      <w:lang w:val="de-DE"/>
      <w14:ligatures w14:val="none"/>
    </w:rPr>
  </w:style>
  <w:style w:type="paragraph" w:styleId="Anrede">
    <w:name w:val="Salutation"/>
    <w:basedOn w:val="Standard"/>
    <w:next w:val="Standard"/>
    <w:link w:val="AnredeZchn"/>
    <w:uiPriority w:val="99"/>
    <w:semiHidden/>
    <w:unhideWhenUsed/>
    <w:rsid w:val="00A80AEF"/>
  </w:style>
  <w:style w:type="character" w:customStyle="1" w:styleId="AnredeZchn">
    <w:name w:val="Anrede Zchn"/>
    <w:basedOn w:val="Absatz-Standardschriftart"/>
    <w:link w:val="Anrede"/>
    <w:uiPriority w:val="99"/>
    <w:semiHidden/>
    <w:rsid w:val="00A80AEF"/>
    <w:rPr>
      <w:rFonts w:ascii="Times New Roman" w:eastAsia="Calibri" w:hAnsi="Times New Roman" w:cs="Arial"/>
      <w:kern w:val="0"/>
      <w:sz w:val="24"/>
      <w:lang w:val="de-DE"/>
      <w14:ligatures w14:val="none"/>
    </w:rPr>
  </w:style>
  <w:style w:type="paragraph" w:styleId="Nachrichtenkopf">
    <w:name w:val="Message Header"/>
    <w:basedOn w:val="Standard"/>
    <w:link w:val="NachrichtenkopfZchn"/>
    <w:uiPriority w:val="99"/>
    <w:semiHidden/>
    <w:unhideWhenUsed/>
    <w:rsid w:val="00A80AE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A80AEF"/>
    <w:rPr>
      <w:rFonts w:asciiTheme="majorHAnsi" w:eastAsiaTheme="majorEastAsia" w:hAnsiTheme="majorHAnsi" w:cstheme="majorBidi"/>
      <w:kern w:val="0"/>
      <w:sz w:val="24"/>
      <w:szCs w:val="24"/>
      <w:shd w:val="pct20" w:color="auto" w:fill="auto"/>
      <w:lang w:val="de-DE"/>
      <w14:ligatures w14:val="none"/>
    </w:rPr>
  </w:style>
  <w:style w:type="paragraph" w:styleId="Listenfortsetzung5">
    <w:name w:val="List Continue 5"/>
    <w:basedOn w:val="Standard"/>
    <w:uiPriority w:val="99"/>
    <w:semiHidden/>
    <w:unhideWhenUsed/>
    <w:rsid w:val="00A80AEF"/>
    <w:pPr>
      <w:ind w:left="1415"/>
      <w:contextualSpacing/>
    </w:pPr>
  </w:style>
  <w:style w:type="paragraph" w:styleId="Listenfortsetzung4">
    <w:name w:val="List Continue 4"/>
    <w:basedOn w:val="Standard"/>
    <w:uiPriority w:val="99"/>
    <w:semiHidden/>
    <w:unhideWhenUsed/>
    <w:rsid w:val="00A80AEF"/>
    <w:pPr>
      <w:ind w:left="1132"/>
      <w:contextualSpacing/>
    </w:pPr>
  </w:style>
  <w:style w:type="paragraph" w:styleId="Listenfortsetzung3">
    <w:name w:val="List Continue 3"/>
    <w:basedOn w:val="Standard"/>
    <w:uiPriority w:val="99"/>
    <w:semiHidden/>
    <w:unhideWhenUsed/>
    <w:rsid w:val="00A80AEF"/>
    <w:pPr>
      <w:ind w:left="849"/>
      <w:contextualSpacing/>
    </w:pPr>
  </w:style>
  <w:style w:type="paragraph" w:styleId="Listenfortsetzung2">
    <w:name w:val="List Continue 2"/>
    <w:basedOn w:val="Standard"/>
    <w:uiPriority w:val="99"/>
    <w:semiHidden/>
    <w:unhideWhenUsed/>
    <w:rsid w:val="00A80AEF"/>
    <w:pPr>
      <w:ind w:left="566"/>
      <w:contextualSpacing/>
    </w:pPr>
  </w:style>
  <w:style w:type="paragraph" w:styleId="Listenfortsetzung">
    <w:name w:val="List Continue"/>
    <w:basedOn w:val="Standard"/>
    <w:uiPriority w:val="99"/>
    <w:semiHidden/>
    <w:unhideWhenUsed/>
    <w:rsid w:val="00A80AEF"/>
    <w:pPr>
      <w:ind w:left="283"/>
      <w:contextualSpacing/>
    </w:pPr>
  </w:style>
  <w:style w:type="paragraph" w:styleId="Unterschrift">
    <w:name w:val="Signature"/>
    <w:basedOn w:val="Standard"/>
    <w:link w:val="UnterschriftZchn"/>
    <w:uiPriority w:val="99"/>
    <w:semiHidden/>
    <w:unhideWhenUsed/>
    <w:rsid w:val="00A80AEF"/>
    <w:pPr>
      <w:spacing w:after="0" w:line="240" w:lineRule="auto"/>
      <w:ind w:left="4252"/>
    </w:pPr>
  </w:style>
  <w:style w:type="character" w:customStyle="1" w:styleId="UnterschriftZchn">
    <w:name w:val="Unterschrift Zchn"/>
    <w:basedOn w:val="Absatz-Standardschriftart"/>
    <w:link w:val="Unterschrift"/>
    <w:uiPriority w:val="99"/>
    <w:semiHidden/>
    <w:rsid w:val="00A80AEF"/>
    <w:rPr>
      <w:rFonts w:ascii="Times New Roman" w:eastAsia="Calibri" w:hAnsi="Times New Roman" w:cs="Arial"/>
      <w:kern w:val="0"/>
      <w:sz w:val="24"/>
      <w:lang w:val="de-DE"/>
      <w14:ligatures w14:val="none"/>
    </w:rPr>
  </w:style>
  <w:style w:type="paragraph" w:styleId="Gruformel">
    <w:name w:val="Closing"/>
    <w:basedOn w:val="Standard"/>
    <w:link w:val="GruformelZchn"/>
    <w:uiPriority w:val="99"/>
    <w:semiHidden/>
    <w:unhideWhenUsed/>
    <w:rsid w:val="00A80AEF"/>
    <w:pPr>
      <w:spacing w:after="0" w:line="240" w:lineRule="auto"/>
      <w:ind w:left="4252"/>
    </w:pPr>
  </w:style>
  <w:style w:type="character" w:customStyle="1" w:styleId="GruformelZchn">
    <w:name w:val="Grußformel Zchn"/>
    <w:basedOn w:val="Absatz-Standardschriftart"/>
    <w:link w:val="Gruformel"/>
    <w:uiPriority w:val="99"/>
    <w:semiHidden/>
    <w:rsid w:val="00A80AEF"/>
    <w:rPr>
      <w:rFonts w:ascii="Times New Roman" w:eastAsia="Calibri" w:hAnsi="Times New Roman" w:cs="Arial"/>
      <w:kern w:val="0"/>
      <w:sz w:val="24"/>
      <w:lang w:val="de-DE"/>
      <w14:ligatures w14:val="none"/>
    </w:rPr>
  </w:style>
  <w:style w:type="paragraph" w:styleId="Listennummer5">
    <w:name w:val="List Number 5"/>
    <w:basedOn w:val="Standard"/>
    <w:uiPriority w:val="99"/>
    <w:semiHidden/>
    <w:unhideWhenUsed/>
    <w:rsid w:val="00A80AEF"/>
    <w:pPr>
      <w:numPr>
        <w:numId w:val="2"/>
      </w:numPr>
      <w:contextualSpacing/>
    </w:pPr>
  </w:style>
  <w:style w:type="paragraph" w:styleId="Listennummer4">
    <w:name w:val="List Number 4"/>
    <w:basedOn w:val="Standard"/>
    <w:uiPriority w:val="99"/>
    <w:semiHidden/>
    <w:unhideWhenUsed/>
    <w:rsid w:val="00A80AEF"/>
    <w:pPr>
      <w:numPr>
        <w:numId w:val="3"/>
      </w:numPr>
      <w:contextualSpacing/>
    </w:pPr>
  </w:style>
  <w:style w:type="paragraph" w:styleId="Listennummer3">
    <w:name w:val="List Number 3"/>
    <w:basedOn w:val="Standard"/>
    <w:uiPriority w:val="99"/>
    <w:semiHidden/>
    <w:unhideWhenUsed/>
    <w:rsid w:val="00A80AEF"/>
    <w:pPr>
      <w:numPr>
        <w:numId w:val="4"/>
      </w:numPr>
      <w:contextualSpacing/>
    </w:pPr>
  </w:style>
  <w:style w:type="paragraph" w:styleId="Listennummer2">
    <w:name w:val="List Number 2"/>
    <w:basedOn w:val="Standard"/>
    <w:uiPriority w:val="99"/>
    <w:semiHidden/>
    <w:unhideWhenUsed/>
    <w:rsid w:val="00A80AEF"/>
    <w:pPr>
      <w:numPr>
        <w:numId w:val="5"/>
      </w:numPr>
      <w:contextualSpacing/>
    </w:pPr>
  </w:style>
  <w:style w:type="paragraph" w:styleId="Aufzhlungszeichen5">
    <w:name w:val="List Bullet 5"/>
    <w:basedOn w:val="Standard"/>
    <w:uiPriority w:val="99"/>
    <w:semiHidden/>
    <w:unhideWhenUsed/>
    <w:rsid w:val="00A80AEF"/>
    <w:pPr>
      <w:numPr>
        <w:numId w:val="6"/>
      </w:numPr>
      <w:contextualSpacing/>
    </w:pPr>
  </w:style>
  <w:style w:type="paragraph" w:styleId="Aufzhlungszeichen4">
    <w:name w:val="List Bullet 4"/>
    <w:basedOn w:val="Standard"/>
    <w:uiPriority w:val="99"/>
    <w:semiHidden/>
    <w:unhideWhenUsed/>
    <w:rsid w:val="00A80AEF"/>
    <w:pPr>
      <w:numPr>
        <w:numId w:val="7"/>
      </w:numPr>
      <w:contextualSpacing/>
    </w:pPr>
  </w:style>
  <w:style w:type="paragraph" w:styleId="Aufzhlungszeichen3">
    <w:name w:val="List Bullet 3"/>
    <w:basedOn w:val="Standard"/>
    <w:uiPriority w:val="99"/>
    <w:semiHidden/>
    <w:unhideWhenUsed/>
    <w:rsid w:val="00A80AEF"/>
    <w:pPr>
      <w:numPr>
        <w:numId w:val="8"/>
      </w:numPr>
      <w:contextualSpacing/>
    </w:pPr>
  </w:style>
  <w:style w:type="paragraph" w:styleId="Aufzhlungszeichen2">
    <w:name w:val="List Bullet 2"/>
    <w:basedOn w:val="Standard"/>
    <w:uiPriority w:val="99"/>
    <w:semiHidden/>
    <w:unhideWhenUsed/>
    <w:rsid w:val="00A80AEF"/>
    <w:pPr>
      <w:numPr>
        <w:numId w:val="9"/>
      </w:numPr>
      <w:contextualSpacing/>
    </w:pPr>
  </w:style>
  <w:style w:type="paragraph" w:styleId="Liste5">
    <w:name w:val="List 5"/>
    <w:basedOn w:val="Standard"/>
    <w:uiPriority w:val="99"/>
    <w:semiHidden/>
    <w:unhideWhenUsed/>
    <w:rsid w:val="00A80AEF"/>
    <w:pPr>
      <w:ind w:left="1415" w:hanging="283"/>
      <w:contextualSpacing/>
    </w:pPr>
  </w:style>
  <w:style w:type="paragraph" w:styleId="Liste4">
    <w:name w:val="List 4"/>
    <w:basedOn w:val="Standard"/>
    <w:uiPriority w:val="99"/>
    <w:semiHidden/>
    <w:unhideWhenUsed/>
    <w:rsid w:val="00A80AEF"/>
    <w:pPr>
      <w:ind w:left="1132" w:hanging="283"/>
      <w:contextualSpacing/>
    </w:pPr>
  </w:style>
  <w:style w:type="paragraph" w:styleId="Liste3">
    <w:name w:val="List 3"/>
    <w:basedOn w:val="Standard"/>
    <w:uiPriority w:val="99"/>
    <w:semiHidden/>
    <w:unhideWhenUsed/>
    <w:rsid w:val="00A80AEF"/>
    <w:pPr>
      <w:ind w:left="849" w:hanging="283"/>
      <w:contextualSpacing/>
    </w:pPr>
  </w:style>
  <w:style w:type="paragraph" w:styleId="Liste2">
    <w:name w:val="List 2"/>
    <w:basedOn w:val="Standard"/>
    <w:uiPriority w:val="99"/>
    <w:semiHidden/>
    <w:unhideWhenUsed/>
    <w:rsid w:val="00A80AEF"/>
    <w:pPr>
      <w:ind w:left="566" w:hanging="283"/>
      <w:contextualSpacing/>
    </w:pPr>
  </w:style>
  <w:style w:type="paragraph" w:styleId="Listennummer">
    <w:name w:val="List Number"/>
    <w:basedOn w:val="Standard"/>
    <w:uiPriority w:val="99"/>
    <w:semiHidden/>
    <w:unhideWhenUsed/>
    <w:rsid w:val="00A80AEF"/>
    <w:pPr>
      <w:numPr>
        <w:numId w:val="10"/>
      </w:numPr>
      <w:contextualSpacing/>
    </w:pPr>
  </w:style>
  <w:style w:type="paragraph" w:styleId="Aufzhlungszeichen">
    <w:name w:val="List Bullet"/>
    <w:basedOn w:val="Standard"/>
    <w:uiPriority w:val="99"/>
    <w:semiHidden/>
    <w:unhideWhenUsed/>
    <w:rsid w:val="00A80AEF"/>
    <w:pPr>
      <w:numPr>
        <w:numId w:val="11"/>
      </w:numPr>
      <w:contextualSpacing/>
    </w:pPr>
  </w:style>
  <w:style w:type="paragraph" w:styleId="Liste">
    <w:name w:val="List"/>
    <w:basedOn w:val="Standard"/>
    <w:uiPriority w:val="99"/>
    <w:semiHidden/>
    <w:unhideWhenUsed/>
    <w:rsid w:val="00A80AEF"/>
    <w:pPr>
      <w:ind w:left="283" w:hanging="283"/>
      <w:contextualSpacing/>
    </w:pPr>
  </w:style>
  <w:style w:type="paragraph" w:styleId="RGV-berschrift">
    <w:name w:val="toa heading"/>
    <w:basedOn w:val="Standard"/>
    <w:next w:val="Standard"/>
    <w:uiPriority w:val="99"/>
    <w:semiHidden/>
    <w:unhideWhenUsed/>
    <w:rsid w:val="00A80AE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A80AE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A80AEF"/>
    <w:rPr>
      <w:rFonts w:ascii="Consolas" w:eastAsia="Calibri" w:hAnsi="Consolas" w:cs="Arial"/>
      <w:kern w:val="0"/>
      <w:sz w:val="20"/>
      <w:szCs w:val="20"/>
      <w:lang w:val="de-DE"/>
      <w14:ligatures w14:val="none"/>
    </w:rPr>
  </w:style>
  <w:style w:type="paragraph" w:styleId="Rechtsgrundlagenverzeichnis">
    <w:name w:val="table of authorities"/>
    <w:basedOn w:val="Standard"/>
    <w:next w:val="Standard"/>
    <w:uiPriority w:val="99"/>
    <w:semiHidden/>
    <w:unhideWhenUsed/>
    <w:rsid w:val="00A80AEF"/>
    <w:pPr>
      <w:spacing w:after="0"/>
      <w:ind w:left="240" w:hanging="240"/>
    </w:pPr>
  </w:style>
  <w:style w:type="paragraph" w:styleId="Endnotentext">
    <w:name w:val="endnote text"/>
    <w:basedOn w:val="Standard"/>
    <w:link w:val="EndnotentextZchn"/>
    <w:uiPriority w:val="99"/>
    <w:semiHidden/>
    <w:unhideWhenUsed/>
    <w:rsid w:val="00A80AE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80AEF"/>
    <w:rPr>
      <w:rFonts w:ascii="Times New Roman" w:eastAsia="Calibri" w:hAnsi="Times New Roman" w:cs="Arial"/>
      <w:kern w:val="0"/>
      <w:sz w:val="20"/>
      <w:szCs w:val="20"/>
      <w:lang w:val="de-DE"/>
      <w14:ligatures w14:val="none"/>
    </w:rPr>
  </w:style>
  <w:style w:type="character" w:styleId="Endnotenzeichen">
    <w:name w:val="endnote reference"/>
    <w:basedOn w:val="Absatz-Standardschriftart"/>
    <w:uiPriority w:val="99"/>
    <w:semiHidden/>
    <w:unhideWhenUsed/>
    <w:rsid w:val="00A80AEF"/>
    <w:rPr>
      <w:vertAlign w:val="superscript"/>
    </w:rPr>
  </w:style>
  <w:style w:type="character" w:styleId="Seitenzahl">
    <w:name w:val="page number"/>
    <w:basedOn w:val="Absatz-Standardschriftart"/>
    <w:uiPriority w:val="99"/>
    <w:semiHidden/>
    <w:unhideWhenUsed/>
    <w:rsid w:val="00A80AEF"/>
  </w:style>
  <w:style w:type="character" w:styleId="Zeilennummer">
    <w:name w:val="line number"/>
    <w:basedOn w:val="Absatz-Standardschriftart"/>
    <w:uiPriority w:val="99"/>
    <w:semiHidden/>
    <w:unhideWhenUsed/>
    <w:rsid w:val="00A80AEF"/>
  </w:style>
  <w:style w:type="character" w:styleId="Kommentarzeichen">
    <w:name w:val="annotation reference"/>
    <w:basedOn w:val="Absatz-Standardschriftart"/>
    <w:uiPriority w:val="99"/>
    <w:semiHidden/>
    <w:unhideWhenUsed/>
    <w:rsid w:val="00A80AEF"/>
    <w:rPr>
      <w:sz w:val="16"/>
      <w:szCs w:val="16"/>
    </w:rPr>
  </w:style>
  <w:style w:type="character" w:styleId="Funotenzeichen">
    <w:name w:val="footnote reference"/>
    <w:basedOn w:val="Absatz-Standardschriftart"/>
    <w:uiPriority w:val="99"/>
    <w:semiHidden/>
    <w:unhideWhenUsed/>
    <w:rsid w:val="00A80AEF"/>
    <w:rPr>
      <w:vertAlign w:val="superscript"/>
    </w:rPr>
  </w:style>
  <w:style w:type="paragraph" w:styleId="Umschlagabsenderadresse">
    <w:name w:val="envelope return"/>
    <w:basedOn w:val="Standard"/>
    <w:uiPriority w:val="99"/>
    <w:semiHidden/>
    <w:unhideWhenUsed/>
    <w:rsid w:val="00A80AE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80AEF"/>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770896"/>
    <w:pPr>
      <w:spacing w:after="0"/>
      <w:ind w:left="1134" w:right="284" w:hanging="1134"/>
    </w:pPr>
  </w:style>
  <w:style w:type="paragraph" w:styleId="Beschriftung">
    <w:name w:val="caption"/>
    <w:basedOn w:val="Standard"/>
    <w:next w:val="Standard"/>
    <w:uiPriority w:val="35"/>
    <w:unhideWhenUsed/>
    <w:qFormat/>
    <w:rsid w:val="00927668"/>
    <w:pPr>
      <w:spacing w:after="200"/>
    </w:pPr>
    <w:rPr>
      <w:iCs/>
      <w:szCs w:val="18"/>
    </w:rPr>
  </w:style>
  <w:style w:type="paragraph" w:styleId="Index1">
    <w:name w:val="index 1"/>
    <w:basedOn w:val="Standard"/>
    <w:next w:val="Standard"/>
    <w:autoRedefine/>
    <w:uiPriority w:val="99"/>
    <w:semiHidden/>
    <w:unhideWhenUsed/>
    <w:rsid w:val="00A80AEF"/>
    <w:pPr>
      <w:spacing w:after="0" w:line="240" w:lineRule="auto"/>
      <w:ind w:left="240" w:hanging="240"/>
    </w:pPr>
  </w:style>
  <w:style w:type="paragraph" w:styleId="Indexberschrift">
    <w:name w:val="index heading"/>
    <w:basedOn w:val="Standard"/>
    <w:next w:val="Index1"/>
    <w:uiPriority w:val="99"/>
    <w:semiHidden/>
    <w:unhideWhenUsed/>
    <w:rsid w:val="00A80AEF"/>
    <w:rPr>
      <w:rFonts w:asciiTheme="majorHAnsi" w:eastAsiaTheme="majorEastAsia" w:hAnsiTheme="majorHAnsi" w:cstheme="majorBidi"/>
      <w:b/>
      <w:bCs/>
    </w:rPr>
  </w:style>
  <w:style w:type="paragraph" w:styleId="Fuzeile">
    <w:name w:val="footer"/>
    <w:basedOn w:val="Standard"/>
    <w:link w:val="FuzeileZchn"/>
    <w:uiPriority w:val="99"/>
    <w:unhideWhenUsed/>
    <w:rsid w:val="00A80AE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80AEF"/>
    <w:rPr>
      <w:rFonts w:ascii="Times New Roman" w:eastAsia="Calibri" w:hAnsi="Times New Roman" w:cs="Arial"/>
      <w:kern w:val="0"/>
      <w:sz w:val="24"/>
      <w:lang w:val="de-DE"/>
      <w14:ligatures w14:val="none"/>
    </w:rPr>
  </w:style>
  <w:style w:type="paragraph" w:styleId="Kopfzeile">
    <w:name w:val="header"/>
    <w:basedOn w:val="Standard"/>
    <w:link w:val="KopfzeileZchn"/>
    <w:uiPriority w:val="99"/>
    <w:unhideWhenUsed/>
    <w:rsid w:val="00A80AE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80AEF"/>
    <w:rPr>
      <w:rFonts w:ascii="Times New Roman" w:eastAsia="Calibri" w:hAnsi="Times New Roman" w:cs="Arial"/>
      <w:kern w:val="0"/>
      <w:sz w:val="24"/>
      <w:lang w:val="de-DE"/>
      <w14:ligatures w14:val="none"/>
    </w:rPr>
  </w:style>
  <w:style w:type="paragraph" w:styleId="Kommentartext">
    <w:name w:val="annotation text"/>
    <w:basedOn w:val="Standard"/>
    <w:link w:val="KommentartextZchn"/>
    <w:uiPriority w:val="99"/>
    <w:semiHidden/>
    <w:unhideWhenUsed/>
    <w:rsid w:val="00A80AE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80AEF"/>
    <w:rPr>
      <w:rFonts w:ascii="Times New Roman" w:eastAsia="Calibri" w:hAnsi="Times New Roman" w:cs="Arial"/>
      <w:kern w:val="0"/>
      <w:sz w:val="20"/>
      <w:szCs w:val="20"/>
      <w:lang w:val="de-DE"/>
      <w14:ligatures w14:val="none"/>
    </w:rPr>
  </w:style>
  <w:style w:type="paragraph" w:styleId="Funotentext">
    <w:name w:val="footnote text"/>
    <w:basedOn w:val="Standard"/>
    <w:link w:val="FunotentextZchn"/>
    <w:uiPriority w:val="99"/>
    <w:semiHidden/>
    <w:unhideWhenUsed/>
    <w:rsid w:val="00A80AE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80AEF"/>
    <w:rPr>
      <w:rFonts w:ascii="Times New Roman" w:eastAsia="Calibri" w:hAnsi="Times New Roman" w:cs="Arial"/>
      <w:kern w:val="0"/>
      <w:sz w:val="20"/>
      <w:szCs w:val="20"/>
      <w:lang w:val="de-DE"/>
      <w14:ligatures w14:val="none"/>
    </w:rPr>
  </w:style>
  <w:style w:type="paragraph" w:styleId="Standardeinzug">
    <w:name w:val="Normal Indent"/>
    <w:basedOn w:val="Standard"/>
    <w:uiPriority w:val="99"/>
    <w:semiHidden/>
    <w:unhideWhenUsed/>
    <w:rsid w:val="00A80AEF"/>
    <w:pPr>
      <w:ind w:left="720"/>
    </w:pPr>
  </w:style>
  <w:style w:type="paragraph" w:styleId="Verzeichnis9">
    <w:name w:val="toc 9"/>
    <w:basedOn w:val="Standard"/>
    <w:next w:val="Standard"/>
    <w:autoRedefine/>
    <w:uiPriority w:val="39"/>
    <w:unhideWhenUsed/>
    <w:rsid w:val="00A80AEF"/>
    <w:pPr>
      <w:spacing w:after="100"/>
      <w:ind w:left="1920"/>
    </w:pPr>
  </w:style>
  <w:style w:type="paragraph" w:styleId="Verzeichnis8">
    <w:name w:val="toc 8"/>
    <w:basedOn w:val="Standard"/>
    <w:next w:val="Standard"/>
    <w:autoRedefine/>
    <w:uiPriority w:val="39"/>
    <w:unhideWhenUsed/>
    <w:rsid w:val="00A80AEF"/>
    <w:pPr>
      <w:spacing w:after="100"/>
      <w:ind w:left="1680"/>
    </w:pPr>
  </w:style>
  <w:style w:type="paragraph" w:styleId="Verzeichnis7">
    <w:name w:val="toc 7"/>
    <w:basedOn w:val="Standard"/>
    <w:next w:val="Standard"/>
    <w:autoRedefine/>
    <w:uiPriority w:val="39"/>
    <w:unhideWhenUsed/>
    <w:rsid w:val="00A80AEF"/>
    <w:pPr>
      <w:spacing w:after="100"/>
      <w:ind w:left="1440"/>
    </w:pPr>
  </w:style>
  <w:style w:type="paragraph" w:styleId="Verzeichnis6">
    <w:name w:val="toc 6"/>
    <w:basedOn w:val="Standard"/>
    <w:next w:val="Standard"/>
    <w:autoRedefine/>
    <w:uiPriority w:val="39"/>
    <w:unhideWhenUsed/>
    <w:rsid w:val="00A80AEF"/>
    <w:pPr>
      <w:spacing w:after="100"/>
      <w:ind w:left="1200"/>
    </w:pPr>
  </w:style>
  <w:style w:type="paragraph" w:styleId="Verzeichnis5">
    <w:name w:val="toc 5"/>
    <w:basedOn w:val="Standard"/>
    <w:next w:val="Standard"/>
    <w:autoRedefine/>
    <w:uiPriority w:val="39"/>
    <w:unhideWhenUsed/>
    <w:rsid w:val="00A80AEF"/>
    <w:pPr>
      <w:spacing w:after="100"/>
      <w:ind w:left="960"/>
    </w:pPr>
  </w:style>
  <w:style w:type="paragraph" w:styleId="Verzeichnis4">
    <w:name w:val="toc 4"/>
    <w:basedOn w:val="Standard"/>
    <w:next w:val="Standard"/>
    <w:autoRedefine/>
    <w:uiPriority w:val="39"/>
    <w:unhideWhenUsed/>
    <w:rsid w:val="00A80AEF"/>
    <w:pPr>
      <w:spacing w:after="100"/>
      <w:ind w:left="720"/>
    </w:pPr>
  </w:style>
  <w:style w:type="paragraph" w:styleId="Verzeichnis3">
    <w:name w:val="toc 3"/>
    <w:basedOn w:val="Standard"/>
    <w:next w:val="Standard"/>
    <w:autoRedefine/>
    <w:uiPriority w:val="39"/>
    <w:unhideWhenUsed/>
    <w:rsid w:val="003E4F22"/>
    <w:pPr>
      <w:tabs>
        <w:tab w:val="left" w:pos="851"/>
        <w:tab w:val="right" w:leader="dot" w:pos="9062"/>
      </w:tabs>
      <w:spacing w:after="0"/>
      <w:ind w:left="238"/>
    </w:pPr>
    <w:rPr>
      <w:sz w:val="20"/>
    </w:rPr>
  </w:style>
  <w:style w:type="paragraph" w:styleId="Verzeichnis2">
    <w:name w:val="toc 2"/>
    <w:basedOn w:val="Standard"/>
    <w:next w:val="Standard"/>
    <w:autoRedefine/>
    <w:uiPriority w:val="39"/>
    <w:unhideWhenUsed/>
    <w:rsid w:val="003E4F22"/>
    <w:pPr>
      <w:tabs>
        <w:tab w:val="left" w:pos="567"/>
        <w:tab w:val="right" w:leader="dot" w:pos="9062"/>
      </w:tabs>
      <w:spacing w:after="0"/>
    </w:pPr>
  </w:style>
  <w:style w:type="paragraph" w:styleId="Index9">
    <w:name w:val="index 9"/>
    <w:basedOn w:val="Standard"/>
    <w:next w:val="Standard"/>
    <w:autoRedefine/>
    <w:uiPriority w:val="99"/>
    <w:semiHidden/>
    <w:unhideWhenUsed/>
    <w:rsid w:val="00A80AEF"/>
    <w:pPr>
      <w:spacing w:after="0" w:line="240" w:lineRule="auto"/>
      <w:ind w:left="2160" w:hanging="240"/>
    </w:pPr>
  </w:style>
  <w:style w:type="paragraph" w:styleId="Index8">
    <w:name w:val="index 8"/>
    <w:basedOn w:val="Standard"/>
    <w:next w:val="Standard"/>
    <w:autoRedefine/>
    <w:uiPriority w:val="99"/>
    <w:semiHidden/>
    <w:unhideWhenUsed/>
    <w:rsid w:val="00A80AEF"/>
    <w:pPr>
      <w:spacing w:after="0" w:line="240" w:lineRule="auto"/>
      <w:ind w:left="1920" w:hanging="240"/>
    </w:pPr>
  </w:style>
  <w:style w:type="paragraph" w:styleId="Index7">
    <w:name w:val="index 7"/>
    <w:basedOn w:val="Standard"/>
    <w:next w:val="Standard"/>
    <w:autoRedefine/>
    <w:uiPriority w:val="99"/>
    <w:semiHidden/>
    <w:unhideWhenUsed/>
    <w:rsid w:val="00A80AEF"/>
    <w:pPr>
      <w:spacing w:after="0" w:line="240" w:lineRule="auto"/>
      <w:ind w:left="1680" w:hanging="240"/>
    </w:pPr>
  </w:style>
  <w:style w:type="paragraph" w:styleId="Index6">
    <w:name w:val="index 6"/>
    <w:basedOn w:val="Standard"/>
    <w:next w:val="Standard"/>
    <w:autoRedefine/>
    <w:uiPriority w:val="99"/>
    <w:semiHidden/>
    <w:unhideWhenUsed/>
    <w:rsid w:val="00A80AEF"/>
    <w:pPr>
      <w:spacing w:after="0" w:line="240" w:lineRule="auto"/>
      <w:ind w:left="1440" w:hanging="240"/>
    </w:pPr>
  </w:style>
  <w:style w:type="paragraph" w:styleId="Index5">
    <w:name w:val="index 5"/>
    <w:basedOn w:val="Standard"/>
    <w:next w:val="Standard"/>
    <w:autoRedefine/>
    <w:uiPriority w:val="99"/>
    <w:semiHidden/>
    <w:unhideWhenUsed/>
    <w:rsid w:val="00A80AEF"/>
    <w:pPr>
      <w:spacing w:after="0" w:line="240" w:lineRule="auto"/>
      <w:ind w:left="1200" w:hanging="240"/>
    </w:pPr>
  </w:style>
  <w:style w:type="paragraph" w:styleId="Index4">
    <w:name w:val="index 4"/>
    <w:basedOn w:val="Standard"/>
    <w:next w:val="Standard"/>
    <w:autoRedefine/>
    <w:uiPriority w:val="99"/>
    <w:semiHidden/>
    <w:unhideWhenUsed/>
    <w:rsid w:val="00A80AEF"/>
    <w:pPr>
      <w:spacing w:after="0" w:line="240" w:lineRule="auto"/>
      <w:ind w:left="960" w:hanging="240"/>
    </w:pPr>
  </w:style>
  <w:style w:type="paragraph" w:styleId="Index3">
    <w:name w:val="index 3"/>
    <w:basedOn w:val="Standard"/>
    <w:next w:val="Standard"/>
    <w:autoRedefine/>
    <w:uiPriority w:val="99"/>
    <w:semiHidden/>
    <w:unhideWhenUsed/>
    <w:rsid w:val="00A80AEF"/>
    <w:pPr>
      <w:spacing w:after="0" w:line="240" w:lineRule="auto"/>
      <w:ind w:left="720" w:hanging="240"/>
    </w:pPr>
  </w:style>
  <w:style w:type="paragraph" w:styleId="Index2">
    <w:name w:val="index 2"/>
    <w:basedOn w:val="Standard"/>
    <w:next w:val="Standard"/>
    <w:autoRedefine/>
    <w:uiPriority w:val="99"/>
    <w:semiHidden/>
    <w:unhideWhenUsed/>
    <w:rsid w:val="00A80AEF"/>
    <w:pPr>
      <w:spacing w:after="0" w:line="240" w:lineRule="auto"/>
      <w:ind w:left="480" w:hanging="240"/>
    </w:pPr>
  </w:style>
  <w:style w:type="character" w:customStyle="1" w:styleId="TabStandardZchn">
    <w:name w:val="TabStandard Zchn"/>
    <w:link w:val="TabStandard"/>
    <w:locked/>
    <w:rsid w:val="008B632C"/>
    <w:rPr>
      <w:rFonts w:ascii="Times New Roman" w:eastAsia="Times New Roman" w:hAnsi="Times New Roman" w:cs="Times New Roman"/>
      <w:kern w:val="28"/>
      <w:sz w:val="24"/>
    </w:rPr>
  </w:style>
  <w:style w:type="paragraph" w:customStyle="1" w:styleId="TabStandard">
    <w:name w:val="TabStandard"/>
    <w:basedOn w:val="Standard"/>
    <w:link w:val="TabStandardZchn"/>
    <w:qFormat/>
    <w:rsid w:val="008B632C"/>
    <w:pPr>
      <w:widowControl w:val="0"/>
      <w:suppressAutoHyphens/>
      <w:spacing w:before="80" w:after="80" w:line="280" w:lineRule="exact"/>
      <w:jc w:val="left"/>
    </w:pPr>
    <w:rPr>
      <w:rFonts w:eastAsia="Times New Roman" w:cs="Times New Roman"/>
      <w:kern w:val="28"/>
      <w:lang w:val="en-DE"/>
      <w14:ligatures w14:val="standardContextual"/>
    </w:rPr>
  </w:style>
  <w:style w:type="paragraph" w:customStyle="1" w:styleId="berschriftnichtimVerzeichniss">
    <w:name w:val="Überschrift nicht im Verzeichniss"/>
    <w:basedOn w:val="berschrift1"/>
    <w:link w:val="berschriftnichtimVerzeichnissZchn"/>
    <w:qFormat/>
    <w:rsid w:val="008A3CC0"/>
    <w:pPr>
      <w:numPr>
        <w:numId w:val="0"/>
      </w:numPr>
      <w:ind w:left="432" w:hanging="432"/>
    </w:pPr>
  </w:style>
  <w:style w:type="character" w:customStyle="1" w:styleId="berschriftnichtimVerzeichnissZchn">
    <w:name w:val="Überschrift nicht im Verzeichniss Zchn"/>
    <w:basedOn w:val="berschrift1Zchn"/>
    <w:link w:val="berschriftnichtimVerzeichniss"/>
    <w:rsid w:val="008A3CC0"/>
    <w:rPr>
      <w:rFonts w:asciiTheme="majorHAnsi" w:eastAsiaTheme="majorEastAsia" w:hAnsiTheme="majorHAnsi" w:cstheme="majorBidi"/>
      <w:b/>
      <w:color w:val="2F5496" w:themeColor="accent1" w:themeShade="BF"/>
      <w:kern w:val="0"/>
      <w:sz w:val="32"/>
      <w:szCs w:val="32"/>
      <w:lang w:val="de-DE"/>
      <w14:ligatures w14:val="none"/>
    </w:rPr>
  </w:style>
  <w:style w:type="paragraph" w:customStyle="1" w:styleId="BerichtText">
    <w:name w:val="BerichtText"/>
    <w:basedOn w:val="Standard"/>
    <w:link w:val="BerichtTextZchn"/>
    <w:rsid w:val="00FA45BC"/>
    <w:rPr>
      <w:rFonts w:eastAsiaTheme="minorHAnsi" w:cstheme="minorBidi"/>
    </w:rPr>
  </w:style>
  <w:style w:type="character" w:customStyle="1" w:styleId="BerichtTextZchn">
    <w:name w:val="BerichtText Zchn"/>
    <w:basedOn w:val="Absatz-Standardschriftart"/>
    <w:link w:val="BerichtText"/>
    <w:rsid w:val="00FA45BC"/>
    <w:rPr>
      <w:rFonts w:ascii="Times New Roman" w:hAnsi="Times New Roman"/>
      <w:kern w:val="0"/>
      <w:sz w:val="24"/>
      <w:lang w:val="de-DE"/>
      <w14:ligatures w14:val="none"/>
    </w:rPr>
  </w:style>
  <w:style w:type="paragraph" w:customStyle="1" w:styleId="BerichtHeader">
    <w:name w:val="BerichtHeader"/>
    <w:basedOn w:val="Zitat"/>
    <w:link w:val="BerichtHeaderZchn"/>
    <w:qFormat/>
    <w:rsid w:val="007B03EE"/>
    <w:pPr>
      <w:pBdr>
        <w:bottom w:val="single" w:sz="4" w:space="1" w:color="auto"/>
      </w:pBdr>
      <w:ind w:left="0" w:right="0"/>
      <w:jc w:val="left"/>
    </w:pPr>
    <w:rPr>
      <w:i w:val="0"/>
    </w:rPr>
  </w:style>
  <w:style w:type="character" w:customStyle="1" w:styleId="BerichtHeaderZchn">
    <w:name w:val="BerichtHeader Zchn"/>
    <w:basedOn w:val="KopfzeileZchn"/>
    <w:link w:val="BerichtHeader"/>
    <w:rsid w:val="007B03EE"/>
    <w:rPr>
      <w:rFonts w:ascii="Times New Roman" w:eastAsia="Calibri" w:hAnsi="Times New Roman" w:cs="Arial"/>
      <w:iCs/>
      <w:color w:val="404040" w:themeColor="text1" w:themeTint="BF"/>
      <w:kern w:val="0"/>
      <w:sz w:val="24"/>
      <w:lang w:val="de-DE"/>
      <w14:ligatures w14:val="none"/>
    </w:rPr>
  </w:style>
  <w:style w:type="paragraph" w:customStyle="1" w:styleId="BerichtZitat">
    <w:name w:val="BerichtZitat"/>
    <w:basedOn w:val="Zitat"/>
    <w:link w:val="BerichtZitatZchn"/>
    <w:qFormat/>
    <w:rsid w:val="00A31561"/>
  </w:style>
  <w:style w:type="character" w:customStyle="1" w:styleId="BerichtZitatZchn">
    <w:name w:val="BerichtZitat Zchn"/>
    <w:basedOn w:val="ZitatZchn"/>
    <w:link w:val="BerichtZitat"/>
    <w:rsid w:val="00A31561"/>
    <w:rPr>
      <w:rFonts w:ascii="Times New Roman" w:eastAsia="Calibri" w:hAnsi="Times New Roman" w:cs="Arial"/>
      <w:i/>
      <w:iCs/>
      <w:color w:val="404040" w:themeColor="text1" w:themeTint="BF"/>
      <w:kern w:val="0"/>
      <w:sz w:val="24"/>
      <w:lang w:val="de-DE"/>
      <w14:ligatures w14:val="none"/>
    </w:rPr>
  </w:style>
  <w:style w:type="paragraph" w:customStyle="1" w:styleId="StandardHervorgehoben">
    <w:name w:val="Standard Hervorgehoben"/>
    <w:basedOn w:val="Standard"/>
    <w:next w:val="Standard"/>
    <w:link w:val="StandardHervorgehobenZchn"/>
    <w:qFormat/>
    <w:rsid w:val="00643F42"/>
    <w:rPr>
      <w:i/>
    </w:rPr>
  </w:style>
  <w:style w:type="character" w:customStyle="1" w:styleId="StandardHervorgehobenZchn">
    <w:name w:val="Standard Hervorgehoben Zchn"/>
    <w:basedOn w:val="ListenabsatzZchn"/>
    <w:link w:val="StandardHervorgehoben"/>
    <w:rsid w:val="00643F42"/>
    <w:rPr>
      <w:rFonts w:ascii="Times New Roman" w:eastAsia="Calibri" w:hAnsi="Times New Roman" w:cs="Arial"/>
      <w:i/>
      <w:kern w:val="0"/>
      <w:sz w:val="24"/>
      <w:lang w:val="de-DE"/>
      <w14:ligatures w14:val="none"/>
    </w:rPr>
  </w:style>
  <w:style w:type="table" w:styleId="Tabellenraster">
    <w:name w:val="Table Grid"/>
    <w:basedOn w:val="NormaleTabelle"/>
    <w:uiPriority w:val="39"/>
    <w:rsid w:val="00E811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serStoryHeading">
    <w:name w:val="UserStoryHeading"/>
    <w:basedOn w:val="berschrift3"/>
    <w:next w:val="Standard"/>
    <w:link w:val="UserStoryHeadingZchn"/>
    <w:qFormat/>
    <w:rsid w:val="00E75F13"/>
    <w:pPr>
      <w:numPr>
        <w:ilvl w:val="0"/>
        <w:numId w:val="16"/>
      </w:numPr>
      <w:jc w:val="left"/>
    </w:pPr>
    <w:rPr>
      <w:bCs/>
    </w:rPr>
  </w:style>
  <w:style w:type="character" w:customStyle="1" w:styleId="UserStoryHeadingZchn">
    <w:name w:val="UserStoryHeading Zchn"/>
    <w:basedOn w:val="ListenabsatzZchn"/>
    <w:link w:val="UserStoryHeading"/>
    <w:rsid w:val="005752B8"/>
    <w:rPr>
      <w:rFonts w:ascii="Times New Roman" w:eastAsiaTheme="majorEastAsia" w:hAnsi="Times New Roman" w:cstheme="majorBidi"/>
      <w:b/>
      <w:bCs/>
      <w:kern w:val="0"/>
      <w:sz w:val="24"/>
      <w:szCs w:val="24"/>
      <w14:ligatures w14:val="none"/>
    </w:rPr>
  </w:style>
  <w:style w:type="paragraph" w:customStyle="1" w:styleId="TabelleHeading">
    <w:name w:val="TabelleHeading"/>
    <w:basedOn w:val="TabelleStandard"/>
    <w:link w:val="TabelleHeadingZchn"/>
    <w:qFormat/>
    <w:rsid w:val="00477E6E"/>
    <w:rPr>
      <w:b/>
      <w:bCs/>
    </w:rPr>
  </w:style>
  <w:style w:type="character" w:customStyle="1" w:styleId="TabelleHeadingZchn">
    <w:name w:val="TabelleHeading Zchn"/>
    <w:basedOn w:val="Absatz-Standardschriftart"/>
    <w:link w:val="TabelleHeading"/>
    <w:rsid w:val="00477E6E"/>
    <w:rPr>
      <w:rFonts w:ascii="Times New Roman" w:eastAsia="Calibri" w:hAnsi="Times New Roman" w:cs="Arial"/>
      <w:b/>
      <w:bCs/>
      <w:kern w:val="0"/>
      <w:sz w:val="24"/>
      <w14:ligatures w14:val="none"/>
    </w:rPr>
  </w:style>
  <w:style w:type="paragraph" w:customStyle="1" w:styleId="TabelleStandard">
    <w:name w:val="TabelleStandard"/>
    <w:basedOn w:val="Standard"/>
    <w:link w:val="TabelleStandardZchn"/>
    <w:qFormat/>
    <w:rsid w:val="00253428"/>
    <w:pPr>
      <w:widowControl w:val="0"/>
      <w:spacing w:before="60" w:after="60" w:line="280" w:lineRule="exact"/>
      <w:jc w:val="left"/>
    </w:pPr>
  </w:style>
  <w:style w:type="character" w:customStyle="1" w:styleId="TabelleStandardZchn">
    <w:name w:val="TabelleStandard Zchn"/>
    <w:basedOn w:val="Absatz-Standardschriftart"/>
    <w:link w:val="TabelleStandard"/>
    <w:rsid w:val="00253428"/>
    <w:rPr>
      <w:rFonts w:ascii="Times New Roman" w:eastAsia="Calibri" w:hAnsi="Times New Roman" w:cs="Arial"/>
      <w:kern w:val="0"/>
      <w:sz w:val="24"/>
      <w14:ligatures w14:val="none"/>
    </w:rPr>
  </w:style>
  <w:style w:type="character" w:styleId="NichtaufgelsteErwhnung">
    <w:name w:val="Unresolved Mention"/>
    <w:basedOn w:val="Absatz-Standardschriftart"/>
    <w:uiPriority w:val="99"/>
    <w:semiHidden/>
    <w:unhideWhenUsed/>
    <w:rsid w:val="00525DC4"/>
    <w:rPr>
      <w:color w:val="605E5C"/>
      <w:shd w:val="clear" w:color="auto" w:fill="E1DFDD"/>
    </w:rPr>
  </w:style>
  <w:style w:type="paragraph" w:styleId="berarbeitung">
    <w:name w:val="Revision"/>
    <w:hidden/>
    <w:uiPriority w:val="99"/>
    <w:semiHidden/>
    <w:rsid w:val="00F1483D"/>
    <w:pPr>
      <w:spacing w:after="0" w:line="240" w:lineRule="auto"/>
    </w:pPr>
    <w:rPr>
      <w:rFonts w:ascii="Times New Roman" w:eastAsia="Calibri" w:hAnsi="Times New Roman" w:cs="Arial"/>
      <w:kern w:val="0"/>
      <w:sz w:val="24"/>
      <w14:ligatures w14:val="none"/>
    </w:rPr>
  </w:style>
  <w:style w:type="character" w:customStyle="1" w:styleId="--l">
    <w:name w:val="--l"/>
    <w:basedOn w:val="Absatz-Standardschriftart"/>
    <w:rsid w:val="00327645"/>
  </w:style>
  <w:style w:type="character" w:customStyle="1" w:styleId="rynqvb">
    <w:name w:val="rynqvb"/>
    <w:basedOn w:val="Absatz-Standardschriftart"/>
    <w:rsid w:val="007D7B3E"/>
  </w:style>
  <w:style w:type="paragraph" w:customStyle="1" w:styleId="AbbildungMitRahmen">
    <w:name w:val="AbbildungMitRahmen"/>
    <w:basedOn w:val="Standard"/>
    <w:link w:val="AbbildungMitRahmenZchn"/>
    <w:qFormat/>
    <w:rsid w:val="005079F4"/>
    <w:pPr>
      <w:pBdr>
        <w:top w:val="single" w:sz="4" w:space="6" w:color="auto"/>
        <w:left w:val="single" w:sz="4" w:space="6" w:color="auto"/>
        <w:bottom w:val="single" w:sz="4" w:space="0" w:color="auto"/>
        <w:right w:val="single" w:sz="4" w:space="6" w:color="auto"/>
      </w:pBdr>
      <w:spacing w:before="120"/>
    </w:pPr>
  </w:style>
  <w:style w:type="character" w:customStyle="1" w:styleId="AbbildungMitRahmenZchn">
    <w:name w:val="AbbildungMitRahmen Zchn"/>
    <w:basedOn w:val="Absatz-Standardschriftart"/>
    <w:link w:val="AbbildungMitRahmen"/>
    <w:rsid w:val="005079F4"/>
    <w:rPr>
      <w:rFonts w:ascii="Times New Roman" w:eastAsia="Calibri" w:hAnsi="Times New Roman" w:cs="Arial"/>
      <w:kern w:val="0"/>
      <w:sz w:val="24"/>
      <w14:ligatures w14:val="none"/>
    </w:rPr>
  </w:style>
  <w:style w:type="paragraph" w:customStyle="1" w:styleId="BerichtCode">
    <w:name w:val="BerichtCode"/>
    <w:basedOn w:val="Standard"/>
    <w:link w:val="BerichtCodeZchn"/>
    <w:qFormat/>
    <w:rsid w:val="00384915"/>
    <w:pPr>
      <w:keepNext/>
      <w:keepLines/>
      <w:numPr>
        <w:numId w:val="27"/>
      </w:numPr>
      <w:pBdr>
        <w:top w:val="single" w:sz="4" w:space="3" w:color="auto"/>
        <w:left w:val="single" w:sz="4" w:space="4" w:color="auto"/>
        <w:bottom w:val="single" w:sz="4" w:space="1" w:color="auto"/>
        <w:right w:val="single" w:sz="4" w:space="4" w:color="auto"/>
      </w:pBdr>
      <w:suppressAutoHyphens/>
      <w:spacing w:line="288" w:lineRule="auto"/>
      <w:ind w:left="357" w:hanging="357"/>
      <w:contextualSpacing/>
      <w:jc w:val="left"/>
    </w:pPr>
    <w:rPr>
      <w:rFonts w:ascii="Courier New" w:hAnsi="Courier New"/>
      <w:noProof/>
      <w:sz w:val="20"/>
    </w:rPr>
  </w:style>
  <w:style w:type="character" w:customStyle="1" w:styleId="BerichtCodeZchn">
    <w:name w:val="BerichtCode Zchn"/>
    <w:basedOn w:val="Absatz-Standardschriftart"/>
    <w:link w:val="BerichtCode"/>
    <w:rsid w:val="00384915"/>
    <w:rPr>
      <w:rFonts w:ascii="Courier New" w:eastAsia="Calibri" w:hAnsi="Courier New" w:cs="Arial"/>
      <w:noProof/>
      <w:kern w:val="0"/>
      <w:sz w:val="20"/>
      <w:lang w:val="en-GB"/>
      <w14:ligatures w14:val="none"/>
    </w:rPr>
  </w:style>
  <w:style w:type="character" w:customStyle="1" w:styleId="hgkelc">
    <w:name w:val="hgkelc"/>
    <w:basedOn w:val="Absatz-Standardschriftart"/>
    <w:rsid w:val="004200E9"/>
  </w:style>
  <w:style w:type="character" w:customStyle="1" w:styleId="BerichtCodeKommentar">
    <w:name w:val="BerichtCodeKommentar"/>
    <w:basedOn w:val="BerichtCodeZchn"/>
    <w:uiPriority w:val="1"/>
    <w:qFormat/>
    <w:rsid w:val="000D009D"/>
    <w:rPr>
      <w:rFonts w:ascii="Courier New" w:eastAsia="Calibri" w:hAnsi="Courier New" w:cs="Arial"/>
      <w:noProof/>
      <w:color w:val="7F7F7F" w:themeColor="text1" w:themeTint="80"/>
      <w:kern w:val="0"/>
      <w:sz w:val="20"/>
      <w:lang w:val="en-GB"/>
      <w14:ligatures w14:val="none"/>
    </w:rPr>
  </w:style>
  <w:style w:type="numbering" w:customStyle="1" w:styleId="HTTP-GET">
    <w:name w:val="HTTP-GET"/>
    <w:uiPriority w:val="99"/>
    <w:rsid w:val="00BF6F35"/>
    <w:pPr>
      <w:numPr>
        <w:numId w:val="34"/>
      </w:numPr>
    </w:pPr>
  </w:style>
  <w:style w:type="numbering" w:customStyle="1" w:styleId="Formatvorlage1">
    <w:name w:val="Formatvorlage1"/>
    <w:uiPriority w:val="99"/>
    <w:rsid w:val="00B73A6D"/>
    <w:pPr>
      <w:numPr>
        <w:numId w:val="36"/>
      </w:numPr>
    </w:pPr>
  </w:style>
  <w:style w:type="numbering" w:customStyle="1" w:styleId="Formatvorlage2">
    <w:name w:val="Formatvorlage2"/>
    <w:uiPriority w:val="99"/>
    <w:rsid w:val="00A84A74"/>
    <w:pPr>
      <w:numPr>
        <w:numId w:val="38"/>
      </w:numPr>
    </w:pPr>
  </w:style>
  <w:style w:type="numbering" w:customStyle="1" w:styleId="Formatvorlage3">
    <w:name w:val="Formatvorlage3"/>
    <w:uiPriority w:val="99"/>
    <w:rsid w:val="00821F8E"/>
    <w:pPr>
      <w:numPr>
        <w:numId w:val="40"/>
      </w:numPr>
    </w:pPr>
  </w:style>
  <w:style w:type="paragraph" w:customStyle="1" w:styleId="3nichtimVerzeichniss">
    <w:name w:val="Ü3 nicht im Verzeichniss"/>
    <w:basedOn w:val="Standard"/>
    <w:link w:val="3nichtimVerzeichnissZchn"/>
    <w:rsid w:val="00663B20"/>
    <w:pPr>
      <w:numPr>
        <w:numId w:val="46"/>
      </w:numPr>
      <w:spacing w:before="40" w:after="0"/>
      <w:ind w:left="357" w:hanging="357"/>
    </w:pPr>
    <w:rPr>
      <w:rFonts w:eastAsiaTheme="majorEastAsia" w:cstheme="majorBidi"/>
      <w:b/>
      <w:szCs w:val="32"/>
    </w:rPr>
  </w:style>
  <w:style w:type="character" w:customStyle="1" w:styleId="3nichtimVerzeichnissZchn">
    <w:name w:val="Ü3 nicht im Verzeichniss Zchn"/>
    <w:basedOn w:val="berschriftnichtimVerzeichnissZchn"/>
    <w:link w:val="3nichtimVerzeichniss"/>
    <w:rsid w:val="00663B20"/>
    <w:rPr>
      <w:rFonts w:ascii="Times New Roman" w:eastAsiaTheme="majorEastAsia" w:hAnsi="Times New Roman" w:cstheme="majorBidi"/>
      <w:b/>
      <w:color w:val="2F5496" w:themeColor="accent1" w:themeShade="BF"/>
      <w:kern w:val="0"/>
      <w:sz w:val="24"/>
      <w:szCs w:val="32"/>
      <w:lang w:val="de-DE"/>
      <w14:ligatures w14:val="none"/>
    </w:rPr>
  </w:style>
  <w:style w:type="numbering" w:customStyle="1" w:styleId="nichtfunkanforderungen">
    <w:name w:val="nicht funk anforderungen"/>
    <w:uiPriority w:val="99"/>
    <w:rsid w:val="00663B20"/>
    <w:pPr>
      <w:numPr>
        <w:numId w:val="47"/>
      </w:numPr>
    </w:pPr>
  </w:style>
  <w:style w:type="paragraph" w:customStyle="1" w:styleId="funkanforderungenff">
    <w:name w:val="funk anforderungen ff"/>
    <w:basedOn w:val="3nichtimVerzeichniss"/>
    <w:link w:val="funkanforderungenffZchn"/>
    <w:qFormat/>
    <w:rsid w:val="00663B20"/>
    <w:pPr>
      <w:numPr>
        <w:numId w:val="48"/>
      </w:numPr>
    </w:pPr>
  </w:style>
  <w:style w:type="character" w:customStyle="1" w:styleId="funkanforderungenffZchn">
    <w:name w:val="funk anforderungen ff Zchn"/>
    <w:basedOn w:val="3nichtimVerzeichnissZchn"/>
    <w:link w:val="funkanforderungenff"/>
    <w:rsid w:val="00663B20"/>
    <w:rPr>
      <w:rFonts w:ascii="Times New Roman" w:eastAsiaTheme="majorEastAsia" w:hAnsi="Times New Roman" w:cstheme="majorBidi"/>
      <w:b/>
      <w:color w:val="2F5496" w:themeColor="accent1" w:themeShade="BF"/>
      <w:kern w:val="0"/>
      <w:sz w:val="24"/>
      <w:szCs w:val="32"/>
      <w:lang w:val="de-DE"/>
      <w14:ligatures w14:val="none"/>
    </w:rPr>
  </w:style>
  <w:style w:type="paragraph" w:customStyle="1" w:styleId="BerichtTitel">
    <w:name w:val="BerichtTitel"/>
    <w:basedOn w:val="Standard"/>
    <w:qFormat/>
    <w:rsid w:val="00780368"/>
    <w:pPr>
      <w:suppressAutoHyphens/>
      <w:jc w:val="center"/>
    </w:pPr>
    <w:rPr>
      <w:sz w:val="44"/>
      <w:szCs w:val="48"/>
    </w:rPr>
  </w:style>
  <w:style w:type="paragraph" w:customStyle="1" w:styleId="AbbildungOhneRahmen">
    <w:name w:val="AbbildungOhneRahmen"/>
    <w:basedOn w:val="AbbildungMitRahmen"/>
    <w:link w:val="AbbildungOhneRahmenZchn"/>
    <w:qFormat/>
    <w:rsid w:val="00EA7C29"/>
    <w:pPr>
      <w:pBdr>
        <w:top w:val="none" w:sz="0" w:space="0" w:color="auto"/>
        <w:left w:val="none" w:sz="0" w:space="0" w:color="auto"/>
        <w:bottom w:val="none" w:sz="0" w:space="0" w:color="auto"/>
        <w:right w:val="none" w:sz="0" w:space="0" w:color="auto"/>
      </w:pBdr>
      <w:spacing w:after="0"/>
    </w:pPr>
  </w:style>
  <w:style w:type="character" w:customStyle="1" w:styleId="AbbildungOhneRahmenZchn">
    <w:name w:val="AbbildungOhneRahmen Zchn"/>
    <w:basedOn w:val="Absatz-Standardschriftart"/>
    <w:link w:val="AbbildungOhneRahmen"/>
    <w:rsid w:val="00EA7C29"/>
    <w:rPr>
      <w:rFonts w:ascii="Times New Roman" w:eastAsia="Calibri" w:hAnsi="Times New Roman" w:cs="Arial"/>
      <w:kern w:val="0"/>
      <w:sz w:val="24"/>
      <w:lang w:val="en-GB"/>
      <w14:ligatures w14:val="none"/>
    </w:rPr>
  </w:style>
  <w:style w:type="numbering" w:customStyle="1" w:styleId="Formatvorlage4">
    <w:name w:val="Formatvorlage4"/>
    <w:uiPriority w:val="99"/>
    <w:rsid w:val="002018C8"/>
    <w:pPr>
      <w:numPr>
        <w:numId w:val="67"/>
      </w:numPr>
    </w:pPr>
  </w:style>
  <w:style w:type="numbering" w:customStyle="1" w:styleId="Formatvorlage5">
    <w:name w:val="Formatvorlage5"/>
    <w:uiPriority w:val="99"/>
    <w:rsid w:val="00A4081B"/>
    <w:pPr>
      <w:numPr>
        <w:numId w:val="88"/>
      </w:numPr>
    </w:pPr>
  </w:style>
  <w:style w:type="paragraph" w:customStyle="1" w:styleId="3Hidden">
    <w:name w:val="Ü3 Hidden"/>
    <w:basedOn w:val="berschrift3"/>
    <w:link w:val="3HiddenZchn"/>
    <w:qFormat/>
    <w:rsid w:val="00002372"/>
  </w:style>
  <w:style w:type="character" w:customStyle="1" w:styleId="3HiddenZchn">
    <w:name w:val="Ü3 Hidden Zchn"/>
    <w:basedOn w:val="berschrift3Zchn"/>
    <w:link w:val="3Hidden"/>
    <w:rsid w:val="00002372"/>
    <w:rPr>
      <w:rFonts w:ascii="Times New Roman" w:eastAsiaTheme="majorEastAsia" w:hAnsi="Times New Roman" w:cstheme="majorBidi"/>
      <w:b/>
      <w:kern w:val="0"/>
      <w:sz w:val="24"/>
      <w:szCs w:val="24"/>
      <w:lang w:val="en-GB"/>
      <w14:ligatures w14:val="none"/>
    </w:rPr>
  </w:style>
  <w:style w:type="paragraph" w:customStyle="1" w:styleId="Attachment">
    <w:name w:val="Attachment"/>
    <w:basedOn w:val="berschrift1"/>
    <w:link w:val="AttachmentZchn"/>
    <w:qFormat/>
    <w:rsid w:val="00FF05E7"/>
    <w:pPr>
      <w:numPr>
        <w:numId w:val="99"/>
      </w:numPr>
    </w:pPr>
  </w:style>
  <w:style w:type="character" w:customStyle="1" w:styleId="AttachmentZchn">
    <w:name w:val="Attachment Zchn"/>
    <w:basedOn w:val="berschrift1Zchn"/>
    <w:link w:val="Attachment"/>
    <w:rsid w:val="00FF05E7"/>
    <w:rPr>
      <w:rFonts w:ascii="Times New Roman" w:eastAsiaTheme="majorEastAsia" w:hAnsi="Times New Roman" w:cstheme="majorBidi"/>
      <w:b/>
      <w:kern w:val="0"/>
      <w:sz w:val="32"/>
      <w:szCs w:val="3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94519">
      <w:bodyDiv w:val="1"/>
      <w:marLeft w:val="0"/>
      <w:marRight w:val="0"/>
      <w:marTop w:val="0"/>
      <w:marBottom w:val="0"/>
      <w:divBdr>
        <w:top w:val="none" w:sz="0" w:space="0" w:color="auto"/>
        <w:left w:val="none" w:sz="0" w:space="0" w:color="auto"/>
        <w:bottom w:val="none" w:sz="0" w:space="0" w:color="auto"/>
        <w:right w:val="none" w:sz="0" w:space="0" w:color="auto"/>
      </w:divBdr>
      <w:divsChild>
        <w:div w:id="1452168922">
          <w:marLeft w:val="0"/>
          <w:marRight w:val="0"/>
          <w:marTop w:val="0"/>
          <w:marBottom w:val="0"/>
          <w:divBdr>
            <w:top w:val="none" w:sz="0" w:space="0" w:color="auto"/>
            <w:left w:val="none" w:sz="0" w:space="0" w:color="auto"/>
            <w:bottom w:val="none" w:sz="0" w:space="0" w:color="auto"/>
            <w:right w:val="none" w:sz="0" w:space="0" w:color="auto"/>
          </w:divBdr>
        </w:div>
      </w:divsChild>
    </w:div>
    <w:div w:id="67699080">
      <w:bodyDiv w:val="1"/>
      <w:marLeft w:val="0"/>
      <w:marRight w:val="0"/>
      <w:marTop w:val="0"/>
      <w:marBottom w:val="0"/>
      <w:divBdr>
        <w:top w:val="none" w:sz="0" w:space="0" w:color="auto"/>
        <w:left w:val="none" w:sz="0" w:space="0" w:color="auto"/>
        <w:bottom w:val="none" w:sz="0" w:space="0" w:color="auto"/>
        <w:right w:val="none" w:sz="0" w:space="0" w:color="auto"/>
      </w:divBdr>
    </w:div>
    <w:div w:id="68619870">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sChild>
        <w:div w:id="195389414">
          <w:marLeft w:val="0"/>
          <w:marRight w:val="0"/>
          <w:marTop w:val="0"/>
          <w:marBottom w:val="0"/>
          <w:divBdr>
            <w:top w:val="none" w:sz="0" w:space="0" w:color="auto"/>
            <w:left w:val="none" w:sz="0" w:space="0" w:color="auto"/>
            <w:bottom w:val="none" w:sz="0" w:space="0" w:color="auto"/>
            <w:right w:val="none" w:sz="0" w:space="0" w:color="auto"/>
          </w:divBdr>
        </w:div>
      </w:divsChild>
    </w:div>
    <w:div w:id="190844948">
      <w:bodyDiv w:val="1"/>
      <w:marLeft w:val="0"/>
      <w:marRight w:val="0"/>
      <w:marTop w:val="0"/>
      <w:marBottom w:val="0"/>
      <w:divBdr>
        <w:top w:val="none" w:sz="0" w:space="0" w:color="auto"/>
        <w:left w:val="none" w:sz="0" w:space="0" w:color="auto"/>
        <w:bottom w:val="none" w:sz="0" w:space="0" w:color="auto"/>
        <w:right w:val="none" w:sz="0" w:space="0" w:color="auto"/>
      </w:divBdr>
      <w:divsChild>
        <w:div w:id="2022507081">
          <w:marLeft w:val="0"/>
          <w:marRight w:val="0"/>
          <w:marTop w:val="0"/>
          <w:marBottom w:val="0"/>
          <w:divBdr>
            <w:top w:val="none" w:sz="0" w:space="0" w:color="auto"/>
            <w:left w:val="none" w:sz="0" w:space="0" w:color="auto"/>
            <w:bottom w:val="none" w:sz="0" w:space="0" w:color="auto"/>
            <w:right w:val="none" w:sz="0" w:space="0" w:color="auto"/>
          </w:divBdr>
        </w:div>
      </w:divsChild>
    </w:div>
    <w:div w:id="222495028">
      <w:bodyDiv w:val="1"/>
      <w:marLeft w:val="0"/>
      <w:marRight w:val="0"/>
      <w:marTop w:val="0"/>
      <w:marBottom w:val="0"/>
      <w:divBdr>
        <w:top w:val="none" w:sz="0" w:space="0" w:color="auto"/>
        <w:left w:val="none" w:sz="0" w:space="0" w:color="auto"/>
        <w:bottom w:val="none" w:sz="0" w:space="0" w:color="auto"/>
        <w:right w:val="none" w:sz="0" w:space="0" w:color="auto"/>
      </w:divBdr>
      <w:divsChild>
        <w:div w:id="1625383136">
          <w:marLeft w:val="0"/>
          <w:marRight w:val="0"/>
          <w:marTop w:val="0"/>
          <w:marBottom w:val="0"/>
          <w:divBdr>
            <w:top w:val="none" w:sz="0" w:space="0" w:color="auto"/>
            <w:left w:val="none" w:sz="0" w:space="0" w:color="auto"/>
            <w:bottom w:val="none" w:sz="0" w:space="0" w:color="auto"/>
            <w:right w:val="none" w:sz="0" w:space="0" w:color="auto"/>
          </w:divBdr>
        </w:div>
      </w:divsChild>
    </w:div>
    <w:div w:id="262231180">
      <w:bodyDiv w:val="1"/>
      <w:marLeft w:val="0"/>
      <w:marRight w:val="0"/>
      <w:marTop w:val="0"/>
      <w:marBottom w:val="0"/>
      <w:divBdr>
        <w:top w:val="none" w:sz="0" w:space="0" w:color="auto"/>
        <w:left w:val="none" w:sz="0" w:space="0" w:color="auto"/>
        <w:bottom w:val="none" w:sz="0" w:space="0" w:color="auto"/>
        <w:right w:val="none" w:sz="0" w:space="0" w:color="auto"/>
      </w:divBdr>
    </w:div>
    <w:div w:id="272834644">
      <w:bodyDiv w:val="1"/>
      <w:marLeft w:val="0"/>
      <w:marRight w:val="0"/>
      <w:marTop w:val="0"/>
      <w:marBottom w:val="0"/>
      <w:divBdr>
        <w:top w:val="none" w:sz="0" w:space="0" w:color="auto"/>
        <w:left w:val="none" w:sz="0" w:space="0" w:color="auto"/>
        <w:bottom w:val="none" w:sz="0" w:space="0" w:color="auto"/>
        <w:right w:val="none" w:sz="0" w:space="0" w:color="auto"/>
      </w:divBdr>
      <w:divsChild>
        <w:div w:id="1103039769">
          <w:marLeft w:val="0"/>
          <w:marRight w:val="0"/>
          <w:marTop w:val="0"/>
          <w:marBottom w:val="0"/>
          <w:divBdr>
            <w:top w:val="none" w:sz="0" w:space="0" w:color="auto"/>
            <w:left w:val="none" w:sz="0" w:space="0" w:color="auto"/>
            <w:bottom w:val="none" w:sz="0" w:space="0" w:color="auto"/>
            <w:right w:val="none" w:sz="0" w:space="0" w:color="auto"/>
          </w:divBdr>
        </w:div>
      </w:divsChild>
    </w:div>
    <w:div w:id="329411714">
      <w:bodyDiv w:val="1"/>
      <w:marLeft w:val="0"/>
      <w:marRight w:val="0"/>
      <w:marTop w:val="0"/>
      <w:marBottom w:val="0"/>
      <w:divBdr>
        <w:top w:val="none" w:sz="0" w:space="0" w:color="auto"/>
        <w:left w:val="none" w:sz="0" w:space="0" w:color="auto"/>
        <w:bottom w:val="none" w:sz="0" w:space="0" w:color="auto"/>
        <w:right w:val="none" w:sz="0" w:space="0" w:color="auto"/>
      </w:divBdr>
      <w:divsChild>
        <w:div w:id="545066793">
          <w:marLeft w:val="0"/>
          <w:marRight w:val="0"/>
          <w:marTop w:val="0"/>
          <w:marBottom w:val="0"/>
          <w:divBdr>
            <w:top w:val="none" w:sz="0" w:space="0" w:color="auto"/>
            <w:left w:val="none" w:sz="0" w:space="0" w:color="auto"/>
            <w:bottom w:val="none" w:sz="0" w:space="0" w:color="auto"/>
            <w:right w:val="none" w:sz="0" w:space="0" w:color="auto"/>
          </w:divBdr>
        </w:div>
      </w:divsChild>
    </w:div>
    <w:div w:id="380180016">
      <w:bodyDiv w:val="1"/>
      <w:marLeft w:val="0"/>
      <w:marRight w:val="0"/>
      <w:marTop w:val="0"/>
      <w:marBottom w:val="0"/>
      <w:divBdr>
        <w:top w:val="none" w:sz="0" w:space="0" w:color="auto"/>
        <w:left w:val="none" w:sz="0" w:space="0" w:color="auto"/>
        <w:bottom w:val="none" w:sz="0" w:space="0" w:color="auto"/>
        <w:right w:val="none" w:sz="0" w:space="0" w:color="auto"/>
      </w:divBdr>
    </w:div>
    <w:div w:id="516772705">
      <w:bodyDiv w:val="1"/>
      <w:marLeft w:val="0"/>
      <w:marRight w:val="0"/>
      <w:marTop w:val="0"/>
      <w:marBottom w:val="0"/>
      <w:divBdr>
        <w:top w:val="none" w:sz="0" w:space="0" w:color="auto"/>
        <w:left w:val="none" w:sz="0" w:space="0" w:color="auto"/>
        <w:bottom w:val="none" w:sz="0" w:space="0" w:color="auto"/>
        <w:right w:val="none" w:sz="0" w:space="0" w:color="auto"/>
      </w:divBdr>
      <w:divsChild>
        <w:div w:id="1721786078">
          <w:marLeft w:val="0"/>
          <w:marRight w:val="0"/>
          <w:marTop w:val="0"/>
          <w:marBottom w:val="0"/>
          <w:divBdr>
            <w:top w:val="none" w:sz="0" w:space="0" w:color="auto"/>
            <w:left w:val="none" w:sz="0" w:space="0" w:color="auto"/>
            <w:bottom w:val="none" w:sz="0" w:space="0" w:color="auto"/>
            <w:right w:val="none" w:sz="0" w:space="0" w:color="auto"/>
          </w:divBdr>
          <w:divsChild>
            <w:div w:id="1891912769">
              <w:marLeft w:val="0"/>
              <w:marRight w:val="0"/>
              <w:marTop w:val="0"/>
              <w:marBottom w:val="0"/>
              <w:divBdr>
                <w:top w:val="none" w:sz="0" w:space="0" w:color="auto"/>
                <w:left w:val="none" w:sz="0" w:space="0" w:color="auto"/>
                <w:bottom w:val="none" w:sz="0" w:space="0" w:color="auto"/>
                <w:right w:val="none" w:sz="0" w:space="0" w:color="auto"/>
              </w:divBdr>
              <w:divsChild>
                <w:div w:id="151703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87190">
      <w:bodyDiv w:val="1"/>
      <w:marLeft w:val="0"/>
      <w:marRight w:val="0"/>
      <w:marTop w:val="0"/>
      <w:marBottom w:val="0"/>
      <w:divBdr>
        <w:top w:val="none" w:sz="0" w:space="0" w:color="auto"/>
        <w:left w:val="none" w:sz="0" w:space="0" w:color="auto"/>
        <w:bottom w:val="none" w:sz="0" w:space="0" w:color="auto"/>
        <w:right w:val="none" w:sz="0" w:space="0" w:color="auto"/>
      </w:divBdr>
      <w:divsChild>
        <w:div w:id="827477485">
          <w:marLeft w:val="0"/>
          <w:marRight w:val="0"/>
          <w:marTop w:val="0"/>
          <w:marBottom w:val="0"/>
          <w:divBdr>
            <w:top w:val="none" w:sz="0" w:space="0" w:color="auto"/>
            <w:left w:val="none" w:sz="0" w:space="0" w:color="auto"/>
            <w:bottom w:val="none" w:sz="0" w:space="0" w:color="auto"/>
            <w:right w:val="none" w:sz="0" w:space="0" w:color="auto"/>
          </w:divBdr>
          <w:divsChild>
            <w:div w:id="782505873">
              <w:marLeft w:val="0"/>
              <w:marRight w:val="0"/>
              <w:marTop w:val="0"/>
              <w:marBottom w:val="0"/>
              <w:divBdr>
                <w:top w:val="none" w:sz="0" w:space="0" w:color="auto"/>
                <w:left w:val="none" w:sz="0" w:space="0" w:color="auto"/>
                <w:bottom w:val="none" w:sz="0" w:space="0" w:color="auto"/>
                <w:right w:val="none" w:sz="0" w:space="0" w:color="auto"/>
              </w:divBdr>
              <w:divsChild>
                <w:div w:id="188490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456065">
      <w:bodyDiv w:val="1"/>
      <w:marLeft w:val="0"/>
      <w:marRight w:val="0"/>
      <w:marTop w:val="0"/>
      <w:marBottom w:val="0"/>
      <w:divBdr>
        <w:top w:val="none" w:sz="0" w:space="0" w:color="auto"/>
        <w:left w:val="none" w:sz="0" w:space="0" w:color="auto"/>
        <w:bottom w:val="none" w:sz="0" w:space="0" w:color="auto"/>
        <w:right w:val="none" w:sz="0" w:space="0" w:color="auto"/>
      </w:divBdr>
    </w:div>
    <w:div w:id="691610404">
      <w:bodyDiv w:val="1"/>
      <w:marLeft w:val="0"/>
      <w:marRight w:val="0"/>
      <w:marTop w:val="0"/>
      <w:marBottom w:val="0"/>
      <w:divBdr>
        <w:top w:val="none" w:sz="0" w:space="0" w:color="auto"/>
        <w:left w:val="none" w:sz="0" w:space="0" w:color="auto"/>
        <w:bottom w:val="none" w:sz="0" w:space="0" w:color="auto"/>
        <w:right w:val="none" w:sz="0" w:space="0" w:color="auto"/>
      </w:divBdr>
      <w:divsChild>
        <w:div w:id="2558224">
          <w:marLeft w:val="0"/>
          <w:marRight w:val="0"/>
          <w:marTop w:val="0"/>
          <w:marBottom w:val="0"/>
          <w:divBdr>
            <w:top w:val="none" w:sz="0" w:space="0" w:color="auto"/>
            <w:left w:val="none" w:sz="0" w:space="0" w:color="auto"/>
            <w:bottom w:val="none" w:sz="0" w:space="0" w:color="auto"/>
            <w:right w:val="none" w:sz="0" w:space="0" w:color="auto"/>
          </w:divBdr>
        </w:div>
      </w:divsChild>
    </w:div>
    <w:div w:id="703214210">
      <w:bodyDiv w:val="1"/>
      <w:marLeft w:val="0"/>
      <w:marRight w:val="0"/>
      <w:marTop w:val="0"/>
      <w:marBottom w:val="0"/>
      <w:divBdr>
        <w:top w:val="none" w:sz="0" w:space="0" w:color="auto"/>
        <w:left w:val="none" w:sz="0" w:space="0" w:color="auto"/>
        <w:bottom w:val="none" w:sz="0" w:space="0" w:color="auto"/>
        <w:right w:val="none" w:sz="0" w:space="0" w:color="auto"/>
      </w:divBdr>
    </w:div>
    <w:div w:id="789789178">
      <w:bodyDiv w:val="1"/>
      <w:marLeft w:val="0"/>
      <w:marRight w:val="0"/>
      <w:marTop w:val="0"/>
      <w:marBottom w:val="0"/>
      <w:divBdr>
        <w:top w:val="none" w:sz="0" w:space="0" w:color="auto"/>
        <w:left w:val="none" w:sz="0" w:space="0" w:color="auto"/>
        <w:bottom w:val="none" w:sz="0" w:space="0" w:color="auto"/>
        <w:right w:val="none" w:sz="0" w:space="0" w:color="auto"/>
      </w:divBdr>
    </w:div>
    <w:div w:id="882868210">
      <w:bodyDiv w:val="1"/>
      <w:marLeft w:val="0"/>
      <w:marRight w:val="0"/>
      <w:marTop w:val="0"/>
      <w:marBottom w:val="0"/>
      <w:divBdr>
        <w:top w:val="none" w:sz="0" w:space="0" w:color="auto"/>
        <w:left w:val="none" w:sz="0" w:space="0" w:color="auto"/>
        <w:bottom w:val="none" w:sz="0" w:space="0" w:color="auto"/>
        <w:right w:val="none" w:sz="0" w:space="0" w:color="auto"/>
      </w:divBdr>
    </w:div>
    <w:div w:id="966089377">
      <w:bodyDiv w:val="1"/>
      <w:marLeft w:val="0"/>
      <w:marRight w:val="0"/>
      <w:marTop w:val="0"/>
      <w:marBottom w:val="0"/>
      <w:divBdr>
        <w:top w:val="none" w:sz="0" w:space="0" w:color="auto"/>
        <w:left w:val="none" w:sz="0" w:space="0" w:color="auto"/>
        <w:bottom w:val="none" w:sz="0" w:space="0" w:color="auto"/>
        <w:right w:val="none" w:sz="0" w:space="0" w:color="auto"/>
      </w:divBdr>
      <w:divsChild>
        <w:div w:id="945428983">
          <w:marLeft w:val="0"/>
          <w:marRight w:val="0"/>
          <w:marTop w:val="0"/>
          <w:marBottom w:val="0"/>
          <w:divBdr>
            <w:top w:val="none" w:sz="0" w:space="0" w:color="auto"/>
            <w:left w:val="none" w:sz="0" w:space="0" w:color="auto"/>
            <w:bottom w:val="none" w:sz="0" w:space="0" w:color="auto"/>
            <w:right w:val="none" w:sz="0" w:space="0" w:color="auto"/>
          </w:divBdr>
        </w:div>
      </w:divsChild>
    </w:div>
    <w:div w:id="980500241">
      <w:bodyDiv w:val="1"/>
      <w:marLeft w:val="0"/>
      <w:marRight w:val="0"/>
      <w:marTop w:val="0"/>
      <w:marBottom w:val="0"/>
      <w:divBdr>
        <w:top w:val="none" w:sz="0" w:space="0" w:color="auto"/>
        <w:left w:val="none" w:sz="0" w:space="0" w:color="auto"/>
        <w:bottom w:val="none" w:sz="0" w:space="0" w:color="auto"/>
        <w:right w:val="none" w:sz="0" w:space="0" w:color="auto"/>
      </w:divBdr>
    </w:div>
    <w:div w:id="1043286926">
      <w:bodyDiv w:val="1"/>
      <w:marLeft w:val="0"/>
      <w:marRight w:val="0"/>
      <w:marTop w:val="0"/>
      <w:marBottom w:val="0"/>
      <w:divBdr>
        <w:top w:val="none" w:sz="0" w:space="0" w:color="auto"/>
        <w:left w:val="none" w:sz="0" w:space="0" w:color="auto"/>
        <w:bottom w:val="none" w:sz="0" w:space="0" w:color="auto"/>
        <w:right w:val="none" w:sz="0" w:space="0" w:color="auto"/>
      </w:divBdr>
      <w:divsChild>
        <w:div w:id="923609029">
          <w:marLeft w:val="0"/>
          <w:marRight w:val="0"/>
          <w:marTop w:val="0"/>
          <w:marBottom w:val="0"/>
          <w:divBdr>
            <w:top w:val="none" w:sz="0" w:space="0" w:color="auto"/>
            <w:left w:val="none" w:sz="0" w:space="0" w:color="auto"/>
            <w:bottom w:val="none" w:sz="0" w:space="0" w:color="auto"/>
            <w:right w:val="none" w:sz="0" w:space="0" w:color="auto"/>
          </w:divBdr>
        </w:div>
      </w:divsChild>
    </w:div>
    <w:div w:id="1059137697">
      <w:bodyDiv w:val="1"/>
      <w:marLeft w:val="0"/>
      <w:marRight w:val="0"/>
      <w:marTop w:val="0"/>
      <w:marBottom w:val="0"/>
      <w:divBdr>
        <w:top w:val="none" w:sz="0" w:space="0" w:color="auto"/>
        <w:left w:val="none" w:sz="0" w:space="0" w:color="auto"/>
        <w:bottom w:val="none" w:sz="0" w:space="0" w:color="auto"/>
        <w:right w:val="none" w:sz="0" w:space="0" w:color="auto"/>
      </w:divBdr>
      <w:divsChild>
        <w:div w:id="68306076">
          <w:marLeft w:val="0"/>
          <w:marRight w:val="0"/>
          <w:marTop w:val="0"/>
          <w:marBottom w:val="0"/>
          <w:divBdr>
            <w:top w:val="none" w:sz="0" w:space="0" w:color="auto"/>
            <w:left w:val="none" w:sz="0" w:space="0" w:color="auto"/>
            <w:bottom w:val="none" w:sz="0" w:space="0" w:color="auto"/>
            <w:right w:val="none" w:sz="0" w:space="0" w:color="auto"/>
          </w:divBdr>
          <w:divsChild>
            <w:div w:id="1072433983">
              <w:marLeft w:val="0"/>
              <w:marRight w:val="0"/>
              <w:marTop w:val="0"/>
              <w:marBottom w:val="0"/>
              <w:divBdr>
                <w:top w:val="none" w:sz="0" w:space="0" w:color="auto"/>
                <w:left w:val="none" w:sz="0" w:space="0" w:color="auto"/>
                <w:bottom w:val="none" w:sz="0" w:space="0" w:color="auto"/>
                <w:right w:val="none" w:sz="0" w:space="0" w:color="auto"/>
              </w:divBdr>
              <w:divsChild>
                <w:div w:id="46978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710027">
      <w:bodyDiv w:val="1"/>
      <w:marLeft w:val="0"/>
      <w:marRight w:val="0"/>
      <w:marTop w:val="0"/>
      <w:marBottom w:val="0"/>
      <w:divBdr>
        <w:top w:val="none" w:sz="0" w:space="0" w:color="auto"/>
        <w:left w:val="none" w:sz="0" w:space="0" w:color="auto"/>
        <w:bottom w:val="none" w:sz="0" w:space="0" w:color="auto"/>
        <w:right w:val="none" w:sz="0" w:space="0" w:color="auto"/>
      </w:divBdr>
      <w:divsChild>
        <w:div w:id="2029796368">
          <w:marLeft w:val="0"/>
          <w:marRight w:val="0"/>
          <w:marTop w:val="0"/>
          <w:marBottom w:val="0"/>
          <w:divBdr>
            <w:top w:val="none" w:sz="0" w:space="0" w:color="auto"/>
            <w:left w:val="none" w:sz="0" w:space="0" w:color="auto"/>
            <w:bottom w:val="none" w:sz="0" w:space="0" w:color="auto"/>
            <w:right w:val="none" w:sz="0" w:space="0" w:color="auto"/>
          </w:divBdr>
        </w:div>
      </w:divsChild>
    </w:div>
    <w:div w:id="1064182997">
      <w:bodyDiv w:val="1"/>
      <w:marLeft w:val="0"/>
      <w:marRight w:val="0"/>
      <w:marTop w:val="0"/>
      <w:marBottom w:val="0"/>
      <w:divBdr>
        <w:top w:val="none" w:sz="0" w:space="0" w:color="auto"/>
        <w:left w:val="none" w:sz="0" w:space="0" w:color="auto"/>
        <w:bottom w:val="none" w:sz="0" w:space="0" w:color="auto"/>
        <w:right w:val="none" w:sz="0" w:space="0" w:color="auto"/>
      </w:divBdr>
      <w:divsChild>
        <w:div w:id="213933411">
          <w:marLeft w:val="0"/>
          <w:marRight w:val="0"/>
          <w:marTop w:val="0"/>
          <w:marBottom w:val="0"/>
          <w:divBdr>
            <w:top w:val="none" w:sz="0" w:space="0" w:color="auto"/>
            <w:left w:val="none" w:sz="0" w:space="0" w:color="auto"/>
            <w:bottom w:val="none" w:sz="0" w:space="0" w:color="auto"/>
            <w:right w:val="none" w:sz="0" w:space="0" w:color="auto"/>
          </w:divBdr>
        </w:div>
      </w:divsChild>
    </w:div>
    <w:div w:id="1131097628">
      <w:bodyDiv w:val="1"/>
      <w:marLeft w:val="0"/>
      <w:marRight w:val="0"/>
      <w:marTop w:val="0"/>
      <w:marBottom w:val="0"/>
      <w:divBdr>
        <w:top w:val="none" w:sz="0" w:space="0" w:color="auto"/>
        <w:left w:val="none" w:sz="0" w:space="0" w:color="auto"/>
        <w:bottom w:val="none" w:sz="0" w:space="0" w:color="auto"/>
        <w:right w:val="none" w:sz="0" w:space="0" w:color="auto"/>
      </w:divBdr>
      <w:divsChild>
        <w:div w:id="402802651">
          <w:marLeft w:val="0"/>
          <w:marRight w:val="0"/>
          <w:marTop w:val="0"/>
          <w:marBottom w:val="0"/>
          <w:divBdr>
            <w:top w:val="none" w:sz="0" w:space="0" w:color="auto"/>
            <w:left w:val="none" w:sz="0" w:space="0" w:color="auto"/>
            <w:bottom w:val="none" w:sz="0" w:space="0" w:color="auto"/>
            <w:right w:val="none" w:sz="0" w:space="0" w:color="auto"/>
          </w:divBdr>
        </w:div>
      </w:divsChild>
    </w:div>
    <w:div w:id="1132094211">
      <w:bodyDiv w:val="1"/>
      <w:marLeft w:val="0"/>
      <w:marRight w:val="0"/>
      <w:marTop w:val="0"/>
      <w:marBottom w:val="0"/>
      <w:divBdr>
        <w:top w:val="none" w:sz="0" w:space="0" w:color="auto"/>
        <w:left w:val="none" w:sz="0" w:space="0" w:color="auto"/>
        <w:bottom w:val="none" w:sz="0" w:space="0" w:color="auto"/>
        <w:right w:val="none" w:sz="0" w:space="0" w:color="auto"/>
      </w:divBdr>
    </w:div>
    <w:div w:id="1270813224">
      <w:bodyDiv w:val="1"/>
      <w:marLeft w:val="0"/>
      <w:marRight w:val="0"/>
      <w:marTop w:val="0"/>
      <w:marBottom w:val="0"/>
      <w:divBdr>
        <w:top w:val="none" w:sz="0" w:space="0" w:color="auto"/>
        <w:left w:val="none" w:sz="0" w:space="0" w:color="auto"/>
        <w:bottom w:val="none" w:sz="0" w:space="0" w:color="auto"/>
        <w:right w:val="none" w:sz="0" w:space="0" w:color="auto"/>
      </w:divBdr>
      <w:divsChild>
        <w:div w:id="360329044">
          <w:marLeft w:val="0"/>
          <w:marRight w:val="0"/>
          <w:marTop w:val="0"/>
          <w:marBottom w:val="0"/>
          <w:divBdr>
            <w:top w:val="none" w:sz="0" w:space="0" w:color="auto"/>
            <w:left w:val="none" w:sz="0" w:space="0" w:color="auto"/>
            <w:bottom w:val="none" w:sz="0" w:space="0" w:color="auto"/>
            <w:right w:val="none" w:sz="0" w:space="0" w:color="auto"/>
          </w:divBdr>
          <w:divsChild>
            <w:div w:id="1925186591">
              <w:marLeft w:val="0"/>
              <w:marRight w:val="0"/>
              <w:marTop w:val="0"/>
              <w:marBottom w:val="0"/>
              <w:divBdr>
                <w:top w:val="none" w:sz="0" w:space="0" w:color="auto"/>
                <w:left w:val="none" w:sz="0" w:space="0" w:color="auto"/>
                <w:bottom w:val="none" w:sz="0" w:space="0" w:color="auto"/>
                <w:right w:val="none" w:sz="0" w:space="0" w:color="auto"/>
              </w:divBdr>
              <w:divsChild>
                <w:div w:id="146350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489388">
      <w:bodyDiv w:val="1"/>
      <w:marLeft w:val="0"/>
      <w:marRight w:val="0"/>
      <w:marTop w:val="0"/>
      <w:marBottom w:val="0"/>
      <w:divBdr>
        <w:top w:val="none" w:sz="0" w:space="0" w:color="auto"/>
        <w:left w:val="none" w:sz="0" w:space="0" w:color="auto"/>
        <w:bottom w:val="none" w:sz="0" w:space="0" w:color="auto"/>
        <w:right w:val="none" w:sz="0" w:space="0" w:color="auto"/>
      </w:divBdr>
    </w:div>
    <w:div w:id="1301351094">
      <w:bodyDiv w:val="1"/>
      <w:marLeft w:val="0"/>
      <w:marRight w:val="0"/>
      <w:marTop w:val="0"/>
      <w:marBottom w:val="0"/>
      <w:divBdr>
        <w:top w:val="none" w:sz="0" w:space="0" w:color="auto"/>
        <w:left w:val="none" w:sz="0" w:space="0" w:color="auto"/>
        <w:bottom w:val="none" w:sz="0" w:space="0" w:color="auto"/>
        <w:right w:val="none" w:sz="0" w:space="0" w:color="auto"/>
      </w:divBdr>
    </w:div>
    <w:div w:id="1307320654">
      <w:bodyDiv w:val="1"/>
      <w:marLeft w:val="0"/>
      <w:marRight w:val="0"/>
      <w:marTop w:val="0"/>
      <w:marBottom w:val="0"/>
      <w:divBdr>
        <w:top w:val="none" w:sz="0" w:space="0" w:color="auto"/>
        <w:left w:val="none" w:sz="0" w:space="0" w:color="auto"/>
        <w:bottom w:val="none" w:sz="0" w:space="0" w:color="auto"/>
        <w:right w:val="none" w:sz="0" w:space="0" w:color="auto"/>
      </w:divBdr>
    </w:div>
    <w:div w:id="1362390225">
      <w:bodyDiv w:val="1"/>
      <w:marLeft w:val="0"/>
      <w:marRight w:val="0"/>
      <w:marTop w:val="0"/>
      <w:marBottom w:val="0"/>
      <w:divBdr>
        <w:top w:val="none" w:sz="0" w:space="0" w:color="auto"/>
        <w:left w:val="none" w:sz="0" w:space="0" w:color="auto"/>
        <w:bottom w:val="none" w:sz="0" w:space="0" w:color="auto"/>
        <w:right w:val="none" w:sz="0" w:space="0" w:color="auto"/>
      </w:divBdr>
      <w:divsChild>
        <w:div w:id="1800612972">
          <w:marLeft w:val="0"/>
          <w:marRight w:val="0"/>
          <w:marTop w:val="0"/>
          <w:marBottom w:val="0"/>
          <w:divBdr>
            <w:top w:val="none" w:sz="0" w:space="0" w:color="auto"/>
            <w:left w:val="none" w:sz="0" w:space="0" w:color="auto"/>
            <w:bottom w:val="none" w:sz="0" w:space="0" w:color="auto"/>
            <w:right w:val="none" w:sz="0" w:space="0" w:color="auto"/>
          </w:divBdr>
        </w:div>
      </w:divsChild>
    </w:div>
    <w:div w:id="1486434345">
      <w:bodyDiv w:val="1"/>
      <w:marLeft w:val="0"/>
      <w:marRight w:val="0"/>
      <w:marTop w:val="0"/>
      <w:marBottom w:val="0"/>
      <w:divBdr>
        <w:top w:val="none" w:sz="0" w:space="0" w:color="auto"/>
        <w:left w:val="none" w:sz="0" w:space="0" w:color="auto"/>
        <w:bottom w:val="none" w:sz="0" w:space="0" w:color="auto"/>
        <w:right w:val="none" w:sz="0" w:space="0" w:color="auto"/>
      </w:divBdr>
      <w:divsChild>
        <w:div w:id="95833649">
          <w:marLeft w:val="0"/>
          <w:marRight w:val="0"/>
          <w:marTop w:val="0"/>
          <w:marBottom w:val="0"/>
          <w:divBdr>
            <w:top w:val="none" w:sz="0" w:space="0" w:color="auto"/>
            <w:left w:val="none" w:sz="0" w:space="0" w:color="auto"/>
            <w:bottom w:val="none" w:sz="0" w:space="0" w:color="auto"/>
            <w:right w:val="none" w:sz="0" w:space="0" w:color="auto"/>
          </w:divBdr>
        </w:div>
      </w:divsChild>
    </w:div>
    <w:div w:id="1554611825">
      <w:bodyDiv w:val="1"/>
      <w:marLeft w:val="0"/>
      <w:marRight w:val="0"/>
      <w:marTop w:val="0"/>
      <w:marBottom w:val="0"/>
      <w:divBdr>
        <w:top w:val="none" w:sz="0" w:space="0" w:color="auto"/>
        <w:left w:val="none" w:sz="0" w:space="0" w:color="auto"/>
        <w:bottom w:val="none" w:sz="0" w:space="0" w:color="auto"/>
        <w:right w:val="none" w:sz="0" w:space="0" w:color="auto"/>
      </w:divBdr>
      <w:divsChild>
        <w:div w:id="435104460">
          <w:marLeft w:val="0"/>
          <w:marRight w:val="0"/>
          <w:marTop w:val="0"/>
          <w:marBottom w:val="0"/>
          <w:divBdr>
            <w:top w:val="none" w:sz="0" w:space="0" w:color="auto"/>
            <w:left w:val="none" w:sz="0" w:space="0" w:color="auto"/>
            <w:bottom w:val="none" w:sz="0" w:space="0" w:color="auto"/>
            <w:right w:val="none" w:sz="0" w:space="0" w:color="auto"/>
          </w:divBdr>
        </w:div>
      </w:divsChild>
    </w:div>
    <w:div w:id="1571387554">
      <w:bodyDiv w:val="1"/>
      <w:marLeft w:val="0"/>
      <w:marRight w:val="0"/>
      <w:marTop w:val="0"/>
      <w:marBottom w:val="0"/>
      <w:divBdr>
        <w:top w:val="none" w:sz="0" w:space="0" w:color="auto"/>
        <w:left w:val="none" w:sz="0" w:space="0" w:color="auto"/>
        <w:bottom w:val="none" w:sz="0" w:space="0" w:color="auto"/>
        <w:right w:val="none" w:sz="0" w:space="0" w:color="auto"/>
      </w:divBdr>
      <w:divsChild>
        <w:div w:id="1661617563">
          <w:marLeft w:val="0"/>
          <w:marRight w:val="0"/>
          <w:marTop w:val="0"/>
          <w:marBottom w:val="0"/>
          <w:divBdr>
            <w:top w:val="none" w:sz="0" w:space="0" w:color="auto"/>
            <w:left w:val="none" w:sz="0" w:space="0" w:color="auto"/>
            <w:bottom w:val="none" w:sz="0" w:space="0" w:color="auto"/>
            <w:right w:val="none" w:sz="0" w:space="0" w:color="auto"/>
          </w:divBdr>
        </w:div>
      </w:divsChild>
    </w:div>
    <w:div w:id="1645236051">
      <w:bodyDiv w:val="1"/>
      <w:marLeft w:val="0"/>
      <w:marRight w:val="0"/>
      <w:marTop w:val="0"/>
      <w:marBottom w:val="0"/>
      <w:divBdr>
        <w:top w:val="none" w:sz="0" w:space="0" w:color="auto"/>
        <w:left w:val="none" w:sz="0" w:space="0" w:color="auto"/>
        <w:bottom w:val="none" w:sz="0" w:space="0" w:color="auto"/>
        <w:right w:val="none" w:sz="0" w:space="0" w:color="auto"/>
      </w:divBdr>
    </w:div>
    <w:div w:id="1679456829">
      <w:bodyDiv w:val="1"/>
      <w:marLeft w:val="0"/>
      <w:marRight w:val="0"/>
      <w:marTop w:val="0"/>
      <w:marBottom w:val="0"/>
      <w:divBdr>
        <w:top w:val="none" w:sz="0" w:space="0" w:color="auto"/>
        <w:left w:val="none" w:sz="0" w:space="0" w:color="auto"/>
        <w:bottom w:val="none" w:sz="0" w:space="0" w:color="auto"/>
        <w:right w:val="none" w:sz="0" w:space="0" w:color="auto"/>
      </w:divBdr>
    </w:div>
    <w:div w:id="1728608808">
      <w:bodyDiv w:val="1"/>
      <w:marLeft w:val="0"/>
      <w:marRight w:val="0"/>
      <w:marTop w:val="0"/>
      <w:marBottom w:val="0"/>
      <w:divBdr>
        <w:top w:val="none" w:sz="0" w:space="0" w:color="auto"/>
        <w:left w:val="none" w:sz="0" w:space="0" w:color="auto"/>
        <w:bottom w:val="none" w:sz="0" w:space="0" w:color="auto"/>
        <w:right w:val="none" w:sz="0" w:space="0" w:color="auto"/>
      </w:divBdr>
    </w:div>
    <w:div w:id="1794517814">
      <w:bodyDiv w:val="1"/>
      <w:marLeft w:val="0"/>
      <w:marRight w:val="0"/>
      <w:marTop w:val="0"/>
      <w:marBottom w:val="0"/>
      <w:divBdr>
        <w:top w:val="none" w:sz="0" w:space="0" w:color="auto"/>
        <w:left w:val="none" w:sz="0" w:space="0" w:color="auto"/>
        <w:bottom w:val="none" w:sz="0" w:space="0" w:color="auto"/>
        <w:right w:val="none" w:sz="0" w:space="0" w:color="auto"/>
      </w:divBdr>
    </w:div>
    <w:div w:id="1809741097">
      <w:bodyDiv w:val="1"/>
      <w:marLeft w:val="0"/>
      <w:marRight w:val="0"/>
      <w:marTop w:val="0"/>
      <w:marBottom w:val="0"/>
      <w:divBdr>
        <w:top w:val="none" w:sz="0" w:space="0" w:color="auto"/>
        <w:left w:val="none" w:sz="0" w:space="0" w:color="auto"/>
        <w:bottom w:val="none" w:sz="0" w:space="0" w:color="auto"/>
        <w:right w:val="none" w:sz="0" w:space="0" w:color="auto"/>
      </w:divBdr>
      <w:divsChild>
        <w:div w:id="311952187">
          <w:marLeft w:val="0"/>
          <w:marRight w:val="0"/>
          <w:marTop w:val="0"/>
          <w:marBottom w:val="0"/>
          <w:divBdr>
            <w:top w:val="none" w:sz="0" w:space="0" w:color="auto"/>
            <w:left w:val="none" w:sz="0" w:space="0" w:color="auto"/>
            <w:bottom w:val="none" w:sz="0" w:space="0" w:color="auto"/>
            <w:right w:val="none" w:sz="0" w:space="0" w:color="auto"/>
          </w:divBdr>
        </w:div>
      </w:divsChild>
    </w:div>
    <w:div w:id="1820219979">
      <w:bodyDiv w:val="1"/>
      <w:marLeft w:val="0"/>
      <w:marRight w:val="0"/>
      <w:marTop w:val="0"/>
      <w:marBottom w:val="0"/>
      <w:divBdr>
        <w:top w:val="none" w:sz="0" w:space="0" w:color="auto"/>
        <w:left w:val="none" w:sz="0" w:space="0" w:color="auto"/>
        <w:bottom w:val="none" w:sz="0" w:space="0" w:color="auto"/>
        <w:right w:val="none" w:sz="0" w:space="0" w:color="auto"/>
      </w:divBdr>
      <w:divsChild>
        <w:div w:id="374474889">
          <w:marLeft w:val="0"/>
          <w:marRight w:val="0"/>
          <w:marTop w:val="0"/>
          <w:marBottom w:val="0"/>
          <w:divBdr>
            <w:top w:val="none" w:sz="0" w:space="0" w:color="auto"/>
            <w:left w:val="none" w:sz="0" w:space="0" w:color="auto"/>
            <w:bottom w:val="none" w:sz="0" w:space="0" w:color="auto"/>
            <w:right w:val="none" w:sz="0" w:space="0" w:color="auto"/>
          </w:divBdr>
        </w:div>
      </w:divsChild>
    </w:div>
    <w:div w:id="1933664251">
      <w:bodyDiv w:val="1"/>
      <w:marLeft w:val="0"/>
      <w:marRight w:val="0"/>
      <w:marTop w:val="0"/>
      <w:marBottom w:val="0"/>
      <w:divBdr>
        <w:top w:val="none" w:sz="0" w:space="0" w:color="auto"/>
        <w:left w:val="none" w:sz="0" w:space="0" w:color="auto"/>
        <w:bottom w:val="none" w:sz="0" w:space="0" w:color="auto"/>
        <w:right w:val="none" w:sz="0" w:space="0" w:color="auto"/>
      </w:divBdr>
    </w:div>
    <w:div w:id="2089691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eader" Target="header2.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7.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45"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2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28.svg"/><Relationship Id="rId48" Type="http://schemas.openxmlformats.org/officeDocument/2006/relationships/header" Target="header4.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sv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1.xml"/><Relationship Id="rId46" Type="http://schemas.openxmlformats.org/officeDocument/2006/relationships/image" Target="media/image31.png"/><Relationship Id="rId20" Type="http://schemas.openxmlformats.org/officeDocument/2006/relationships/image" Target="media/image9.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github.com/openjdk/jmh" TargetMode="External"/><Relationship Id="rId13" Type="http://schemas.openxmlformats.org/officeDocument/2006/relationships/hyperlink" Target="https://github.com/bytedeco/javacpp" TargetMode="External"/><Relationship Id="rId18" Type="http://schemas.openxmlformats.org/officeDocument/2006/relationships/hyperlink" Target="https://github.com/java-native-access/jna" TargetMode="External"/><Relationship Id="rId26" Type="http://schemas.openxmlformats.org/officeDocument/2006/relationships/hyperlink" Target="https://github.com/openjdk/jdk/blob/a35945ae067ffd60d5f374060086650636ebd9de/src/java.base/share/classes/java/lang/invoke/VarHandle.java" TargetMode="External"/><Relationship Id="rId3" Type="http://schemas.openxmlformats.org/officeDocument/2006/relationships/hyperlink" Target="https://registry.khronos.org/OpenGL/specs/gl/glspec46.core.withchanges.pdf" TargetMode="External"/><Relationship Id="rId21" Type="http://schemas.openxmlformats.org/officeDocument/2006/relationships/hyperlink" Target="https://blog.lwjgl.org/memory-management-in-lwjgl-3/" TargetMode="External"/><Relationship Id="rId7" Type="http://schemas.openxmlformats.org/officeDocument/2006/relationships/hyperlink" Target="https://registry.khronos.org/OpenGL/specs/gl/glspec46.core.withchanges.pdf" TargetMode="External"/><Relationship Id="rId12" Type="http://schemas.openxmlformats.org/officeDocument/2006/relationships/hyperlink" Target="https://github.com/openjdk/jmc" TargetMode="External"/><Relationship Id="rId17" Type="http://schemas.openxmlformats.org/officeDocument/2006/relationships/hyperlink" Target="https://openjdk.org/projects/panama/" TargetMode="External"/><Relationship Id="rId25" Type="http://schemas.openxmlformats.org/officeDocument/2006/relationships/hyperlink" Target="https://github.com/lni-dev/thesis-lutils" TargetMode="External"/><Relationship Id="rId2" Type="http://schemas.openxmlformats.org/officeDocument/2006/relationships/hyperlink" Target="https://docs.vulkan.org/spec/latest/chapters/interfaces.html" TargetMode="External"/><Relationship Id="rId16" Type="http://schemas.openxmlformats.org/officeDocument/2006/relationships/hyperlink" Target="https://github.com/LWJGL/lwjgl3/tree/master/modules" TargetMode="External"/><Relationship Id="rId20" Type="http://schemas.openxmlformats.org/officeDocument/2006/relationships/hyperlink" Target="https://github.com/LWJGL/lwjgl3" TargetMode="External"/><Relationship Id="rId29" Type="http://schemas.openxmlformats.org/officeDocument/2006/relationships/hyperlink" Target="https://github.com/mjansson/rpmalloc" TargetMode="External"/><Relationship Id="rId1" Type="http://schemas.openxmlformats.org/officeDocument/2006/relationships/hyperlink" Target="https://learn.microsoft.com/en-us/cpp/build/x64-software-conventions?view=msvc-170" TargetMode="External"/><Relationship Id="rId6" Type="http://schemas.openxmlformats.org/officeDocument/2006/relationships/hyperlink" Target="https://learn.microsoft.com/en-us/cpp/build/x64-software-conventions?view=msvc-170" TargetMode="External"/><Relationship Id="rId11" Type="http://schemas.openxmlformats.org/officeDocument/2006/relationships/hyperlink" Target="https://github.com/async-profiler/async-profiler/blob/b55cb7c97392e41513f67a6212d39b9b2ecd7180/docs/FlamegraphInterpretation.md" TargetMode="External"/><Relationship Id="rId24" Type="http://schemas.openxmlformats.org/officeDocument/2006/relationships/hyperlink" Target="https://github.com/java-native-access/jna" TargetMode="External"/><Relationship Id="rId32" Type="http://schemas.openxmlformats.org/officeDocument/2006/relationships/hyperlink" Target="https://github.com/openjdk/jdk/blob/4e6cf8f5611b6f1ae1d18b01e95216d9bf43ee5a/src/java.base/share/classes/jdk/internal/vm/annotation/IntrinsicCandidate.java" TargetMode="External"/><Relationship Id="rId5" Type="http://schemas.openxmlformats.org/officeDocument/2006/relationships/hyperlink" Target="https://github.com/openjdk/jdk/blob/cd50d78d447f9f39065bc844fb3041cba2db32db/src/java.base/share/classes/jdk/internal/misc/Unsafe.java" TargetMode="External"/><Relationship Id="rId15" Type="http://schemas.openxmlformats.org/officeDocument/2006/relationships/hyperlink" Target="https://github.com/combit/JNIWrapper" TargetMode="External"/><Relationship Id="rId23" Type="http://schemas.openxmlformats.org/officeDocument/2006/relationships/hyperlink" Target="https://docs.oracle.com/javase/8/docs/api/java/lang/invoke/MethodHandle.html" TargetMode="External"/><Relationship Id="rId28" Type="http://schemas.openxmlformats.org/officeDocument/2006/relationships/hyperlink" Target="https://github.com/jemalloc/jemalloc" TargetMode="External"/><Relationship Id="rId10" Type="http://schemas.openxmlformats.org/officeDocument/2006/relationships/hyperlink" Target="https://github.com/async-profiler/async-profiler" TargetMode="External"/><Relationship Id="rId19" Type="http://schemas.openxmlformats.org/officeDocument/2006/relationships/hyperlink" Target="https://github.com/openjdk/jdk/blob/ffb6279c885e9d9a1a53ce7657390e286136c4b7/src/java.base/share/classes/java/lang/Class.java" TargetMode="External"/><Relationship Id="rId31" Type="http://schemas.openxmlformats.org/officeDocument/2006/relationships/hyperlink" Target="https://github.com/openjdk/jdk/blob/497dca2549a9829530670576115bf4b8fab386b3/src/hotspot/cpu/aarch64/stubGenerator_aarch64.cpp" TargetMode="External"/><Relationship Id="rId4" Type="http://schemas.openxmlformats.org/officeDocument/2006/relationships/hyperlink" Target="https://openjdk.org/jeps/260" TargetMode="External"/><Relationship Id="rId9" Type="http://schemas.openxmlformats.org/officeDocument/2006/relationships/hyperlink" Target="https://visualvm.github.io/" TargetMode="External"/><Relationship Id="rId14" Type="http://schemas.openxmlformats.org/officeDocument/2006/relationships/hyperlink" Target="https://www.swig.org/" TargetMode="External"/><Relationship Id="rId22" Type="http://schemas.openxmlformats.org/officeDocument/2006/relationships/hyperlink" Target="https://openjdk.org/jeps/454" TargetMode="External"/><Relationship Id="rId27" Type="http://schemas.openxmlformats.org/officeDocument/2006/relationships/hyperlink" Target="https://github.com/lni-dev/thesis-lutils/tree/master/benchmark-results/profiling_results_no_forks/" TargetMode="External"/><Relationship Id="rId30" Type="http://schemas.openxmlformats.org/officeDocument/2006/relationships/hyperlink" Target="https://github.com/openjdk/jdk/blob/d19eab4f08592140229de43689c7d20ff7fbf4ee/src/hotspot/share/runtime/stubRoutines.cpp"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124ef9ce-90a7-44dd-b11d-b23aa85419e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ACF0A3293F3BAE41B72C94E5963DCEEE" ma:contentTypeVersion="7" ma:contentTypeDescription="Ein neues Dokument erstellen." ma:contentTypeScope="" ma:versionID="4842e1f208cc3044081658eeb5404835">
  <xsd:schema xmlns:xsd="http://www.w3.org/2001/XMLSchema" xmlns:xs="http://www.w3.org/2001/XMLSchema" xmlns:p="http://schemas.microsoft.com/office/2006/metadata/properties" xmlns:ns3="124ef9ce-90a7-44dd-b11d-b23aa85419e6" xmlns:ns4="08500366-0d09-403f-a668-d934358ef10e" targetNamespace="http://schemas.microsoft.com/office/2006/metadata/properties" ma:root="true" ma:fieldsID="0e2ecdcdac92c85455254beed1b4622d" ns3:_="" ns4:_="">
    <xsd:import namespace="124ef9ce-90a7-44dd-b11d-b23aa85419e6"/>
    <xsd:import namespace="08500366-0d09-403f-a668-d934358ef10e"/>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4ef9ce-90a7-44dd-b11d-b23aa85419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500366-0d09-403f-a668-d934358ef10e" elementFormDefault="qualified">
    <xsd:import namespace="http://schemas.microsoft.com/office/2006/documentManagement/types"/>
    <xsd:import namespace="http://schemas.microsoft.com/office/infopath/2007/PartnerControls"/>
    <xsd:element name="SharedWithUsers" ma:index="11"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Freigegeben für - Details" ma:internalName="SharedWithDetails" ma:readOnly="true">
      <xsd:simpleType>
        <xsd:restriction base="dms:Note">
          <xsd:maxLength value="255"/>
        </xsd:restriction>
      </xsd:simpleType>
    </xsd:element>
    <xsd:element name="SharingHintHash" ma:index="13"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EF79AD7-D5C7-490B-BB0D-825DC6BD9591}">
  <ds:schemaRefs>
    <ds:schemaRef ds:uri="http://schemas.openxmlformats.org/officeDocument/2006/bibliography"/>
  </ds:schemaRefs>
</ds:datastoreItem>
</file>

<file path=customXml/itemProps2.xml><?xml version="1.0" encoding="utf-8"?>
<ds:datastoreItem xmlns:ds="http://schemas.openxmlformats.org/officeDocument/2006/customXml" ds:itemID="{0E9B8DD0-A789-4E26-A499-336F70D67B17}">
  <ds:schemaRefs>
    <ds:schemaRef ds:uri="http://schemas.microsoft.com/office/2006/metadata/properties"/>
    <ds:schemaRef ds:uri="http://schemas.microsoft.com/office/infopath/2007/PartnerControls"/>
    <ds:schemaRef ds:uri="124ef9ce-90a7-44dd-b11d-b23aa85419e6"/>
  </ds:schemaRefs>
</ds:datastoreItem>
</file>

<file path=customXml/itemProps3.xml><?xml version="1.0" encoding="utf-8"?>
<ds:datastoreItem xmlns:ds="http://schemas.openxmlformats.org/officeDocument/2006/customXml" ds:itemID="{F9BF8851-7B70-47A0-8C55-8028CAE71571}">
  <ds:schemaRefs>
    <ds:schemaRef ds:uri="http://schemas.microsoft.com/sharepoint/v3/contenttype/forms"/>
  </ds:schemaRefs>
</ds:datastoreItem>
</file>

<file path=customXml/itemProps4.xml><?xml version="1.0" encoding="utf-8"?>
<ds:datastoreItem xmlns:ds="http://schemas.openxmlformats.org/officeDocument/2006/customXml" ds:itemID="{BD514B1A-FE66-4497-8263-B9B06F06ED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4ef9ce-90a7-44dd-b11d-b23aa85419e6"/>
    <ds:schemaRef ds:uri="08500366-0d09-403f-a668-d934358ef1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30330</Words>
  <Characters>191082</Characters>
  <Application>Microsoft Office Word</Application>
  <DocSecurity>0</DocSecurity>
  <Lines>1592</Lines>
  <Paragraphs>4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0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a, Linus</dc:creator>
  <cp:keywords/>
  <dc:description/>
  <cp:lastModifiedBy>Andera, Linus</cp:lastModifiedBy>
  <cp:revision>81</cp:revision>
  <cp:lastPrinted>2026-02-28T19:43:00Z</cp:lastPrinted>
  <dcterms:created xsi:type="dcterms:W3CDTF">2025-01-25T10:49:00Z</dcterms:created>
  <dcterms:modified xsi:type="dcterms:W3CDTF">2026-02-28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0A3293F3BAE41B72C94E5963DCEEE</vt:lpwstr>
  </property>
  <property fmtid="{D5CDD505-2E9C-101B-9397-08002B2CF9AE}" pid="3" name="CitaviDocumentProperty_7">
    <vt:lpwstr>Bachelorarbeit</vt:lpwstr>
  </property>
  <property fmtid="{D5CDD505-2E9C-101B-9397-08002B2CF9AE}" pid="4" name="CitaviDocumentProperty_0">
    <vt:lpwstr>3576dd44-bdd0-4f46-837d-25ecb107f89d</vt:lpwstr>
  </property>
  <property fmtid="{D5CDD505-2E9C-101B-9397-08002B2CF9AE}" pid="5" name="CitaviDocumentProperty_26">
    <vt:lpwstr>Quellenverzeichnis</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25">
    <vt:lpwstr>True</vt:lpwstr>
  </property>
  <property fmtid="{D5CDD505-2E9C-101B-9397-08002B2CF9AE}" pid="13" name="CitaviDocumentProperty_27">
    <vt:lpwstr>False</vt:lpwstr>
  </property>
  <property fmtid="{D5CDD505-2E9C-101B-9397-08002B2CF9AE}" pid="14" name="CitaviDocumentProperty_1">
    <vt:lpwstr>6.14.0.0</vt:lpwstr>
  </property>
  <property fmtid="{D5CDD505-2E9C-101B-9397-08002B2CF9AE}" pid="15" name="CitaviDocumentProperty_6">
    <vt:lpwstr>False</vt:lpwstr>
  </property>
  <property fmtid="{D5CDD505-2E9C-101B-9397-08002B2CF9AE}" pid="16" name="CitaviDocumentProperty_8">
    <vt:lpwstr>E:\Data\FH\Bachelorarbeit\Citavi\Bachelorarbeit\Bachelorarbeit.ctv6</vt:lpwstr>
  </property>
  <property fmtid="{D5CDD505-2E9C-101B-9397-08002B2CF9AE}" pid="17" name="ZOTERO_PREF_1">
    <vt:lpwstr>&lt;data data-version="3" zotero-version="6.0.36"&gt;&lt;session id="gQJf4lPi"/&gt;&lt;style id="http://www.zotero.org/styles/ieee" locale="de-DE" hasBibliography="1" bibliographyStyleHasBeenSet="1"/&gt;&lt;prefs&gt;&lt;pref name="fieldType" value="Field"/&gt;&lt;/prefs&gt;&lt;/data&gt;</vt:lpwstr>
  </property>
</Properties>
</file>